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0E4C" w:rsidRDefault="00996E71" w:rsidP="001427FE">
      <w:pPr>
        <w:pStyle w:val="AuthorsFull"/>
        <w:jc w:val="center"/>
        <w:rPr>
          <w:b/>
        </w:rPr>
      </w:pPr>
      <w:r w:rsidRPr="00503627">
        <w:rPr>
          <w:rFonts w:hint="eastAsia"/>
          <w:b/>
          <w:kern w:val="2"/>
        </w:rPr>
        <w:t xml:space="preserve">Love-mode </w:t>
      </w:r>
      <w:r w:rsidR="00A60E4C" w:rsidRPr="00503627">
        <w:rPr>
          <w:b/>
          <w:kern w:val="2"/>
        </w:rPr>
        <w:t xml:space="preserve">surface acoustic wave </w:t>
      </w:r>
      <w:r w:rsidR="001427FE" w:rsidRPr="00503627">
        <w:rPr>
          <w:rFonts w:hint="eastAsia"/>
          <w:b/>
          <w:kern w:val="2"/>
        </w:rPr>
        <w:t xml:space="preserve">devices based </w:t>
      </w:r>
      <w:r w:rsidR="00A60E4C" w:rsidRPr="00503627">
        <w:rPr>
          <w:b/>
          <w:kern w:val="2"/>
        </w:rPr>
        <w:t xml:space="preserve">on </w:t>
      </w:r>
      <w:r w:rsidR="001427FE" w:rsidRPr="00503627">
        <w:rPr>
          <w:rFonts w:hint="eastAsia"/>
          <w:b/>
        </w:rPr>
        <w:t>multi</w:t>
      </w:r>
      <w:r w:rsidR="001427FE" w:rsidRPr="00503627">
        <w:rPr>
          <w:rFonts w:hint="eastAsia"/>
          <w:b/>
          <w:kern w:val="2"/>
        </w:rPr>
        <w:t>layer</w:t>
      </w:r>
      <w:r w:rsidR="00D90281">
        <w:rPr>
          <w:b/>
          <w:kern w:val="2"/>
        </w:rPr>
        <w:t xml:space="preserve">s </w:t>
      </w:r>
      <w:r w:rsidR="009A2E8A">
        <w:rPr>
          <w:b/>
          <w:kern w:val="2"/>
        </w:rPr>
        <w:t xml:space="preserve">of </w:t>
      </w:r>
      <w:r w:rsidR="009A2E8A" w:rsidRPr="00E573C2">
        <w:rPr>
          <w:rFonts w:hint="eastAsia"/>
          <w:b/>
          <w:color w:val="FF0000"/>
        </w:rPr>
        <w:t>TeO</w:t>
      </w:r>
      <w:r w:rsidR="009A2E8A" w:rsidRPr="00E573C2">
        <w:rPr>
          <w:rFonts w:hint="eastAsia"/>
          <w:b/>
          <w:color w:val="FF0000"/>
          <w:vertAlign w:val="subscript"/>
        </w:rPr>
        <w:t>2</w:t>
      </w:r>
      <w:r w:rsidR="00E573C2" w:rsidRPr="00E573C2">
        <w:rPr>
          <w:b/>
          <w:color w:val="FF0000"/>
        </w:rPr>
        <w:t>/</w:t>
      </w:r>
      <w:proofErr w:type="spellStart"/>
      <w:r w:rsidR="009A2E8A" w:rsidRPr="00E573C2">
        <w:rPr>
          <w:b/>
          <w:color w:val="FF0000"/>
        </w:rPr>
        <w:t>ZnO</w:t>
      </w:r>
      <w:proofErr w:type="spellEnd"/>
      <w:r w:rsidR="009A2E8A" w:rsidRPr="00E573C2">
        <w:rPr>
          <w:color w:val="FF0000"/>
          <w:position w:val="-10"/>
        </w:rPr>
        <w:object w:dxaOrig="7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pt;height:19.4pt" o:ole="">
            <v:imagedata r:id="rId9" o:title=""/>
          </v:shape>
          <o:OLEObject Type="Embed" ProgID="Equation.3" ShapeID="_x0000_i1025" DrawAspect="Content" ObjectID="_1541415021" r:id="rId10"/>
        </w:object>
      </w:r>
      <w:r w:rsidR="009A2E8A" w:rsidRPr="00E573C2">
        <w:rPr>
          <w:b/>
          <w:color w:val="FF0000"/>
        </w:rPr>
        <w:t>/</w:t>
      </w:r>
      <w:proofErr w:type="gramStart"/>
      <w:r w:rsidR="009A2E8A" w:rsidRPr="00E573C2">
        <w:rPr>
          <w:rFonts w:hint="eastAsia"/>
          <w:b/>
          <w:color w:val="FF0000"/>
        </w:rPr>
        <w:t>Si(</w:t>
      </w:r>
      <w:proofErr w:type="gramEnd"/>
      <w:r w:rsidR="009A2E8A" w:rsidRPr="00E573C2">
        <w:rPr>
          <w:rFonts w:hint="eastAsia"/>
          <w:b/>
          <w:color w:val="FF0000"/>
        </w:rPr>
        <w:t>100)</w:t>
      </w:r>
      <w:r w:rsidR="006D4714" w:rsidRPr="00E573C2">
        <w:rPr>
          <w:b/>
          <w:color w:val="FF0000"/>
        </w:rPr>
        <w:t xml:space="preserve"> </w:t>
      </w:r>
      <w:r w:rsidR="004B69CA">
        <w:rPr>
          <w:b/>
        </w:rPr>
        <w:t>with</w:t>
      </w:r>
      <w:r w:rsidR="006D4714">
        <w:rPr>
          <w:b/>
        </w:rPr>
        <w:t xml:space="preserve"> high sensitivity and temperature stability</w:t>
      </w:r>
    </w:p>
    <w:p w:rsidR="006D4714" w:rsidRPr="00503627" w:rsidRDefault="006D4714" w:rsidP="001427FE">
      <w:pPr>
        <w:pStyle w:val="AuthorsFull"/>
        <w:jc w:val="center"/>
        <w:rPr>
          <w:b/>
          <w:kern w:val="2"/>
        </w:rPr>
      </w:pPr>
    </w:p>
    <w:p w:rsidR="009F5567" w:rsidRPr="009F5567" w:rsidRDefault="009F5567" w:rsidP="009F5567">
      <w:pPr>
        <w:pStyle w:val="Tableofcontents"/>
        <w:rPr>
          <w:lang w:val="en-GB"/>
        </w:rPr>
      </w:pPr>
      <w:proofErr w:type="gramStart"/>
      <w:r w:rsidRPr="009F5567">
        <w:t>Jing-Ting.</w:t>
      </w:r>
      <w:proofErr w:type="gramEnd"/>
      <w:r w:rsidRPr="009F5567">
        <w:t xml:space="preserve"> Luo</w:t>
      </w:r>
      <w:r w:rsidRPr="009F5567">
        <w:rPr>
          <w:rFonts w:hint="eastAsia"/>
          <w:vertAlign w:val="superscript"/>
        </w:rPr>
        <w:t>1</w:t>
      </w:r>
      <w:proofErr w:type="gramStart"/>
      <w:r w:rsidRPr="009F5567">
        <w:rPr>
          <w:rFonts w:hint="eastAsia"/>
          <w:vertAlign w:val="superscript"/>
        </w:rPr>
        <w:t>,2</w:t>
      </w:r>
      <w:proofErr w:type="gramEnd"/>
      <w:r w:rsidRPr="009F5567">
        <w:rPr>
          <w:rFonts w:hint="eastAsia"/>
        </w:rPr>
        <w:t>,</w:t>
      </w:r>
      <w:r w:rsidRPr="009F5567">
        <w:t xml:space="preserve"> </w:t>
      </w:r>
      <w:proofErr w:type="spellStart"/>
      <w:r w:rsidRPr="009F5567">
        <w:rPr>
          <w:rFonts w:hint="eastAsia"/>
        </w:rPr>
        <w:t>A</w:t>
      </w:r>
      <w:r w:rsidRPr="009F5567">
        <w:t>o-</w:t>
      </w:r>
      <w:r w:rsidRPr="009F5567">
        <w:rPr>
          <w:rFonts w:hint="eastAsia"/>
        </w:rPr>
        <w:t>J</w:t>
      </w:r>
      <w:r w:rsidRPr="009F5567">
        <w:t>ie</w:t>
      </w:r>
      <w:proofErr w:type="spellEnd"/>
      <w:r w:rsidRPr="009F5567">
        <w:rPr>
          <w:rFonts w:hint="eastAsia"/>
        </w:rPr>
        <w:t xml:space="preserve">. </w:t>
      </w:r>
      <w:r w:rsidRPr="00172E74">
        <w:rPr>
          <w:rFonts w:hint="eastAsia"/>
          <w:lang w:val="de-DE"/>
        </w:rPr>
        <w:t>Quan</w:t>
      </w:r>
      <w:r w:rsidRPr="00172E74">
        <w:rPr>
          <w:rFonts w:hint="eastAsia"/>
          <w:vertAlign w:val="superscript"/>
          <w:lang w:val="de-DE"/>
        </w:rPr>
        <w:t>1</w:t>
      </w:r>
      <w:r w:rsidRPr="00172E74">
        <w:rPr>
          <w:rFonts w:hint="eastAsia"/>
          <w:lang w:val="de-DE"/>
        </w:rPr>
        <w:t xml:space="preserve">, </w:t>
      </w:r>
      <w:r w:rsidR="00172E74" w:rsidRPr="00172E74">
        <w:rPr>
          <w:lang w:val="de-DE"/>
        </w:rPr>
        <w:t>Guang-Xing Liang</w:t>
      </w:r>
      <w:r w:rsidR="00172E74" w:rsidRPr="00172E74">
        <w:rPr>
          <w:rFonts w:hint="eastAsia"/>
          <w:vertAlign w:val="superscript"/>
          <w:lang w:val="de-DE"/>
        </w:rPr>
        <w:t>1</w:t>
      </w:r>
      <w:r w:rsidR="00172E74" w:rsidRPr="00172E74">
        <w:rPr>
          <w:lang w:val="de-DE"/>
        </w:rPr>
        <w:t xml:space="preserve">, </w:t>
      </w:r>
      <w:r w:rsidR="00995C4F" w:rsidRPr="00172E74">
        <w:rPr>
          <w:lang w:val="de-DE"/>
        </w:rPr>
        <w:t>Zhuang-Hao Zheng</w:t>
      </w:r>
      <w:r w:rsidR="00995C4F" w:rsidRPr="00172E74">
        <w:rPr>
          <w:rFonts w:hint="eastAsia"/>
          <w:vertAlign w:val="superscript"/>
          <w:lang w:val="de-DE"/>
        </w:rPr>
        <w:t>1</w:t>
      </w:r>
      <w:r w:rsidR="00995C4F" w:rsidRPr="00172E74">
        <w:rPr>
          <w:lang w:val="de-DE"/>
        </w:rPr>
        <w:t xml:space="preserve">, </w:t>
      </w:r>
      <w:r w:rsidRPr="00172E74">
        <w:rPr>
          <w:lang w:val="de-DE"/>
        </w:rPr>
        <w:t>Sami Ramadan</w:t>
      </w:r>
      <w:r w:rsidRPr="00172E74">
        <w:rPr>
          <w:rFonts w:hint="eastAsia"/>
          <w:vertAlign w:val="superscript"/>
          <w:lang w:val="de-DE"/>
        </w:rPr>
        <w:t>3</w:t>
      </w:r>
      <w:r w:rsidRPr="00172E74">
        <w:rPr>
          <w:lang w:val="de-DE"/>
        </w:rPr>
        <w:t xml:space="preserve">, </w:t>
      </w:r>
      <w:r w:rsidRPr="00172E74">
        <w:rPr>
          <w:rFonts w:hint="eastAsia"/>
          <w:lang w:val="de-DE"/>
        </w:rPr>
        <w:t>C</w:t>
      </w:r>
      <w:r w:rsidRPr="00172E74">
        <w:rPr>
          <w:lang w:val="de-DE"/>
        </w:rPr>
        <w:t>hen</w:t>
      </w:r>
      <w:r w:rsidRPr="00172E74">
        <w:rPr>
          <w:rFonts w:hint="eastAsia"/>
          <w:lang w:val="de-DE"/>
        </w:rPr>
        <w:t xml:space="preserve"> Fu</w:t>
      </w:r>
      <w:r w:rsidRPr="00172E74">
        <w:rPr>
          <w:rFonts w:hint="eastAsia"/>
          <w:vertAlign w:val="superscript"/>
          <w:lang w:val="de-DE"/>
        </w:rPr>
        <w:t>3,</w:t>
      </w:r>
      <w:r w:rsidRPr="009F5567">
        <w:rPr>
          <w:vertAlign w:val="superscript"/>
        </w:rPr>
        <w:footnoteReference w:customMarkFollows="1" w:id="1"/>
        <w:sym w:font="Symbol" w:char="F02A"/>
      </w:r>
      <w:r w:rsidRPr="00172E74">
        <w:rPr>
          <w:rFonts w:hint="eastAsia"/>
          <w:lang w:val="de-DE"/>
        </w:rPr>
        <w:t>, H</w:t>
      </w:r>
      <w:r w:rsidRPr="00172E74">
        <w:rPr>
          <w:lang w:val="de-DE"/>
        </w:rPr>
        <w:t>ong-</w:t>
      </w:r>
      <w:r w:rsidRPr="00172E74">
        <w:rPr>
          <w:rFonts w:hint="eastAsia"/>
          <w:lang w:val="de-DE"/>
        </w:rPr>
        <w:t>L</w:t>
      </w:r>
      <w:r w:rsidRPr="00172E74">
        <w:rPr>
          <w:lang w:val="de-DE"/>
        </w:rPr>
        <w:t>ang</w:t>
      </w:r>
      <w:r w:rsidRPr="00172E74">
        <w:rPr>
          <w:rFonts w:hint="eastAsia"/>
          <w:lang w:val="de-DE"/>
        </w:rPr>
        <w:t xml:space="preserve">. </w:t>
      </w:r>
      <w:r w:rsidRPr="009F5567">
        <w:rPr>
          <w:rFonts w:hint="eastAsia"/>
        </w:rPr>
        <w:t>Li</w:t>
      </w:r>
      <w:r w:rsidRPr="009F5567">
        <w:rPr>
          <w:rFonts w:hint="eastAsia"/>
          <w:vertAlign w:val="superscript"/>
        </w:rPr>
        <w:t>4,</w:t>
      </w:r>
      <w:r w:rsidRPr="009F5567">
        <w:rPr>
          <w:vertAlign w:val="superscript"/>
        </w:rPr>
        <w:footnoteReference w:customMarkFollows="1" w:id="2"/>
        <w:sym w:font="Symbol" w:char="F02A"/>
      </w:r>
      <w:proofErr w:type="gramStart"/>
      <w:r w:rsidRPr="009F5567">
        <w:t>,</w:t>
      </w:r>
      <w:proofErr w:type="gramEnd"/>
      <w:r w:rsidRPr="009F5567">
        <w:rPr>
          <w:rFonts w:hint="eastAsia"/>
        </w:rPr>
        <w:t xml:space="preserve"> </w:t>
      </w:r>
      <w:r w:rsidRPr="009F5567">
        <w:t xml:space="preserve">and </w:t>
      </w:r>
      <w:r w:rsidRPr="009F5567">
        <w:rPr>
          <w:rFonts w:hint="eastAsia"/>
        </w:rPr>
        <w:t>Y</w:t>
      </w:r>
      <w:r w:rsidRPr="009F5567">
        <w:t>ong-</w:t>
      </w:r>
      <w:r w:rsidRPr="009F5567">
        <w:rPr>
          <w:rFonts w:hint="eastAsia"/>
        </w:rPr>
        <w:t>Q</w:t>
      </w:r>
      <w:r w:rsidRPr="009F5567">
        <w:t>ing</w:t>
      </w:r>
      <w:r w:rsidRPr="009F5567">
        <w:rPr>
          <w:rFonts w:hint="eastAsia"/>
        </w:rPr>
        <w:t>. Fu</w:t>
      </w:r>
      <w:r w:rsidRPr="009F5567">
        <w:rPr>
          <w:rFonts w:hint="eastAsia"/>
          <w:vertAlign w:val="superscript"/>
        </w:rPr>
        <w:t>2</w:t>
      </w:r>
    </w:p>
    <w:p w:rsidR="00111184" w:rsidRPr="00554EFF" w:rsidRDefault="00111184" w:rsidP="00111184">
      <w:pPr>
        <w:pStyle w:val="Tableofcontents"/>
        <w:rPr>
          <w:lang w:val="en-GB"/>
        </w:rPr>
      </w:pPr>
    </w:p>
    <w:p w:rsidR="005C7CC8" w:rsidRDefault="000D327A" w:rsidP="00CE3BBC">
      <w:pPr>
        <w:autoSpaceDE w:val="0"/>
        <w:autoSpaceDN w:val="0"/>
        <w:rPr>
          <w:sz w:val="20"/>
          <w:szCs w:val="20"/>
        </w:rPr>
      </w:pPr>
      <w:r w:rsidRPr="000B6826">
        <w:rPr>
          <w:rFonts w:hint="eastAsia"/>
          <w:sz w:val="20"/>
          <w:szCs w:val="20"/>
          <w:vertAlign w:val="superscript"/>
        </w:rPr>
        <w:t>1</w:t>
      </w:r>
      <w:r w:rsidR="00330920" w:rsidRPr="000B6826">
        <w:rPr>
          <w:sz w:val="20"/>
          <w:szCs w:val="20"/>
        </w:rPr>
        <w:t>College</w:t>
      </w:r>
      <w:r w:rsidR="00330920" w:rsidRPr="000B6826">
        <w:rPr>
          <w:rFonts w:hint="eastAsia"/>
          <w:sz w:val="20"/>
          <w:szCs w:val="20"/>
        </w:rPr>
        <w:t xml:space="preserve"> of Physics and Energy</w:t>
      </w:r>
      <w:r w:rsidR="00330920" w:rsidRPr="000B6826">
        <w:rPr>
          <w:sz w:val="20"/>
          <w:szCs w:val="20"/>
        </w:rPr>
        <w:t xml:space="preserve">, Shenzhen </w:t>
      </w:r>
      <w:r w:rsidR="009A2E8A">
        <w:rPr>
          <w:sz w:val="20"/>
          <w:szCs w:val="20"/>
        </w:rPr>
        <w:t>K</w:t>
      </w:r>
      <w:r w:rsidR="009A2E8A" w:rsidRPr="000B6826">
        <w:rPr>
          <w:sz w:val="20"/>
          <w:szCs w:val="20"/>
        </w:rPr>
        <w:t xml:space="preserve">ey </w:t>
      </w:r>
      <w:r w:rsidR="009A2E8A">
        <w:rPr>
          <w:sz w:val="20"/>
          <w:szCs w:val="20"/>
        </w:rPr>
        <w:t>L</w:t>
      </w:r>
      <w:r w:rsidR="009A2E8A" w:rsidRPr="000B6826">
        <w:rPr>
          <w:sz w:val="20"/>
          <w:szCs w:val="20"/>
        </w:rPr>
        <w:t xml:space="preserve">aboratory </w:t>
      </w:r>
      <w:r w:rsidR="00330920" w:rsidRPr="000B6826">
        <w:rPr>
          <w:sz w:val="20"/>
          <w:szCs w:val="20"/>
        </w:rPr>
        <w:t xml:space="preserve">of </w:t>
      </w:r>
      <w:r w:rsidR="009A2E8A">
        <w:rPr>
          <w:sz w:val="20"/>
          <w:szCs w:val="20"/>
        </w:rPr>
        <w:t>S</w:t>
      </w:r>
      <w:r w:rsidR="009A2E8A" w:rsidRPr="000B6826">
        <w:rPr>
          <w:sz w:val="20"/>
          <w:szCs w:val="20"/>
        </w:rPr>
        <w:t xml:space="preserve">ensor </w:t>
      </w:r>
      <w:r w:rsidR="009A2E8A">
        <w:rPr>
          <w:sz w:val="20"/>
          <w:szCs w:val="20"/>
        </w:rPr>
        <w:t>T</w:t>
      </w:r>
      <w:r w:rsidR="009A2E8A" w:rsidRPr="000B6826">
        <w:rPr>
          <w:sz w:val="20"/>
          <w:szCs w:val="20"/>
        </w:rPr>
        <w:t>echnology</w:t>
      </w:r>
      <w:r w:rsidR="00330920" w:rsidRPr="000B6826">
        <w:rPr>
          <w:sz w:val="20"/>
          <w:szCs w:val="20"/>
        </w:rPr>
        <w:t>, Shenzhen University, 518060, China</w:t>
      </w:r>
    </w:p>
    <w:p w:rsidR="00557557" w:rsidRPr="000B6826" w:rsidRDefault="005C7CC8" w:rsidP="00CE3BBC">
      <w:pPr>
        <w:autoSpaceDE w:val="0"/>
        <w:autoSpaceDN w:val="0"/>
        <w:rPr>
          <w:i/>
          <w:sz w:val="20"/>
          <w:szCs w:val="20"/>
        </w:rPr>
      </w:pPr>
      <w:r w:rsidRPr="000B6826">
        <w:rPr>
          <w:rFonts w:hint="eastAsia"/>
          <w:sz w:val="20"/>
          <w:szCs w:val="20"/>
          <w:vertAlign w:val="superscript"/>
        </w:rPr>
        <w:t>2</w:t>
      </w:r>
      <w:r w:rsidR="00AE737C" w:rsidRPr="00AE737C">
        <w:rPr>
          <w:sz w:val="20"/>
          <w:szCs w:val="20"/>
        </w:rPr>
        <w:t xml:space="preserve">Faculty of Engineering and Environment, </w:t>
      </w:r>
      <w:proofErr w:type="spellStart"/>
      <w:r w:rsidR="00AE737C" w:rsidRPr="00AE737C">
        <w:rPr>
          <w:sz w:val="20"/>
          <w:szCs w:val="20"/>
        </w:rPr>
        <w:t>Northumbria</w:t>
      </w:r>
      <w:proofErr w:type="spellEnd"/>
      <w:r w:rsidR="00AE737C" w:rsidRPr="00AE737C">
        <w:rPr>
          <w:sz w:val="20"/>
          <w:szCs w:val="20"/>
        </w:rPr>
        <w:t xml:space="preserve"> University, Newcastle upon Tyne, NE1 8ST, UK</w:t>
      </w:r>
      <w:r w:rsidR="00111184" w:rsidRPr="000B6826">
        <w:rPr>
          <w:sz w:val="20"/>
          <w:szCs w:val="20"/>
        </w:rPr>
        <w:br/>
      </w:r>
      <w:r>
        <w:rPr>
          <w:rFonts w:hint="eastAsia"/>
          <w:sz w:val="20"/>
          <w:szCs w:val="20"/>
          <w:vertAlign w:val="superscript"/>
        </w:rPr>
        <w:t>3</w:t>
      </w:r>
      <w:r w:rsidR="00DC7D4A" w:rsidRPr="000B6826">
        <w:rPr>
          <w:sz w:val="20"/>
          <w:szCs w:val="20"/>
          <w:vertAlign w:val="superscript"/>
        </w:rPr>
        <w:t xml:space="preserve"> </w:t>
      </w:r>
      <w:r w:rsidR="00DC7D4A" w:rsidRPr="000B6826">
        <w:rPr>
          <w:sz w:val="20"/>
          <w:szCs w:val="20"/>
        </w:rPr>
        <w:t xml:space="preserve">Institute of Cellular Medicine, Newcastle University, Newcastle upon Tyne, </w:t>
      </w:r>
      <w:r w:rsidR="009F5567" w:rsidRPr="009F5567">
        <w:rPr>
          <w:sz w:val="20"/>
          <w:szCs w:val="20"/>
        </w:rPr>
        <w:t>NE2 4HH</w:t>
      </w:r>
      <w:r w:rsidR="009F5567">
        <w:rPr>
          <w:sz w:val="20"/>
          <w:szCs w:val="20"/>
        </w:rPr>
        <w:t xml:space="preserve">, </w:t>
      </w:r>
      <w:r w:rsidR="00DC7D4A" w:rsidRPr="000B6826">
        <w:rPr>
          <w:sz w:val="20"/>
          <w:szCs w:val="20"/>
        </w:rPr>
        <w:t>UK</w:t>
      </w:r>
    </w:p>
    <w:p w:rsidR="00CE3BBC" w:rsidRPr="000B6826" w:rsidRDefault="005C7CC8" w:rsidP="00CE3BBC">
      <w:pPr>
        <w:pStyle w:val="Addresses"/>
        <w:rPr>
          <w:rFonts w:eastAsia="宋体"/>
          <w:sz w:val="20"/>
          <w:szCs w:val="20"/>
          <w:lang w:eastAsia="zh-CN"/>
        </w:rPr>
      </w:pPr>
      <w:r>
        <w:rPr>
          <w:rFonts w:eastAsia="宋体" w:hint="eastAsia"/>
          <w:sz w:val="20"/>
          <w:szCs w:val="20"/>
          <w:vertAlign w:val="superscript"/>
          <w:lang w:eastAsia="zh-CN"/>
        </w:rPr>
        <w:t>4</w:t>
      </w:r>
      <w:r w:rsidR="00CE3BBC" w:rsidRPr="000B6826">
        <w:rPr>
          <w:rFonts w:eastAsia="宋体"/>
          <w:sz w:val="20"/>
          <w:szCs w:val="20"/>
          <w:lang w:eastAsia="zh-CN"/>
        </w:rPr>
        <w:t>Institute of Acoustics, Chinese Academy of Sciences, 100190, Beijing, China</w:t>
      </w:r>
    </w:p>
    <w:p w:rsidR="00111184" w:rsidRPr="00554EFF" w:rsidRDefault="00111184" w:rsidP="00111184">
      <w:pPr>
        <w:pStyle w:val="Addresses"/>
        <w:rPr>
          <w:rFonts w:eastAsia="宋体"/>
          <w:lang w:eastAsia="zh-CN"/>
        </w:rPr>
      </w:pPr>
    </w:p>
    <w:p w:rsidR="00111184" w:rsidRPr="00554EFF" w:rsidRDefault="00111184" w:rsidP="00111184">
      <w:pPr>
        <w:spacing w:line="480" w:lineRule="auto"/>
        <w:rPr>
          <w:b/>
          <w:sz w:val="28"/>
          <w:szCs w:val="28"/>
        </w:rPr>
      </w:pPr>
      <w:r w:rsidRPr="00554EFF">
        <w:rPr>
          <w:b/>
          <w:sz w:val="28"/>
          <w:szCs w:val="28"/>
        </w:rPr>
        <w:t>Abstract</w:t>
      </w:r>
    </w:p>
    <w:p w:rsidR="00FD56E2" w:rsidRDefault="006A6505" w:rsidP="006A6505">
      <w:pPr>
        <w:spacing w:line="480" w:lineRule="auto"/>
        <w:ind w:firstLineChars="200" w:firstLine="480"/>
        <w:rPr>
          <w:sz w:val="24"/>
        </w:rPr>
      </w:pPr>
      <w:r>
        <w:rPr>
          <w:sz w:val="24"/>
        </w:rPr>
        <w:t xml:space="preserve">A </w:t>
      </w:r>
      <w:r w:rsidR="004B506E">
        <w:rPr>
          <w:sz w:val="24"/>
        </w:rPr>
        <w:t xml:space="preserve">multilayer structure of </w:t>
      </w:r>
      <w:r w:rsidR="004B506E" w:rsidRPr="00503627">
        <w:rPr>
          <w:sz w:val="24"/>
        </w:rPr>
        <w:t>TeO</w:t>
      </w:r>
      <w:r w:rsidR="004B506E" w:rsidRPr="00503627">
        <w:rPr>
          <w:sz w:val="24"/>
          <w:vertAlign w:val="subscript"/>
        </w:rPr>
        <w:t>2</w:t>
      </w:r>
      <w:r w:rsidR="004B506E" w:rsidRPr="00503627">
        <w:rPr>
          <w:sz w:val="24"/>
        </w:rPr>
        <w:t>/interdigital transducers (IDTs)/</w:t>
      </w:r>
      <w:bookmarkStart w:id="0" w:name="OLE_LINK5"/>
      <w:bookmarkStart w:id="1" w:name="OLE_LINK6"/>
      <w:proofErr w:type="spellStart"/>
      <w:r w:rsidR="004B506E" w:rsidRPr="00503627">
        <w:rPr>
          <w:sz w:val="24"/>
        </w:rPr>
        <w:t>ZnO</w:t>
      </w:r>
      <w:proofErr w:type="spellEnd"/>
      <w:r w:rsidR="00D90550" w:rsidRPr="00D90550">
        <w:rPr>
          <w:position w:val="-10"/>
          <w:sz w:val="24"/>
        </w:rPr>
        <w:object w:dxaOrig="680" w:dyaOrig="380">
          <v:shape id="_x0000_i1026" type="#_x0000_t75" style="width:33.9pt;height:18.7pt" o:ole="">
            <v:imagedata r:id="rId11" o:title=""/>
          </v:shape>
          <o:OLEObject Type="Embed" ProgID="Equation.3" ShapeID="_x0000_i1026" DrawAspect="Content" ObjectID="_1541415022" r:id="rId12"/>
        </w:object>
      </w:r>
      <w:bookmarkEnd w:id="0"/>
      <w:bookmarkEnd w:id="1"/>
      <w:r w:rsidR="004B506E" w:rsidRPr="00503627">
        <w:rPr>
          <w:sz w:val="24"/>
        </w:rPr>
        <w:t>/</w:t>
      </w:r>
      <w:proofErr w:type="gramStart"/>
      <w:r w:rsidR="004B506E" w:rsidRPr="00503627">
        <w:rPr>
          <w:sz w:val="24"/>
        </w:rPr>
        <w:t>Si(</w:t>
      </w:r>
      <w:proofErr w:type="gramEnd"/>
      <w:r w:rsidR="004B506E" w:rsidRPr="00503627">
        <w:rPr>
          <w:sz w:val="24"/>
        </w:rPr>
        <w:t>100)</w:t>
      </w:r>
      <w:r w:rsidR="004B506E">
        <w:rPr>
          <w:sz w:val="24"/>
        </w:rPr>
        <w:t xml:space="preserve"> was proposed and </w:t>
      </w:r>
      <w:r>
        <w:rPr>
          <w:sz w:val="24"/>
        </w:rPr>
        <w:t xml:space="preserve">investigated to achieve </w:t>
      </w:r>
      <w:r w:rsidR="009078E4">
        <w:rPr>
          <w:sz w:val="24"/>
        </w:rPr>
        <w:t xml:space="preserve">both </w:t>
      </w:r>
      <w:r>
        <w:rPr>
          <w:sz w:val="24"/>
        </w:rPr>
        <w:t>high sensitivity and temperature-stability</w:t>
      </w:r>
      <w:r w:rsidR="009078E4">
        <w:rPr>
          <w:sz w:val="24"/>
        </w:rPr>
        <w:t xml:space="preserve"> for </w:t>
      </w:r>
      <w:r w:rsidR="009078E4" w:rsidRPr="00DA71DE">
        <w:rPr>
          <w:color w:val="FF0000"/>
          <w:sz w:val="24"/>
        </w:rPr>
        <w:t>bio</w:t>
      </w:r>
      <w:r w:rsidR="00DA71DE" w:rsidRPr="00DA71DE">
        <w:rPr>
          <w:color w:val="FF0000"/>
          <w:sz w:val="24"/>
        </w:rPr>
        <w:t>-</w:t>
      </w:r>
      <w:r w:rsidR="009078E4" w:rsidRPr="00DA71DE">
        <w:rPr>
          <w:color w:val="FF0000"/>
          <w:sz w:val="24"/>
        </w:rPr>
        <w:t xml:space="preserve">sensing </w:t>
      </w:r>
      <w:r w:rsidR="009078E4">
        <w:rPr>
          <w:sz w:val="24"/>
        </w:rPr>
        <w:t>applications</w:t>
      </w:r>
      <w:r>
        <w:rPr>
          <w:sz w:val="24"/>
        </w:rPr>
        <w:t xml:space="preserve">. </w:t>
      </w:r>
      <w:r w:rsidR="00A13890">
        <w:rPr>
          <w:sz w:val="24"/>
        </w:rPr>
        <w:t>D</w:t>
      </w:r>
      <w:r>
        <w:rPr>
          <w:sz w:val="24"/>
        </w:rPr>
        <w:t>ispersion</w:t>
      </w:r>
      <w:r w:rsidR="00F80F08">
        <w:rPr>
          <w:sz w:val="24"/>
        </w:rPr>
        <w:t>s</w:t>
      </w:r>
      <w:r>
        <w:rPr>
          <w:sz w:val="24"/>
        </w:rPr>
        <w:t xml:space="preserve"> of </w:t>
      </w:r>
      <w:r w:rsidR="004B506E" w:rsidRPr="00503627">
        <w:rPr>
          <w:sz w:val="24"/>
        </w:rPr>
        <w:t xml:space="preserve">phase velocities, electromechanical coupling coefficients </w:t>
      </w:r>
      <w:r w:rsidR="004B506E" w:rsidRPr="00503627">
        <w:rPr>
          <w:i/>
          <w:sz w:val="24"/>
        </w:rPr>
        <w:t>K</w:t>
      </w:r>
      <w:r w:rsidR="004B506E" w:rsidRPr="00503627">
        <w:rPr>
          <w:sz w:val="24"/>
          <w:vertAlign w:val="superscript"/>
        </w:rPr>
        <w:t>2</w:t>
      </w:r>
      <w:r w:rsidR="004B506E" w:rsidRPr="00503627">
        <w:rPr>
          <w:sz w:val="24"/>
        </w:rPr>
        <w:t xml:space="preserve">, temperature coefficient of </w:t>
      </w:r>
      <w:r w:rsidR="004B506E">
        <w:rPr>
          <w:rFonts w:hint="eastAsia"/>
          <w:sz w:val="24"/>
        </w:rPr>
        <w:t>delay</w:t>
      </w:r>
      <w:r w:rsidR="004B506E" w:rsidRPr="00503627">
        <w:rPr>
          <w:sz w:val="24"/>
        </w:rPr>
        <w:t xml:space="preserve"> (TCD) </w:t>
      </w:r>
      <w:r w:rsidR="004B506E">
        <w:rPr>
          <w:rFonts w:hint="eastAsia"/>
          <w:sz w:val="24"/>
        </w:rPr>
        <w:t xml:space="preserve">and </w:t>
      </w:r>
      <w:r w:rsidR="004B506E" w:rsidRPr="00503627">
        <w:rPr>
          <w:sz w:val="24"/>
        </w:rPr>
        <w:t xml:space="preserve">sensitivity in </w:t>
      </w:r>
      <w:r w:rsidR="004B506E">
        <w:rPr>
          <w:sz w:val="24"/>
        </w:rPr>
        <w:t xml:space="preserve">the </w:t>
      </w:r>
      <w:r w:rsidR="004B506E" w:rsidRPr="00503627">
        <w:rPr>
          <w:sz w:val="24"/>
        </w:rPr>
        <w:t>multilayer structure</w:t>
      </w:r>
      <w:r>
        <w:rPr>
          <w:sz w:val="24"/>
        </w:rPr>
        <w:t>s</w:t>
      </w:r>
      <w:r w:rsidR="004B506E" w:rsidRPr="00503627">
        <w:rPr>
          <w:sz w:val="24"/>
        </w:rPr>
        <w:t xml:space="preserve"> were </w:t>
      </w:r>
      <w:r w:rsidR="004B506E">
        <w:rPr>
          <w:sz w:val="24"/>
        </w:rPr>
        <w:t xml:space="preserve">simulated </w:t>
      </w:r>
      <w:r>
        <w:rPr>
          <w:sz w:val="24"/>
        </w:rPr>
        <w:t xml:space="preserve">as functions of </w:t>
      </w:r>
      <w:r w:rsidR="004B506E" w:rsidRPr="00503627">
        <w:rPr>
          <w:sz w:val="24"/>
        </w:rPr>
        <w:t xml:space="preserve">normalized thicknesses of </w:t>
      </w:r>
      <w:proofErr w:type="spellStart"/>
      <w:r w:rsidR="004B506E" w:rsidRPr="00503627">
        <w:rPr>
          <w:sz w:val="24"/>
        </w:rPr>
        <w:t>ZnO</w:t>
      </w:r>
      <w:proofErr w:type="spellEnd"/>
      <w:r w:rsidR="004B506E" w:rsidRPr="00503627">
        <w:rPr>
          <w:sz w:val="24"/>
        </w:rPr>
        <w:t xml:space="preserve"> </w:t>
      </w:r>
      <w:r w:rsidR="004B506E">
        <w:rPr>
          <w:rFonts w:hint="eastAsia"/>
          <w:sz w:val="24"/>
        </w:rPr>
        <w:t>(</w:t>
      </w:r>
      <w:proofErr w:type="spellStart"/>
      <w:r w:rsidR="004B506E" w:rsidRPr="00503627">
        <w:rPr>
          <w:i/>
          <w:sz w:val="24"/>
        </w:rPr>
        <w:t>h</w:t>
      </w:r>
      <w:r w:rsidR="004B506E" w:rsidRPr="00503627">
        <w:rPr>
          <w:sz w:val="24"/>
          <w:vertAlign w:val="subscript"/>
        </w:rPr>
        <w:t>ZnO</w:t>
      </w:r>
      <w:proofErr w:type="spellEnd"/>
      <w:r w:rsidR="004B506E" w:rsidRPr="00503627">
        <w:rPr>
          <w:sz w:val="24"/>
        </w:rPr>
        <w:t>/</w:t>
      </w:r>
      <w:r w:rsidR="004B506E" w:rsidRPr="00503627">
        <w:rPr>
          <w:i/>
          <w:sz w:val="24"/>
        </w:rPr>
        <w:t>λ</w:t>
      </w:r>
      <w:r w:rsidR="004B506E">
        <w:rPr>
          <w:rFonts w:hint="eastAsia"/>
          <w:sz w:val="24"/>
        </w:rPr>
        <w:t xml:space="preserve">) </w:t>
      </w:r>
      <w:r w:rsidR="004B506E" w:rsidRPr="00503627">
        <w:rPr>
          <w:sz w:val="24"/>
        </w:rPr>
        <w:t>and TeO</w:t>
      </w:r>
      <w:r w:rsidR="004B506E" w:rsidRPr="00503627">
        <w:rPr>
          <w:sz w:val="24"/>
          <w:vertAlign w:val="subscript"/>
        </w:rPr>
        <w:t xml:space="preserve">2 </w:t>
      </w:r>
      <w:r w:rsidR="004B506E">
        <w:rPr>
          <w:rFonts w:hint="eastAsia"/>
          <w:sz w:val="24"/>
        </w:rPr>
        <w:t>(</w:t>
      </w:r>
      <w:r w:rsidR="004B506E" w:rsidRPr="00503627">
        <w:rPr>
          <w:sz w:val="24"/>
          <w:lang w:val="en-GB"/>
        </w:rPr>
        <w:t>h</w:t>
      </w:r>
      <w:r w:rsidR="004B506E" w:rsidRPr="00503627">
        <w:rPr>
          <w:sz w:val="24"/>
          <w:vertAlign w:val="subscript"/>
          <w:lang w:val="en-GB"/>
        </w:rPr>
        <w:t>TeO2</w:t>
      </w:r>
      <w:r w:rsidR="004B506E" w:rsidRPr="00503627">
        <w:rPr>
          <w:sz w:val="24"/>
        </w:rPr>
        <w:t>/</w:t>
      </w:r>
      <w:r w:rsidR="004B506E" w:rsidRPr="00503627">
        <w:rPr>
          <w:i/>
          <w:sz w:val="24"/>
        </w:rPr>
        <w:t>λ</w:t>
      </w:r>
      <w:r w:rsidR="004B506E">
        <w:rPr>
          <w:rFonts w:hint="eastAsia"/>
          <w:sz w:val="24"/>
        </w:rPr>
        <w:t xml:space="preserve">) </w:t>
      </w:r>
      <w:r w:rsidR="004B506E" w:rsidRPr="00503627">
        <w:rPr>
          <w:sz w:val="24"/>
        </w:rPr>
        <w:t>films.</w:t>
      </w:r>
      <w:r w:rsidR="009078E4">
        <w:rPr>
          <w:sz w:val="24"/>
        </w:rPr>
        <w:t xml:space="preserve"> </w:t>
      </w:r>
      <w:r>
        <w:rPr>
          <w:sz w:val="24"/>
        </w:rPr>
        <w:t>T</w:t>
      </w:r>
      <w:r w:rsidR="005F3B7F" w:rsidRPr="00503627">
        <w:rPr>
          <w:sz w:val="24"/>
        </w:rPr>
        <w:t xml:space="preserve">he </w:t>
      </w:r>
      <w:r>
        <w:rPr>
          <w:sz w:val="24"/>
        </w:rPr>
        <w:t>fundamental</w:t>
      </w:r>
      <w:r w:rsidR="005F3B7F" w:rsidRPr="00503627">
        <w:rPr>
          <w:sz w:val="24"/>
        </w:rPr>
        <w:t xml:space="preserve"> mode </w:t>
      </w:r>
      <w:r>
        <w:rPr>
          <w:sz w:val="24"/>
        </w:rPr>
        <w:t xml:space="preserve">of </w:t>
      </w:r>
      <w:r w:rsidR="009078E4" w:rsidRPr="009078E4">
        <w:rPr>
          <w:sz w:val="24"/>
        </w:rPr>
        <w:t>Love mode (LM)</w:t>
      </w:r>
      <w:r w:rsidR="009078E4" w:rsidRPr="00503627" w:rsidDel="009078E4">
        <w:rPr>
          <w:sz w:val="24"/>
        </w:rPr>
        <w:t xml:space="preserve"> </w:t>
      </w:r>
      <w:r w:rsidR="005F3B7F" w:rsidRPr="00503627">
        <w:rPr>
          <w:sz w:val="24"/>
        </w:rPr>
        <w:t>-</w:t>
      </w:r>
      <w:r w:rsidR="009078E4" w:rsidRPr="009078E4">
        <w:t xml:space="preserve"> </w:t>
      </w:r>
      <w:r w:rsidR="00F80F08">
        <w:rPr>
          <w:sz w:val="24"/>
        </w:rPr>
        <w:t>s</w:t>
      </w:r>
      <w:r w:rsidR="00F80F08" w:rsidRPr="009078E4">
        <w:rPr>
          <w:sz w:val="24"/>
        </w:rPr>
        <w:t xml:space="preserve">urface </w:t>
      </w:r>
      <w:r w:rsidR="009078E4" w:rsidRPr="009078E4">
        <w:rPr>
          <w:sz w:val="24"/>
        </w:rPr>
        <w:t>acoustic wave (SAW)</w:t>
      </w:r>
      <w:r w:rsidR="005F3B7F" w:rsidRPr="00503627">
        <w:rPr>
          <w:sz w:val="24"/>
        </w:rPr>
        <w:t xml:space="preserve"> </w:t>
      </w:r>
      <w:r w:rsidR="005F3B7F" w:rsidRPr="00503627">
        <w:rPr>
          <w:sz w:val="24"/>
          <w:lang w:val="en-GB"/>
        </w:rPr>
        <w:t xml:space="preserve">shows a larger </w:t>
      </w:r>
      <w:r w:rsidR="00F80F08">
        <w:rPr>
          <w:sz w:val="24"/>
          <w:lang w:val="en-GB"/>
        </w:rPr>
        <w:t xml:space="preserve">value of </w:t>
      </w:r>
      <w:r w:rsidR="005F3B7F" w:rsidRPr="00503627">
        <w:rPr>
          <w:i/>
          <w:sz w:val="24"/>
          <w:lang w:val="en-GB"/>
        </w:rPr>
        <w:t>K</w:t>
      </w:r>
      <w:r w:rsidR="005F3B7F" w:rsidRPr="00503627">
        <w:rPr>
          <w:sz w:val="24"/>
          <w:vertAlign w:val="superscript"/>
          <w:lang w:val="en-GB"/>
        </w:rPr>
        <w:t>2</w:t>
      </w:r>
      <w:r w:rsidR="005F3B7F" w:rsidRPr="00503627">
        <w:rPr>
          <w:sz w:val="24"/>
          <w:lang w:val="en-GB"/>
        </w:rPr>
        <w:t xml:space="preserve"> and higher sensitivity</w:t>
      </w:r>
      <w:r w:rsidRPr="006A6505">
        <w:rPr>
          <w:sz w:val="24"/>
        </w:rPr>
        <w:t xml:space="preserve"> </w:t>
      </w:r>
      <w:r>
        <w:rPr>
          <w:sz w:val="24"/>
        </w:rPr>
        <w:t>c</w:t>
      </w:r>
      <w:r w:rsidRPr="00503627">
        <w:rPr>
          <w:sz w:val="24"/>
        </w:rPr>
        <w:t>ompare</w:t>
      </w:r>
      <w:r>
        <w:rPr>
          <w:sz w:val="24"/>
        </w:rPr>
        <w:t>d</w:t>
      </w:r>
      <w:r w:rsidRPr="00503627">
        <w:rPr>
          <w:sz w:val="24"/>
        </w:rPr>
        <w:t xml:space="preserve"> </w:t>
      </w:r>
      <w:r>
        <w:rPr>
          <w:sz w:val="24"/>
        </w:rPr>
        <w:t xml:space="preserve">with those of </w:t>
      </w:r>
      <w:r w:rsidRPr="00503627">
        <w:rPr>
          <w:sz w:val="24"/>
        </w:rPr>
        <w:t>the first mode</w:t>
      </w:r>
      <w:r w:rsidR="00503627">
        <w:rPr>
          <w:rFonts w:hint="eastAsia"/>
          <w:sz w:val="24"/>
          <w:lang w:val="en-GB"/>
        </w:rPr>
        <w:t>.</w:t>
      </w:r>
      <w:r w:rsidR="0061384E" w:rsidRPr="00503627">
        <w:rPr>
          <w:sz w:val="24"/>
        </w:rPr>
        <w:t xml:space="preserve"> </w:t>
      </w:r>
      <w:r w:rsidR="005F3B7F" w:rsidRPr="00503627">
        <w:rPr>
          <w:sz w:val="24"/>
        </w:rPr>
        <w:t>Te</w:t>
      </w:r>
      <w:r w:rsidR="00FD56E2" w:rsidRPr="00503627">
        <w:rPr>
          <w:sz w:val="24"/>
        </w:rPr>
        <w:t>O</w:t>
      </w:r>
      <w:r w:rsidR="00FD56E2" w:rsidRPr="00503627">
        <w:rPr>
          <w:sz w:val="24"/>
          <w:vertAlign w:val="subscript"/>
        </w:rPr>
        <w:t>2</w:t>
      </w:r>
      <w:r w:rsidR="00FD56E2" w:rsidRPr="00503627">
        <w:rPr>
          <w:sz w:val="24"/>
        </w:rPr>
        <w:t xml:space="preserve"> film with a positive TC</w:t>
      </w:r>
      <w:r w:rsidR="005F3B7F" w:rsidRPr="00503627">
        <w:rPr>
          <w:sz w:val="24"/>
        </w:rPr>
        <w:t>D</w:t>
      </w:r>
      <w:r w:rsidR="00FD56E2" w:rsidRPr="00503627">
        <w:rPr>
          <w:sz w:val="24"/>
        </w:rPr>
        <w:t xml:space="preserve"> not only compensate</w:t>
      </w:r>
      <w:r w:rsidR="000B6826">
        <w:rPr>
          <w:sz w:val="24"/>
        </w:rPr>
        <w:t>s</w:t>
      </w:r>
      <w:r w:rsidR="00FD56E2" w:rsidRPr="00503627">
        <w:rPr>
          <w:sz w:val="24"/>
        </w:rPr>
        <w:t xml:space="preserve"> </w:t>
      </w:r>
      <w:r>
        <w:rPr>
          <w:sz w:val="24"/>
        </w:rPr>
        <w:t xml:space="preserve">the temperature effect </w:t>
      </w:r>
      <w:r w:rsidR="00F80F08">
        <w:rPr>
          <w:sz w:val="24"/>
        </w:rPr>
        <w:t xml:space="preserve">induced </w:t>
      </w:r>
      <w:r>
        <w:rPr>
          <w:sz w:val="24"/>
        </w:rPr>
        <w:t xml:space="preserve">due to </w:t>
      </w:r>
      <w:r w:rsidR="00FD56E2" w:rsidRPr="00503627">
        <w:rPr>
          <w:sz w:val="24"/>
        </w:rPr>
        <w:t>the negative TC</w:t>
      </w:r>
      <w:r w:rsidR="005F3B7F" w:rsidRPr="00503627">
        <w:rPr>
          <w:sz w:val="24"/>
        </w:rPr>
        <w:t>D</w:t>
      </w:r>
      <w:r w:rsidR="00FD56E2" w:rsidRPr="00503627">
        <w:rPr>
          <w:sz w:val="24"/>
        </w:rPr>
        <w:t xml:space="preserve"> of </w:t>
      </w:r>
      <w:proofErr w:type="spellStart"/>
      <w:r w:rsidR="00D90550" w:rsidRPr="00503627">
        <w:rPr>
          <w:sz w:val="24"/>
        </w:rPr>
        <w:t>ZnO</w:t>
      </w:r>
      <w:proofErr w:type="spellEnd"/>
      <w:r w:rsidR="00D90550" w:rsidRPr="00D90550">
        <w:rPr>
          <w:position w:val="-10"/>
          <w:sz w:val="24"/>
        </w:rPr>
        <w:object w:dxaOrig="680" w:dyaOrig="380">
          <v:shape id="_x0000_i1027" type="#_x0000_t75" style="width:33.9pt;height:18.7pt" o:ole="">
            <v:imagedata r:id="rId11" o:title=""/>
          </v:shape>
          <o:OLEObject Type="Embed" ProgID="Equation.3" ShapeID="_x0000_i1027" DrawAspect="Content" ObjectID="_1541415023" r:id="rId13"/>
        </w:object>
      </w:r>
      <w:r w:rsidR="005F3B7F" w:rsidRPr="00503627">
        <w:rPr>
          <w:sz w:val="24"/>
        </w:rPr>
        <w:t>/</w:t>
      </w:r>
      <w:proofErr w:type="gramStart"/>
      <w:r w:rsidR="005F3B7F" w:rsidRPr="00503627">
        <w:rPr>
          <w:sz w:val="24"/>
        </w:rPr>
        <w:t>Si(</w:t>
      </w:r>
      <w:proofErr w:type="gramEnd"/>
      <w:r w:rsidR="005F3B7F" w:rsidRPr="00503627">
        <w:rPr>
          <w:sz w:val="24"/>
        </w:rPr>
        <w:t>100)</w:t>
      </w:r>
      <w:r w:rsidR="00825EB8">
        <w:rPr>
          <w:sz w:val="24"/>
        </w:rPr>
        <w:t>,</w:t>
      </w:r>
      <w:r w:rsidR="005F3B7F" w:rsidRPr="00503627">
        <w:rPr>
          <w:sz w:val="24"/>
        </w:rPr>
        <w:t xml:space="preserve"> </w:t>
      </w:r>
      <w:r w:rsidR="00FD56E2" w:rsidRPr="00503627">
        <w:rPr>
          <w:sz w:val="24"/>
        </w:rPr>
        <w:t>but also enhance</w:t>
      </w:r>
      <w:r w:rsidR="000B6826">
        <w:rPr>
          <w:sz w:val="24"/>
        </w:rPr>
        <w:t>s</w:t>
      </w:r>
      <w:r w:rsidR="00FD56E2" w:rsidRPr="00503627">
        <w:rPr>
          <w:sz w:val="24"/>
        </w:rPr>
        <w:t xml:space="preserve"> </w:t>
      </w:r>
      <w:r w:rsidR="0061384E" w:rsidRPr="00503627">
        <w:rPr>
          <w:sz w:val="24"/>
        </w:rPr>
        <w:t xml:space="preserve">the </w:t>
      </w:r>
      <w:r w:rsidR="005F3B7F" w:rsidRPr="00503627">
        <w:rPr>
          <w:sz w:val="24"/>
        </w:rPr>
        <w:t xml:space="preserve">sensitivity of the </w:t>
      </w:r>
      <w:r w:rsidR="00825EB8">
        <w:rPr>
          <w:sz w:val="24"/>
        </w:rPr>
        <w:t>love mode device</w:t>
      </w:r>
      <w:r w:rsidR="00FD56E2" w:rsidRPr="00503627">
        <w:rPr>
          <w:sz w:val="24"/>
        </w:rPr>
        <w:t>.</w:t>
      </w:r>
      <w:r w:rsidR="0061384E" w:rsidRPr="00503627">
        <w:rPr>
          <w:sz w:val="24"/>
        </w:rPr>
        <w:t xml:space="preserve"> </w:t>
      </w:r>
      <w:r w:rsidR="00825EB8">
        <w:rPr>
          <w:sz w:val="24"/>
          <w:lang w:val="en-GB"/>
        </w:rPr>
        <w:t>The o</w:t>
      </w:r>
      <w:r w:rsidR="00FD2622" w:rsidRPr="00503627">
        <w:rPr>
          <w:sz w:val="24"/>
          <w:lang w:val="en-GB"/>
        </w:rPr>
        <w:t xml:space="preserve">ptimal </w:t>
      </w:r>
      <w:r w:rsidR="00F80F08">
        <w:rPr>
          <w:sz w:val="24"/>
          <w:lang w:val="en-GB"/>
        </w:rPr>
        <w:t>normali</w:t>
      </w:r>
      <w:r w:rsidR="007624B8">
        <w:rPr>
          <w:sz w:val="24"/>
          <w:lang w:val="en-GB"/>
        </w:rPr>
        <w:t>z</w:t>
      </w:r>
      <w:r w:rsidR="00F80F08">
        <w:rPr>
          <w:sz w:val="24"/>
          <w:lang w:val="en-GB"/>
        </w:rPr>
        <w:t xml:space="preserve">ed </w:t>
      </w:r>
      <w:r w:rsidR="00825EB8">
        <w:rPr>
          <w:sz w:val="24"/>
          <w:lang w:val="en-GB"/>
        </w:rPr>
        <w:t xml:space="preserve">thickness </w:t>
      </w:r>
      <w:r w:rsidR="00F80F08">
        <w:rPr>
          <w:sz w:val="24"/>
          <w:lang w:val="en-GB"/>
        </w:rPr>
        <w:t>ratios</w:t>
      </w:r>
      <w:r w:rsidR="00F80F08" w:rsidRPr="00503627">
        <w:rPr>
          <w:sz w:val="24"/>
        </w:rPr>
        <w:t xml:space="preserve"> </w:t>
      </w:r>
      <w:r w:rsidR="00825EB8">
        <w:rPr>
          <w:sz w:val="24"/>
        </w:rPr>
        <w:t>were</w:t>
      </w:r>
      <w:r w:rsidR="00825EB8" w:rsidRPr="00503627">
        <w:rPr>
          <w:sz w:val="24"/>
        </w:rPr>
        <w:t xml:space="preserve"> </w:t>
      </w:r>
      <w:r w:rsidR="00F80F08">
        <w:rPr>
          <w:sz w:val="24"/>
        </w:rPr>
        <w:t>identified</w:t>
      </w:r>
      <w:r w:rsidR="00F80F08" w:rsidRPr="00503627">
        <w:rPr>
          <w:sz w:val="24"/>
        </w:rPr>
        <w:t xml:space="preserve"> </w:t>
      </w:r>
      <w:r w:rsidR="00825EB8">
        <w:rPr>
          <w:sz w:val="24"/>
        </w:rPr>
        <w:t xml:space="preserve">to be </w:t>
      </w:r>
      <w:r w:rsidR="00FD2622" w:rsidRPr="00503627">
        <w:rPr>
          <w:sz w:val="24"/>
          <w:lang w:val="en-GB"/>
        </w:rPr>
        <w:t>h</w:t>
      </w:r>
      <w:r w:rsidR="00FD2622" w:rsidRPr="00503627">
        <w:rPr>
          <w:sz w:val="24"/>
          <w:vertAlign w:val="subscript"/>
          <w:lang w:val="en-GB"/>
        </w:rPr>
        <w:t>TeO2</w:t>
      </w:r>
      <w:r w:rsidR="00FD2622" w:rsidRPr="00503627">
        <w:rPr>
          <w:sz w:val="24"/>
        </w:rPr>
        <w:t>/</w:t>
      </w:r>
      <w:r w:rsidR="00FD2622" w:rsidRPr="00503627">
        <w:rPr>
          <w:i/>
          <w:sz w:val="24"/>
        </w:rPr>
        <w:t>λ</w:t>
      </w:r>
      <w:r w:rsidR="00FD2622" w:rsidRPr="00503627">
        <w:rPr>
          <w:sz w:val="24"/>
        </w:rPr>
        <w:t xml:space="preserve">=0.021 and </w:t>
      </w:r>
      <w:proofErr w:type="spellStart"/>
      <w:r w:rsidR="00FD2622" w:rsidRPr="00503627">
        <w:rPr>
          <w:i/>
          <w:sz w:val="24"/>
        </w:rPr>
        <w:t>h</w:t>
      </w:r>
      <w:r w:rsidR="00FD2622" w:rsidRPr="00503627">
        <w:rPr>
          <w:sz w:val="24"/>
          <w:vertAlign w:val="subscript"/>
        </w:rPr>
        <w:t>ZnO</w:t>
      </w:r>
      <w:proofErr w:type="spellEnd"/>
      <w:r w:rsidR="00FD2622" w:rsidRPr="00503627">
        <w:rPr>
          <w:sz w:val="24"/>
        </w:rPr>
        <w:t>/</w:t>
      </w:r>
      <w:r w:rsidR="00FD2622" w:rsidRPr="00503627">
        <w:rPr>
          <w:i/>
          <w:sz w:val="24"/>
        </w:rPr>
        <w:t>λ</w:t>
      </w:r>
      <w:r w:rsidR="00FD2622" w:rsidRPr="00503627">
        <w:rPr>
          <w:sz w:val="24"/>
        </w:rPr>
        <w:t>=</w:t>
      </w:r>
      <w:r w:rsidR="00FD2622" w:rsidRPr="00503627">
        <w:rPr>
          <w:sz w:val="24"/>
          <w:lang w:val="en-GB"/>
        </w:rPr>
        <w:t>0.304</w:t>
      </w:r>
      <w:r w:rsidR="00503627">
        <w:rPr>
          <w:rFonts w:hint="eastAsia"/>
          <w:sz w:val="24"/>
          <w:lang w:val="en-GB"/>
        </w:rPr>
        <w:t xml:space="preserve">, </w:t>
      </w:r>
      <w:r w:rsidR="00A13890">
        <w:rPr>
          <w:sz w:val="24"/>
          <w:lang w:val="en-GB"/>
        </w:rPr>
        <w:t xml:space="preserve">and the devices with such structures can </w:t>
      </w:r>
      <w:r w:rsidR="00503627">
        <w:rPr>
          <w:rFonts w:hint="eastAsia"/>
          <w:sz w:val="24"/>
          <w:lang w:val="en-GB"/>
        </w:rPr>
        <w:t xml:space="preserve">which </w:t>
      </w:r>
      <w:r w:rsidR="00F80F08">
        <w:rPr>
          <w:sz w:val="24"/>
          <w:lang w:val="en-GB"/>
        </w:rPr>
        <w:t xml:space="preserve">generate </w:t>
      </w:r>
      <w:r w:rsidR="00503627">
        <w:rPr>
          <w:rFonts w:hint="eastAsia"/>
          <w:sz w:val="24"/>
          <w:lang w:val="en-GB"/>
        </w:rPr>
        <w:t>a</w:t>
      </w:r>
      <w:r w:rsidR="00FD2622" w:rsidRPr="00503627">
        <w:rPr>
          <w:sz w:val="24"/>
          <w:lang w:val="en-GB"/>
        </w:rPr>
        <w:t xml:space="preserve"> </w:t>
      </w:r>
      <w:r w:rsidR="00503627">
        <w:rPr>
          <w:rFonts w:hint="eastAsia"/>
          <w:sz w:val="24"/>
          <w:lang w:val="en-GB"/>
        </w:rPr>
        <w:t xml:space="preserve">normalized </w:t>
      </w:r>
      <w:r w:rsidR="00FD2622" w:rsidRPr="00503627">
        <w:rPr>
          <w:sz w:val="24"/>
          <w:lang w:val="en-GB"/>
        </w:rPr>
        <w:t>sensitivity</w:t>
      </w:r>
      <w:r w:rsidR="00503627">
        <w:rPr>
          <w:rFonts w:hint="eastAsia"/>
          <w:sz w:val="24"/>
          <w:lang w:val="en-GB"/>
        </w:rPr>
        <w:t xml:space="preserve"> of </w:t>
      </w:r>
      <w:r w:rsidR="00503627" w:rsidRPr="00503627">
        <w:rPr>
          <w:sz w:val="24"/>
          <w:lang w:val="en-GB"/>
        </w:rPr>
        <w:t>-1.04×10</w:t>
      </w:r>
      <w:r w:rsidR="00503627" w:rsidRPr="00503627">
        <w:rPr>
          <w:sz w:val="24"/>
          <w:vertAlign w:val="superscript"/>
          <w:lang w:val="en-GB"/>
        </w:rPr>
        <w:t>-3</w:t>
      </w:r>
      <w:r w:rsidR="00503627">
        <w:rPr>
          <w:rFonts w:hint="eastAsia"/>
          <w:sz w:val="24"/>
          <w:lang w:val="en-GB"/>
        </w:rPr>
        <w:t xml:space="preserve"> m</w:t>
      </w:r>
      <w:r w:rsidR="00503627" w:rsidRPr="00503627">
        <w:rPr>
          <w:rFonts w:hint="eastAsia"/>
          <w:sz w:val="24"/>
          <w:vertAlign w:val="superscript"/>
          <w:lang w:val="en-GB"/>
        </w:rPr>
        <w:t>3</w:t>
      </w:r>
      <w:r w:rsidR="00503627">
        <w:rPr>
          <w:rFonts w:hint="eastAsia"/>
          <w:sz w:val="24"/>
          <w:lang w:val="en-GB"/>
        </w:rPr>
        <w:t>/kg</w:t>
      </w:r>
      <w:r w:rsidR="00FD2622" w:rsidRPr="00503627">
        <w:rPr>
          <w:sz w:val="24"/>
          <w:lang w:val="en-GB"/>
        </w:rPr>
        <w:t xml:space="preserve">, </w:t>
      </w:r>
      <w:r w:rsidR="00825EB8">
        <w:rPr>
          <w:sz w:val="24"/>
          <w:lang w:val="en-GB"/>
        </w:rPr>
        <w:t xml:space="preserve">a </w:t>
      </w:r>
      <w:r w:rsidR="00FD2622" w:rsidRPr="00503627">
        <w:rPr>
          <w:sz w:val="24"/>
          <w:lang w:val="en-GB"/>
        </w:rPr>
        <w:t>TCD</w:t>
      </w:r>
      <w:r w:rsidR="00503627">
        <w:rPr>
          <w:rFonts w:hint="eastAsia"/>
          <w:sz w:val="24"/>
          <w:lang w:val="en-GB"/>
        </w:rPr>
        <w:t xml:space="preserve"> of </w:t>
      </w:r>
      <w:r w:rsidR="00503627" w:rsidRPr="00503627">
        <w:rPr>
          <w:sz w:val="24"/>
          <w:lang w:val="en-GB"/>
        </w:rPr>
        <w:t>0.009 ppm/°C</w:t>
      </w:r>
      <w:r w:rsidR="00FD2622" w:rsidRPr="00503627">
        <w:rPr>
          <w:sz w:val="24"/>
          <w:lang w:val="en-GB"/>
        </w:rPr>
        <w:t xml:space="preserve">, </w:t>
      </w:r>
      <w:r w:rsidR="00F80F08">
        <w:rPr>
          <w:sz w:val="24"/>
          <w:lang w:val="en-GB"/>
        </w:rPr>
        <w:t xml:space="preserve">and </w:t>
      </w:r>
      <w:r w:rsidR="00825EB8">
        <w:rPr>
          <w:sz w:val="24"/>
          <w:lang w:val="en-GB"/>
        </w:rPr>
        <w:t xml:space="preserve">a </w:t>
      </w:r>
      <w:r w:rsidR="00FD2622" w:rsidRPr="00503627">
        <w:rPr>
          <w:i/>
          <w:sz w:val="24"/>
          <w:lang w:val="en-GB"/>
        </w:rPr>
        <w:t>K</w:t>
      </w:r>
      <w:r w:rsidR="00FD2622" w:rsidRPr="00503627">
        <w:rPr>
          <w:sz w:val="24"/>
          <w:vertAlign w:val="superscript"/>
          <w:lang w:val="en-GB"/>
        </w:rPr>
        <w:t>2</w:t>
      </w:r>
      <w:r w:rsidR="00FD2622" w:rsidRPr="009078E4">
        <w:rPr>
          <w:sz w:val="24"/>
          <w:lang w:val="en-GB"/>
        </w:rPr>
        <w:t xml:space="preserve"> </w:t>
      </w:r>
      <w:r w:rsidR="00825EB8">
        <w:rPr>
          <w:sz w:val="24"/>
          <w:lang w:val="en-GB"/>
        </w:rPr>
        <w:t xml:space="preserve">value </w:t>
      </w:r>
      <w:r w:rsidR="00503627">
        <w:rPr>
          <w:rFonts w:hint="eastAsia"/>
          <w:sz w:val="24"/>
          <w:lang w:val="en-GB"/>
        </w:rPr>
        <w:t xml:space="preserve">of </w:t>
      </w:r>
      <w:r w:rsidR="00503627" w:rsidRPr="00503627">
        <w:rPr>
          <w:sz w:val="24"/>
        </w:rPr>
        <w:t>2.76%</w:t>
      </w:r>
      <w:r w:rsidR="00FD2622" w:rsidRPr="00503627">
        <w:rPr>
          <w:sz w:val="24"/>
        </w:rPr>
        <w:t xml:space="preserve">. </w:t>
      </w:r>
    </w:p>
    <w:p w:rsidR="00825EB8" w:rsidRDefault="00266CEB" w:rsidP="006D4714">
      <w:pPr>
        <w:spacing w:line="480" w:lineRule="auto"/>
        <w:rPr>
          <w:sz w:val="24"/>
        </w:rPr>
      </w:pPr>
      <w:r w:rsidRPr="00266CEB">
        <w:rPr>
          <w:rFonts w:hint="eastAsia"/>
          <w:b/>
          <w:sz w:val="24"/>
        </w:rPr>
        <w:lastRenderedPageBreak/>
        <w:t>Keywords</w:t>
      </w:r>
      <w:r>
        <w:rPr>
          <w:rFonts w:hint="eastAsia"/>
          <w:sz w:val="24"/>
        </w:rPr>
        <w:t xml:space="preserve">:  </w:t>
      </w:r>
      <w:r w:rsidRPr="00266CEB">
        <w:rPr>
          <w:sz w:val="24"/>
        </w:rPr>
        <w:t xml:space="preserve">Surface acoustic wave, Love wave, multilayered structure, </w:t>
      </w:r>
      <w:proofErr w:type="spellStart"/>
      <w:r w:rsidRPr="00266CEB">
        <w:rPr>
          <w:sz w:val="24"/>
        </w:rPr>
        <w:t>ZnO</w:t>
      </w:r>
      <w:proofErr w:type="spellEnd"/>
      <w:r w:rsidRPr="00266CEB">
        <w:rPr>
          <w:sz w:val="24"/>
        </w:rPr>
        <w:t xml:space="preserve"> film</w:t>
      </w:r>
      <w:r>
        <w:rPr>
          <w:rFonts w:hint="eastAsia"/>
          <w:sz w:val="24"/>
        </w:rPr>
        <w:t>.</w:t>
      </w:r>
    </w:p>
    <w:p w:rsidR="00266CEB" w:rsidRPr="00266CEB" w:rsidRDefault="00266CEB" w:rsidP="006D4714">
      <w:pPr>
        <w:spacing w:line="480" w:lineRule="auto"/>
        <w:rPr>
          <w:sz w:val="24"/>
        </w:rPr>
      </w:pPr>
    </w:p>
    <w:p w:rsidR="004E2D27" w:rsidRPr="00503627" w:rsidRDefault="004E2D27" w:rsidP="00503627">
      <w:pPr>
        <w:pStyle w:val="Maintext"/>
        <w:ind w:firstLineChars="100" w:firstLine="241"/>
        <w:rPr>
          <w:rFonts w:eastAsia="宋体"/>
          <w:lang w:eastAsia="zh-CN"/>
        </w:rPr>
      </w:pPr>
      <w:r w:rsidRPr="00503627">
        <w:rPr>
          <w:b/>
          <w:bCs/>
        </w:rPr>
        <w:t>1. Introduction</w:t>
      </w:r>
    </w:p>
    <w:p w:rsidR="00EC1FB2" w:rsidRPr="000B6826" w:rsidRDefault="00055B9F" w:rsidP="00055B9F">
      <w:pPr>
        <w:pStyle w:val="Maintext"/>
        <w:ind w:firstLineChars="100" w:firstLine="240"/>
        <w:rPr>
          <w:rFonts w:ascii="Times New Roman" w:eastAsia="宋体" w:hAnsi="Times New Roman"/>
          <w:lang w:eastAsia="zh-CN"/>
        </w:rPr>
      </w:pPr>
      <w:r w:rsidRPr="000B6826">
        <w:rPr>
          <w:rFonts w:ascii="Times New Roman" w:eastAsia="宋体" w:hAnsi="Times New Roman"/>
          <w:lang w:eastAsia="zh-CN"/>
        </w:rPr>
        <w:t xml:space="preserve">Surface acoustic wave (SAW) devices </w:t>
      </w:r>
      <w:r w:rsidR="00F52378">
        <w:rPr>
          <w:rFonts w:ascii="Times New Roman" w:eastAsia="宋体" w:hAnsi="Times New Roman"/>
          <w:lang w:val="en-US" w:eastAsia="zh-CN"/>
        </w:rPr>
        <w:t xml:space="preserve">have been </w:t>
      </w:r>
      <w:r w:rsidR="00440618">
        <w:rPr>
          <w:rFonts w:ascii="Times New Roman" w:eastAsia="宋体" w:hAnsi="Times New Roman"/>
          <w:lang w:val="en-US" w:eastAsia="zh-CN"/>
        </w:rPr>
        <w:t xml:space="preserve">extensively </w:t>
      </w:r>
      <w:r w:rsidR="00D90281">
        <w:rPr>
          <w:rFonts w:ascii="Times New Roman" w:eastAsia="宋体" w:hAnsi="Times New Roman"/>
          <w:lang w:val="en-US" w:eastAsia="zh-CN"/>
        </w:rPr>
        <w:t xml:space="preserve">applied </w:t>
      </w:r>
      <w:r w:rsidRPr="000B6826">
        <w:rPr>
          <w:rFonts w:ascii="Times New Roman" w:eastAsia="宋体" w:hAnsi="Times New Roman"/>
          <w:lang w:eastAsia="zh-CN"/>
        </w:rPr>
        <w:t>for communications, automotive and environmental sensing for more than 60 years</w:t>
      </w:r>
      <w:r w:rsidR="009A2E8A">
        <w:rPr>
          <w:rFonts w:ascii="Times New Roman" w:eastAsia="宋体" w:hAnsi="Times New Roman"/>
          <w:lang w:val="en-US" w:eastAsia="zh-CN"/>
        </w:rPr>
        <w:t xml:space="preserve"> </w:t>
      </w:r>
      <w:r w:rsidR="001E7E5E">
        <w:rPr>
          <w:rFonts w:ascii="Times New Roman" w:eastAsia="宋体" w:hAnsi="Times New Roman"/>
          <w:lang w:eastAsia="zh-CN"/>
        </w:rPr>
        <w:fldChar w:fldCharType="begin" w:fldLock="1"/>
      </w:r>
      <w:r w:rsidR="001E7E5E">
        <w:rPr>
          <w:rFonts w:ascii="Times New Roman" w:eastAsia="宋体" w:hAnsi="Times New Roman"/>
          <w:lang w:eastAsia="zh-CN"/>
        </w:rPr>
        <w:instrText>ADDIN CSL_CITATION { "citationItems" : [ { "id" : "ITEM-1", "itemData" : { "ISBN" : "0121573400", "author" : [ { "dropping-particle" : "", "family" : "Campbell", "given" : "Colin", "non-dropping-particle" : "", "parse-names" : false, "suffix" : "" } ], "genre" : "Book", "id" : "ITEM-1", "issued" : { "date-parts" : [ [ "1998" ] ] }, "publisher" : "San Diego; Toronto: Academic Press", "title" : "Surface Acoustic Wave Devices for Mobile and Wireless Communications, Four-Volume Set", "type" : "book" }, "uris" : [ "http://www.mendeley.com/documents/?uuid=28598387-cc94-4902-b779-d7735156ee37" ] } ], "mendeley" : { "formattedCitation" : "[1]", "plainTextFormattedCitation" : "[1]", "previouslyFormattedCitation" : "[1]" }, "properties" : { "noteIndex" : 0 }, "schema" : "https://github.com/citation-style-language/schema/raw/master/csl-citation.json" }</w:instrText>
      </w:r>
      <w:r w:rsidR="001E7E5E">
        <w:rPr>
          <w:rFonts w:ascii="Times New Roman" w:eastAsia="宋体" w:hAnsi="Times New Roman"/>
          <w:lang w:eastAsia="zh-CN"/>
        </w:rPr>
        <w:fldChar w:fldCharType="separate"/>
      </w:r>
      <w:r w:rsidR="001E7E5E" w:rsidRPr="001D2A3D">
        <w:rPr>
          <w:rFonts w:ascii="Times New Roman" w:eastAsia="宋体" w:hAnsi="Times New Roman"/>
          <w:noProof/>
          <w:lang w:eastAsia="zh-CN"/>
        </w:rPr>
        <w:t>[1]</w:t>
      </w:r>
      <w:r w:rsidR="001E7E5E">
        <w:rPr>
          <w:rFonts w:ascii="Times New Roman" w:eastAsia="宋体" w:hAnsi="Times New Roman"/>
          <w:lang w:eastAsia="zh-CN"/>
        </w:rPr>
        <w:fldChar w:fldCharType="end"/>
      </w:r>
      <w:r w:rsidRPr="000B6826">
        <w:rPr>
          <w:rFonts w:ascii="Times New Roman" w:eastAsia="宋体" w:hAnsi="Times New Roman"/>
          <w:lang w:eastAsia="zh-CN"/>
        </w:rPr>
        <w:t xml:space="preserve">. </w:t>
      </w:r>
      <w:r w:rsidR="00440618">
        <w:rPr>
          <w:rFonts w:ascii="Times New Roman" w:eastAsia="宋体" w:hAnsi="Times New Roman"/>
          <w:lang w:val="en-GB" w:eastAsia="zh-CN"/>
        </w:rPr>
        <w:t xml:space="preserve">Recently, </w:t>
      </w:r>
      <w:r w:rsidRPr="000B6826">
        <w:rPr>
          <w:rFonts w:ascii="Times New Roman" w:eastAsia="宋体" w:hAnsi="Times New Roman"/>
          <w:lang w:eastAsia="zh-CN"/>
        </w:rPr>
        <w:t xml:space="preserve">SAW sensors </w:t>
      </w:r>
      <w:r w:rsidR="00A27CA3">
        <w:rPr>
          <w:rFonts w:ascii="Times New Roman" w:eastAsia="宋体" w:hAnsi="Times New Roman"/>
          <w:lang w:val="en-US" w:eastAsia="zh-CN"/>
        </w:rPr>
        <w:t>for</w:t>
      </w:r>
      <w:r w:rsidR="00A27CA3" w:rsidRPr="000B6826">
        <w:rPr>
          <w:rFonts w:ascii="Times New Roman" w:eastAsia="宋体" w:hAnsi="Times New Roman"/>
          <w:lang w:eastAsia="zh-CN"/>
        </w:rPr>
        <w:t xml:space="preserve"> </w:t>
      </w:r>
      <w:r w:rsidRPr="000B6826">
        <w:rPr>
          <w:rFonts w:ascii="Times New Roman" w:eastAsia="宋体" w:hAnsi="Times New Roman"/>
          <w:lang w:eastAsia="zh-CN"/>
        </w:rPr>
        <w:t>bio</w:t>
      </w:r>
      <w:r w:rsidR="00996E71" w:rsidRPr="000B6826">
        <w:rPr>
          <w:rFonts w:ascii="Times New Roman" w:eastAsia="宋体" w:hAnsi="Times New Roman"/>
          <w:lang w:eastAsia="zh-CN"/>
        </w:rPr>
        <w:t>-</w:t>
      </w:r>
      <w:r w:rsidR="009A2E8A" w:rsidRPr="000B6826">
        <w:rPr>
          <w:rFonts w:ascii="Times New Roman" w:eastAsia="宋体" w:hAnsi="Times New Roman"/>
          <w:lang w:eastAsia="zh-CN"/>
        </w:rPr>
        <w:t>analy</w:t>
      </w:r>
      <w:r w:rsidR="009A2E8A">
        <w:rPr>
          <w:rFonts w:ascii="Times New Roman" w:eastAsia="宋体" w:hAnsi="Times New Roman"/>
          <w:lang w:val="en-US" w:eastAsia="zh-CN"/>
        </w:rPr>
        <w:t>sis</w:t>
      </w:r>
      <w:r w:rsidR="009A2E8A" w:rsidRPr="000B6826">
        <w:rPr>
          <w:rFonts w:ascii="Times New Roman" w:eastAsia="宋体" w:hAnsi="Times New Roman"/>
          <w:lang w:eastAsia="zh-CN"/>
        </w:rPr>
        <w:t xml:space="preserve"> </w:t>
      </w:r>
      <w:r w:rsidRPr="000B6826">
        <w:rPr>
          <w:rFonts w:ascii="Times New Roman" w:eastAsia="宋体" w:hAnsi="Times New Roman"/>
          <w:lang w:eastAsia="zh-CN"/>
        </w:rPr>
        <w:t>and</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bio</w:t>
      </w:r>
      <w:r w:rsidR="00996E71" w:rsidRPr="000B6826">
        <w:rPr>
          <w:rFonts w:ascii="Times New Roman" w:eastAsia="宋体" w:hAnsi="Times New Roman"/>
          <w:lang w:eastAsia="zh-CN"/>
        </w:rPr>
        <w:t>-</w:t>
      </w:r>
      <w:r w:rsidRPr="000B6826">
        <w:rPr>
          <w:rFonts w:ascii="Times New Roman" w:eastAsia="宋体" w:hAnsi="Times New Roman"/>
          <w:lang w:eastAsia="zh-CN"/>
        </w:rPr>
        <w:t xml:space="preserve">sensing </w:t>
      </w:r>
      <w:r w:rsidR="00440618">
        <w:rPr>
          <w:rFonts w:ascii="Times New Roman" w:eastAsia="宋体" w:hAnsi="Times New Roman"/>
          <w:lang w:val="en-GB" w:eastAsia="zh-CN"/>
        </w:rPr>
        <w:t xml:space="preserve">have been extensively studied </w:t>
      </w:r>
      <w:r w:rsidRPr="000B6826">
        <w:rPr>
          <w:rFonts w:ascii="Times New Roman" w:eastAsia="宋体" w:hAnsi="Times New Roman"/>
          <w:lang w:eastAsia="zh-CN"/>
        </w:rPr>
        <w:t>due</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to</w:t>
      </w:r>
      <w:r w:rsidR="00996E71" w:rsidRPr="000B6826">
        <w:rPr>
          <w:rFonts w:ascii="Times New Roman" w:eastAsia="宋体" w:hAnsi="Times New Roman"/>
          <w:lang w:eastAsia="zh-CN"/>
        </w:rPr>
        <w:t xml:space="preserve"> </w:t>
      </w:r>
      <w:r w:rsidR="000B6826">
        <w:rPr>
          <w:rFonts w:ascii="Times New Roman" w:eastAsia="宋体" w:hAnsi="Times New Roman"/>
          <w:lang w:val="en-US" w:eastAsia="zh-CN"/>
        </w:rPr>
        <w:t>their</w:t>
      </w:r>
      <w:r w:rsidRPr="000B6826">
        <w:rPr>
          <w:rFonts w:ascii="Times New Roman" w:eastAsia="宋体" w:hAnsi="Times New Roman"/>
          <w:lang w:eastAsia="zh-CN"/>
        </w:rPr>
        <w:t xml:space="preserve"> advantages</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of</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high</w:t>
      </w:r>
      <w:r w:rsidR="00996E71" w:rsidRPr="000B6826">
        <w:rPr>
          <w:rFonts w:ascii="Times New Roman" w:eastAsia="宋体" w:hAnsi="Times New Roman"/>
          <w:lang w:eastAsia="zh-CN"/>
        </w:rPr>
        <w:t xml:space="preserve"> </w:t>
      </w:r>
      <w:r w:rsidR="00A27CA3" w:rsidRPr="000B6826">
        <w:rPr>
          <w:rFonts w:ascii="Times New Roman" w:eastAsia="宋体" w:hAnsi="Times New Roman"/>
          <w:lang w:eastAsia="zh-CN"/>
        </w:rPr>
        <w:t>sensitiv</w:t>
      </w:r>
      <w:r w:rsidR="00A27CA3">
        <w:rPr>
          <w:rFonts w:ascii="Times New Roman" w:eastAsia="宋体" w:hAnsi="Times New Roman"/>
          <w:lang w:val="en-US" w:eastAsia="zh-CN"/>
        </w:rPr>
        <w:t>ity</w:t>
      </w:r>
      <w:r w:rsidR="004B69CA">
        <w:rPr>
          <w:rFonts w:ascii="Times New Roman" w:eastAsia="宋体" w:hAnsi="Times New Roman"/>
          <w:lang w:val="en-US" w:eastAsia="zh-CN"/>
        </w:rPr>
        <w:t xml:space="preserve">, </w:t>
      </w:r>
      <w:r w:rsidRPr="000B6826">
        <w:rPr>
          <w:rFonts w:ascii="Times New Roman" w:eastAsia="宋体" w:hAnsi="Times New Roman"/>
          <w:lang w:eastAsia="zh-CN"/>
        </w:rPr>
        <w:t>reliab</w:t>
      </w:r>
      <w:r w:rsidR="004B69CA">
        <w:rPr>
          <w:rFonts w:ascii="Times New Roman" w:eastAsia="宋体" w:hAnsi="Times New Roman"/>
          <w:lang w:val="en-GB" w:eastAsia="zh-CN"/>
        </w:rPr>
        <w:t xml:space="preserve">ility </w:t>
      </w:r>
      <w:r w:rsidRPr="000B6826">
        <w:rPr>
          <w:rFonts w:ascii="Times New Roman" w:eastAsia="宋体" w:hAnsi="Times New Roman"/>
          <w:lang w:eastAsia="zh-CN"/>
        </w:rPr>
        <w:t>and</w:t>
      </w:r>
      <w:r w:rsidR="00996E71" w:rsidRPr="000B6826">
        <w:rPr>
          <w:rFonts w:ascii="Times New Roman" w:eastAsia="宋体" w:hAnsi="Times New Roman"/>
          <w:lang w:eastAsia="zh-CN"/>
        </w:rPr>
        <w:t xml:space="preserve"> </w:t>
      </w:r>
      <w:r w:rsidR="004B69CA">
        <w:rPr>
          <w:rFonts w:ascii="Times New Roman" w:eastAsia="宋体" w:hAnsi="Times New Roman"/>
          <w:lang w:val="en-GB" w:eastAsia="zh-CN"/>
        </w:rPr>
        <w:t xml:space="preserve">capability to </w:t>
      </w:r>
      <w:r w:rsidR="00F52378">
        <w:rPr>
          <w:rFonts w:ascii="Times New Roman" w:eastAsia="宋体" w:hAnsi="Times New Roman"/>
          <w:lang w:val="en-US" w:eastAsia="zh-CN"/>
        </w:rPr>
        <w:t>respon</w:t>
      </w:r>
      <w:r w:rsidR="004B69CA">
        <w:rPr>
          <w:rFonts w:ascii="Times New Roman" w:eastAsia="宋体" w:hAnsi="Times New Roman"/>
          <w:lang w:val="en-US" w:eastAsia="zh-CN"/>
        </w:rPr>
        <w:t>d</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to</w:t>
      </w:r>
      <w:r w:rsidR="00996E71" w:rsidRPr="000B6826">
        <w:rPr>
          <w:rFonts w:ascii="Times New Roman" w:eastAsia="宋体" w:hAnsi="Times New Roman"/>
          <w:lang w:eastAsia="zh-CN"/>
        </w:rPr>
        <w:t xml:space="preserve"> </w:t>
      </w:r>
      <w:r w:rsidRPr="000B6826">
        <w:rPr>
          <w:rFonts w:ascii="Times New Roman" w:eastAsia="宋体" w:hAnsi="Times New Roman"/>
          <w:lang w:eastAsia="zh-CN"/>
        </w:rPr>
        <w:t>various</w:t>
      </w:r>
      <w:r w:rsidR="00996E71" w:rsidRPr="000B6826">
        <w:rPr>
          <w:rFonts w:ascii="Times New Roman" w:eastAsia="宋体" w:hAnsi="Times New Roman"/>
          <w:lang w:eastAsia="zh-CN"/>
        </w:rPr>
        <w:t xml:space="preserve"> </w:t>
      </w:r>
      <w:proofErr w:type="spellStart"/>
      <w:r w:rsidRPr="000B6826">
        <w:rPr>
          <w:rFonts w:ascii="Times New Roman" w:eastAsia="宋体" w:hAnsi="Times New Roman"/>
          <w:lang w:eastAsia="zh-CN"/>
        </w:rPr>
        <w:t>measurands</w:t>
      </w:r>
      <w:proofErr w:type="spellEnd"/>
      <w:r w:rsidR="009A2E8A">
        <w:rPr>
          <w:rFonts w:ascii="Times New Roman" w:eastAsia="宋体" w:hAnsi="Times New Roman"/>
          <w:lang w:val="en-US" w:eastAsia="zh-CN"/>
        </w:rPr>
        <w:t xml:space="preserve"> </w:t>
      </w:r>
      <w:r w:rsidR="001E7E5E">
        <w:rPr>
          <w:rFonts w:ascii="Times New Roman" w:eastAsia="宋体" w:hAnsi="Times New Roman"/>
          <w:lang w:eastAsia="zh-CN"/>
        </w:rPr>
        <w:fldChar w:fldCharType="begin" w:fldLock="1"/>
      </w:r>
      <w:r w:rsidR="001E7E5E">
        <w:rPr>
          <w:rFonts w:ascii="Times New Roman" w:eastAsia="宋体" w:hAnsi="Times New Roman"/>
          <w:lang w:eastAsia="zh-CN"/>
        </w:rPr>
        <w:instrText>ADDIN CSL_CITATION { "citationItems" : [ { "id" : "ITEM-1", "itemData" : { "ISBN" : "1618-2642", "author" : [ { "dropping-particle" : "", "family" : "L\u00e4nge", "given" : "K", "non-dropping-particle" : "", "parse-names" : false, "suffix" : "" }, { "dropping-particle" : "", "family" : "Rapp", "given" : "B E", "non-dropping-particle" : "", "parse-names" : false, "suffix" : "" }, { "dropping-particle" : "", "family" : "Rapp", "given" : "M", "non-dropping-particle" : "", "parse-names" : false, "suffix" : "" } ], "container-title" : "Analytical and bioanalytical chemistry", "genre" : "Journal Article", "id" : "ITEM-1", "issue" : "5", "issued" : { "date-parts" : [ [ "2008" ] ] }, "page" : "1509-1519", "title" : "Surface acoustic wave biosensors: a review", "type" : "article-journal", "volume" : "391" }, "uris" : [ "http://www.mendeley.com/documents/?uuid=9b92c7bc-c36b-461a-9683-d92bd1d22dfb" ] } ], "mendeley" : { "formattedCitation" : "[2]", "plainTextFormattedCitation" : "[2]", "previouslyFormattedCitation" : "[2]" }, "properties" : { "noteIndex" : 0 }, "schema" : "https://github.com/citation-style-language/schema/raw/master/csl-citation.json" }</w:instrText>
      </w:r>
      <w:r w:rsidR="001E7E5E">
        <w:rPr>
          <w:rFonts w:ascii="Times New Roman" w:eastAsia="宋体" w:hAnsi="Times New Roman"/>
          <w:lang w:eastAsia="zh-CN"/>
        </w:rPr>
        <w:fldChar w:fldCharType="separate"/>
      </w:r>
      <w:r w:rsidR="001E7E5E" w:rsidRPr="001D2A3D">
        <w:rPr>
          <w:rFonts w:ascii="Times New Roman" w:eastAsia="宋体" w:hAnsi="Times New Roman"/>
          <w:noProof/>
          <w:lang w:eastAsia="zh-CN"/>
        </w:rPr>
        <w:t>[2]</w:t>
      </w:r>
      <w:r w:rsidR="001E7E5E">
        <w:rPr>
          <w:rFonts w:ascii="Times New Roman" w:eastAsia="宋体" w:hAnsi="Times New Roman"/>
          <w:lang w:eastAsia="zh-CN"/>
        </w:rPr>
        <w:fldChar w:fldCharType="end"/>
      </w:r>
      <w:r w:rsidR="00996E71" w:rsidRPr="000B6826">
        <w:rPr>
          <w:rFonts w:ascii="Times New Roman" w:eastAsia="宋体" w:hAnsi="Times New Roman"/>
          <w:lang w:eastAsia="zh-CN"/>
        </w:rPr>
        <w:t>.</w:t>
      </w:r>
      <w:r w:rsidRPr="000B6826">
        <w:rPr>
          <w:rFonts w:ascii="Times New Roman" w:eastAsia="宋体" w:hAnsi="Times New Roman"/>
          <w:lang w:eastAsia="zh-CN"/>
        </w:rPr>
        <w:t xml:space="preserve"> For chemical and biological sensing </w:t>
      </w:r>
      <w:r w:rsidR="001B0CE3">
        <w:rPr>
          <w:rFonts w:ascii="Times New Roman" w:eastAsia="宋体" w:hAnsi="Times New Roman"/>
          <w:lang w:val="en-US" w:eastAsia="zh-CN"/>
        </w:rPr>
        <w:t>in</w:t>
      </w:r>
      <w:r w:rsidR="001B0CE3" w:rsidRPr="000B6826">
        <w:rPr>
          <w:rFonts w:ascii="Times New Roman" w:eastAsia="宋体" w:hAnsi="Times New Roman"/>
          <w:lang w:eastAsia="zh-CN"/>
        </w:rPr>
        <w:t xml:space="preserve"> </w:t>
      </w:r>
      <w:r w:rsidRPr="000B6826">
        <w:rPr>
          <w:rFonts w:ascii="Times New Roman" w:eastAsia="宋体" w:hAnsi="Times New Roman"/>
          <w:lang w:eastAsia="zh-CN"/>
        </w:rPr>
        <w:t>liquid environment</w:t>
      </w:r>
      <w:r w:rsidR="00A27CA3">
        <w:rPr>
          <w:rFonts w:ascii="Times New Roman" w:eastAsia="宋体" w:hAnsi="Times New Roman"/>
          <w:lang w:val="en-US" w:eastAsia="zh-CN"/>
        </w:rPr>
        <w:t>s</w:t>
      </w:r>
      <w:r w:rsidRPr="000B6826">
        <w:rPr>
          <w:rFonts w:ascii="Times New Roman" w:eastAsia="宋体" w:hAnsi="Times New Roman"/>
          <w:lang w:eastAsia="zh-CN"/>
        </w:rPr>
        <w:t xml:space="preserve">, shear horizontal (SH) </w:t>
      </w:r>
      <w:r w:rsidR="00A468E6">
        <w:rPr>
          <w:rFonts w:ascii="Times New Roman" w:eastAsia="宋体" w:hAnsi="Times New Roman"/>
          <w:lang w:val="en-US" w:eastAsia="zh-CN"/>
        </w:rPr>
        <w:t>SAW</w:t>
      </w:r>
      <w:r w:rsidRPr="000B6826">
        <w:rPr>
          <w:rFonts w:ascii="Times New Roman" w:eastAsia="宋体" w:hAnsi="Times New Roman"/>
          <w:lang w:eastAsia="zh-CN"/>
        </w:rPr>
        <w:t xml:space="preserve"> device</w:t>
      </w:r>
      <w:r w:rsidR="001B0CE3">
        <w:rPr>
          <w:rFonts w:ascii="Times New Roman" w:eastAsia="宋体" w:hAnsi="Times New Roman"/>
          <w:lang w:val="en-US" w:eastAsia="zh-CN"/>
        </w:rPr>
        <w:t>s</w:t>
      </w:r>
      <w:r w:rsidRPr="000B6826">
        <w:rPr>
          <w:rFonts w:ascii="Times New Roman" w:eastAsia="宋体" w:hAnsi="Times New Roman"/>
          <w:lang w:eastAsia="zh-CN"/>
        </w:rPr>
        <w:t xml:space="preserve"> </w:t>
      </w:r>
      <w:r w:rsidR="001B0CE3">
        <w:rPr>
          <w:rFonts w:ascii="Times New Roman" w:eastAsia="宋体" w:hAnsi="Times New Roman"/>
          <w:lang w:val="en-US" w:eastAsia="zh-CN"/>
        </w:rPr>
        <w:t>are</w:t>
      </w:r>
      <w:r w:rsidR="001B0CE3" w:rsidRPr="000B6826">
        <w:rPr>
          <w:rFonts w:ascii="Times New Roman" w:eastAsia="宋体" w:hAnsi="Times New Roman"/>
          <w:lang w:eastAsia="zh-CN"/>
        </w:rPr>
        <w:t xml:space="preserve"> </w:t>
      </w:r>
      <w:r w:rsidR="00440618">
        <w:rPr>
          <w:rFonts w:ascii="Times New Roman" w:eastAsia="宋体" w:hAnsi="Times New Roman"/>
          <w:lang w:val="en-GB" w:eastAsia="zh-CN"/>
        </w:rPr>
        <w:t>widely used</w:t>
      </w:r>
      <w:r w:rsidR="00A27CA3">
        <w:rPr>
          <w:rFonts w:ascii="Times New Roman" w:eastAsia="宋体" w:hAnsi="Times New Roman"/>
          <w:lang w:val="en-US" w:eastAsia="zh-CN"/>
        </w:rPr>
        <w:t>,</w:t>
      </w:r>
      <w:r w:rsidR="00A27CA3" w:rsidRPr="000B6826">
        <w:rPr>
          <w:rFonts w:ascii="Times New Roman" w:eastAsia="宋体" w:hAnsi="Times New Roman"/>
          <w:lang w:eastAsia="zh-CN"/>
        </w:rPr>
        <w:t xml:space="preserve"> </w:t>
      </w:r>
      <w:r w:rsidR="0098378E">
        <w:rPr>
          <w:rFonts w:ascii="Times New Roman" w:eastAsia="宋体" w:hAnsi="Times New Roman"/>
          <w:lang w:val="en-US" w:eastAsia="zh-CN"/>
        </w:rPr>
        <w:t>because</w:t>
      </w:r>
      <w:r w:rsidR="0098378E" w:rsidRPr="000B6826">
        <w:rPr>
          <w:rFonts w:ascii="Times New Roman" w:eastAsia="宋体" w:hAnsi="Times New Roman"/>
          <w:lang w:eastAsia="zh-CN"/>
        </w:rPr>
        <w:t xml:space="preserve"> </w:t>
      </w:r>
      <w:r w:rsidR="00440618">
        <w:rPr>
          <w:rFonts w:ascii="Times New Roman" w:eastAsia="宋体" w:hAnsi="Times New Roman"/>
          <w:lang w:val="en-US" w:eastAsia="zh-CN"/>
        </w:rPr>
        <w:t xml:space="preserve">their </w:t>
      </w:r>
      <w:r w:rsidR="00A27CA3">
        <w:rPr>
          <w:rFonts w:ascii="Times New Roman" w:eastAsia="宋体" w:hAnsi="Times New Roman"/>
          <w:lang w:val="en-US" w:eastAsia="zh-CN"/>
        </w:rPr>
        <w:t>dominant</w:t>
      </w:r>
      <w:r w:rsidR="00A27CA3" w:rsidRPr="000B6826">
        <w:rPr>
          <w:rFonts w:ascii="Times New Roman" w:eastAsia="宋体" w:hAnsi="Times New Roman"/>
          <w:lang w:eastAsia="zh-CN"/>
        </w:rPr>
        <w:t xml:space="preserve"> </w:t>
      </w:r>
      <w:r w:rsidR="00440618" w:rsidRPr="000B6826">
        <w:rPr>
          <w:rFonts w:ascii="Times New Roman" w:eastAsia="宋体" w:hAnsi="Times New Roman"/>
          <w:lang w:eastAsia="zh-CN"/>
        </w:rPr>
        <w:t xml:space="preserve">in-plane </w:t>
      </w:r>
      <w:r w:rsidRPr="000B6826">
        <w:rPr>
          <w:rFonts w:ascii="Times New Roman" w:eastAsia="宋体" w:hAnsi="Times New Roman"/>
          <w:lang w:eastAsia="zh-CN"/>
        </w:rPr>
        <w:t xml:space="preserve">displacement parallel to the substrate provides </w:t>
      </w:r>
      <w:r w:rsidR="00440618">
        <w:rPr>
          <w:rFonts w:ascii="Times New Roman" w:eastAsia="宋体" w:hAnsi="Times New Roman"/>
          <w:lang w:val="en-GB" w:eastAsia="zh-CN"/>
        </w:rPr>
        <w:t xml:space="preserve">a </w:t>
      </w:r>
      <w:r w:rsidRPr="000B6826">
        <w:rPr>
          <w:rFonts w:ascii="Times New Roman" w:eastAsia="宋体" w:hAnsi="Times New Roman"/>
          <w:lang w:eastAsia="zh-CN"/>
        </w:rPr>
        <w:t xml:space="preserve">minimal damping of the wave </w:t>
      </w:r>
      <w:r w:rsidR="00440618">
        <w:rPr>
          <w:rFonts w:ascii="Times New Roman" w:eastAsia="宋体" w:hAnsi="Times New Roman"/>
          <w:lang w:val="en-GB" w:eastAsia="zh-CN"/>
        </w:rPr>
        <w:t>in</w:t>
      </w:r>
      <w:r w:rsidRPr="000B6826">
        <w:rPr>
          <w:rFonts w:ascii="Times New Roman" w:eastAsia="宋体" w:hAnsi="Times New Roman"/>
          <w:lang w:eastAsia="zh-CN"/>
        </w:rPr>
        <w:t xml:space="preserve"> liquid</w:t>
      </w:r>
      <w:r w:rsidR="001E7E5E">
        <w:rPr>
          <w:rFonts w:ascii="Times New Roman" w:eastAsia="宋体" w:hAnsi="Times New Roman"/>
          <w:lang w:val="en-US" w:eastAsia="zh-CN"/>
        </w:rPr>
        <w:t xml:space="preserve"> </w:t>
      </w:r>
      <w:r w:rsidR="001E7E5E">
        <w:rPr>
          <w:rFonts w:ascii="Times New Roman" w:eastAsia="宋体" w:hAnsi="Times New Roman"/>
          <w:lang w:eastAsia="zh-CN"/>
        </w:rPr>
        <w:fldChar w:fldCharType="begin" w:fldLock="1"/>
      </w:r>
      <w:r w:rsidR="00296ED6">
        <w:rPr>
          <w:rFonts w:ascii="Times New Roman" w:eastAsia="宋体" w:hAnsi="Times New Roman"/>
          <w:lang w:eastAsia="zh-CN"/>
        </w:rPr>
        <w:instrText>ADDIN CSL_CITATION { "citationItems" : [ { "id" : "ITEM-1", "itemData" : { "DOI" : "10.1016/j.snb.2013.02.003", "ISSN" : "09254005", "abstract" : "A Love-wave device and a PDMS microfluidic chip have been developed in order to measure immunoreactions in liquid media, operating in dynamic mode (continuous flow-through). The obtained results with the above system for the detection of rabbit immunoglobulin by means of an antibody of goat anti-rabbit have been compared with those obtained by the most used acoustic wave device, the quartz crystal microbalance (QCM), which has worked in static mode. It has been demonstrated once again that QCM is an excellent tool as an immunosensor, although the Love-wave device is a good alternative due to its higher sensitivity. The dynamic mode improves the response time and the limit of detection. In addition, the use of microchannels has allowed working with a small sample volume for a long period of time in dynamic mode. On the other hand, a secondary antibody conjugated with gold nanoparticles has been used as a different method to measure the desired concentrations of antigens, obtaining in this case, a greater frequency shift. ?? 2013 Elsevier B.V.", "author" : [ { "dropping-particle" : "", "family" : "Matatagui", "given" : "D.", "non-dropping-particle" : "", "parse-names" : false, "suffix" : "" }, { "dropping-particle" : "", "family" : "Fontecha", "given" : "J.", "non-dropping-particle" : "", "parse-names" : false, "suffix" : "" }, { "dropping-particle" : "", "family" : "Fern\u00e1ndez", "given" : "M. J.", "non-dropping-particle" : "", "parse-names" : false, "suffix" : "" }, { "dropping-particle" : "", "family" : "Oliver", "given" : "M. J.", "non-dropping-particle" : "", "parse-names" : false, "suffix" : "" }, { "dropping-particle" : "", "family" : "Hernando-Garc\u00eda", "given" : "J.", "non-dropping-particle" : "", "parse-names" : false, "suffix" : "" }, { "dropping-particle" : "", "family" : "S\u00e1nchez-Rojas", "given" : "J. L.", "non-dropping-particle" : "", "parse-names" : false, "suffix" : "" }, { "dropping-particle" : "", "family" : "Gr\u00e0cia", "given" : "I.", "non-dropping-particle" : "", "parse-names" : false, "suffix" : "" }, { "dropping-particle" : "", "family" : "Can\u00e9", "given" : "C.", "non-dropping-particle" : "", "parse-names" : false, "suffix" : "" }, { "dropping-particle" : "", "family" : "Santos", "given" : "J. P.", "non-dropping-particle" : "", "parse-names" : false, "suffix" : "" }, { "dropping-particle" : "", "family" : "Horrillo", "given" : "M. C.", "non-dropping-particle" : "", "parse-names" : false, "suffix" : "" } ], "container-title" : "Sensors and Actuators, B: Chemical", "id" : "ITEM-1", "issued" : { "date-parts" : [ [ "2013" ] ] }, "page" : "123-129", "publisher" : "Elsevier B.V.", "title" : "Comparison of two types of acoustic biosensors to detect immunoreactions: Love-wave sensor working in dynamic mode and QCM working in static mode", "type" : "article-journal", "volume" : "189" }, "uris" : [ "http://www.mendeley.com/documents/?uuid=02f0dc22-a553-4237-848a-ff564e51b26d" ] }, { "id" : "ITEM-2", "itemData" : { "DOI" : "10.1016/j.ultras.2014.04.026", "ISSN" : "0041624X", "PMID" : "24835005", "abstract" : "The rat lung epithelial cell line SV40-T2 was used to develop a cellular biosensing system to assay for environmental toxicants. The novel approach on which this system is based involves direct attachment of cultured rat or human cells onto a cell-adhesive matrix on the device through which shear horizontal surface acoustic waves (SH-SAW) are transmitted using 50 MHz SAW resonator. This novel design enables sensitive monitoring of changes of the electrophysical characteristics of cells, such as their conductivity and relative permittivity. A time-dependent change of phase of SAW and change of insertion loss (change of amplitude) were observed when the cells were treated with 0.5 or 1.0 mM H 2O2. The change of insertion loss was biphasic, with an early phase (1-3 h) and a late phase (3-6 h). The late phase coincided with the destruction of cell-cell tight junctions detected by measurement of the transepithelial electrical resistance and paracellular permeability; in contrast, the early phase coincided with the destruction of intracellular actin filaments by H2O2. The early-phase effect of H 2O2 on phase shift may be attributable to the change of intracellular permittivity by a change of cellular polarity. Immunofluorescence microscopy showed the disappearance of zonula occludens protein 1 from the region of cell-cell contact. These results suggest the correlation between the change of insertion loss as an SAW parameter and the destruction of tight junctions of the cells on the SH-SAW device in the late phase. ?? 2014 Elsevier B.V. All rights reserved.", "author" : [ { "dropping-particle" : "", "family" : "Higashiyama", "given" : "Takumi", "non-dropping-particle" : "", "parse-names" : false, "suffix" : "" }, { "dropping-particle" : "", "family" : "Katsuyama", "given" : "Akihiro", "non-dropping-particle" : "", "parse-names" : false, "suffix" : "" }, { "dropping-particle" : "", "family" : "Otori", "given" : "Hideki", "non-dropping-particle" : "", "parse-names" : false, "suffix" : "" }, { "dropping-particle" : "", "family" : "Kamimura", "given" : "Toru", "non-dropping-particle" : "", "parse-names" : false, "suffix" : "" }, { "dropping-particle" : "", "family" : "Uehara", "given" : "Atsushi", "non-dropping-particle" : "", "parse-names" : false, "suffix" : "" }, { "dropping-particle" : "", "family" : "Kainuma", "given" : "Miho", "non-dropping-particle" : "", "parse-names" : false, "suffix" : "" }, { "dropping-particle" : "", "family" : "Takumi", "given" : "Ryo", "non-dropping-particle" : "", "parse-names" : false, "suffix" : "" }, { "dropping-particle" : "", "family" : "Kudo", "given" : "Yukako", "non-dropping-particle" : "", "parse-names" : false, "suffix" : "" }, { "dropping-particle" : "", "family" : "Ebina", "given" : "Masayuki", "non-dropping-particle" : "", "parse-names" : false, "suffix" : "" }, { "dropping-particle" : "", "family" : "Mochitate", "given" : "Katsumi", "non-dropping-particle" : "", "parse-names" : false, "suffix" : "" }, { "dropping-particle" : "", "family" : "Kon", "given" : "Tasuku", "non-dropping-particle" : "", "parse-names" : false, "suffix" : "" }, { "dropping-particle" : "", "family" : "Furuya", "given" : "Yasubumi", "non-dropping-particle" : "", "parse-names" : false, "suffix" : "" }, { "dropping-particle" : "", "family" : "Kikuchi", "given" : "Hideaki", "non-dropping-particle" : "", "parse-names" : false, "suffix" : "" } ], "container-title" : "Ultrasonics", "id" : "ITEM-2", "issue" : "6", "issued" : { "date-parts" : [ [ "2014" ] ] }, "page" : "1430-1438", "publisher" : "Elsevier B.V.", "title" : "Detection of cellular damage by hydrogen peroxide using SV40-T2 cells on shear horizontal surface acoustic wave (SH-SAW) sensor", "type" : "article-journal", "volume" : "54" }, "uris" : [ "http://www.mendeley.com/documents/?uuid=a30f535b-c195-4f3b-a6bc-f46d2db39a3e" ] } ], "mendeley" : { "formattedCitation" : "[3,4]", "plainTextFormattedCitation" : "[3,4]", "previouslyFormattedCitation" : "[3,4]" }, "properties" : { "noteIndex" : 0 }, "schema" : "https://github.com/citation-style-language/schema/raw/master/csl-citation.json" }</w:instrText>
      </w:r>
      <w:r w:rsidR="001E7E5E">
        <w:rPr>
          <w:rFonts w:ascii="Times New Roman" w:eastAsia="宋体" w:hAnsi="Times New Roman"/>
          <w:lang w:eastAsia="zh-CN"/>
        </w:rPr>
        <w:fldChar w:fldCharType="separate"/>
      </w:r>
      <w:r w:rsidR="001E7E5E" w:rsidRPr="00C549E2">
        <w:rPr>
          <w:rFonts w:ascii="Times New Roman" w:eastAsia="宋体" w:hAnsi="Times New Roman"/>
          <w:noProof/>
          <w:lang w:eastAsia="zh-CN"/>
        </w:rPr>
        <w:t>[3,4]</w:t>
      </w:r>
      <w:r w:rsidR="001E7E5E">
        <w:rPr>
          <w:rFonts w:ascii="Times New Roman" w:eastAsia="宋体" w:hAnsi="Times New Roman"/>
          <w:lang w:eastAsia="zh-CN"/>
        </w:rPr>
        <w:fldChar w:fldCharType="end"/>
      </w:r>
      <w:r w:rsidRPr="000B6826">
        <w:rPr>
          <w:rFonts w:ascii="Times New Roman" w:eastAsia="宋体" w:hAnsi="Times New Roman"/>
          <w:lang w:eastAsia="zh-CN"/>
        </w:rPr>
        <w:t xml:space="preserve">. </w:t>
      </w:r>
      <w:r w:rsidR="00207560" w:rsidRPr="000B6826">
        <w:rPr>
          <w:rFonts w:ascii="Times New Roman" w:eastAsia="宋体" w:hAnsi="Times New Roman"/>
          <w:lang w:eastAsia="zh-CN"/>
        </w:rPr>
        <w:t xml:space="preserve">The SH-SAW </w:t>
      </w:r>
      <w:r w:rsidR="00D5043B">
        <w:rPr>
          <w:rFonts w:ascii="Times New Roman" w:eastAsia="宋体" w:hAnsi="Times New Roman"/>
          <w:lang w:val="en-US" w:eastAsia="zh-CN"/>
        </w:rPr>
        <w:t>can</w:t>
      </w:r>
      <w:r w:rsidR="00D5043B" w:rsidRPr="000B6826">
        <w:rPr>
          <w:rFonts w:ascii="Times New Roman" w:eastAsia="宋体" w:hAnsi="Times New Roman"/>
          <w:lang w:eastAsia="zh-CN"/>
        </w:rPr>
        <w:t xml:space="preserve"> </w:t>
      </w:r>
      <w:r w:rsidR="00A468E6">
        <w:rPr>
          <w:rFonts w:ascii="Times New Roman" w:eastAsia="宋体" w:hAnsi="Times New Roman"/>
          <w:lang w:val="en-US" w:eastAsia="zh-CN"/>
        </w:rPr>
        <w:t>be converted</w:t>
      </w:r>
      <w:r w:rsidR="00A468E6" w:rsidRPr="000B6826">
        <w:rPr>
          <w:rFonts w:ascii="Times New Roman" w:eastAsia="宋体" w:hAnsi="Times New Roman"/>
          <w:lang w:eastAsia="zh-CN"/>
        </w:rPr>
        <w:t xml:space="preserve"> </w:t>
      </w:r>
      <w:r w:rsidR="00440618">
        <w:rPr>
          <w:rFonts w:ascii="Times New Roman" w:eastAsia="宋体" w:hAnsi="Times New Roman"/>
          <w:lang w:val="en-GB" w:eastAsia="zh-CN"/>
        </w:rPr>
        <w:t>in</w:t>
      </w:r>
      <w:r w:rsidR="00207560" w:rsidRPr="000B6826">
        <w:rPr>
          <w:rFonts w:ascii="Times New Roman" w:eastAsia="宋体" w:hAnsi="Times New Roman"/>
          <w:lang w:eastAsia="zh-CN"/>
        </w:rPr>
        <w:t xml:space="preserve">to </w:t>
      </w:r>
      <w:r w:rsidR="004B69CA">
        <w:rPr>
          <w:rFonts w:ascii="Times New Roman" w:eastAsia="宋体" w:hAnsi="Times New Roman"/>
          <w:lang w:val="en-GB" w:eastAsia="zh-CN"/>
        </w:rPr>
        <w:t xml:space="preserve">a </w:t>
      </w:r>
      <w:r w:rsidR="00207560" w:rsidRPr="000B6826">
        <w:rPr>
          <w:rFonts w:ascii="Times New Roman" w:eastAsia="宋体" w:hAnsi="Times New Roman"/>
          <w:lang w:eastAsia="zh-CN"/>
        </w:rPr>
        <w:t xml:space="preserve">Love mode (LM) SAW when a wave-guiding layer </w:t>
      </w:r>
      <w:r w:rsidR="00A27CA3">
        <w:rPr>
          <w:rFonts w:ascii="Times New Roman" w:eastAsia="宋体" w:hAnsi="Times New Roman"/>
          <w:lang w:val="en-US" w:eastAsia="zh-CN"/>
        </w:rPr>
        <w:t xml:space="preserve">is </w:t>
      </w:r>
      <w:r w:rsidR="00440618">
        <w:rPr>
          <w:rFonts w:ascii="Times New Roman" w:eastAsia="宋体" w:hAnsi="Times New Roman"/>
          <w:lang w:val="en-US" w:eastAsia="zh-CN"/>
        </w:rPr>
        <w:t xml:space="preserve">deposited </w:t>
      </w:r>
      <w:r w:rsidR="00207560" w:rsidRPr="000B6826">
        <w:rPr>
          <w:rFonts w:ascii="Times New Roman" w:eastAsia="宋体" w:hAnsi="Times New Roman"/>
          <w:lang w:eastAsia="zh-CN"/>
        </w:rPr>
        <w:t>on top of the piezoelectric materials</w:t>
      </w:r>
      <w:r w:rsidR="001E7E5E">
        <w:rPr>
          <w:rFonts w:ascii="Times New Roman" w:eastAsia="宋体" w:hAnsi="Times New Roman"/>
          <w:lang w:val="en-US" w:eastAsia="zh-CN"/>
        </w:rPr>
        <w:t xml:space="preserve"> </w:t>
      </w:r>
      <w:r w:rsidR="00296ED6">
        <w:rPr>
          <w:rFonts w:ascii="Times New Roman" w:eastAsia="宋体" w:hAnsi="Times New Roman"/>
          <w:lang w:eastAsia="zh-CN"/>
        </w:rPr>
        <w:fldChar w:fldCharType="begin" w:fldLock="1"/>
      </w:r>
      <w:r w:rsidR="00296ED6">
        <w:rPr>
          <w:rFonts w:ascii="Times New Roman" w:eastAsia="宋体" w:hAnsi="Times New Roman"/>
          <w:lang w:eastAsia="zh-CN"/>
        </w:rPr>
        <w:instrText>ADDIN CSL_CITATION { "citationItems" : [ { "id" : "ITEM-1", "itemData" : { "author" : [ { "dropping-particle" : "", "family" : "Harding", "given" : "G L", "non-dropping-particle" : "", "parse-names" : false, "suffix" : "" }, { "dropping-particle" : "", "family" : "Du", "given" : "J", "non-dropping-particle" : "", "parse-names" : false, "suffix" : "" } ], "container-title" : "Smart Materials and Structures", "genre" : "Journal Article", "id" : "ITEM-1", "issued" : { "date-parts" : [ [ "1997" ] ] }, "page" : "716", "publisher" : "IOP Publishing", "title" : "Design and properties of quartz-based Love wave acoustic sensors incorporating silicon dioxide and PMMA guiding layers", "type" : "article-journal", "volume" : "6" }, "uris" : [ "http://www.mendeley.com/documents/?uuid=0c3d2655-6ab3-44b9-be94-791b25d40700" ] }, { "id" : "ITEM-2", "itemData" : { "DOI" : "10.1016/j.ultras.2009.12.006", "ISBN" : "0041-624X", "ISSN" : "0041624X", "PMID" : "20092864", "abstract" : "A promising approach to apply the Love wave concept to commercially available low-loss surface acoustic wave (SAW) devices of the type Murata SAF 380 is presented. Thin wave-guiding layers of variable thickness are coated on the piezoelectric substrate of the devices. Two different layer materials were used: sputtered SiO2 and a new polymer in this field, parylene C (poly-[2-chloro-p-xylylene]). Insertion loss, resonance frequency, frequency changes during protein precipitation and noise of the devices are discussed as a function of the thickness of the wave-guiding layer. It is demonstrated that the application of an optimized wave-guiding layer increases the sensitivity. When using SiO2 as wave-guiding layer, an optimum layer thickness of 4 ??m leads to a detection limit of 1.7 pg/mm2. Therefore, the detection limit is improved by factor 7.7 as compared to uncoated SAW devices. Parylene-coated devices reach a detection limit of 2.9 pg/mm2 at an optimum layer thickness of 0.5 ??m. This corresponds to an improvement by factor 4.3. As the SAW devices used in this study are commercially available at low costs, applying appropriate wave-guiding layers permits an application as chemical or biochemical sensors with excellent sensitivities. Moreover, parylene-coated devices combine the sensitivity increase by excitation of Love waves with an excellent protective effect against corrosive attacks by the surrounding medium. Therefore, these sensors are most suitable for biosensing in conducting buffer solutions. ?? 2009 Elsevier B.V. All rights reserved.", "author" : [ { "dropping-particle" : "", "family" : "Bari\u00e9", "given" : "Nicole", "non-dropping-particle" : "", "parse-names" : false, "suffix" : "" }, { "dropping-particle" : "", "family" : "Stahl", "given" : "Ullrich", "non-dropping-particle" : "", "parse-names" : false, "suffix" : "" }, { "dropping-particle" : "", "family" : "Rapp", "given" : "Michael", "non-dropping-particle" : "", "parse-names" : false, "suffix" : "" } ], "container-title" : "Ultrasonics", "id" : "ITEM-2", "issue" : "6", "issued" : { "date-parts" : [ [ "2010" ] ] }, "page" : "606-612", "publisher" : "Elsevier B.V.", "title" : "Vacuum-deposited wave-guiding layers on STW resonators based on LiTaO3 substrate as love wave sensors for chemical and biochemical sensing in liquids", "type" : "article-journal", "volume" : "50" }, "uris" : [ "http://www.mendeley.com/documents/?uuid=390ca91e-fa40-403d-995f-b4889ad35125" ] } ], "mendeley" : { "formattedCitation" : "[5,6]", "plainTextFormattedCitation" : "[5,6]", "previouslyFormattedCitation" : "[5,6]" }, "properties" : { "noteIndex" : 0 }, "schema" : "https://github.com/citation-style-language/schema/raw/master/csl-citation.json" }</w:instrText>
      </w:r>
      <w:r w:rsidR="00296ED6">
        <w:rPr>
          <w:rFonts w:ascii="Times New Roman" w:eastAsia="宋体" w:hAnsi="Times New Roman"/>
          <w:lang w:eastAsia="zh-CN"/>
        </w:rPr>
        <w:fldChar w:fldCharType="separate"/>
      </w:r>
      <w:r w:rsidR="00296ED6" w:rsidRPr="00296ED6">
        <w:rPr>
          <w:rFonts w:ascii="Times New Roman" w:eastAsia="宋体" w:hAnsi="Times New Roman"/>
          <w:noProof/>
          <w:lang w:eastAsia="zh-CN"/>
        </w:rPr>
        <w:t>[5,6]</w:t>
      </w:r>
      <w:r w:rsidR="00296ED6">
        <w:rPr>
          <w:rFonts w:ascii="Times New Roman" w:eastAsia="宋体" w:hAnsi="Times New Roman"/>
          <w:lang w:eastAsia="zh-CN"/>
        </w:rPr>
        <w:fldChar w:fldCharType="end"/>
      </w:r>
      <w:r w:rsidR="00207560" w:rsidRPr="000B6826">
        <w:rPr>
          <w:rFonts w:ascii="Times New Roman" w:eastAsia="宋体" w:hAnsi="Times New Roman"/>
          <w:lang w:eastAsia="zh-CN"/>
        </w:rPr>
        <w:t xml:space="preserve">. </w:t>
      </w:r>
      <w:r w:rsidR="00485107" w:rsidRPr="000B6826">
        <w:rPr>
          <w:rFonts w:ascii="Times New Roman" w:eastAsia="宋体" w:hAnsi="Times New Roman"/>
          <w:lang w:eastAsia="zh-CN"/>
        </w:rPr>
        <w:t xml:space="preserve">Because of the </w:t>
      </w:r>
      <w:r w:rsidR="00364B98" w:rsidRPr="000B6826">
        <w:rPr>
          <w:rFonts w:ascii="Times New Roman" w:eastAsia="宋体" w:hAnsi="Times New Roman"/>
          <w:lang w:eastAsia="zh-CN"/>
        </w:rPr>
        <w:t>wave</w:t>
      </w:r>
      <w:r w:rsidR="00364B98">
        <w:rPr>
          <w:rFonts w:ascii="Times New Roman" w:eastAsia="宋体" w:hAnsi="Times New Roman"/>
          <w:lang w:val="en-GB" w:eastAsia="zh-CN"/>
        </w:rPr>
        <w:t>-</w:t>
      </w:r>
      <w:r w:rsidR="00364B98" w:rsidRPr="000B6826">
        <w:rPr>
          <w:rFonts w:ascii="Times New Roman" w:eastAsia="宋体" w:hAnsi="Times New Roman"/>
          <w:lang w:eastAsia="zh-CN"/>
        </w:rPr>
        <w:t>guid</w:t>
      </w:r>
      <w:r w:rsidR="00364B98">
        <w:rPr>
          <w:rFonts w:ascii="Times New Roman" w:eastAsia="宋体" w:hAnsi="Times New Roman"/>
          <w:lang w:val="en-GB" w:eastAsia="zh-CN"/>
        </w:rPr>
        <w:t>ing</w:t>
      </w:r>
      <w:r w:rsidR="00364B98" w:rsidRPr="000B6826">
        <w:rPr>
          <w:rFonts w:ascii="Times New Roman" w:eastAsia="宋体" w:hAnsi="Times New Roman"/>
          <w:lang w:eastAsia="zh-CN"/>
        </w:rPr>
        <w:t xml:space="preserve"> </w:t>
      </w:r>
      <w:r w:rsidR="00485107" w:rsidRPr="000B6826">
        <w:rPr>
          <w:rFonts w:ascii="Times New Roman" w:eastAsia="宋体" w:hAnsi="Times New Roman"/>
          <w:lang w:eastAsia="zh-CN"/>
        </w:rPr>
        <w:t xml:space="preserve">effect, most of the wave </w:t>
      </w:r>
      <w:r w:rsidR="00D5043B">
        <w:rPr>
          <w:rFonts w:ascii="Times New Roman" w:eastAsia="宋体" w:hAnsi="Times New Roman"/>
          <w:lang w:val="en-US" w:eastAsia="zh-CN"/>
        </w:rPr>
        <w:t>energy is confined</w:t>
      </w:r>
      <w:r w:rsidR="00D5043B" w:rsidRPr="000B6826">
        <w:rPr>
          <w:rFonts w:ascii="Times New Roman" w:eastAsia="宋体" w:hAnsi="Times New Roman"/>
          <w:lang w:eastAsia="zh-CN"/>
        </w:rPr>
        <w:t xml:space="preserve"> </w:t>
      </w:r>
      <w:r w:rsidR="00A27CA3">
        <w:rPr>
          <w:rFonts w:ascii="Times New Roman" w:eastAsia="宋体" w:hAnsi="Times New Roman"/>
          <w:lang w:val="en-US" w:eastAsia="zh-CN"/>
        </w:rPr>
        <w:t>to</w:t>
      </w:r>
      <w:r w:rsidR="00A27CA3" w:rsidRPr="000B6826">
        <w:rPr>
          <w:rFonts w:ascii="Times New Roman" w:eastAsia="宋体" w:hAnsi="Times New Roman"/>
          <w:lang w:eastAsia="zh-CN"/>
        </w:rPr>
        <w:t xml:space="preserve"> </w:t>
      </w:r>
      <w:r w:rsidR="00485107" w:rsidRPr="000B6826">
        <w:rPr>
          <w:rFonts w:ascii="Times New Roman" w:eastAsia="宋体" w:hAnsi="Times New Roman"/>
          <w:lang w:eastAsia="zh-CN"/>
        </w:rPr>
        <w:t>th</w:t>
      </w:r>
      <w:r w:rsidR="004B69CA">
        <w:rPr>
          <w:rFonts w:ascii="Times New Roman" w:eastAsia="宋体" w:hAnsi="Times New Roman"/>
          <w:lang w:val="en-GB" w:eastAsia="zh-CN"/>
        </w:rPr>
        <w:t>is</w:t>
      </w:r>
      <w:r w:rsidR="00485107" w:rsidRPr="000B6826">
        <w:rPr>
          <w:rFonts w:ascii="Times New Roman" w:eastAsia="宋体" w:hAnsi="Times New Roman"/>
          <w:lang w:eastAsia="zh-CN"/>
        </w:rPr>
        <w:t xml:space="preserve"> wave-guiding layer</w:t>
      </w:r>
      <w:r w:rsidR="00A27CA3">
        <w:rPr>
          <w:rFonts w:ascii="Times New Roman" w:eastAsia="宋体" w:hAnsi="Times New Roman"/>
          <w:lang w:val="en-US" w:eastAsia="zh-CN"/>
        </w:rPr>
        <w:t>,</w:t>
      </w:r>
      <w:r w:rsidR="00485107" w:rsidRPr="000B6826">
        <w:rPr>
          <w:rFonts w:ascii="Times New Roman" w:eastAsia="宋体" w:hAnsi="Times New Roman"/>
          <w:lang w:eastAsia="zh-CN"/>
        </w:rPr>
        <w:t xml:space="preserve"> </w:t>
      </w:r>
      <w:r w:rsidR="00D5043B">
        <w:rPr>
          <w:rFonts w:ascii="Times New Roman" w:eastAsia="宋体" w:hAnsi="Times New Roman"/>
          <w:lang w:val="en-US" w:eastAsia="zh-CN"/>
        </w:rPr>
        <w:t xml:space="preserve">thus </w:t>
      </w:r>
      <w:r w:rsidR="00485107" w:rsidRPr="000B6826">
        <w:rPr>
          <w:rFonts w:ascii="Times New Roman" w:eastAsia="宋体" w:hAnsi="Times New Roman"/>
          <w:lang w:eastAsia="zh-CN"/>
        </w:rPr>
        <w:t xml:space="preserve">any small perturbation </w:t>
      </w:r>
      <w:r w:rsidR="00364B98">
        <w:rPr>
          <w:rFonts w:ascii="Times New Roman" w:eastAsia="宋体" w:hAnsi="Times New Roman"/>
          <w:lang w:val="en-GB" w:eastAsia="zh-CN"/>
        </w:rPr>
        <w:t xml:space="preserve">on </w:t>
      </w:r>
      <w:r w:rsidR="00A27CA3">
        <w:rPr>
          <w:rFonts w:ascii="Times New Roman" w:eastAsia="宋体" w:hAnsi="Times New Roman"/>
          <w:lang w:val="en-US" w:eastAsia="zh-CN"/>
        </w:rPr>
        <w:t>the</w:t>
      </w:r>
      <w:r w:rsidR="00A27CA3" w:rsidRPr="000B6826">
        <w:rPr>
          <w:rFonts w:ascii="Times New Roman" w:eastAsia="宋体" w:hAnsi="Times New Roman"/>
          <w:lang w:eastAsia="zh-CN"/>
        </w:rPr>
        <w:t xml:space="preserve"> </w:t>
      </w:r>
      <w:r w:rsidR="0083678B">
        <w:rPr>
          <w:rFonts w:ascii="Times New Roman" w:eastAsia="宋体" w:hAnsi="Times New Roman"/>
          <w:lang w:val="en-US" w:eastAsia="zh-CN"/>
        </w:rPr>
        <w:t>surface</w:t>
      </w:r>
      <w:r w:rsidR="00485107" w:rsidRPr="000B6826">
        <w:rPr>
          <w:rFonts w:ascii="Times New Roman" w:eastAsia="宋体" w:hAnsi="Times New Roman"/>
          <w:lang w:eastAsia="zh-CN"/>
        </w:rPr>
        <w:t xml:space="preserve"> </w:t>
      </w:r>
      <w:r w:rsidR="00A27CA3" w:rsidRPr="000B6826">
        <w:rPr>
          <w:rFonts w:ascii="Times New Roman" w:eastAsia="宋体" w:hAnsi="Times New Roman"/>
          <w:lang w:eastAsia="zh-CN"/>
        </w:rPr>
        <w:t>w</w:t>
      </w:r>
      <w:r w:rsidR="00A27CA3">
        <w:rPr>
          <w:rFonts w:ascii="Times New Roman" w:eastAsia="宋体" w:hAnsi="Times New Roman"/>
          <w:lang w:val="en-US" w:eastAsia="zh-CN"/>
        </w:rPr>
        <w:t>ill</w:t>
      </w:r>
      <w:r w:rsidR="00A27CA3" w:rsidRPr="000B6826">
        <w:rPr>
          <w:rFonts w:ascii="Times New Roman" w:eastAsia="宋体" w:hAnsi="Times New Roman"/>
          <w:lang w:eastAsia="zh-CN"/>
        </w:rPr>
        <w:t xml:space="preserve"> </w:t>
      </w:r>
      <w:r w:rsidR="00485107" w:rsidRPr="000B6826">
        <w:rPr>
          <w:rFonts w:ascii="Times New Roman" w:eastAsia="宋体" w:hAnsi="Times New Roman"/>
          <w:lang w:eastAsia="zh-CN"/>
        </w:rPr>
        <w:t xml:space="preserve">significantly </w:t>
      </w:r>
      <w:r w:rsidR="0083678B">
        <w:rPr>
          <w:rFonts w:ascii="Times New Roman" w:eastAsia="宋体" w:hAnsi="Times New Roman"/>
          <w:lang w:val="en-US" w:eastAsia="zh-CN"/>
        </w:rPr>
        <w:t>influence</w:t>
      </w:r>
      <w:r w:rsidR="0083678B" w:rsidRPr="000B6826">
        <w:rPr>
          <w:rFonts w:ascii="Times New Roman" w:eastAsia="宋体" w:hAnsi="Times New Roman"/>
          <w:lang w:eastAsia="zh-CN"/>
        </w:rPr>
        <w:t xml:space="preserve"> </w:t>
      </w:r>
      <w:r w:rsidR="00364B98">
        <w:rPr>
          <w:rFonts w:ascii="Times New Roman" w:eastAsia="宋体" w:hAnsi="Times New Roman"/>
          <w:lang w:val="en-GB" w:eastAsia="zh-CN"/>
        </w:rPr>
        <w:t xml:space="preserve">the </w:t>
      </w:r>
      <w:r w:rsidR="00485107" w:rsidRPr="000B6826">
        <w:rPr>
          <w:rFonts w:ascii="Times New Roman" w:eastAsia="宋体" w:hAnsi="Times New Roman"/>
          <w:lang w:eastAsia="zh-CN"/>
        </w:rPr>
        <w:t xml:space="preserve">wave propagation. Therefore, </w:t>
      </w:r>
      <w:r w:rsidR="00364B98">
        <w:rPr>
          <w:rFonts w:ascii="Times New Roman" w:eastAsia="宋体" w:hAnsi="Times New Roman"/>
          <w:lang w:val="en-GB" w:eastAsia="zh-CN"/>
        </w:rPr>
        <w:t xml:space="preserve">the </w:t>
      </w:r>
      <w:r w:rsidR="00485107" w:rsidRPr="000B6826">
        <w:rPr>
          <w:rFonts w:ascii="Times New Roman" w:eastAsia="宋体" w:hAnsi="Times New Roman"/>
          <w:lang w:eastAsia="zh-CN"/>
        </w:rPr>
        <w:t xml:space="preserve">LM-SAW devices </w:t>
      </w:r>
      <w:r w:rsidR="00364B98">
        <w:rPr>
          <w:rFonts w:ascii="Times New Roman" w:eastAsia="宋体" w:hAnsi="Times New Roman"/>
          <w:lang w:val="en-GB" w:eastAsia="zh-CN"/>
        </w:rPr>
        <w:t xml:space="preserve">generally </w:t>
      </w:r>
      <w:r w:rsidR="00485107" w:rsidRPr="000B6826">
        <w:rPr>
          <w:rFonts w:ascii="Times New Roman" w:eastAsia="宋体" w:hAnsi="Times New Roman"/>
          <w:lang w:eastAsia="zh-CN"/>
        </w:rPr>
        <w:t xml:space="preserve">possess </w:t>
      </w:r>
      <w:r w:rsidR="00364B98">
        <w:rPr>
          <w:rFonts w:ascii="Times New Roman" w:eastAsia="宋体" w:hAnsi="Times New Roman"/>
          <w:lang w:val="en-GB" w:eastAsia="zh-CN"/>
        </w:rPr>
        <w:t xml:space="preserve">a </w:t>
      </w:r>
      <w:r w:rsidR="00485107" w:rsidRPr="000B6826">
        <w:rPr>
          <w:rFonts w:ascii="Times New Roman" w:eastAsia="宋体" w:hAnsi="Times New Roman"/>
          <w:lang w:eastAsia="zh-CN"/>
        </w:rPr>
        <w:t xml:space="preserve">high sensitivity </w:t>
      </w:r>
      <w:r w:rsidR="00364B98">
        <w:rPr>
          <w:rFonts w:ascii="Times New Roman" w:eastAsia="宋体" w:hAnsi="Times New Roman"/>
          <w:lang w:val="en-GB" w:eastAsia="zh-CN"/>
        </w:rPr>
        <w:t xml:space="preserve">in both air and liquid </w:t>
      </w:r>
      <w:r w:rsidR="00A27CA3">
        <w:rPr>
          <w:rFonts w:ascii="Times New Roman" w:eastAsia="宋体" w:hAnsi="Times New Roman"/>
          <w:lang w:val="en-US" w:eastAsia="zh-CN"/>
        </w:rPr>
        <w:t xml:space="preserve">which </w:t>
      </w:r>
      <w:r w:rsidR="00364B98">
        <w:rPr>
          <w:rFonts w:ascii="Times New Roman" w:eastAsia="宋体" w:hAnsi="Times New Roman"/>
          <w:lang w:val="en-US" w:eastAsia="zh-CN"/>
        </w:rPr>
        <w:t>are</w:t>
      </w:r>
      <w:r w:rsidR="00A27CA3" w:rsidRPr="000B6826">
        <w:rPr>
          <w:rFonts w:ascii="Times New Roman" w:eastAsia="宋体" w:hAnsi="Times New Roman"/>
          <w:lang w:eastAsia="zh-CN"/>
        </w:rPr>
        <w:t xml:space="preserve"> </w:t>
      </w:r>
      <w:r w:rsidR="00364B98">
        <w:rPr>
          <w:rFonts w:ascii="Times New Roman" w:eastAsia="宋体" w:hAnsi="Times New Roman"/>
          <w:lang w:val="en-GB" w:eastAsia="zh-CN"/>
        </w:rPr>
        <w:t xml:space="preserve">suitable </w:t>
      </w:r>
      <w:r w:rsidR="00485107" w:rsidRPr="000B6826">
        <w:rPr>
          <w:rFonts w:ascii="Times New Roman" w:eastAsia="宋体" w:hAnsi="Times New Roman"/>
          <w:lang w:eastAsia="zh-CN"/>
        </w:rPr>
        <w:t>for bio</w:t>
      </w:r>
      <w:r w:rsidR="00EC1FB2" w:rsidRPr="000B6826">
        <w:rPr>
          <w:rFonts w:ascii="Times New Roman" w:eastAsia="宋体" w:hAnsi="Times New Roman"/>
          <w:lang w:eastAsia="zh-CN"/>
        </w:rPr>
        <w:t>-</w:t>
      </w:r>
      <w:r w:rsidR="00BF4BA2" w:rsidRPr="000B6826">
        <w:rPr>
          <w:rFonts w:ascii="Times New Roman" w:eastAsia="宋体" w:hAnsi="Times New Roman"/>
          <w:lang w:eastAsia="zh-CN"/>
        </w:rPr>
        <w:t>sensing application</w:t>
      </w:r>
      <w:r w:rsidR="00A27CA3">
        <w:rPr>
          <w:rFonts w:ascii="Times New Roman" w:eastAsia="宋体" w:hAnsi="Times New Roman"/>
          <w:lang w:val="en-US" w:eastAsia="zh-CN"/>
        </w:rPr>
        <w:t>s</w:t>
      </w:r>
      <w:r w:rsidR="00364B98">
        <w:rPr>
          <w:rFonts w:ascii="Times New Roman" w:eastAsia="宋体" w:hAnsi="Times New Roman"/>
          <w:lang w:val="en-US" w:eastAsia="zh-CN"/>
        </w:rPr>
        <w:t xml:space="preserve"> </w:t>
      </w:r>
      <w:r w:rsidR="001E7E5E">
        <w:rPr>
          <w:rFonts w:ascii="Times New Roman" w:eastAsia="宋体" w:hAnsi="Times New Roman"/>
          <w:lang w:val="en-US" w:eastAsia="zh-CN"/>
        </w:rPr>
        <w:fldChar w:fldCharType="begin" w:fldLock="1"/>
      </w:r>
      <w:r w:rsidR="005427CA">
        <w:rPr>
          <w:rFonts w:ascii="Times New Roman" w:eastAsia="宋体" w:hAnsi="Times New Roman"/>
          <w:lang w:val="en-US" w:eastAsia="zh-CN"/>
        </w:rPr>
        <w:instrText>ADDIN CSL_CITATION { "citationItems" : [ { "id" : "ITEM-1", "itemData" : { "ISBN" : "0924-4247", "author" : [ { "dropping-particle" : "", "family" : "Du", "given" : "J", "non-dropping-particle" : "", "parse-names" : false, "suffix" : "" }, { "dropping-particle" : "", "family" : "Harding", "given" : "G L", "non-dropping-particle" : "", "parse-names" : false, "suffix" : "" }, { "dropping-particle" : "", "family" : "Collings", "given" : "A F", "non-dropping-particle" : "", "parse-names" : false, "suffix" : "" }, { "dropping-particle" : "", "family" : "Dencher", "given" : "P R", "non-dropping-particle" : "", "parse-names" : false, "suffix" : "" } ], "container-title" : "Sensors and Actuators A: Physical", "genre" : "Journal Article", "id" : "ITEM-1", "issue" : "1-3", "issued" : { "date-parts" : [ [ "1997" ] ] }, "page" : "54-61", "publisher" : "Elsevier", "title" : "An experimental study of Love-wave acoustic sensors operating in liquids", "type" : "article-journal", "volume" : "60" }, "uris" : [ "http://www.mendeley.com/documents/?uuid=b06c0e08-dcfc-4ba7-91fa-85526cb19ae2" ] }, { "id" : "ITEM-2", "itemData" : { "DOI" : "10.1016/S0956-5663(03)00080-0", "ISBN" : "0956-5663", "ISSN" : "09565663", "PMID" : "12896842", "abstract" : "The aim of this work is to study the effect of operating frequency, piezoelectric substrate and waveguide layer thickness on the sensitivity of the acoustic waveguide sensor during the specific binding of an antibody by a protein. Shear horizontal (SH) wave devices consisting of (a) a LiTaO3 substrate operating at 104 MHz, (b) a quartz substrate operating at 108 MHz and (c) a quartz substrate operating at 155 MHz were coated with a photoresist polymer layer in order to produce acoustic waveguide devices supporting a Love wave. The effect of the thickness of the polymer layer on the Love wave was assessed by measuring the amplitude and phase of the wave before and after coating. The sensitivity of the above three biosensors was compared during the detection of the specific binding of different concentrations of Immunoglobulin G in the range of 0.7-667 nM to a protein A modified surface. Results indicate that the thickness of the polymer guiding layer is critical for obtaining the maximum sensitivity for a given geometry but a trade-off has to be made between the theoretically determined optimum thickness for waveguiding and the device insertion loss. It was also found that increasing the frequency of operation results in a further increase in the device sensitivity to protein detection. ?? 2003 Elsevier Science B.V. All rights reserved.", "author" : [ { "dropping-particle" : "", "family" : "Gizeli", "given" : "E.", "non-dropping-particle" : "", "parse-names" : false, "suffix" : "" }, { "dropping-particle" : "", "family" : "Bender", "given" : "F.", "non-dropping-particle" : "", "parse-names" : false, "suffix" : "" }, { "dropping-particle" : "", "family" : "Rasmusson", "given" : "A.", "non-dropping-particle" : "", "parse-names" : false, "suffix" : "" }, { "dropping-particle" : "", "family" : "Saha", "given" : "K.", "non-dropping-particle" : "", "parse-names" : false, "suffix" : "" }, { "dropping-particle" : "", "family" : "Josse", "given" : "F.", "non-dropping-particle" : "", "parse-names" : false, "suffix" : "" }, { "dropping-particle" : "", "family" : "Cernosek", "given" : "R.", "non-dropping-particle" : "", "parse-names" : false, "suffix" : "" } ], "container-title" : "Biosensors and Bioelectronics", "id" : "ITEM-2", "issue" : "11", "issued" : { "date-parts" : [ [ "2003" ] ] }, "page" : "1399-1406", "title" : "Sensitivity of the acoustic waveguide biosensor to protein binding as a function of the waveguide properties", "type" : "article-journal", "volume" : "18" }, "uris" : [ "http://www.mendeley.com/documents/?uuid=0ed18603-8dfa-45fb-91b6-8774b5a87084" ] }, { "id" : "ITEM-3", "itemData" : { "author" : [ { "dropping-particle" : "", "family" : "Harding", "given" : "G L", "non-dropping-particle" : "", "parse-names" : false, "suffix" : "" }, { "dropping-particle" : "", "family" : "Du", "given" : "J", "non-dropping-particle" : "", "parse-names" : false, "suffix" : "" } ], "container-title" : "Smart Materials and Structures", "genre" : "Journal Article", "id" : "ITEM-3", "issued" : { "date-parts" : [ [ "1997" ] ] }, "page" : "716", "publisher" : "IOP Publishing", "title" : "Design and properties of quartz-based Love wave acoustic sensors incorporating silicon dioxide and PMMA guiding layers", "type" : "article-journal", "volume" : "6" }, "uris" : [ "http://www.mendeley.com/documents/?uuid=0c3d2655-6ab3-44b9-be94-791b25d40700" ] }, { "id" : "ITEM-4", "itemData" : { "author" : [ { "dropping-particle" : "", "family" : "Francis", "given" : "Laurent A", "non-dropping-particle" : "", "parse-names" : false, "suffix" : "" } ], "genre" : "Thesis", "id" : "ITEM-4", "issued" : { "date-parts" : [ [ "2006" ] ] }, "title" : "Thin film acoustic waveguides and resonators for gravimetric sensing applications in liquid", "type" : "thesis" }, "uris" : [ "http://www.mendeley.com/documents/?uuid=5ad62d66-d659-486b-8b60-6bf2e3ff8664" ] }, { "id" : "ITEM-5", "itemData" : { "author" : [ { "dropping-particle" : "", "family" : "Rocha-Gaso", "given" : "M I", "non-dropping-particle" : "", "parse-names" : false, "suffix" : "" }, { "dropping-particle" : "", "family" : "March-Iborra", "given" : "C", "non-dropping-particle" : "", "parse-names" : false, "suffix" : "" }, { "dropping-particle" : "", "family" : "Montoya-Baides", "given" : "\u00a8\u00a2", "non-dropping-particle" : "", "parse-names" : false, "suffix" : "" }, { "dropping-particle" : "", "family" : "Arnau-Vives", "given" : "A", "non-dropping-particle" : "", "parse-names" : false, "suffix" : "" } ], "container-title" : "Sensors", "genre" : "Journal Article", "id" : "ITEM-5", "issue" : "7", "issued" : { "date-parts" : [ [ "2009" ] ] }, "page" : "5740-5769", "publisher" : "Molecular Diversity Preservation International", "title" : "Surface Generated Acoustic Wave Biosensors for the Detection of Pathogens: A Review", "type" : "article-journal", "volume" : "9" }, "uris" : [ "http://www.mendeley.com/documents/?uuid=ddb75855-6297-4d33-ba24-3c5ce15ac27c" ] } ], "mendeley" : { "formattedCitation" : "[5,7\u201310]", "plainTextFormattedCitation" : "[5,7\u201310]", "previouslyFormattedCitation" : "[5,7\u201310]" }, "properties" : { "noteIndex" : 0 }, "schema" : "https://github.com/citation-style-language/schema/raw/master/csl-citation.json" }</w:instrText>
      </w:r>
      <w:r w:rsidR="001E7E5E">
        <w:rPr>
          <w:rFonts w:ascii="Times New Roman" w:eastAsia="宋体" w:hAnsi="Times New Roman"/>
          <w:lang w:val="en-US" w:eastAsia="zh-CN"/>
        </w:rPr>
        <w:fldChar w:fldCharType="separate"/>
      </w:r>
      <w:r w:rsidR="001E7E5E" w:rsidRPr="008B556E">
        <w:rPr>
          <w:rFonts w:ascii="Times New Roman" w:eastAsia="宋体" w:hAnsi="Times New Roman"/>
          <w:noProof/>
          <w:lang w:val="en-US" w:eastAsia="zh-CN"/>
        </w:rPr>
        <w:t>[5,7–10]</w:t>
      </w:r>
      <w:r w:rsidR="001E7E5E">
        <w:rPr>
          <w:rFonts w:ascii="Times New Roman" w:eastAsia="宋体" w:hAnsi="Times New Roman"/>
          <w:lang w:val="en-US" w:eastAsia="zh-CN"/>
        </w:rPr>
        <w:fldChar w:fldCharType="end"/>
      </w:r>
      <w:r w:rsidR="001E7E5E">
        <w:rPr>
          <w:rFonts w:ascii="Times New Roman" w:eastAsia="宋体" w:hAnsi="Times New Roman"/>
          <w:lang w:val="en-US" w:eastAsia="zh-CN"/>
        </w:rPr>
        <w:t>.</w:t>
      </w:r>
    </w:p>
    <w:p w:rsidR="00055B9F" w:rsidRPr="000B6826" w:rsidRDefault="00EC1FB2" w:rsidP="00055B9F">
      <w:pPr>
        <w:pStyle w:val="Maintext"/>
        <w:ind w:firstLineChars="100" w:firstLine="240"/>
        <w:rPr>
          <w:rFonts w:ascii="Times New Roman" w:eastAsia="宋体" w:hAnsi="Times New Roman"/>
          <w:iCs/>
          <w:color w:val="000000"/>
          <w:lang w:eastAsia="zh-CN"/>
        </w:rPr>
      </w:pPr>
      <w:r w:rsidRPr="000B6826">
        <w:rPr>
          <w:rFonts w:ascii="Times New Roman" w:eastAsia="宋体" w:hAnsi="Times New Roman"/>
          <w:lang w:eastAsia="zh-CN"/>
        </w:rPr>
        <w:t xml:space="preserve">There are two </w:t>
      </w:r>
      <w:r w:rsidR="00BF4BA2" w:rsidRPr="000B6826">
        <w:rPr>
          <w:rFonts w:ascii="Times New Roman" w:eastAsia="宋体" w:hAnsi="Times New Roman"/>
          <w:lang w:eastAsia="zh-CN"/>
        </w:rPr>
        <w:t>requirements</w:t>
      </w:r>
      <w:r w:rsidRPr="000B6826">
        <w:rPr>
          <w:rFonts w:ascii="Times New Roman" w:eastAsia="宋体" w:hAnsi="Times New Roman"/>
          <w:lang w:eastAsia="zh-CN"/>
        </w:rPr>
        <w:t xml:space="preserve"> </w:t>
      </w:r>
      <w:r w:rsidR="00364B98">
        <w:rPr>
          <w:rFonts w:ascii="Times New Roman" w:eastAsia="宋体" w:hAnsi="Times New Roman"/>
          <w:lang w:val="en-GB" w:eastAsia="zh-CN"/>
        </w:rPr>
        <w:t>to generate the</w:t>
      </w:r>
      <w:r w:rsidR="00A27CA3" w:rsidRPr="000B6826">
        <w:rPr>
          <w:rFonts w:ascii="Times New Roman" w:eastAsia="宋体" w:hAnsi="Times New Roman"/>
          <w:lang w:eastAsia="zh-CN"/>
        </w:rPr>
        <w:t xml:space="preserve"> </w:t>
      </w:r>
      <w:r w:rsidR="00CD56E9" w:rsidRPr="000B6826">
        <w:rPr>
          <w:rFonts w:ascii="Times New Roman" w:eastAsia="宋体" w:hAnsi="Times New Roman"/>
          <w:lang w:eastAsia="zh-CN"/>
        </w:rPr>
        <w:t xml:space="preserve">LM-SAW. Firstly, the </w:t>
      </w:r>
      <w:r w:rsidR="00CD56E9" w:rsidRPr="000B6826">
        <w:rPr>
          <w:rFonts w:ascii="Times New Roman" w:hAnsi="Times New Roman"/>
        </w:rPr>
        <w:t xml:space="preserve">piezoelectric </w:t>
      </w:r>
      <w:r w:rsidR="00B65C64" w:rsidRPr="000B6826">
        <w:rPr>
          <w:rFonts w:ascii="Times New Roman" w:eastAsia="宋体" w:hAnsi="Times New Roman"/>
          <w:lang w:eastAsia="zh-CN"/>
        </w:rPr>
        <w:t>substrate</w:t>
      </w:r>
      <w:r w:rsidR="00CD56E9" w:rsidRPr="000B6826">
        <w:rPr>
          <w:rFonts w:ascii="Times New Roman" w:eastAsia="宋体" w:hAnsi="Times New Roman"/>
          <w:lang w:eastAsia="zh-CN"/>
        </w:rPr>
        <w:t xml:space="preserve"> </w:t>
      </w:r>
      <w:r w:rsidR="00364B98">
        <w:rPr>
          <w:rFonts w:ascii="Times New Roman" w:eastAsia="宋体" w:hAnsi="Times New Roman"/>
          <w:lang w:val="en-GB" w:eastAsia="zh-CN"/>
        </w:rPr>
        <w:t xml:space="preserve">should </w:t>
      </w:r>
      <w:r w:rsidR="00CD56E9" w:rsidRPr="000B6826">
        <w:rPr>
          <w:rFonts w:ascii="Times New Roman" w:eastAsia="宋体" w:hAnsi="Times New Roman"/>
          <w:lang w:eastAsia="zh-CN"/>
        </w:rPr>
        <w:t xml:space="preserve">excite </w:t>
      </w:r>
      <w:r w:rsidR="00A27CA3">
        <w:rPr>
          <w:rFonts w:ascii="Times New Roman" w:eastAsia="宋体" w:hAnsi="Times New Roman"/>
          <w:lang w:val="en-US" w:eastAsia="zh-CN"/>
        </w:rPr>
        <w:t xml:space="preserve">the </w:t>
      </w:r>
      <w:r w:rsidR="00CD56E9" w:rsidRPr="000B6826">
        <w:rPr>
          <w:rFonts w:ascii="Times New Roman" w:eastAsia="宋体" w:hAnsi="Times New Roman"/>
          <w:lang w:eastAsia="zh-CN"/>
        </w:rPr>
        <w:t xml:space="preserve">SH-SAW. Secondly, the shear </w:t>
      </w:r>
      <w:r w:rsidR="00CB7B71">
        <w:rPr>
          <w:rFonts w:ascii="Times New Roman" w:eastAsia="宋体" w:hAnsi="Times New Roman"/>
          <w:lang w:val="en-US" w:eastAsia="zh-CN"/>
        </w:rPr>
        <w:t xml:space="preserve">wave </w:t>
      </w:r>
      <w:r w:rsidR="00CD56E9" w:rsidRPr="000B6826">
        <w:rPr>
          <w:rFonts w:ascii="Times New Roman" w:eastAsia="宋体" w:hAnsi="Times New Roman"/>
          <w:lang w:eastAsia="zh-CN"/>
        </w:rPr>
        <w:t>velocity of the wave-guiding layer</w:t>
      </w:r>
      <w:r w:rsidR="00B65C64" w:rsidRPr="000B6826">
        <w:rPr>
          <w:rFonts w:ascii="Times New Roman" w:eastAsia="宋体" w:hAnsi="Times New Roman"/>
          <w:lang w:eastAsia="zh-CN"/>
        </w:rPr>
        <w:t xml:space="preserve"> </w:t>
      </w:r>
      <w:r w:rsidR="00A27CA3">
        <w:rPr>
          <w:rFonts w:ascii="Times New Roman" w:eastAsia="宋体" w:hAnsi="Times New Roman"/>
          <w:lang w:val="en-US" w:eastAsia="zh-CN"/>
        </w:rPr>
        <w:t>must be</w:t>
      </w:r>
      <w:r w:rsidR="00A27CA3" w:rsidRPr="000B6826">
        <w:rPr>
          <w:rFonts w:ascii="Times New Roman" w:eastAsia="宋体" w:hAnsi="Times New Roman"/>
          <w:lang w:eastAsia="zh-CN"/>
        </w:rPr>
        <w:t xml:space="preserve"> </w:t>
      </w:r>
      <w:r w:rsidR="00B65C64" w:rsidRPr="000B6826">
        <w:rPr>
          <w:rFonts w:ascii="Times New Roman" w:eastAsia="宋体" w:hAnsi="Times New Roman"/>
          <w:lang w:eastAsia="zh-CN"/>
        </w:rPr>
        <w:t xml:space="preserve">less than that of the </w:t>
      </w:r>
      <w:r w:rsidR="00B65C64" w:rsidRPr="000B6826">
        <w:rPr>
          <w:rFonts w:ascii="Times New Roman" w:hAnsi="Times New Roman"/>
        </w:rPr>
        <w:t xml:space="preserve">piezoelectric </w:t>
      </w:r>
      <w:r w:rsidR="00B65C64" w:rsidRPr="000B6826">
        <w:rPr>
          <w:rFonts w:ascii="Times New Roman" w:eastAsia="宋体" w:hAnsi="Times New Roman"/>
          <w:lang w:eastAsia="zh-CN"/>
        </w:rPr>
        <w:t>substrate.</w:t>
      </w:r>
      <w:r w:rsidR="00CD56E9" w:rsidRPr="000B6826">
        <w:rPr>
          <w:rFonts w:ascii="Times New Roman" w:hAnsi="Times New Roman"/>
        </w:rPr>
        <w:t xml:space="preserve"> </w:t>
      </w:r>
      <w:r w:rsidRPr="000B6826">
        <w:rPr>
          <w:rFonts w:ascii="Times New Roman" w:eastAsia="宋体" w:hAnsi="Times New Roman"/>
          <w:lang w:eastAsia="zh-CN"/>
        </w:rPr>
        <w:t xml:space="preserve">So far, </w:t>
      </w:r>
      <w:r w:rsidR="00207560" w:rsidRPr="000B6826">
        <w:rPr>
          <w:rFonts w:ascii="Times New Roman" w:hAnsi="Times New Roman"/>
        </w:rPr>
        <w:t xml:space="preserve">majority of </w:t>
      </w:r>
      <w:r w:rsidR="00A51AFA">
        <w:rPr>
          <w:rFonts w:ascii="Times New Roman" w:hAnsi="Times New Roman"/>
          <w:lang w:val="en-GB"/>
        </w:rPr>
        <w:t xml:space="preserve">the </w:t>
      </w:r>
      <w:r w:rsidR="00485107" w:rsidRPr="000B6826">
        <w:rPr>
          <w:rFonts w:ascii="Times New Roman" w:eastAsia="宋体" w:hAnsi="Times New Roman"/>
          <w:lang w:eastAsia="zh-CN"/>
        </w:rPr>
        <w:t>LM-SAW</w:t>
      </w:r>
      <w:r w:rsidR="00207560" w:rsidRPr="000B6826">
        <w:rPr>
          <w:rFonts w:ascii="Times New Roman" w:hAnsi="Times New Roman"/>
        </w:rPr>
        <w:t xml:space="preserve"> device</w:t>
      </w:r>
      <w:r w:rsidR="00A51AFA">
        <w:rPr>
          <w:rFonts w:ascii="Times New Roman" w:hAnsi="Times New Roman"/>
          <w:lang w:val="en-GB"/>
        </w:rPr>
        <w:t xml:space="preserve">s are based </w:t>
      </w:r>
      <w:r w:rsidR="00207560" w:rsidRPr="000B6826">
        <w:rPr>
          <w:rFonts w:ascii="Times New Roman" w:hAnsi="Times New Roman"/>
        </w:rPr>
        <w:t xml:space="preserve">on thick </w:t>
      </w:r>
      <w:r w:rsidR="00A51AFA">
        <w:rPr>
          <w:rFonts w:ascii="Times New Roman" w:hAnsi="Times New Roman"/>
          <w:lang w:val="en-GB"/>
        </w:rPr>
        <w:t xml:space="preserve">bulk </w:t>
      </w:r>
      <w:r w:rsidR="00207560" w:rsidRPr="000B6826">
        <w:rPr>
          <w:rFonts w:ascii="Times New Roman" w:hAnsi="Times New Roman"/>
        </w:rPr>
        <w:t xml:space="preserve">piezoelectric </w:t>
      </w:r>
      <w:r w:rsidR="00A51AFA">
        <w:rPr>
          <w:rFonts w:ascii="Times New Roman" w:hAnsi="Times New Roman"/>
          <w:lang w:val="en-GB"/>
        </w:rPr>
        <w:t xml:space="preserve">substrates </w:t>
      </w:r>
      <w:r w:rsidR="00207560" w:rsidRPr="000B6826">
        <w:rPr>
          <w:rFonts w:ascii="Times New Roman" w:hAnsi="Times New Roman"/>
        </w:rPr>
        <w:t xml:space="preserve">such as lithium </w:t>
      </w:r>
      <w:proofErr w:type="spellStart"/>
      <w:r w:rsidR="00207560" w:rsidRPr="000B6826">
        <w:rPr>
          <w:rFonts w:ascii="Times New Roman" w:hAnsi="Times New Roman"/>
        </w:rPr>
        <w:t>niobate</w:t>
      </w:r>
      <w:proofErr w:type="spellEnd"/>
      <w:r w:rsidR="00207560" w:rsidRPr="000B6826">
        <w:rPr>
          <w:rFonts w:ascii="Times New Roman" w:hAnsi="Times New Roman"/>
        </w:rPr>
        <w:t xml:space="preserve"> (LiNbO</w:t>
      </w:r>
      <w:r w:rsidR="00207560" w:rsidRPr="000B6826">
        <w:rPr>
          <w:rFonts w:ascii="Times New Roman" w:hAnsi="Times New Roman"/>
          <w:vertAlign w:val="subscript"/>
        </w:rPr>
        <w:t>3</w:t>
      </w:r>
      <w:r w:rsidR="00207560" w:rsidRPr="000B6826">
        <w:rPr>
          <w:rFonts w:ascii="Times New Roman" w:hAnsi="Times New Roman"/>
        </w:rPr>
        <w:t xml:space="preserve">), lithium </w:t>
      </w:r>
      <w:proofErr w:type="spellStart"/>
      <w:r w:rsidR="00207560" w:rsidRPr="000B6826">
        <w:rPr>
          <w:rFonts w:ascii="Times New Roman" w:hAnsi="Times New Roman"/>
        </w:rPr>
        <w:t>tantalate</w:t>
      </w:r>
      <w:proofErr w:type="spellEnd"/>
      <w:r w:rsidR="00207560" w:rsidRPr="000B6826">
        <w:rPr>
          <w:rFonts w:ascii="Times New Roman" w:hAnsi="Times New Roman"/>
        </w:rPr>
        <w:t xml:space="preserve"> (LiTaO</w:t>
      </w:r>
      <w:r w:rsidR="00207560" w:rsidRPr="000B6826">
        <w:rPr>
          <w:rFonts w:ascii="Times New Roman" w:hAnsi="Times New Roman"/>
          <w:vertAlign w:val="subscript"/>
        </w:rPr>
        <w:t>3</w:t>
      </w:r>
      <w:r w:rsidR="00207560" w:rsidRPr="000B6826">
        <w:rPr>
          <w:rFonts w:ascii="Times New Roman" w:hAnsi="Times New Roman"/>
        </w:rPr>
        <w:t>) and quartz</w:t>
      </w:r>
      <w:r w:rsidR="009A2E8A">
        <w:rPr>
          <w:rFonts w:ascii="Times New Roman" w:hAnsi="Times New Roman"/>
          <w:lang w:val="en-US"/>
        </w:rPr>
        <w:t xml:space="preserve"> </w:t>
      </w:r>
      <w:r w:rsidR="00296ED6">
        <w:rPr>
          <w:rFonts w:ascii="Times New Roman" w:hAnsi="Times New Roman"/>
        </w:rPr>
        <w:fldChar w:fldCharType="begin" w:fldLock="1"/>
      </w:r>
      <w:r w:rsidR="00296ED6">
        <w:rPr>
          <w:rFonts w:ascii="Times New Roman" w:hAnsi="Times New Roman"/>
        </w:rPr>
        <w:instrText>ADDIN CSL_CITATION { "citationItems" : [ { "id" : "ITEM-1", "itemData" : { "ISBN" : "1051-0117", "author" : [ { "dropping-particle" : "", "family" : "Hermann", "given" : "F", "non-dropping-particle" : "", "parse-names" : false, "suffix" : "" }, { "dropping-particle" : "", "family" : "Weihnacht", "given" : "M", "non-dropping-particle" : "", "parse-names" : false, "suffix" : "" } ], "container-title" : "Ultrasonics Symposium, 1999. Proceedings. 1999 IEEE", "genre" : "Conference Proceedings", "id" : "ITEM-1", "issued" : { "date-parts" : [ [ "1999" ] ] }, "page" : "413-416 vol.1", "title" : "Sensors based on shear-horizontal surface acoustic waves in layered quartz/SiO&lt;sub&gt;2&lt;/sub&gt; and LiTaO&lt;sub&gt;3&lt;/sub&gt;/SiO&lt;sub&gt;2&lt;/sub&gt; structures", "type" : "paper-conference", "volume" : "1" }, "uris" : [ "http://www.mendeley.com/documents/?uuid=5e175ab5-f2cf-479d-816f-429bc127ef9f" ] }, { "id" : "ITEM-2", "itemData" : { "ISBN" : "1750-0443", "author" : [ { "dropping-particle" : "", "family" : "Fu", "given" : "Chen", "non-dropping-particle" : "", "parse-names" : false, "suffix" : "" }, { "dropping-particle" : "", "family" : "Jung", "given" : "Inki", "non-dropping-particle" : "", "parse-names" : false, "suffix" : "" }, { "dropping-particle" : "", "family" : "Yang", "given" : "Sang-sik", "non-dropping-particle" : "", "parse-names" : false, "suffix" : "" }, { "dropping-particle" : "", "family" : "Lee", "given" : "Keekeun", "non-dropping-particle" : "", "parse-names" : false, "suffix" : "" } ], "container-title" : "Micro &amp; Nano Letters, IET", "genre" : "Journal Article", "id" : "ITEM-2", "issue" : "12", "issued" : { "date-parts" : [ [ "2012" ] ] }, "page" : "1202-1205", "title" : "Towards optimised wireless Love wave biosensor with high sensitivity", "type" : "article-journal", "volume" : "7" }, "uris" : [ "http://www.mendeley.com/documents/?uuid=493d1950-62b4-4545-80a5-fa91228db8e5" ] }, { "id" : "ITEM-3", "itemData" : { "DOI" : "10.1016/j.sna.2013.01.016", "ISSN" : "09244247", "author" : [ { "dropping-particle" : "", "family" : "Pang", "given" : "Hua-Feng", "non-dropping-particle" : "", "parse-names" : false, "suffix" : "" }, { "dropping-particle" : "", "family" : "Fu", "given" : "Yong-Qing", "non-dropping-particle" : "", "parse-names" : false, "suffix" : "" }, { "dropping-particle" : "", "family" : "Li", "given" : "Zhi-Jie", "non-dropping-particle" : "", "parse-names" : false, "suffix" : "" }, { "dropping-particle" : "", "family" : "Li", "given" : "Yifan", "non-dropping-particle" : "", "parse-names" : false, "suffix" : "" }, { "dropping-particle" : "", "family" : "Ma", "given" : "Jin-Yi", "non-dropping-particle" : "", "parse-names" : false, "suffix" : "" }, { "dropping-particle" : "", "family" : "Placido", "given" : "Frank", "non-dropping-particle" : "", "parse-names" : false, "suffix" : "" }, { "dropping-particle" : "", "family" : "Walton", "given" : "Anthony J.", "non-dropping-particle" : "", "parse-names" : false, "suffix" : "" }, { "dropping-particle" : "", "family" : "Zu", "given" : "Xiao-Tao", "non-dropping-particle" : "", "parse-names" : false, "suffix" : "" } ], "container-title" : "Sensors and Actuators A: Physical", "id" : "ITEM-3", "issued" : { "date-parts" : [ [ "2013", "4" ] ] }, "page" : "87-94", "publisher" : "Elsevier B.V.", "title" : "Love mode surface acoustic wave ultraviolet sensor using ZnO films deposited on 36\u00b0 Y-cut LiTaO3", "type" : "article-journal", "volume" : "193" }, "uris" : [ "http://www.mendeley.com/documents/?uuid=bbbcb2ca-2f1e-427b-a81a-b64003099087" ] }, { "id" : "ITEM-4", "itemData" : { "ISBN" : "0925-4005", "author" : [ { "dropping-particle" : "", "family" : "Hechner", "given" : "J", "non-dropping-particle" : "", "parse-names" : false, "suffix" : "" }, { "dropping-particle" : "", "family" : "Soluch", "given" : "W", "non-dropping-particle" : "", "parse-names" : false, "suffix" : "" } ], "container-title" : "Sensors and Actuators B: Chemical", "genre" : "Journal Article", "id" : "ITEM-4", "issued" : { "date-parts" : [ [ "2005" ] ] }, "page" : "436-440", "title" : "Pseudo surface acoustic wave dual delay line on 41 YX LiNbO3 for liquid sensors", "type" : "article-journal", "volume" : "111" }, "uris" : [ "http://www.mendeley.com/documents/?uuid=48dc5c97-79d5-479c-9070-2408d4c012a4" ] }, { "id" : "ITEM-5", "itemData" : { "DOI" : "http://dx.doi.org/10.1016/j.snb.2012.10.086", "ISBN" : "0925-4005", "author" : [ { "dropping-particle" : "", "family" : "Luo", "given" : "Wei", "non-dropping-particle" : "", "parse-names" : false, "suffix" : "" }, { "dropping-particle" : "", "family" : "Fu", "given" : "Qiuyun", "non-dropping-particle" : "", "parse-names" : false, "suffix" : "" }, { "dropping-particle" : "", "family" : "Zhou", "given" : "Dongxiang", "non-dropping-particle" : "", "parse-names" : false, "suffix" : "" }, { "dropping-particle" : "", "family" : "Deng", "given" : "Jianfeng", "non-dropping-particle" : "", "parse-names" : false, "suffix" : "" }, { "dropping-particle" : "", "family" : "Liu", "given" : "Huan", "non-dropping-particle" : "", "parse-names" : false, "suffix" : "" }, { "dropping-particle" : "", "family" : "Yan", "given" : "Guoping", "non-dropping-particle" : "", "parse-names" : false, "suffix" : "" } ], "container-title" : "Sensors and Actuators B: Chemical", "genre" : "Journal Article", "id" : "ITEM-5", "issue" : "0", "issued" : { "date-parts" : [ [ "2013" ] ] }, "page" : "746-752", "title" : "A surface acoustic wave H2S gas sensor employing nanocrystalline SnO2 thin film", "type" : "article-journal", "volume" : "176" }, "uris" : [ "http://www.mendeley.com/documents/?uuid=61a65b0f-5bb5-4230-a824-10488efd4755" ] }, { "id" : "ITEM-6", "itemData" : { "author" : [ { "dropping-particle" : "", "family" : "Oh", "given" : "Haekwan", "non-dropping-particle" : "", "parse-names" : false, "suffix" : "" }, { "dropping-particle" : "", "family" : "Fu", "given" : "Chen", "non-dropping-particle" : "", "parse-names" : false, "suffix" : "" }, { "dropping-particle" : "", "family" : "Kim", "given" : "Kunnyun", "non-dropping-particle" : "", "parse-names" : false, "suffix" : "" }, { "dropping-particle" : "", "family" : "Lee", "given" : "Keekeun", "non-dropping-particle" : "", "parse-names" : false, "suffix" : "" } ], "container-title" : "Sensors", "genre" : "JOUR", "id" : "ITEM-6", "issue" : "11", "issued" : { "date-parts" : [ [ "2014" ] ] }, "page" : "21660-21675", "publisher" : "Multidisciplinary Digital Publishing Institute", "title" : "Wireless and Simultaneous Detections of Multiple Bio-Molecules in a Single Sensor Using Love Wave Biosensor", "type" : "article-journal", "volume" : "14" }, "uris" : [ "http://www.mendeley.com/documents/?uuid=19835ff1-0109-4630-8586-9f024e712268" ] } ], "mendeley" : { "formattedCitation" : "[11\u201316]", "plainTextFormattedCitation" : "[11\u201316]", "previouslyFormattedCitation" : "[11\u201316]" }, "properties" : { "noteIndex" : 0 }, "schema" : "https://github.com/citation-style-language/schema/raw/master/csl-citation.json" }</w:instrText>
      </w:r>
      <w:r w:rsidR="00296ED6">
        <w:rPr>
          <w:rFonts w:ascii="Times New Roman" w:hAnsi="Times New Roman"/>
        </w:rPr>
        <w:fldChar w:fldCharType="separate"/>
      </w:r>
      <w:r w:rsidR="00296ED6" w:rsidRPr="00296ED6">
        <w:rPr>
          <w:rFonts w:ascii="Times New Roman" w:hAnsi="Times New Roman"/>
          <w:noProof/>
        </w:rPr>
        <w:t>[11–16]</w:t>
      </w:r>
      <w:r w:rsidR="00296ED6">
        <w:rPr>
          <w:rFonts w:ascii="Times New Roman" w:hAnsi="Times New Roman"/>
        </w:rPr>
        <w:fldChar w:fldCharType="end"/>
      </w:r>
      <w:r w:rsidR="00207560" w:rsidRPr="000B6826">
        <w:rPr>
          <w:rFonts w:ascii="Times New Roman" w:hAnsi="Times New Roman"/>
        </w:rPr>
        <w:t xml:space="preserve">. </w:t>
      </w:r>
      <w:r w:rsidR="00A51AFA">
        <w:rPr>
          <w:rFonts w:ascii="Times New Roman" w:hAnsi="Times New Roman"/>
          <w:lang w:val="en-GB"/>
        </w:rPr>
        <w:t>LM-</w:t>
      </w:r>
      <w:r w:rsidR="00207560" w:rsidRPr="000B6826">
        <w:rPr>
          <w:rFonts w:ascii="Times New Roman" w:hAnsi="Times New Roman"/>
        </w:rPr>
        <w:t xml:space="preserve">SAW biosensors </w:t>
      </w:r>
      <w:r w:rsidR="00A51AFA">
        <w:rPr>
          <w:rFonts w:ascii="Times New Roman" w:hAnsi="Times New Roman"/>
          <w:lang w:val="en-GB"/>
        </w:rPr>
        <w:t xml:space="preserve">based </w:t>
      </w:r>
      <w:r w:rsidR="00207560" w:rsidRPr="000B6826">
        <w:rPr>
          <w:rFonts w:ascii="Times New Roman" w:hAnsi="Times New Roman"/>
        </w:rPr>
        <w:t xml:space="preserve">on quartz </w:t>
      </w:r>
      <w:r w:rsidR="00A51AFA">
        <w:rPr>
          <w:rFonts w:ascii="Times New Roman" w:hAnsi="Times New Roman"/>
          <w:lang w:val="en-GB"/>
        </w:rPr>
        <w:t xml:space="preserve">commonly </w:t>
      </w:r>
      <w:r w:rsidR="00207560" w:rsidRPr="000B6826">
        <w:rPr>
          <w:rFonts w:ascii="Times New Roman" w:hAnsi="Times New Roman"/>
        </w:rPr>
        <w:t xml:space="preserve">suffer from low electromechanical </w:t>
      </w:r>
      <w:r w:rsidR="00207560" w:rsidRPr="000B6826">
        <w:rPr>
          <w:rFonts w:ascii="Times New Roman" w:hAnsi="Times New Roman"/>
        </w:rPr>
        <w:lastRenderedPageBreak/>
        <w:t>coupling coefficients</w:t>
      </w:r>
      <w:r w:rsidR="00127FB2" w:rsidRPr="000B6826">
        <w:rPr>
          <w:rFonts w:ascii="Times New Roman" w:eastAsia="宋体" w:hAnsi="Times New Roman"/>
          <w:lang w:eastAsia="zh-CN"/>
        </w:rPr>
        <w:t xml:space="preserve"> (</w:t>
      </w:r>
      <w:r w:rsidR="00127FB2" w:rsidRPr="000B6826">
        <w:rPr>
          <w:rFonts w:ascii="Times New Roman" w:eastAsia="宋体" w:hAnsi="Times New Roman"/>
          <w:i/>
          <w:lang w:eastAsia="zh-CN"/>
        </w:rPr>
        <w:t>K</w:t>
      </w:r>
      <w:r w:rsidR="00127FB2" w:rsidRPr="000B6826">
        <w:rPr>
          <w:rFonts w:ascii="Times New Roman" w:eastAsia="宋体" w:hAnsi="Times New Roman"/>
          <w:vertAlign w:val="superscript"/>
          <w:lang w:eastAsia="zh-CN"/>
        </w:rPr>
        <w:t>2</w:t>
      </w:r>
      <w:r w:rsidR="00127FB2" w:rsidRPr="000B6826">
        <w:rPr>
          <w:rFonts w:ascii="Times New Roman" w:eastAsia="宋体" w:hAnsi="Times New Roman"/>
          <w:lang w:eastAsia="zh-CN"/>
        </w:rPr>
        <w:t>)</w:t>
      </w:r>
      <w:r w:rsidR="00207560" w:rsidRPr="000B6826">
        <w:rPr>
          <w:rFonts w:ascii="Times New Roman" w:hAnsi="Times New Roman"/>
        </w:rPr>
        <w:t xml:space="preserve">, </w:t>
      </w:r>
      <w:r w:rsidR="004B69CA">
        <w:rPr>
          <w:rFonts w:ascii="Times New Roman" w:hAnsi="Times New Roman"/>
          <w:lang w:val="en-GB"/>
        </w:rPr>
        <w:t xml:space="preserve">large </w:t>
      </w:r>
      <w:r w:rsidR="00207560" w:rsidRPr="000B6826">
        <w:rPr>
          <w:rFonts w:ascii="Times New Roman" w:hAnsi="Times New Roman"/>
        </w:rPr>
        <w:t xml:space="preserve">penetration depth, and low dielectric permittivity </w:t>
      </w:r>
      <w:r w:rsidR="00207560" w:rsidRPr="000B6826">
        <w:rPr>
          <w:rFonts w:ascii="Times New Roman" w:eastAsia="宋体" w:hAnsi="Times New Roman"/>
          <w:lang w:eastAsia="zh-CN"/>
        </w:rPr>
        <w:t>when working in a</w:t>
      </w:r>
      <w:r w:rsidR="00207560" w:rsidRPr="000B6826">
        <w:rPr>
          <w:rFonts w:ascii="Times New Roman" w:hAnsi="Times New Roman"/>
        </w:rPr>
        <w:t xml:space="preserve"> liquid media</w:t>
      </w:r>
      <w:r w:rsidR="001E7E5E">
        <w:rPr>
          <w:rFonts w:ascii="Times New Roman" w:hAnsi="Times New Roman"/>
          <w:lang w:val="en-US"/>
        </w:rPr>
        <w:t xml:space="preserve"> </w:t>
      </w:r>
      <w:r w:rsidR="001E7E5E">
        <w:rPr>
          <w:rFonts w:ascii="Times New Roman" w:hAnsi="Times New Roman"/>
        </w:rPr>
        <w:fldChar w:fldCharType="begin" w:fldLock="1"/>
      </w:r>
      <w:r w:rsidR="00296ED6">
        <w:rPr>
          <w:rFonts w:ascii="Times New Roman" w:hAnsi="Times New Roman"/>
        </w:rPr>
        <w:instrText>ADDIN CSL_CITATION { "citationItems" : [ { "id" : "ITEM-1", "itemData" : { "DOI" : "10.1016/j.snb.2004.12.093", "ISSN" : "09254005", "abstract" : "Among acoustic wave sensors, Love-wave presents a high sensitivity for gas and liquid detection. These devices are sensitive to all propagation perturbations types including mass loading and mechanical properties changes (e.g. viscoelasticity) of the sensitive coating. High selectivity is achieved with a polymer coating chosen for its affinities towards target compounds. Experimental results allow to characterize thin film materials in radio frequency domain. An accurate knowledge of dynamic polymer parameters will allow a better sensors responses analysis, thus leading to a better choice of the sensitive coating. For experiments, the sensitive layers are made of poly(etheruretane) and poly(dimethylsiloxane). Measurements of insertion losses and frequency shifts confirm the influence of polymers viscoelastic properties in the Love-wave sensors responses. Results allow to confirm the glassy-like state of these polymers at Love-wave device frequency. ?? 2005 Elsevier B.V. All rights reserved.", "author" : [ { "dropping-particle" : "", "family" : "Razan", "given" : "Florence", "non-dropping-particle" : "", "parse-names" : false, "suffix" : "" }, { "dropping-particle" : "", "family" : "Zimmermann", "given" : "Celine", "non-dropping-particle" : "", "parse-names" : false, "suffix" : "" }, { "dropping-particle" : "", "family" : "Rebiere", "given" : "Dominique", "non-dropping-particle" : "", "parse-names" : false, "suffix" : "" }, { "dropping-particle" : "", "family" : "Dejous", "given" : "Corinne", "non-dropping-particle" : "", "parse-names" : false, "suffix" : "" }, { "dropping-particle" : "", "family" : "Pistre", "given" : "Jacques", "non-dropping-particle" : "", "parse-names" : false, "suffix" : "" }, { "dropping-particle" : "", "family" : "Destarac", "given" : "Mathias", "non-dropping-particle" : "", "parse-names" : false, "suffix" : "" }, { "dropping-particle" : "", "family" : "Pavageau", "given" : "Bertrand", "non-dropping-particle" : "", "parse-names" : false, "suffix" : "" } ], "container-title" : "Sensors and Actuators, B: Chemical", "id" : "ITEM-1", "issue" : "1-2 SPEC. ISS.", "issued" : { "date-parts" : [ [ "2005" ] ] }, "page" : "917-924", "title" : "Radio frequency thin film characterization with polymer-coated Love-wave sensor", "type" : "article-journal", "volume" : "108" }, "uris" : [ "http://www.mendeley.com/documents/?uuid=df373df0-a972-40b2-887b-20180b7ca988" ] } ], "mendeley" : { "formattedCitation" : "[17]", "plainTextFormattedCitation" : "[17]", "previouslyFormattedCitation" : "[17]" }, "properties" : { "noteIndex" : 0 }, "schema" : "https://github.com/citation-style-language/schema/raw/master/csl-citation.json" }</w:instrText>
      </w:r>
      <w:r w:rsidR="001E7E5E">
        <w:rPr>
          <w:rFonts w:ascii="Times New Roman" w:hAnsi="Times New Roman"/>
        </w:rPr>
        <w:fldChar w:fldCharType="separate"/>
      </w:r>
      <w:r w:rsidR="001E7E5E" w:rsidRPr="008B556E">
        <w:rPr>
          <w:rFonts w:ascii="Times New Roman" w:hAnsi="Times New Roman"/>
          <w:noProof/>
        </w:rPr>
        <w:t>[17]</w:t>
      </w:r>
      <w:r w:rsidR="001E7E5E">
        <w:rPr>
          <w:rFonts w:ascii="Times New Roman" w:hAnsi="Times New Roman"/>
        </w:rPr>
        <w:fldChar w:fldCharType="end"/>
      </w:r>
      <w:r w:rsidR="00207560" w:rsidRPr="000B6826">
        <w:rPr>
          <w:rFonts w:ascii="Times New Roman" w:hAnsi="Times New Roman"/>
        </w:rPr>
        <w:t xml:space="preserve">, while </w:t>
      </w:r>
      <w:r w:rsidR="00CB7B71">
        <w:rPr>
          <w:rFonts w:ascii="Times New Roman" w:hAnsi="Times New Roman"/>
          <w:lang w:val="en-US"/>
        </w:rPr>
        <w:t>those</w:t>
      </w:r>
      <w:r w:rsidR="00207560" w:rsidRPr="000B6826">
        <w:rPr>
          <w:rFonts w:ascii="Times New Roman" w:hAnsi="Times New Roman"/>
        </w:rPr>
        <w:t xml:space="preserve"> on LiNbO</w:t>
      </w:r>
      <w:r w:rsidR="00207560" w:rsidRPr="000B6826">
        <w:rPr>
          <w:rFonts w:ascii="Times New Roman" w:hAnsi="Times New Roman"/>
          <w:vertAlign w:val="subscript"/>
        </w:rPr>
        <w:t>3</w:t>
      </w:r>
      <w:r w:rsidR="00207560" w:rsidRPr="000B6826">
        <w:rPr>
          <w:rFonts w:ascii="Times New Roman" w:hAnsi="Times New Roman"/>
        </w:rPr>
        <w:t xml:space="preserve"> and LiTaO</w:t>
      </w:r>
      <w:r w:rsidR="00207560" w:rsidRPr="000B6826">
        <w:rPr>
          <w:rFonts w:ascii="Times New Roman" w:hAnsi="Times New Roman"/>
          <w:vertAlign w:val="subscript"/>
        </w:rPr>
        <w:t>3</w:t>
      </w:r>
      <w:r w:rsidR="00207560" w:rsidRPr="000B6826">
        <w:rPr>
          <w:rFonts w:ascii="Times New Roman" w:hAnsi="Times New Roman"/>
        </w:rPr>
        <w:t xml:space="preserve"> </w:t>
      </w:r>
      <w:r w:rsidR="00FE5D1E" w:rsidRPr="000B6826">
        <w:rPr>
          <w:rFonts w:ascii="Times New Roman" w:eastAsia="宋体" w:hAnsi="Times New Roman"/>
          <w:lang w:eastAsia="zh-CN"/>
        </w:rPr>
        <w:t>suffer from the poor temperature stability</w:t>
      </w:r>
      <w:r w:rsidR="00A51AFA">
        <w:rPr>
          <w:rFonts w:ascii="Times New Roman" w:eastAsia="宋体" w:hAnsi="Times New Roman"/>
          <w:lang w:val="en-GB" w:eastAsia="zh-CN"/>
        </w:rPr>
        <w:t xml:space="preserve"> </w:t>
      </w:r>
      <w:r w:rsidR="001E7E5E">
        <w:rPr>
          <w:rFonts w:ascii="Times New Roman" w:eastAsia="宋体" w:hAnsi="Times New Roman"/>
          <w:lang w:val="en-GB" w:eastAsia="zh-CN"/>
        </w:rPr>
        <w:fldChar w:fldCharType="begin" w:fldLock="1"/>
      </w:r>
      <w:r w:rsidR="001E7E5E">
        <w:rPr>
          <w:rFonts w:ascii="Times New Roman" w:eastAsia="宋体" w:hAnsi="Times New Roman"/>
          <w:lang w:val="en-GB" w:eastAsia="zh-CN"/>
        </w:rPr>
        <w:instrText>ADDIN CSL_CITATION { "citationItems" : [ { "id" : "ITEM-1", "itemData" : { "author" : [ { "dropping-particle" : "", "family" : "Chang", "given" : "R C", "non-dropping-particle" : "", "parse-names" : false, "suffix" : "" }, { "dropping-particle" : "", "family" : "Chu", "given" : "S Y", "non-dropping-particle" : "", "parse-names" : false, "suffix" : "" }, { "dropping-particle" : "", "family" : "Hong", "given" : "C S", "non-dropping-particle" : "", "parse-names" : false, "suffix" : "" }, { "dropping-particle" : "", "family" : "Chuang", "given" : "Y T", "non-dropping-particle" : "", "parse-names" : false, "suffix" : "" } ], "container-title" : "Thin Solid Films", "genre" : "Journal Article", "id" : "ITEM-1", "issue" : "1-2", "issued" : { "date-parts" : [ [ "2006" ] ] }, "page" : "146-151", "publisher" : "Elsevier", "title" : "A study of Love wave devices in ZnO/Quartz and ZnO/LiTaO3 structures", "type" : "article-journal", "volume" : "498" }, "uris" : [ "http://www.mendeley.com/documents/?uuid=37c8e071-58f1-4552-87ca-589c7fd35975" ] } ], "mendeley" : { "formattedCitation" : "[18]", "plainTextFormattedCitation" : "[18]", "previouslyFormattedCitation" : "[18]" }, "properties" : { "noteIndex" : 0 }, "schema" : "https://github.com/citation-style-language/schema/raw/master/csl-citation.json" }</w:instrText>
      </w:r>
      <w:r w:rsidR="001E7E5E">
        <w:rPr>
          <w:rFonts w:ascii="Times New Roman" w:eastAsia="宋体" w:hAnsi="Times New Roman"/>
          <w:lang w:val="en-GB" w:eastAsia="zh-CN"/>
        </w:rPr>
        <w:fldChar w:fldCharType="separate"/>
      </w:r>
      <w:r w:rsidR="001E7E5E" w:rsidRPr="008B556E">
        <w:rPr>
          <w:rFonts w:ascii="Times New Roman" w:eastAsia="宋体" w:hAnsi="Times New Roman"/>
          <w:noProof/>
          <w:lang w:val="en-GB" w:eastAsia="zh-CN"/>
        </w:rPr>
        <w:t>[18]</w:t>
      </w:r>
      <w:r w:rsidR="001E7E5E">
        <w:rPr>
          <w:rFonts w:ascii="Times New Roman" w:eastAsia="宋体" w:hAnsi="Times New Roman"/>
          <w:lang w:val="en-GB" w:eastAsia="zh-CN"/>
        </w:rPr>
        <w:fldChar w:fldCharType="end"/>
      </w:r>
      <w:r w:rsidR="00207560" w:rsidRPr="000B6826">
        <w:rPr>
          <w:rFonts w:ascii="Times New Roman" w:eastAsia="宋体" w:hAnsi="Times New Roman"/>
          <w:lang w:eastAsia="zh-CN"/>
        </w:rPr>
        <w:t xml:space="preserve">. </w:t>
      </w:r>
      <w:r w:rsidR="00055B9F" w:rsidRPr="000B6826">
        <w:rPr>
          <w:rFonts w:ascii="Times New Roman" w:eastAsia="宋体" w:hAnsi="Times New Roman"/>
          <w:iCs/>
          <w:color w:val="000000"/>
          <w:lang w:eastAsia="zh-CN"/>
        </w:rPr>
        <w:t>In addition,</w:t>
      </w:r>
      <w:r w:rsidR="00055B9F" w:rsidRPr="000B6826">
        <w:rPr>
          <w:rFonts w:ascii="Times New Roman" w:hAnsi="Times New Roman"/>
          <w:iCs/>
          <w:color w:val="000000"/>
        </w:rPr>
        <w:t xml:space="preserve"> </w:t>
      </w:r>
      <w:r w:rsidR="00055B9F" w:rsidRPr="000B6826">
        <w:rPr>
          <w:rFonts w:ascii="Times New Roman" w:eastAsia="宋体" w:hAnsi="Times New Roman"/>
          <w:iCs/>
          <w:color w:val="000000"/>
          <w:lang w:eastAsia="zh-CN"/>
        </w:rPr>
        <w:t xml:space="preserve">the commonly used </w:t>
      </w:r>
      <w:r w:rsidR="00A51AFA">
        <w:rPr>
          <w:rFonts w:ascii="Times New Roman" w:eastAsia="宋体" w:hAnsi="Times New Roman"/>
          <w:iCs/>
          <w:color w:val="000000"/>
          <w:lang w:val="en-GB" w:eastAsia="zh-CN"/>
        </w:rPr>
        <w:t xml:space="preserve">bulk </w:t>
      </w:r>
      <w:r w:rsidR="00055B9F" w:rsidRPr="000B6826">
        <w:rPr>
          <w:rFonts w:ascii="Times New Roman" w:eastAsia="宋体" w:hAnsi="Times New Roman"/>
          <w:iCs/>
          <w:color w:val="000000"/>
          <w:lang w:eastAsia="zh-CN"/>
        </w:rPr>
        <w:t>piezoelectric crystals (</w:t>
      </w:r>
      <w:r w:rsidR="00055B9F" w:rsidRPr="000B6826">
        <w:rPr>
          <w:rFonts w:ascii="Times New Roman" w:eastAsia="宋体" w:hAnsi="Times New Roman"/>
          <w:lang w:eastAsia="zh-CN"/>
        </w:rPr>
        <w:t>quartz, LiNbO</w:t>
      </w:r>
      <w:r w:rsidR="00055B9F" w:rsidRPr="000B6826">
        <w:rPr>
          <w:rFonts w:ascii="Times New Roman" w:eastAsia="宋体" w:hAnsi="Times New Roman"/>
          <w:vertAlign w:val="subscript"/>
          <w:lang w:eastAsia="zh-CN"/>
        </w:rPr>
        <w:t>3</w:t>
      </w:r>
      <w:r w:rsidR="00055B9F" w:rsidRPr="000B6826">
        <w:rPr>
          <w:rFonts w:ascii="Times New Roman" w:eastAsia="宋体" w:hAnsi="Times New Roman"/>
          <w:lang w:eastAsia="zh-CN"/>
        </w:rPr>
        <w:t xml:space="preserve"> and LiTaO</w:t>
      </w:r>
      <w:r w:rsidR="00055B9F" w:rsidRPr="000B6826">
        <w:rPr>
          <w:rFonts w:ascii="Times New Roman" w:eastAsia="宋体" w:hAnsi="Times New Roman"/>
          <w:vertAlign w:val="subscript"/>
          <w:lang w:eastAsia="zh-CN"/>
        </w:rPr>
        <w:t>3</w:t>
      </w:r>
      <w:r w:rsidR="00055B9F" w:rsidRPr="000B6826">
        <w:rPr>
          <w:rFonts w:ascii="Times New Roman" w:eastAsia="宋体" w:hAnsi="Times New Roman"/>
          <w:iCs/>
          <w:color w:val="000000"/>
          <w:lang w:eastAsia="zh-CN"/>
        </w:rPr>
        <w:t xml:space="preserve">) are </w:t>
      </w:r>
      <w:r w:rsidR="00055B9F" w:rsidRPr="000B6826">
        <w:rPr>
          <w:rFonts w:ascii="Times New Roman" w:hAnsi="Times New Roman"/>
          <w:iCs/>
          <w:color w:val="000000"/>
        </w:rPr>
        <w:t>brittle</w:t>
      </w:r>
      <w:r w:rsidR="00055B9F" w:rsidRPr="000B6826">
        <w:rPr>
          <w:rFonts w:ascii="Times New Roman" w:eastAsia="宋体" w:hAnsi="Times New Roman"/>
          <w:iCs/>
          <w:color w:val="000000"/>
          <w:lang w:eastAsia="zh-CN"/>
        </w:rPr>
        <w:t>,</w:t>
      </w:r>
      <w:r w:rsidR="00055B9F" w:rsidRPr="000B6826">
        <w:rPr>
          <w:rFonts w:ascii="Times New Roman" w:hAnsi="Times New Roman"/>
          <w:iCs/>
          <w:color w:val="000000"/>
        </w:rPr>
        <w:t xml:space="preserve"> expensive</w:t>
      </w:r>
      <w:r w:rsidR="00055B9F" w:rsidRPr="000B6826">
        <w:rPr>
          <w:rFonts w:ascii="Times New Roman" w:eastAsia="宋体" w:hAnsi="Times New Roman"/>
          <w:iCs/>
          <w:color w:val="000000"/>
          <w:lang w:eastAsia="zh-CN"/>
        </w:rPr>
        <w:t xml:space="preserve"> and</w:t>
      </w:r>
      <w:r w:rsidR="00055B9F" w:rsidRPr="000B6826">
        <w:rPr>
          <w:rFonts w:ascii="Times New Roman" w:hAnsi="Times New Roman"/>
          <w:iCs/>
          <w:color w:val="000000"/>
        </w:rPr>
        <w:t xml:space="preserve"> </w:t>
      </w:r>
      <w:r w:rsidR="00055B9F" w:rsidRPr="000B6826">
        <w:rPr>
          <w:rFonts w:ascii="Times New Roman" w:eastAsia="宋体" w:hAnsi="Times New Roman"/>
          <w:iCs/>
          <w:color w:val="000000"/>
          <w:lang w:eastAsia="zh-CN"/>
        </w:rPr>
        <w:t>in</w:t>
      </w:r>
      <w:r w:rsidR="00055B9F" w:rsidRPr="000B6826">
        <w:rPr>
          <w:rFonts w:ascii="Times New Roman" w:hAnsi="Times New Roman"/>
          <w:iCs/>
          <w:color w:val="000000"/>
        </w:rPr>
        <w:t xml:space="preserve">convenient </w:t>
      </w:r>
      <w:r w:rsidR="00A27CA3">
        <w:rPr>
          <w:rFonts w:ascii="Times New Roman" w:hAnsi="Times New Roman"/>
          <w:iCs/>
          <w:color w:val="000000"/>
          <w:lang w:val="en-US"/>
        </w:rPr>
        <w:t xml:space="preserve">for integration </w:t>
      </w:r>
      <w:r w:rsidR="00A51AFA">
        <w:rPr>
          <w:rFonts w:ascii="Times New Roman" w:hAnsi="Times New Roman"/>
          <w:iCs/>
          <w:color w:val="000000"/>
          <w:lang w:val="en-US"/>
        </w:rPr>
        <w:t>with</w:t>
      </w:r>
      <w:r w:rsidR="00A27CA3">
        <w:rPr>
          <w:rFonts w:ascii="Times New Roman" w:hAnsi="Times New Roman"/>
          <w:iCs/>
          <w:color w:val="000000"/>
          <w:lang w:val="en-US"/>
        </w:rPr>
        <w:t xml:space="preserve"> </w:t>
      </w:r>
      <w:r w:rsidR="00055B9F" w:rsidRPr="000B6826">
        <w:rPr>
          <w:rFonts w:ascii="Times New Roman" w:hAnsi="Times New Roman"/>
          <w:iCs/>
          <w:color w:val="000000"/>
        </w:rPr>
        <w:t>microelectronics and multiple sensing or microfluidic</w:t>
      </w:r>
      <w:r w:rsidR="00A51AFA">
        <w:rPr>
          <w:rFonts w:ascii="Times New Roman" w:hAnsi="Times New Roman"/>
          <w:iCs/>
          <w:color w:val="000000"/>
          <w:lang w:val="en-GB"/>
        </w:rPr>
        <w:t xml:space="preserve"> functions </w:t>
      </w:r>
      <w:r w:rsidR="00055B9F" w:rsidRPr="000B6826">
        <w:rPr>
          <w:rFonts w:ascii="Times New Roman" w:hAnsi="Times New Roman"/>
          <w:iCs/>
          <w:color w:val="000000"/>
        </w:rPr>
        <w:t>into a lab-on-chip</w:t>
      </w:r>
      <w:r w:rsidR="00055B9F" w:rsidRPr="000B6826">
        <w:rPr>
          <w:rFonts w:ascii="Times New Roman" w:eastAsia="宋体" w:hAnsi="Times New Roman"/>
          <w:iCs/>
          <w:color w:val="000000"/>
          <w:lang w:eastAsia="zh-CN"/>
        </w:rPr>
        <w:t xml:space="preserve">, </w:t>
      </w:r>
      <w:r w:rsidR="00A51AFA">
        <w:rPr>
          <w:rFonts w:ascii="Times New Roman" w:eastAsia="宋体" w:hAnsi="Times New Roman"/>
          <w:iCs/>
          <w:color w:val="000000"/>
          <w:lang w:val="en-GB" w:eastAsia="zh-CN"/>
        </w:rPr>
        <w:t xml:space="preserve">thus </w:t>
      </w:r>
      <w:r w:rsidR="00055B9F" w:rsidRPr="000B6826">
        <w:rPr>
          <w:rFonts w:ascii="Times New Roman" w:eastAsia="宋体" w:hAnsi="Times New Roman"/>
          <w:iCs/>
          <w:color w:val="000000"/>
          <w:lang w:eastAsia="zh-CN"/>
        </w:rPr>
        <w:t xml:space="preserve">not suitable for </w:t>
      </w:r>
      <w:r w:rsidR="00055B9F" w:rsidRPr="000B6826">
        <w:rPr>
          <w:rFonts w:ascii="Times New Roman" w:hAnsi="Times New Roman"/>
          <w:iCs/>
          <w:color w:val="000000"/>
        </w:rPr>
        <w:t>low</w:t>
      </w:r>
      <w:r w:rsidR="00055B9F" w:rsidRPr="000B6826">
        <w:rPr>
          <w:rFonts w:ascii="Times New Roman" w:eastAsia="宋体" w:hAnsi="Times New Roman"/>
          <w:iCs/>
          <w:color w:val="000000"/>
          <w:lang w:eastAsia="zh-CN"/>
        </w:rPr>
        <w:t>-</w:t>
      </w:r>
      <w:r w:rsidR="00055B9F" w:rsidRPr="000B6826">
        <w:rPr>
          <w:rFonts w:ascii="Times New Roman" w:hAnsi="Times New Roman"/>
          <w:iCs/>
          <w:color w:val="000000"/>
        </w:rPr>
        <w:t>cost</w:t>
      </w:r>
      <w:r w:rsidR="00055B9F" w:rsidRPr="000B6826">
        <w:rPr>
          <w:rFonts w:ascii="Times New Roman" w:eastAsia="宋体" w:hAnsi="Times New Roman"/>
          <w:iCs/>
          <w:color w:val="000000"/>
          <w:lang w:eastAsia="zh-CN"/>
        </w:rPr>
        <w:t>, disposable point of care application</w:t>
      </w:r>
      <w:r w:rsidR="00865535">
        <w:rPr>
          <w:rFonts w:ascii="Times New Roman" w:eastAsia="宋体" w:hAnsi="Times New Roman"/>
          <w:iCs/>
          <w:color w:val="000000"/>
          <w:lang w:val="en-US" w:eastAsia="zh-CN"/>
        </w:rPr>
        <w:t>s</w:t>
      </w:r>
      <w:r w:rsidR="00055B9F" w:rsidRPr="000B6826">
        <w:rPr>
          <w:rFonts w:ascii="Times New Roman" w:eastAsia="宋体" w:hAnsi="Times New Roman"/>
          <w:iCs/>
          <w:color w:val="000000"/>
          <w:lang w:eastAsia="zh-CN"/>
        </w:rPr>
        <w:t>.</w:t>
      </w:r>
    </w:p>
    <w:p w:rsidR="00A71F71" w:rsidRPr="000B6826" w:rsidRDefault="00055B9F" w:rsidP="00127FB2">
      <w:pPr>
        <w:pStyle w:val="Maintext"/>
        <w:ind w:firstLineChars="100" w:firstLine="240"/>
        <w:rPr>
          <w:rFonts w:ascii="Times New Roman" w:eastAsia="宋体" w:hAnsi="Times New Roman"/>
          <w:lang w:eastAsia="zh-CN"/>
        </w:rPr>
      </w:pPr>
      <w:r w:rsidRPr="000B6826">
        <w:rPr>
          <w:rFonts w:ascii="Times New Roman" w:eastAsia="宋体" w:hAnsi="Times New Roman"/>
          <w:lang w:eastAsia="zh-CN"/>
        </w:rPr>
        <w:t>Piezoelectric thin film</w:t>
      </w:r>
      <w:r w:rsidR="00A51AFA">
        <w:rPr>
          <w:rFonts w:ascii="Times New Roman" w:eastAsia="宋体" w:hAnsi="Times New Roman"/>
          <w:lang w:val="en-GB" w:eastAsia="zh-CN"/>
        </w:rPr>
        <w:t>s</w:t>
      </w:r>
      <w:r w:rsidRPr="000B6826">
        <w:rPr>
          <w:rFonts w:ascii="Times New Roman" w:eastAsia="宋体" w:hAnsi="Times New Roman"/>
          <w:lang w:eastAsia="zh-CN"/>
        </w:rPr>
        <w:t xml:space="preserve"> deposited on Si </w:t>
      </w:r>
      <w:r w:rsidR="00A51AFA">
        <w:rPr>
          <w:rFonts w:ascii="Times New Roman" w:eastAsia="宋体" w:hAnsi="Times New Roman"/>
          <w:lang w:val="en-GB" w:eastAsia="zh-CN"/>
        </w:rPr>
        <w:t>are</w:t>
      </w:r>
      <w:r w:rsidRPr="000B6826">
        <w:rPr>
          <w:rFonts w:ascii="Times New Roman" w:eastAsia="宋体" w:hAnsi="Times New Roman"/>
          <w:lang w:eastAsia="zh-CN"/>
        </w:rPr>
        <w:t xml:space="preserve"> promising for integration with electronic circuitry, aiming for disposa</w:t>
      </w:r>
      <w:r w:rsidR="00865535">
        <w:rPr>
          <w:rFonts w:ascii="Times New Roman" w:eastAsia="宋体" w:hAnsi="Times New Roman"/>
          <w:lang w:val="en-US" w:eastAsia="zh-CN"/>
        </w:rPr>
        <w:t>bility</w:t>
      </w:r>
      <w:r w:rsidRPr="000B6826">
        <w:rPr>
          <w:rFonts w:ascii="Times New Roman" w:eastAsia="宋体" w:hAnsi="Times New Roman"/>
          <w:lang w:eastAsia="zh-CN"/>
        </w:rPr>
        <w:t>, low-price and mass production</w:t>
      </w:r>
      <w:r w:rsidR="009A2E8A">
        <w:rPr>
          <w:rFonts w:ascii="Times New Roman" w:eastAsia="宋体" w:hAnsi="Times New Roman"/>
          <w:lang w:val="en-US" w:eastAsia="zh-CN"/>
        </w:rPr>
        <w:t xml:space="preserve"> </w:t>
      </w:r>
      <w:r w:rsidR="0053216F">
        <w:rPr>
          <w:rFonts w:ascii="Times New Roman" w:eastAsia="宋体" w:hAnsi="Times New Roman"/>
          <w:lang w:eastAsia="zh-CN"/>
        </w:rPr>
        <w:fldChar w:fldCharType="begin" w:fldLock="1"/>
      </w:r>
      <w:r w:rsidR="00D63F4D">
        <w:rPr>
          <w:rFonts w:ascii="Times New Roman" w:eastAsia="宋体" w:hAnsi="Times New Roman"/>
          <w:lang w:eastAsia="zh-CN"/>
        </w:rPr>
        <w:instrText>ADDIN CSL_CITATION { "citationItems" : [ { "id" : "ITEM-1", "itemData" : { "ISBN" : "0885-3010", "author" : [ { "dropping-particle" : "", "family" : "Brizoual", "given" : "L L", "non-dropping-particle" : "", "parse-names" : false, "suffix" : "" }, { "dropping-particle" : "", "family" : "Elmazria", "given" : "O", "non-dropping-particle" : "", "parse-names" : false, "suffix" : "" }, { "dropping-particle" : "", "family" : "Zhgoon", "given" : "S", "non-dropping-particle" : "", "parse-names" : false, "suffix" : "" }, { "dropping-particle" : "", "family" : "Soussou", "given" : "A", "non-dropping-particle" : "", "parse-names" : false, "suffix" : "" }, { "dropping-particle" : "", "family" : "Sarry", "given" : "F", "non-dropping-particle" : "", "parse-names" : false, "suffix" : "" }, { "dropping-particle" : "", "family" : "Djouadi", "given" : "M A", "non-dropping-particle" : "", "parse-names" : false, "suffix" : "" } ], "container-title" : "Ultrasonics, Ferroelectrics and Frequency Control, IEEE Transactions on", "genre" : "Journal Article", "id" : "ITEM-1", "issue" : "8", "issued" : { "date-parts" : [ [ "2010" ] ] }, "page" : "1818-1824", "title" : "AlN/ZnO/diamond waveguiding layer acoustic wave structure: Theoretical and experimental results", "type" : "article-journal", "volume" : "57" }, "uris" : [ "http://www.mendeley.com/documents/?uuid=cb235111-5d97-4b45-b392-98e48def4412" ] }, { "id" : "ITEM-2", "itemData" : { "ISBN" : "0169-4332", "author" : [ { "dropping-particle" : "", "family" : "Assouar", "given" : "M B", "non-dropping-particle" : "", "parse-names" : false, "suffix" : "" }, { "dropping-particle" : "", "family" : "Elmazria", "given" : "O", "non-dropping-particle" : "", "parse-names" : false, "suffix" : "" }, { "dropping-particle" : "", "family" : "Jim\u00e9nez Riob\u00f3o", "given" : "R", "non-dropping-particle" : "", "parse-names" : false, "suffix" : "" }, { "dropping-particle" : "", "family" : "Sarry", "given" : "F", "non-dropping-particle" : "", "parse-names" : false, "suffix" : "" }, { "dropping-particle" : "", "family" : "Alnot", "given" : "P", "non-dropping-particle" : "", "parse-names" : false, "suffix" : "" } ], "container-title" : "Applied Surface Science", "genre" : "Journal Article", "id" : "ITEM-2", "issue" : "1-4", "issued" : { "date-parts" : [ [ "2000" ] ] }, "page" : "200-204", "title" : "Modelling of SAW filter based on ZnO/diamond/Si layered structure including velocity dispersion", "type" : "article-journal", "volume" : "164" }, "uris" : [ "http://www.mendeley.com/documents/?uuid=c080d01e-ebf2-4025-bcfb-03e0fe6f5e14" ] }, { "id" : "ITEM-3", "itemData" : { "DOI" : "10.1016/j.ultras.2004.01.034", "ISBN" : "0041-624X", "ISSN" : "0041624X", "PMID" : "15047319", "abstract" : "This article is focused on the analysis of the electroacoustic response of surface acoustic wave (SAW) filters made of aluminium nitride (AlN) thin films on various types of Si wafers. AlN films with (00\u00b72) orientation were deposited by RF reactive sputtering of an Al target in Ar and N2 admixtures on Si(100) and (111) wafers with resistivities ranging between 10 and 2000 \u03a9cm. The electroacoustic response of SAW filters with an acoustic wavelength of 40 \u03bcm was analysed by measuring the Sij parameters with a network analyser. We have determined that the out-of-band loss is directly related to the Si substrate resistivity, varying from 26 dB for 10 \u03a9cm to 55 dB for 2000 \u03a9cm. The SAW velocity depends on the orientation of the Si wafer, being approximately 4700 m/s for Si(111) and 5100 m/s for Si(100). The electroacoustic responses of the SAW filters were fitted by computations based on a simple circuital model that takes into account parasitic effects such as airborne electromagnetic coupling and conduction through the substrate. This procedure provides accurate values of the electromechanical coupling factor k2 even for devices with poor characteristics. Good quality SAW filters of AlN on high resistivity Si(100) wafers with k2 larger than 0.12% are demonstrated. \u00a9 2004 Elsevier B.V. All rights reserved.", "author" : [ { "dropping-particle" : "", "family" : "Clement", "given" : "M.", "non-dropping-particle" : "", "parse-names" : false, "suffix" : "" }, { "dropping-particle" : "", "family" : "Vergara", "given" : "L.", "non-dropping-particle" : "", "parse-names" : false, "suffix" : "" }, { "dropping-particle" : "", "family" : "Sangrador", "given" : "J.", "non-dropping-particle" : "", "parse-names" : false, "suffix" : "" }, { "dropping-particle" : "", "family" : "Iborra", "given" : "E.", "non-dropping-particle" : "", "parse-names" : false, "suffix" : "" }, { "dropping-particle" : "", "family" : "Sanz-Herv\u00e1s", "given" : "A.", "non-dropping-particle" : "", "parse-names" : false, "suffix" : "" } ], "container-title" : "Ultrasonics", "id" : "ITEM-3", "issue" : "1-9", "issued" : { "date-parts" : [ [ "2004" ] ] }, "page" : "403-407", "title" : "SAW characteristics of AlN films sputtered on silicon substrates", "type" : "article-journal", "volume" : "42" }, "uris" : [ "http://www.mendeley.com/documents/?uuid=9bd678c5-1d1e-486b-88e3-5658d1994812" ] }, { "id" : "ITEM-4", "itemData" : { "DOI" : "10.1016/j.ultras.2016.02.008", "ISSN" : "0041624X", "abstract" : "A flexible and low profile ultrasonic transducer was fabricated for non-destructive testing (NDT) applications by DC sputtering of 3 ??m thick, c-axis oriented, ZnO film on 50 ??m aluminium foil. Due to the thin foil-based construction, the transducer can be applied to curved objects and used in sites of restricted accessibility. The device has been used to demonstrate detection of simulated defects in a 45 mm diameter steel pipe, and for thickness measurement on a 3.1 mm thick flat carbon steel plate. Centre frequency measured on the flat plate was 24-29 MHz, with -6 dB bandwidth 4-7 MHz. The pulse duration depended on the couplant, at best 3 cycles or 0.12 ??s using SONO Ultragel or epoxy couplant. Transducer performance was found to be comparable to a commercial 10 MHz piezoelectric ultrasonic transducer.", "author" : [ { "dropping-particle" : "", "family" : "Hou", "given" : "Ruozhou", "non-dropping-particle" : "", "parse-names" : false, "suffix" : "" }, { "dropping-particle" : "", "family" : "Fu", "given" : "Yong Qing", "non-dropping-particle" : "", "parse-names" : false, "suffix" : "" }, { "dropping-particle" : "", "family" : "Hutson", "given" : "David", "non-dropping-particle" : "", "parse-names" : false, "suffix" : "" }, { "dropping-particle" : "", "family" : "Zhao", "given" : "Chao", "non-dropping-particle" : "", "parse-names" : false, "suffix" : "" }, { "dropping-particle" : "", "family" : "Gimenez", "given" : "Esteban", "non-dropping-particle" : "", "parse-names" : false, "suffix" : "" }, { "dropping-particle" : "", "family" : "Kirk", "given" : "Katherine J.", "non-dropping-particle" : "", "parse-names" : false, "suffix" : "" } ], "container-title" : "Ultrasonics", "id" : "ITEM-4", "issued" : { "date-parts" : [ [ "2016" ] ] }, "page" : "54-60", "publisher" : "Elsevier B.V.", "title" : "Use of sputtered zinc oxide film on aluminium foil substrate to produce a flexible and low profile ultrasonic transducer", "type" : "article-journal", "volume" : "68" }, "uris" : [ "http://www.mendeley.com/documents/?uuid=2ab7250b-df91-4b3d-b5ce-941095945f94" ] } ], "mendeley" : { "formattedCitation" : "[19\u201322]", "plainTextFormattedCitation" : "[19\u201322]", "previouslyFormattedCitation" : "[19\u201322]" }, "properties" : { "noteIndex" : 0 }, "schema" : "https://github.com/citation-style-language/schema/raw/master/csl-citation.json" }</w:instrText>
      </w:r>
      <w:r w:rsidR="0053216F">
        <w:rPr>
          <w:rFonts w:ascii="Times New Roman" w:eastAsia="宋体" w:hAnsi="Times New Roman"/>
          <w:lang w:eastAsia="zh-CN"/>
        </w:rPr>
        <w:fldChar w:fldCharType="separate"/>
      </w:r>
      <w:r w:rsidR="0053216F" w:rsidRPr="0053216F">
        <w:rPr>
          <w:rFonts w:ascii="Times New Roman" w:eastAsia="宋体" w:hAnsi="Times New Roman"/>
          <w:noProof/>
          <w:lang w:eastAsia="zh-CN"/>
        </w:rPr>
        <w:t>[19–22]</w:t>
      </w:r>
      <w:r w:rsidR="0053216F">
        <w:rPr>
          <w:rFonts w:ascii="Times New Roman" w:eastAsia="宋体" w:hAnsi="Times New Roman"/>
          <w:lang w:eastAsia="zh-CN"/>
        </w:rPr>
        <w:fldChar w:fldCharType="end"/>
      </w:r>
      <w:r w:rsidR="0053216F">
        <w:rPr>
          <w:rFonts w:ascii="Times New Roman" w:eastAsia="宋体" w:hAnsi="Times New Roman"/>
          <w:lang w:val="en-US" w:eastAsia="zh-CN"/>
        </w:rPr>
        <w:t xml:space="preserve">. </w:t>
      </w:r>
      <w:r w:rsidR="00127FB2" w:rsidRPr="000B6826">
        <w:rPr>
          <w:rFonts w:ascii="Times New Roman" w:eastAsia="宋体" w:hAnsi="Times New Roman"/>
          <w:lang w:eastAsia="zh-CN"/>
        </w:rPr>
        <w:t xml:space="preserve">Among the commonly used piezoelectric thin films, </w:t>
      </w:r>
      <w:proofErr w:type="spellStart"/>
      <w:r w:rsidR="00127FB2" w:rsidRPr="000B6826">
        <w:rPr>
          <w:rFonts w:ascii="Times New Roman" w:eastAsia="宋体" w:hAnsi="Times New Roman"/>
          <w:lang w:eastAsia="zh-CN"/>
        </w:rPr>
        <w:t>ZnO</w:t>
      </w:r>
      <w:proofErr w:type="spellEnd"/>
      <w:r w:rsidR="00127FB2" w:rsidRPr="000B6826">
        <w:rPr>
          <w:rFonts w:ascii="Times New Roman" w:eastAsia="宋体" w:hAnsi="Times New Roman"/>
          <w:lang w:eastAsia="zh-CN"/>
        </w:rPr>
        <w:t xml:space="preserve"> exhibits </w:t>
      </w:r>
      <w:r w:rsidR="00A51AFA">
        <w:rPr>
          <w:rFonts w:ascii="Times New Roman" w:eastAsia="宋体" w:hAnsi="Times New Roman"/>
          <w:lang w:val="en-GB" w:eastAsia="zh-CN"/>
        </w:rPr>
        <w:t>a</w:t>
      </w:r>
      <w:r w:rsidR="00127FB2" w:rsidRPr="000B6826">
        <w:rPr>
          <w:rFonts w:ascii="Times New Roman" w:eastAsia="宋体" w:hAnsi="Times New Roman"/>
          <w:lang w:eastAsia="zh-CN"/>
        </w:rPr>
        <w:t xml:space="preserve"> high </w:t>
      </w:r>
      <w:r w:rsidR="00A51AFA">
        <w:rPr>
          <w:rFonts w:ascii="Times New Roman" w:eastAsia="宋体" w:hAnsi="Times New Roman"/>
          <w:lang w:val="en-GB" w:eastAsia="zh-CN"/>
        </w:rPr>
        <w:t xml:space="preserve">value of </w:t>
      </w:r>
      <w:r w:rsidR="00127FB2" w:rsidRPr="000B6826">
        <w:rPr>
          <w:rFonts w:ascii="Times New Roman" w:eastAsia="宋体" w:hAnsi="Times New Roman"/>
          <w:i/>
          <w:lang w:eastAsia="zh-CN"/>
        </w:rPr>
        <w:t>K</w:t>
      </w:r>
      <w:r w:rsidR="00127FB2" w:rsidRPr="000B6826">
        <w:rPr>
          <w:rFonts w:ascii="Times New Roman" w:eastAsia="宋体" w:hAnsi="Times New Roman"/>
          <w:vertAlign w:val="superscript"/>
          <w:lang w:eastAsia="zh-CN"/>
        </w:rPr>
        <w:t>2</w:t>
      </w:r>
      <w:r w:rsidR="00127FB2" w:rsidRPr="000B6826">
        <w:rPr>
          <w:rFonts w:ascii="Times New Roman" w:eastAsia="宋体" w:hAnsi="Times New Roman"/>
          <w:lang w:eastAsia="zh-CN"/>
        </w:rPr>
        <w:t xml:space="preserve">, </w:t>
      </w:r>
      <w:r w:rsidR="00865535">
        <w:rPr>
          <w:rFonts w:ascii="Times New Roman" w:eastAsia="宋体" w:hAnsi="Times New Roman"/>
          <w:lang w:val="en-US" w:eastAsia="zh-CN"/>
        </w:rPr>
        <w:t>and</w:t>
      </w:r>
      <w:r w:rsidR="00865535" w:rsidRPr="000B6826">
        <w:rPr>
          <w:rFonts w:ascii="Times New Roman" w:eastAsia="宋体" w:hAnsi="Times New Roman"/>
          <w:lang w:eastAsia="zh-CN"/>
        </w:rPr>
        <w:t xml:space="preserve"> </w:t>
      </w:r>
      <w:r w:rsidR="00127FB2" w:rsidRPr="000B6826">
        <w:rPr>
          <w:rFonts w:ascii="Times New Roman" w:eastAsia="宋体" w:hAnsi="Times New Roman"/>
          <w:lang w:eastAsia="zh-CN"/>
        </w:rPr>
        <w:t xml:space="preserve">is </w:t>
      </w:r>
      <w:r w:rsidR="00CB7B71">
        <w:rPr>
          <w:rFonts w:ascii="Times New Roman" w:eastAsia="宋体" w:hAnsi="Times New Roman"/>
          <w:lang w:val="en-US" w:eastAsia="zh-CN"/>
        </w:rPr>
        <w:t>competitive</w:t>
      </w:r>
      <w:r w:rsidR="00CB7B71" w:rsidRPr="000B6826">
        <w:rPr>
          <w:rFonts w:ascii="Times New Roman" w:eastAsia="宋体" w:hAnsi="Times New Roman"/>
          <w:lang w:eastAsia="zh-CN"/>
        </w:rPr>
        <w:t xml:space="preserve"> </w:t>
      </w:r>
      <w:r w:rsidR="00127FB2" w:rsidRPr="000B6826">
        <w:rPr>
          <w:rFonts w:ascii="Times New Roman" w:eastAsia="宋体" w:hAnsi="Times New Roman"/>
          <w:lang w:eastAsia="zh-CN"/>
        </w:rPr>
        <w:t>for SAW sensing application</w:t>
      </w:r>
      <w:r w:rsidR="00865535">
        <w:rPr>
          <w:rFonts w:ascii="Times New Roman" w:eastAsia="宋体" w:hAnsi="Times New Roman"/>
          <w:lang w:val="en-US" w:eastAsia="zh-CN"/>
        </w:rPr>
        <w:t>s</w:t>
      </w:r>
      <w:r w:rsidR="009A2E8A">
        <w:rPr>
          <w:rFonts w:ascii="Times New Roman" w:eastAsia="宋体" w:hAnsi="Times New Roman"/>
          <w:lang w:val="en-US" w:eastAsia="zh-CN"/>
        </w:rPr>
        <w:t xml:space="preserve"> </w:t>
      </w:r>
      <w:r w:rsidR="0053216F">
        <w:rPr>
          <w:rFonts w:ascii="Times New Roman" w:eastAsia="宋体" w:hAnsi="Times New Roman"/>
          <w:lang w:eastAsia="zh-CN"/>
        </w:rPr>
        <w:fldChar w:fldCharType="begin" w:fldLock="1"/>
      </w:r>
      <w:r w:rsidR="0053216F">
        <w:rPr>
          <w:rFonts w:ascii="Times New Roman" w:eastAsia="宋体" w:hAnsi="Times New Roman"/>
          <w:lang w:eastAsia="zh-CN"/>
        </w:rPr>
        <w:instrText>ADDIN CSL_CITATION { "citationItems" : [ { "id" : "ITEM-1", "itemData" : { "DOI" : "10.1016/j.snb.2014.04.046", "ISSN" : "09254005", "author" : [ { "dropping-particle" : "", "family" : "Tang", "given" : "Yong-Liang", "non-dropping-particle" : "", "parse-names" : false, "suffix" : "" }, { "dropping-particle" : "", "family" : "Li", "given" : "Zhi-Jie", "non-dropping-particle" : "", "parse-names" : false, "suffix" : "" }, { "dropping-particle" : "", "family" : "Ma", "given" : "Jin-Yi", "non-dropping-particle" : "", "parse-names" : false, "suffix" : "" }, { "dropping-particle" : "", "family" : "Guo", "given" : "Yuan-Jun", "non-dropping-particle" : "", "parse-names" : false, "suffix" : "" }, { "dropping-particle" : "", "family" : "Fu", "given" : "Yong-Qing", "non-dropping-particle" : "", "parse-names" : false, "suffix" : "" }, { "dropping-particle" : "", "family" : "Zu", "given" : "Xiao-Tao", "non-dropping-particle" : "", "parse-names" : false, "suffix" : "" } ], "container-title" : "Sensors and Actuators B: Chemical", "id" : "ITEM-1", "issued" : { "date-parts" : [ [ "2014", "10" ] ] }, "page" : "114-121", "publisher" : "Elsevier B.V.", "title" : "Ammonia gas sensors based on ZnO/SiO2 bi-layer nanofilms on ST-cut quartz surface acoustic wave devices", "type" : "article-journal", "volume" : "201" }, "uris" : [ "http://www.mendeley.com/documents/?uuid=dfcfb907-6180-423a-bef6-12e293a8501a" ] }, { "id" : "ITEM-2", "itemData" : { "ISBN" : "0925-4005", "author" : [ { "dropping-particle" : "", "family" : "Fan", "given" : "L", "non-dropping-particle" : "", "parse-names" : false, "suffix" : "" }, { "dropping-particle" : "", "family" : "Ge", "given" : "H", "non-dropping-particle" : "", "parse-names" : false, "suffix" : "" }, { "dropping-particle" : "", "family" : "Zhang", "given" : "S", "non-dropping-particle" : "", "parse-names" : false, "suffix" : "" }, { "dropping-particle" : "", "family" : "Zhang", "given" : "H", "non-dropping-particle" : "", "parse-names" : false, "suffix" : "" }, { "dropping-particle" : "", "family" : "Zhu", "given" : "J", "non-dropping-particle" : "", "parse-names" : false, "suffix" : "" } ], "container-title" : "Sensors and Actuators B: Chemical", "genre" : "Journal Article", "id" : "ITEM-2", "issued" : { "date-parts" : [ [ "2011" ] ] }, "title" : "Optimization of sensitivity induced by surface conductivity and sorbed mass in surface acoustic wave gas sensors", "type" : "article-journal" }, "uris" : [ "http://www.mendeley.com/documents/?uuid=b3054892-f889-4a10-b534-c431ef3ff814" ] }, { "id" : "ITEM-3", "itemData" : { "DOI" : "10.1016/j.ultras.2012.07.002", "ISBN" : "0041-624X", "ISSN" : "1874-9968", "PMID" : "22840373", "abstract" : "The investigations of the propagation of the SAW in the multilayered structures have been of great interest since the combination of the surface acoustic wave (SAW) technology with the microelectromechanical system (MEMS) technology comes true. In this paper, the recursive asymptotic method (RAM) is applied to analysis the propagation of the SAW in the ZnO-SiO(2)-Si multilayered structure. The influences of the ZnO layer thickness and the SiO(2) layer thickness to the phase velocity and the electro-mechanical coupling coefficient for the Rayleigh wave and Love wave are discussed. The Love mode wave is found to be predominantly generated since the c-axis of the ZnO film is generally perpendicular to the substrate. In order to prove the theoretical results, a series of Love mode SAW devices based on the ZnO-SiO(2)-Si multilayered structure is fabricated by micromachining, and their frequency responses are detected. The experimental results are found to be mainly consistent with the theoretical ones except the little larger velocities induced by the residual stresses produced in the fabrication process of the films. The deviation of the experimental results from the theoretical ones is reduced by thermal annealing.", "author" : [ { "dropping-particle" : "", "family" : "Zhang", "given" : "Zuwei", "non-dropping-particle" : "", "parse-names" : false, "suffix" : "" }, { "dropping-particle" : "", "family" : "Wen", "given" : "Zhiyu", "non-dropping-particle" : "", "parse-names" : false, "suffix" : "" }, { "dropping-particle" : "", "family" : "Wang", "given" : "Chunmei", "non-dropping-particle" : "", "parse-names" : false, "suffix" : "" } ], "container-title" : "Ultrasonics", "id" : "ITEM-3", "issue" : "2", "issued" : { "date-parts" : [ [ "2013" ] ] }, "page" : "363-8", "title" : "Investigation of surface acoustic waves propagating in ZnO-SiO2-Si multilayer structure.", "type" : "article-journal", "volume" : "53" }, "uris" : [ "http://www.mendeley.com/documents/?uuid=93f37bb8-d1bd-4ed0-a9e7-f0a63180441a" ] }, { "id" : "ITEM-4", "itemData" : { "DOI" : "10.1016/j.ultras.2015.01.008", "ISSN" : "0041624X", "abstract" : "The paper presents the characteristics of vertically polarized surface waves generated in silicon substrate by acoustic coupling of bulk waves excited in a periodically patterned ZnO film on silicon. The finite element simulations are performed on the proposed patterned-ZnO/Si structure and vertically polarized modes in silicon are found to be dominant in the frequency dependent analysis. The generated modes in silicon are concentrated near the surface within a wavelength depth and exhibit surface wave properties. Dispersion curves of phase velocity and coupling coefficient for the surface modes are reported. The results indicate high electromechanical coupling coefficient of 6.4% as well as high phase velocity of 5332 m/s for the surface mode generated in silicon owing to the acoustic coupling of the first order bulk mode in ZnO pattern observed at ZnO height to wavelength ratio of 0.19.", "author" : [ { "dropping-particle" : "", "family" : "Sai Krishna Santosh", "given" : "G.", "non-dropping-particle" : "", "parse-names" : false, "suffix" : "" }, { "dropping-particle" : "", "family" : "Nemade", "given" : "Harshal B.", "non-dropping-particle" : "", "parse-names" : false, "suffix" : "" } ], "container-title" : "Ultrasonics", "id" : "ITEM-4", "issued" : { "date-parts" : [ [ "2015" ] ] }, "page" : "40-44", "publisher" : "Elsevier B.V.", "title" : "Investigation of properties of surface acoustic waves generated by periodically patterned ZnO on silicon substrate", "type" : "article-journal", "volume" : "59" }, "uris" : [ "http://www.mendeley.com/documents/?uuid=71b64992-1a7e-4a1d-b343-e9e9ea141a51" ] } ], "mendeley" : { "formattedCitation" : "[23\u201326]", "plainTextFormattedCitation" : "[23\u201326]", "previouslyFormattedCitation" : "[23\u201326]" }, "properties" : { "noteIndex" : 0 }, "schema" : "https://github.com/citation-style-language/schema/raw/master/csl-citation.json" }</w:instrText>
      </w:r>
      <w:r w:rsidR="0053216F">
        <w:rPr>
          <w:rFonts w:ascii="Times New Roman" w:eastAsia="宋体" w:hAnsi="Times New Roman"/>
          <w:lang w:eastAsia="zh-CN"/>
        </w:rPr>
        <w:fldChar w:fldCharType="separate"/>
      </w:r>
      <w:r w:rsidR="0053216F" w:rsidRPr="0053216F">
        <w:rPr>
          <w:rFonts w:ascii="Times New Roman" w:eastAsia="宋体" w:hAnsi="Times New Roman"/>
          <w:noProof/>
          <w:lang w:eastAsia="zh-CN"/>
        </w:rPr>
        <w:t>[23–26]</w:t>
      </w:r>
      <w:r w:rsidR="0053216F">
        <w:rPr>
          <w:rFonts w:ascii="Times New Roman" w:eastAsia="宋体" w:hAnsi="Times New Roman"/>
          <w:lang w:eastAsia="zh-CN"/>
        </w:rPr>
        <w:fldChar w:fldCharType="end"/>
      </w:r>
      <w:r w:rsidR="00127FB2" w:rsidRPr="000B6826">
        <w:rPr>
          <w:rFonts w:ascii="Times New Roman" w:eastAsia="宋体" w:hAnsi="Times New Roman"/>
          <w:lang w:eastAsia="zh-CN"/>
        </w:rPr>
        <w:t xml:space="preserve">. Furthermore, </w:t>
      </w:r>
      <w:proofErr w:type="spellStart"/>
      <w:r w:rsidR="00127FB2" w:rsidRPr="000B6826">
        <w:rPr>
          <w:rFonts w:ascii="Times New Roman" w:eastAsia="宋体" w:hAnsi="Times New Roman"/>
          <w:lang w:eastAsia="zh-CN"/>
        </w:rPr>
        <w:t>ZnO</w:t>
      </w:r>
      <w:proofErr w:type="spellEnd"/>
      <w:r w:rsidR="00127FB2" w:rsidRPr="000B6826">
        <w:rPr>
          <w:rFonts w:ascii="Times New Roman" w:eastAsia="宋体" w:hAnsi="Times New Roman"/>
          <w:lang w:eastAsia="zh-CN"/>
        </w:rPr>
        <w:t xml:space="preserve"> is bio-safe and shows </w:t>
      </w:r>
      <w:r w:rsidR="00A51AFA">
        <w:rPr>
          <w:rFonts w:ascii="Times New Roman" w:eastAsia="宋体" w:hAnsi="Times New Roman"/>
          <w:lang w:val="en-GB" w:eastAsia="zh-CN"/>
        </w:rPr>
        <w:t xml:space="preserve">a </w:t>
      </w:r>
      <w:r w:rsidR="00127FB2" w:rsidRPr="000B6826">
        <w:rPr>
          <w:rFonts w:ascii="Times New Roman" w:eastAsia="宋体" w:hAnsi="Times New Roman"/>
          <w:lang w:eastAsia="zh-CN"/>
        </w:rPr>
        <w:t>high affinity for binding biom</w:t>
      </w:r>
      <w:r w:rsidR="00A51AFA">
        <w:rPr>
          <w:rFonts w:ascii="Times New Roman" w:eastAsia="宋体" w:hAnsi="Times New Roman"/>
          <w:lang w:val="en-GB" w:eastAsia="zh-CN"/>
        </w:rPr>
        <w:t>olecules</w:t>
      </w:r>
      <w:r w:rsidR="00127FB2" w:rsidRPr="000B6826">
        <w:rPr>
          <w:rFonts w:ascii="Times New Roman" w:eastAsia="宋体" w:hAnsi="Times New Roman"/>
          <w:lang w:eastAsia="zh-CN"/>
        </w:rPr>
        <w:t xml:space="preserve">, </w:t>
      </w:r>
      <w:r w:rsidR="00865535">
        <w:rPr>
          <w:rFonts w:ascii="Times New Roman" w:eastAsia="宋体" w:hAnsi="Times New Roman"/>
          <w:lang w:val="en-US" w:eastAsia="zh-CN"/>
        </w:rPr>
        <w:t>making it</w:t>
      </w:r>
      <w:r w:rsidR="00127FB2" w:rsidRPr="000B6826">
        <w:rPr>
          <w:rFonts w:ascii="Times New Roman" w:eastAsia="宋体" w:hAnsi="Times New Roman"/>
          <w:lang w:eastAsia="zh-CN"/>
        </w:rPr>
        <w:t xml:space="preserve"> suitable for biomedical applications </w:t>
      </w:r>
      <w:r w:rsidR="00A51AFA">
        <w:rPr>
          <w:rFonts w:ascii="Times New Roman" w:eastAsia="宋体" w:hAnsi="Times New Roman"/>
          <w:lang w:val="en-US" w:eastAsia="zh-CN"/>
        </w:rPr>
        <w:t>to</w:t>
      </w:r>
      <w:r w:rsidR="00865535" w:rsidRPr="000B6826">
        <w:rPr>
          <w:rFonts w:ascii="Times New Roman" w:eastAsia="宋体" w:hAnsi="Times New Roman"/>
          <w:lang w:eastAsia="zh-CN"/>
        </w:rPr>
        <w:t xml:space="preserve"> </w:t>
      </w:r>
      <w:r w:rsidR="00127FB2" w:rsidRPr="000B6826">
        <w:rPr>
          <w:rFonts w:ascii="Times New Roman" w:eastAsia="宋体" w:hAnsi="Times New Roman"/>
          <w:lang w:eastAsia="zh-CN"/>
        </w:rPr>
        <w:t>immobilize and modify bi</w:t>
      </w:r>
      <w:r w:rsidR="00865535">
        <w:rPr>
          <w:rFonts w:ascii="Times New Roman" w:eastAsia="宋体" w:hAnsi="Times New Roman"/>
          <w:lang w:val="en-US" w:eastAsia="zh-CN"/>
        </w:rPr>
        <w:t>o</w:t>
      </w:r>
      <w:r w:rsidR="00127FB2" w:rsidRPr="000B6826">
        <w:rPr>
          <w:rFonts w:ascii="Times New Roman" w:eastAsia="宋体" w:hAnsi="Times New Roman"/>
          <w:lang w:eastAsia="zh-CN"/>
        </w:rPr>
        <w:t xml:space="preserve">molecular </w:t>
      </w:r>
      <w:r w:rsidR="00865535">
        <w:rPr>
          <w:rFonts w:ascii="Times New Roman" w:eastAsia="宋体" w:hAnsi="Times New Roman"/>
          <w:lang w:val="en-US" w:eastAsia="zh-CN"/>
        </w:rPr>
        <w:t xml:space="preserve">material </w:t>
      </w:r>
      <w:r w:rsidR="00127FB2" w:rsidRPr="000B6826">
        <w:rPr>
          <w:rFonts w:ascii="Times New Roman" w:eastAsia="宋体" w:hAnsi="Times New Roman"/>
          <w:lang w:eastAsia="zh-CN"/>
        </w:rPr>
        <w:t xml:space="preserve">without toxic effects </w:t>
      </w:r>
      <w:r w:rsidR="001E7E5E">
        <w:rPr>
          <w:rFonts w:ascii="Times New Roman" w:eastAsia="宋体" w:hAnsi="Times New Roman"/>
          <w:lang w:eastAsia="zh-CN"/>
        </w:rPr>
        <w:fldChar w:fldCharType="begin" w:fldLock="1"/>
      </w:r>
      <w:r w:rsidR="0053216F">
        <w:rPr>
          <w:rFonts w:ascii="Times New Roman" w:eastAsia="宋体" w:hAnsi="Times New Roman"/>
          <w:lang w:eastAsia="zh-CN"/>
        </w:rPr>
        <w:instrText>ADDIN CSL_CITATION { "citationItems" : [ { "id" : "ITEM-1", "itemData" : { "DOI" : "10.1016/j.bios.2008.04.011", "ISBN" : "0956-5663 (Print)\\r0956-5663 (Linking)", "ISSN" : "09565663", "PMID" : "18502114", "abstract" : "A novel high sensitivity ZnO/SiO2/Si Love mode surface acoustic wave (SAW) biosensor for the detection of interleukin-6 (IL-6), is reported. The biosensors operating at 747.7 MHz and 1.586 GHz were functionalized by immobilizing the monoclonal IL-6 antibody onto the ZnO biosensor surface both through direct surface adsorption and through covalent binding on gluteraldehyde. The morphology of the IL-6 antibody-protein complex was studied using scanning electron microscopy (SEM), and the mass of the IL-6 protein immobilized on the surface was measured from the frequency shift of the SAW resonator biosensor. The biosensor was shown to have extended linearity, which was observed to improve with higher sensor frequency and for IL-6 immobilization through the monoclonal antibody. Preliminary results of biosensor measurements of low levels of IL-6 in normal human serum are reported. The biosensor can be fully integrated with CMOS Si chips and developed as a portable real time detection system for the interleukin family of proteins in human serum. ?? 2008 Elsevier B.V.", "author" : [ { "dropping-particle" : "", "family" : "Krishnamoorthy", "given" : "Soumya", "non-dropping-particle" : "", "parse-names" : false, "suffix" : "" }, { "dropping-particle" : "", "family" : "Iliadis", "given" : "Agis A.", "non-dropping-particle" : "", "parse-names" : false, "suffix" : "" }, { "dropping-particle" : "", "family" : "Bei", "given" : "Thaleia", "non-dropping-particle" : "", "parse-names" : false, "suffix" : "" }, { "dropping-particle" : "", "family" : "Chrousos", "given" : "George P.", "non-dropping-particle" : "", "parse-names" : false, "suffix" : "" } ], "container-title" : "Biosensors and Bioelectronics", "id" : "ITEM-1", "issue" : "2", "issued" : { "date-parts" : [ [ "2008" ] ] }, "page" : "313-318", "title" : "An interleukin-6 ZnO/SiO2/Si surface acoustic wave biosensor", "type" : "article-journal", "volume" : "24" }, "uris" : [ "http://www.mendeley.com/documents/?uuid=23c5e145-e25a-4fc8-8796-8b814f1d0fb1" ] }, { "id" : "ITEM-2", "itemData" : { "DOI" : "10.1016/j.bios.2013.05.021", "ISBN" : "0956-5663", "ISSN" : "09565663", "PMID" : "23816847", "abstract" : "This work reports a high-performance Mn-doped ZnO multilayer structure Love mode surface acoustic wave (SAW) biosensor for the detection of blood sugar. The biosensor was functionalized via immobilizing glucose oxidase onto a pH-sensitive polymer which was attached on Mn-doped ZnO biosensor. The fabricated SAW glucose biosensor is highly sensitive, accurate and fast with good anti-interference. The sensitivity of the SAW glucose biosensor is 7.184MHz/mM and the accuracy is 6.96\u00d710-3mM, which is sensitive and accurate enough for glucose monitoring. A good degree of reversibility and stability of the glucose sensor is also demonstrated, which keeps a constant differential frequency shift up to 32 days. Concerning the time response to human serum, the glucose sensor shows a value of 4.6\u00b10.4min when increasing glucose concentrations and 7.1\u00b10.6min when decreasing, which is less than 10min and reach the fast response requirement for medical applications. The Mn-doped ZnO Love mode SAW biosensor can be fully integrated with CMOS Si chips and developed as a portable, passive and wireless real time detection system for blood sugar monitoring in human serum. \u00a9 2013 Elsevier B.V.", "author" : [ { "dropping-particle" : "", "family" : "Luo", "given" : "Jingting", "non-dropping-particle" : "", "parse-names" : false, "suffix" : "" }, { "dropping-particle" : "", "family" : "Luo", "given" : "Pingxiang", "non-dropping-particle" : "", "parse-names" : false, "suffix" : "" }, { "dropping-particle" : "", "family" : "Xie", "given" : "Min", "non-dropping-particle" : "", "parse-names" : false, "suffix" : "" }, { "dropping-particle" : "", "family" : "Du", "given" : "Ke", "non-dropping-particle" : "", "parse-names" : false, "suffix" : "" }, { "dropping-particle" : "", "family" : "Zhao", "given" : "Bixia", "non-dropping-particle" : "", "parse-names" : false, "suffix" : "" }, { "dropping-particle" : "", "family" : "Pan", "given" : "Feng", "non-dropping-particle" : "", "parse-names" : false, "suffix" : "" }, { "dropping-particle" : "", "family" : "Fan", "given" : "Ping", "non-dropping-particle" : "", "parse-names" : false, "suffix" : "" }, { "dropping-particle" : "", "family" : "Zeng", "given" : "Fei", "non-dropping-particle" : "", "parse-names" : false, "suffix" : "" }, { "dropping-particle" : "", "family" : "Zhang", "given" : "Dongping", "non-dropping-particle" : "", "parse-names" : false, "suffix" : "" }, { "dropping-particle" : "", "family" : "Zheng", "given" : "Zhuanghao", "non-dropping-particle" : "", "parse-names" : false, "suffix" : "" }, { "dropping-particle" : "", "family" : "Liang", "given" : "Guangxing", "non-dropping-particle" : "", "parse-names" : false, "suffix" : "" } ], "container-title" : "Biosensors and Bioelectronics", "id" : "ITEM-2", "issued" : { "date-parts" : [ [ "2013" ] ] }, "page" : "512-518", "title" : "A new type of glucose biosensor based on surface acoustic wave resonator using Mn-doped ZnO multilayer structure", "type" : "article-journal", "volume" : "49" }, "uris" : [ "http://www.mendeley.com/documents/?uuid=6a2779db-4baa-4cd1-8d79-687cee3f844c" ] }, { "id" : "ITEM-3", "itemData" : { "ISBN" : "0925-4005", "author" : [ { "dropping-particle" : "", "family" : "Fu", "given" : "Y Q", "non-dropping-particle" : "", "parse-names" : false, "suffix" : "" }, { "dropping-particle" : "", "family" : "Luo", "given" : "J K", "non-dropping-particle" : "", "parse-names" : false, "suffix" : "" }, { "dropping-particle" : "", "family" : "Du", "given" : "X Y", "non-dropping-particle" : "", "parse-names" : false, "suffix" : "" }, { "dropping-particle" : "", "family" : "Flewitt", "given" : "A J", "non-dropping-particle" : "", "parse-names" : false, "suffix" : "" }, { "dropping-particle" : "", "family" : "Li", "given" : "Y", "non-dropping-particle" : "", "parse-names" : false, "suffix" : "" }, { "dropping-particle" : "", "family" : "Markx", "given" : "G H", "non-dropping-particle" : "", "parse-names" : false, "suffix" : "" }, { "dropping-particle" : "", "family" : "Walton", "given" : "A J", "non-dropping-particle" : "", "parse-names" : false, "suffix" : "" }, { "dropping-particle" : "", "family" : "Milne", "given" : "W I", "non-dropping-particle" : "", "parse-names" : false, "suffix" : "" } ], "container-title" : "Sensors and Actuators B: Chemical", "genre" : "Journal Article", "id" : "ITEM-3", "issue" : "2", "issued" : { "date-parts" : [ [ "2010" ] ] }, "page" : "606-619", "title" : "Recent developments on ZnO films for acoustic wave based bio-sensing and microfluidic applications: a review", "type" : "article-journal", "volume" : "143" }, "uris" : [ "http://www.mendeley.com/documents/?uuid=05b9d627-5e52-43a9-a688-e42cef4167a0" ] } ], "mendeley" : { "formattedCitation" : "[27\u201329]", "plainTextFormattedCitation" : "[27\u201329]", "previouslyFormattedCitation" : "[27\u201329]" }, "properties" : { "noteIndex" : 0 }, "schema" : "https://github.com/citation-style-language/schema/raw/master/csl-citation.json" }</w:instrText>
      </w:r>
      <w:r w:rsidR="001E7E5E">
        <w:rPr>
          <w:rFonts w:ascii="Times New Roman" w:eastAsia="宋体" w:hAnsi="Times New Roman"/>
          <w:lang w:eastAsia="zh-CN"/>
        </w:rPr>
        <w:fldChar w:fldCharType="separate"/>
      </w:r>
      <w:r w:rsidR="0053216F" w:rsidRPr="0053216F">
        <w:rPr>
          <w:rFonts w:ascii="Times New Roman" w:eastAsia="宋体" w:hAnsi="Times New Roman"/>
          <w:noProof/>
          <w:lang w:eastAsia="zh-CN"/>
        </w:rPr>
        <w:t>[27–29]</w:t>
      </w:r>
      <w:r w:rsidR="001E7E5E">
        <w:rPr>
          <w:rFonts w:ascii="Times New Roman" w:eastAsia="宋体" w:hAnsi="Times New Roman"/>
          <w:lang w:eastAsia="zh-CN"/>
        </w:rPr>
        <w:fldChar w:fldCharType="end"/>
      </w:r>
      <w:r w:rsidR="00127FB2" w:rsidRPr="000B6826">
        <w:rPr>
          <w:rFonts w:ascii="Times New Roman" w:eastAsia="宋体" w:hAnsi="Times New Roman"/>
          <w:lang w:eastAsia="zh-CN"/>
        </w:rPr>
        <w:t>. In order to excite a</w:t>
      </w:r>
      <w:r w:rsidR="00865535">
        <w:rPr>
          <w:rFonts w:ascii="Times New Roman" w:eastAsia="宋体" w:hAnsi="Times New Roman"/>
          <w:lang w:val="en-US" w:eastAsia="zh-CN"/>
        </w:rPr>
        <w:t>n</w:t>
      </w:r>
      <w:r w:rsidR="00127FB2" w:rsidRPr="000B6826">
        <w:rPr>
          <w:rFonts w:ascii="Times New Roman" w:eastAsia="宋体" w:hAnsi="Times New Roman"/>
          <w:lang w:eastAsia="zh-CN"/>
        </w:rPr>
        <w:t xml:space="preserve"> LM-SAW on </w:t>
      </w:r>
      <w:r w:rsidR="00865535">
        <w:rPr>
          <w:rFonts w:ascii="Times New Roman" w:eastAsia="宋体" w:hAnsi="Times New Roman"/>
          <w:lang w:val="en-US" w:eastAsia="zh-CN"/>
        </w:rPr>
        <w:t xml:space="preserve">the </w:t>
      </w:r>
      <w:proofErr w:type="spellStart"/>
      <w:r w:rsidR="00127FB2" w:rsidRPr="000B6826">
        <w:rPr>
          <w:rFonts w:ascii="Times New Roman" w:eastAsia="宋体" w:hAnsi="Times New Roman"/>
          <w:lang w:eastAsia="zh-CN"/>
        </w:rPr>
        <w:t>ZnO</w:t>
      </w:r>
      <w:proofErr w:type="spellEnd"/>
      <w:r w:rsidR="00127FB2" w:rsidRPr="000B6826">
        <w:rPr>
          <w:rFonts w:ascii="Times New Roman" w:eastAsia="宋体" w:hAnsi="Times New Roman"/>
          <w:lang w:eastAsia="zh-CN"/>
        </w:rPr>
        <w:t>/Si structure,</w:t>
      </w:r>
      <w:r w:rsidR="00865535">
        <w:rPr>
          <w:rFonts w:ascii="Times New Roman" w:eastAsia="宋体" w:hAnsi="Times New Roman"/>
          <w:lang w:val="en-US" w:eastAsia="zh-CN"/>
        </w:rPr>
        <w:t xml:space="preserve"> </w:t>
      </w:r>
      <w:proofErr w:type="spellStart"/>
      <w:r w:rsidR="00127FB2" w:rsidRPr="000B6826">
        <w:rPr>
          <w:rFonts w:ascii="Times New Roman" w:eastAsia="宋体" w:hAnsi="Times New Roman"/>
          <w:lang w:eastAsia="zh-CN"/>
        </w:rPr>
        <w:t>ZnO</w:t>
      </w:r>
      <w:proofErr w:type="spellEnd"/>
      <w:r w:rsidR="00127FB2" w:rsidRPr="000B6826">
        <w:rPr>
          <w:rFonts w:ascii="Times New Roman" w:eastAsia="宋体" w:hAnsi="Times New Roman"/>
          <w:lang w:eastAsia="zh-CN"/>
        </w:rPr>
        <w:t xml:space="preserve"> films should have </w:t>
      </w:r>
      <w:r w:rsidR="00A51AFA">
        <w:rPr>
          <w:rFonts w:ascii="Times New Roman" w:eastAsia="宋体" w:hAnsi="Times New Roman"/>
          <w:lang w:val="en-GB" w:eastAsia="zh-CN"/>
        </w:rPr>
        <w:t xml:space="preserve">a </w:t>
      </w:r>
      <w:r w:rsidR="00127FB2" w:rsidRPr="000B6826">
        <w:rPr>
          <w:rFonts w:ascii="Times New Roman" w:eastAsia="宋体" w:hAnsi="Times New Roman"/>
          <w:lang w:eastAsia="zh-CN"/>
        </w:rPr>
        <w:t xml:space="preserve">preferred orientation </w:t>
      </w:r>
      <w:r w:rsidR="00865535">
        <w:rPr>
          <w:rFonts w:ascii="Times New Roman" w:eastAsia="宋体" w:hAnsi="Times New Roman"/>
          <w:lang w:val="en-US" w:eastAsia="zh-CN"/>
        </w:rPr>
        <w:t xml:space="preserve">of </w:t>
      </w:r>
      <w:r w:rsidR="000042C5">
        <w:rPr>
          <w:rFonts w:ascii="Times New Roman" w:hAnsi="Times New Roman"/>
          <w:noProof/>
          <w:position w:val="-8"/>
          <w:lang w:val="en-US" w:eastAsia="zh-CN"/>
        </w:rPr>
        <w:drawing>
          <wp:inline distT="0" distB="0" distL="0" distR="0" wp14:anchorId="642D11F9" wp14:editId="30177844">
            <wp:extent cx="374015" cy="221615"/>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015" cy="221615"/>
                    </a:xfrm>
                    <a:prstGeom prst="rect">
                      <a:avLst/>
                    </a:prstGeom>
                    <a:noFill/>
                    <a:ln>
                      <a:noFill/>
                    </a:ln>
                  </pic:spPr>
                </pic:pic>
              </a:graphicData>
            </a:graphic>
          </wp:inline>
        </w:drawing>
      </w:r>
      <w:r w:rsidR="00865535" w:rsidRPr="000B6826">
        <w:rPr>
          <w:rFonts w:ascii="Times New Roman" w:eastAsia="宋体" w:hAnsi="Times New Roman"/>
          <w:lang w:eastAsia="zh-CN"/>
        </w:rPr>
        <w:t xml:space="preserve"> or </w:t>
      </w:r>
      <w:r w:rsidR="00865535" w:rsidRPr="000B6826">
        <w:rPr>
          <w:rFonts w:ascii="Times New Roman" w:hAnsi="Times New Roman"/>
          <w:position w:val="-10"/>
        </w:rPr>
        <w:object w:dxaOrig="660" w:dyaOrig="380">
          <v:shape id="_x0000_i1028" type="#_x0000_t75" style="width:29.75pt;height:17.3pt" o:ole="">
            <v:imagedata r:id="rId15" o:title=""/>
          </v:shape>
          <o:OLEObject Type="Embed" ProgID="Equation.3" ShapeID="_x0000_i1028" DrawAspect="Content" ObjectID="_1541415024" r:id="rId16"/>
        </w:object>
      </w:r>
      <w:r w:rsidR="00865535" w:rsidRPr="000B6826">
        <w:rPr>
          <w:rFonts w:ascii="Times New Roman" w:eastAsia="宋体" w:hAnsi="Times New Roman"/>
          <w:lang w:eastAsia="zh-CN"/>
        </w:rPr>
        <w:t xml:space="preserve"> </w:t>
      </w:r>
      <w:r w:rsidR="00127FB2" w:rsidRPr="000B6826">
        <w:rPr>
          <w:rFonts w:ascii="Times New Roman" w:eastAsia="宋体" w:hAnsi="Times New Roman"/>
          <w:lang w:eastAsia="zh-CN"/>
        </w:rPr>
        <w:t xml:space="preserve">with </w:t>
      </w:r>
      <w:r w:rsidR="00865535">
        <w:rPr>
          <w:rFonts w:ascii="Times New Roman" w:eastAsia="宋体" w:hAnsi="Times New Roman"/>
          <w:lang w:val="en-US" w:eastAsia="zh-CN"/>
        </w:rPr>
        <w:t>the</w:t>
      </w:r>
      <w:r w:rsidR="00865535" w:rsidRPr="000B6826">
        <w:rPr>
          <w:rFonts w:ascii="Times New Roman" w:eastAsia="宋体" w:hAnsi="Times New Roman"/>
          <w:lang w:eastAsia="zh-CN"/>
        </w:rPr>
        <w:t xml:space="preserve"> </w:t>
      </w:r>
      <w:r w:rsidR="00127FB2" w:rsidRPr="000B6826">
        <w:rPr>
          <w:rFonts w:ascii="Times New Roman" w:eastAsia="宋体" w:hAnsi="Times New Roman"/>
          <w:i/>
          <w:lang w:eastAsia="zh-CN"/>
        </w:rPr>
        <w:t>c</w:t>
      </w:r>
      <w:r w:rsidR="00127FB2" w:rsidRPr="000B6826">
        <w:rPr>
          <w:rFonts w:ascii="Times New Roman" w:eastAsia="宋体" w:hAnsi="Times New Roman"/>
          <w:lang w:eastAsia="zh-CN"/>
        </w:rPr>
        <w:t>-axis parallel to the substrate plane</w:t>
      </w:r>
      <w:r w:rsidR="009A2E8A">
        <w:rPr>
          <w:rFonts w:ascii="Times New Roman" w:eastAsia="宋体" w:hAnsi="Times New Roman"/>
          <w:lang w:val="en-US" w:eastAsia="zh-CN"/>
        </w:rPr>
        <w:t xml:space="preserve"> </w:t>
      </w:r>
      <w:r w:rsidR="001E7E5E">
        <w:rPr>
          <w:rFonts w:ascii="Times New Roman" w:eastAsia="宋体" w:hAnsi="Times New Roman"/>
          <w:lang w:eastAsia="zh-CN"/>
        </w:rPr>
        <w:fldChar w:fldCharType="begin" w:fldLock="1"/>
      </w:r>
      <w:r w:rsidR="0053216F">
        <w:rPr>
          <w:rFonts w:ascii="Times New Roman" w:eastAsia="宋体" w:hAnsi="Times New Roman"/>
          <w:lang w:eastAsia="zh-CN"/>
        </w:rPr>
        <w:instrText>ADDIN CSL_CITATION { "citationItems" : [ { "id" : "ITEM-1", "itemData" : { "DOI" : "10.1109/TUFFC.2010.1537", "ISSN" : "1525-8955", "PMID" : "20442036", "abstract" : "(100) ZnO films on silicon will excite Rayleigh SAWs along the z-axis and shear horizontal (SH) SAWs along the y-axis. Rayleigh SAW modes of (100) ZnO films on silicon have smaller film thickness ratios, higher phase velocities, and larger electromechanical coupling coefficient (K(2)) than the those of (002) ZnO films on silicon. This is special for Rayleigh mode 1, where the K(2) curve shows a maximum value of 3.37% at h/lambda = 0.28 and the velocity is 5258 m/s. This is special for SH mode 0, where the K(2) curve shows a maximum value of 3.3% at h/lambda = 0.28 and the velocity is 3242 m/s.", "author" : [ { "dropping-particle" : "", "family" : "Wu", "given" : "Sean", "non-dropping-particle" : "", "parse-names" : false, "suffix" : "" }, { "dropping-particle" : "", "family" : "Lin", "given" : "Zhi-Xun", "non-dropping-particle" : "", "parse-names" : false, "suffix" : "" }, { "dropping-particle" : "", "family" : "Ro", "given" : "Ruyen", "non-dropping-particle" : "", "parse-names" : false, "suffix" : "" }, { "dropping-particle" : "", "family" : "Lee", "given" : "Maw-Shung", "non-dropping-particle" : "", "parse-names" : false, "suffix" : "" } ], "container-title" : "IEEE transactions on ultrasonics, ferroelectrics, and frequency control", "id" : "ITEM-1", "issue" : "5", "issued" : { "date-parts" : [ [ "2010" ] ] }, "page" : "1237-9", "title" : "Rayleigh and shear horizontal surface acoustic properties of (100) ZnO films on silicon.", "type" : "article-journal", "volume" : "57" }, "uris" : [ "http://www.mendeley.com/documents/?uuid=548fd048-ca57-4a93-ace8-229384d63288" ] }, { "id" : "ITEM-2", "itemData" : { "DOI" : "10.1109/ULTSYM.2006.368", "ISBN" : "1424402018", "ISSN" : "10510117", "abstract" : "Pure-shear mode piezoelectric device applications require that the ZnO film where crystallites c-axis lie in the substrate plane and be unidirectionally aligned ((112macr0) textured ZnO films). This paper reports the relationship between degrees of crystallites alignment and shear mode electromechanical coupling coefficient k&lt;sub&gt;15&lt;/sub&gt; of the (112macr0) textured ZnO films", "author" : [ { "dropping-particle" : "", "family" : "Yanagitani", "given" : "Takahiko", "non-dropping-particle" : "", "parse-names" : false, "suffix" : "" }, { "dropping-particle" : "", "family" : "Kiuchi", "given" : "Masato", "non-dropping-particle" : "", "parse-names" : false, "suffix" : "" }, { "dropping-particle" : "", "family" : "Matsukawa", "given" : "Mami", "non-dropping-particle" : "", "parse-names" : false, "suffix" : "" }, { "dropping-particle" : "", "family" : "Watanabe", "given" : "Yoshiaki", "non-dropping-particle" : "", "parse-names" : false, "suffix" : "" } ], "container-title" : "Proceedings - IEEE Ultrasonics Symposium", "id" : "ITEM-2", "issue" : "1120", "issued" : { "date-parts" : [ [ "2006" ] ] }, "page" : "1463-1466", "title" : "Electromechanical coupling coefficient k15 and crystallites alignment of (112??0) textured Zno films", "type" : "article-journal", "volume" : "1" }, "uris" : [ "http://www.mendeley.com/documents/?uuid=697f6b53-e378-482c-9db2-87518f14d7ff" ] } ], "mendeley" : { "formattedCitation" : "[30,31]", "plainTextFormattedCitation" : "[30,31]", "previouslyFormattedCitation" : "[30,31]" }, "properties" : { "noteIndex" : 0 }, "schema" : "https://github.com/citation-style-language/schema/raw/master/csl-citation.json" }</w:instrText>
      </w:r>
      <w:r w:rsidR="001E7E5E">
        <w:rPr>
          <w:rFonts w:ascii="Times New Roman" w:eastAsia="宋体" w:hAnsi="Times New Roman"/>
          <w:lang w:eastAsia="zh-CN"/>
        </w:rPr>
        <w:fldChar w:fldCharType="separate"/>
      </w:r>
      <w:r w:rsidR="0053216F" w:rsidRPr="0053216F">
        <w:rPr>
          <w:rFonts w:ascii="Times New Roman" w:eastAsia="宋体" w:hAnsi="Times New Roman"/>
          <w:noProof/>
          <w:lang w:eastAsia="zh-CN"/>
        </w:rPr>
        <w:t>[30,31]</w:t>
      </w:r>
      <w:r w:rsidR="001E7E5E">
        <w:rPr>
          <w:rFonts w:ascii="Times New Roman" w:eastAsia="宋体" w:hAnsi="Times New Roman"/>
          <w:lang w:eastAsia="zh-CN"/>
        </w:rPr>
        <w:fldChar w:fldCharType="end"/>
      </w:r>
      <w:r w:rsidR="00127FB2" w:rsidRPr="000B6826">
        <w:rPr>
          <w:rFonts w:ascii="Times New Roman" w:eastAsia="宋体" w:hAnsi="Times New Roman"/>
          <w:lang w:eastAsia="zh-CN"/>
        </w:rPr>
        <w:t xml:space="preserve">. </w:t>
      </w:r>
      <w:r w:rsidR="00A51AFA">
        <w:rPr>
          <w:rFonts w:ascii="Times New Roman" w:eastAsia="宋体" w:hAnsi="Times New Roman"/>
          <w:lang w:val="en-GB" w:eastAsia="zh-CN"/>
        </w:rPr>
        <w:t>For</w:t>
      </w:r>
      <w:r w:rsidR="00127FB2" w:rsidRPr="000B6826">
        <w:rPr>
          <w:rFonts w:ascii="Times New Roman" w:eastAsia="宋体" w:hAnsi="Times New Roman"/>
          <w:lang w:eastAsia="zh-CN"/>
        </w:rPr>
        <w:t xml:space="preserve"> </w:t>
      </w:r>
      <w:r w:rsidR="00A51AFA">
        <w:rPr>
          <w:rFonts w:ascii="Times New Roman" w:eastAsia="宋体" w:hAnsi="Times New Roman"/>
          <w:lang w:val="en-GB" w:eastAsia="zh-CN"/>
        </w:rPr>
        <w:t xml:space="preserve">the </w:t>
      </w:r>
      <w:r w:rsidR="00127FB2" w:rsidRPr="000B6826">
        <w:rPr>
          <w:rFonts w:ascii="Times New Roman" w:eastAsia="宋体" w:hAnsi="Times New Roman"/>
          <w:lang w:eastAsia="zh-CN"/>
        </w:rPr>
        <w:t xml:space="preserve">wave-guiding layer on top of </w:t>
      </w:r>
      <w:r w:rsidR="00865535">
        <w:rPr>
          <w:rFonts w:ascii="Times New Roman" w:eastAsia="宋体" w:hAnsi="Times New Roman"/>
          <w:lang w:val="en-US" w:eastAsia="zh-CN"/>
        </w:rPr>
        <w:t xml:space="preserve">the </w:t>
      </w:r>
      <w:proofErr w:type="spellStart"/>
      <w:r w:rsidR="00127FB2" w:rsidRPr="000B6826">
        <w:rPr>
          <w:rFonts w:ascii="Times New Roman" w:eastAsia="宋体" w:hAnsi="Times New Roman"/>
          <w:lang w:eastAsia="zh-CN"/>
        </w:rPr>
        <w:t>ZnO</w:t>
      </w:r>
      <w:proofErr w:type="spellEnd"/>
      <w:r w:rsidR="00127FB2" w:rsidRPr="000B6826">
        <w:rPr>
          <w:rFonts w:ascii="Times New Roman" w:eastAsia="宋体" w:hAnsi="Times New Roman"/>
          <w:lang w:eastAsia="zh-CN"/>
        </w:rPr>
        <w:t>/Si structure</w:t>
      </w:r>
      <w:r w:rsidR="00A51AFA">
        <w:rPr>
          <w:rFonts w:ascii="Times New Roman" w:eastAsia="宋体" w:hAnsi="Times New Roman"/>
          <w:lang w:val="en-GB" w:eastAsia="zh-CN"/>
        </w:rPr>
        <w:t xml:space="preserve">, </w:t>
      </w:r>
      <w:r w:rsidR="00D84A0B" w:rsidRPr="000B6826">
        <w:rPr>
          <w:rFonts w:ascii="Times New Roman" w:eastAsia="宋体" w:hAnsi="Times New Roman"/>
          <w:lang w:eastAsia="zh-CN"/>
        </w:rPr>
        <w:t>SiO</w:t>
      </w:r>
      <w:r w:rsidR="00D84A0B" w:rsidRPr="000B6826">
        <w:rPr>
          <w:rFonts w:ascii="Times New Roman" w:eastAsia="宋体" w:hAnsi="Times New Roman"/>
          <w:vertAlign w:val="subscript"/>
          <w:lang w:eastAsia="zh-CN"/>
        </w:rPr>
        <w:t>2</w:t>
      </w:r>
      <w:r w:rsidR="00D84A0B" w:rsidRPr="000B6826">
        <w:rPr>
          <w:rFonts w:ascii="Times New Roman" w:eastAsia="宋体" w:hAnsi="Times New Roman"/>
          <w:lang w:eastAsia="zh-CN"/>
        </w:rPr>
        <w:t xml:space="preserve">, </w:t>
      </w:r>
      <w:proofErr w:type="spellStart"/>
      <w:r w:rsidR="00D84A0B" w:rsidRPr="000B6826">
        <w:rPr>
          <w:rFonts w:ascii="Times New Roman" w:eastAsia="宋体" w:hAnsi="Times New Roman"/>
          <w:lang w:eastAsia="zh-CN"/>
        </w:rPr>
        <w:t>polymethyl</w:t>
      </w:r>
      <w:proofErr w:type="spellEnd"/>
      <w:r w:rsidR="00D84A0B" w:rsidRPr="000B6826">
        <w:rPr>
          <w:rFonts w:ascii="Times New Roman" w:eastAsia="宋体" w:hAnsi="Times New Roman"/>
          <w:lang w:eastAsia="zh-CN"/>
        </w:rPr>
        <w:t>-methacrylate (PMMA</w:t>
      </w:r>
      <w:r w:rsidR="00A51AFA" w:rsidRPr="000B6826">
        <w:rPr>
          <w:rFonts w:ascii="Times New Roman" w:eastAsia="宋体" w:hAnsi="Times New Roman"/>
          <w:lang w:eastAsia="zh-CN"/>
        </w:rPr>
        <w:t>)</w:t>
      </w:r>
      <w:r w:rsidR="00CF02FA">
        <w:rPr>
          <w:rFonts w:ascii="Times New Roman" w:eastAsia="宋体" w:hAnsi="Times New Roman"/>
          <w:lang w:val="en-GB" w:eastAsia="zh-CN"/>
        </w:rPr>
        <w:t xml:space="preserve">, </w:t>
      </w:r>
      <w:r w:rsidR="00D84A0B" w:rsidRPr="000B6826">
        <w:rPr>
          <w:rFonts w:ascii="Times New Roman" w:eastAsia="宋体" w:hAnsi="Times New Roman"/>
          <w:lang w:eastAsia="zh-CN"/>
        </w:rPr>
        <w:t>TeO</w:t>
      </w:r>
      <w:r w:rsidR="00D84A0B" w:rsidRPr="000B6826">
        <w:rPr>
          <w:rFonts w:ascii="Times New Roman" w:eastAsia="宋体" w:hAnsi="Times New Roman"/>
          <w:vertAlign w:val="subscript"/>
          <w:lang w:eastAsia="zh-CN"/>
        </w:rPr>
        <w:t>2</w:t>
      </w:r>
      <w:r w:rsidR="00D84A0B" w:rsidRPr="000B6826">
        <w:rPr>
          <w:rFonts w:ascii="Times New Roman" w:eastAsia="宋体" w:hAnsi="Times New Roman"/>
          <w:lang w:eastAsia="zh-CN"/>
        </w:rPr>
        <w:t xml:space="preserve"> and </w:t>
      </w:r>
      <w:proofErr w:type="spellStart"/>
      <w:r w:rsidR="00D84A0B" w:rsidRPr="000B6826">
        <w:rPr>
          <w:rFonts w:ascii="Times New Roman" w:eastAsia="宋体" w:hAnsi="Times New Roman"/>
          <w:lang w:eastAsia="zh-CN"/>
        </w:rPr>
        <w:t>ZnO</w:t>
      </w:r>
      <w:proofErr w:type="spellEnd"/>
      <w:r w:rsidR="00D84A0B" w:rsidRPr="000B6826">
        <w:rPr>
          <w:rFonts w:ascii="Times New Roman" w:eastAsia="宋体" w:hAnsi="Times New Roman"/>
          <w:lang w:eastAsia="zh-CN"/>
        </w:rPr>
        <w:t xml:space="preserve"> have </w:t>
      </w:r>
      <w:r w:rsidR="004B69CA">
        <w:rPr>
          <w:rFonts w:ascii="Times New Roman" w:eastAsia="宋体" w:hAnsi="Times New Roman"/>
          <w:lang w:val="en-GB" w:eastAsia="zh-CN"/>
        </w:rPr>
        <w:t xml:space="preserve">frequently </w:t>
      </w:r>
      <w:r w:rsidR="00D84A0B" w:rsidRPr="000B6826">
        <w:rPr>
          <w:rFonts w:ascii="Times New Roman" w:eastAsia="宋体" w:hAnsi="Times New Roman"/>
          <w:lang w:eastAsia="zh-CN"/>
        </w:rPr>
        <w:t xml:space="preserve">been used </w:t>
      </w:r>
      <w:r w:rsidR="001E7E5E">
        <w:rPr>
          <w:rFonts w:ascii="Times New Roman" w:eastAsia="宋体" w:hAnsi="Times New Roman"/>
          <w:lang w:eastAsia="zh-CN"/>
        </w:rPr>
        <w:fldChar w:fldCharType="begin" w:fldLock="1"/>
      </w:r>
      <w:r w:rsidR="0053216F">
        <w:rPr>
          <w:rFonts w:ascii="Times New Roman" w:eastAsia="宋体" w:hAnsi="Times New Roman"/>
          <w:lang w:eastAsia="zh-CN"/>
        </w:rPr>
        <w:instrText>ADDIN CSL_CITATION { "citationItems" : [ { "id" : "ITEM-1", "itemData" : { "author" : [ { "dropping-particle" : "", "family" : "Harding", "given" : "G L", "non-dropping-particle" : "", "parse-names" : false, "suffix" : "" }, { "dropping-particle" : "", "family" : "Du", "given" : "J", "non-dropping-particle" : "", "parse-names" : false, "suffix" : "" } ], "container-title" : "Smart Materials and Structures", "genre" : "Journal Article", "id" : "ITEM-1", "issued" : { "date-parts" : [ [ "1997" ] ] }, "page" : "716", "publisher" : "IOP Publishing", "title" : "Design and properties of quartz-based Love wave acoustic sensors incorporating silicon dioxide and PMMA guiding layers", "type" : "article-journal", "volume" : "6" }, "uris" : [ "http://www.mendeley.com/documents/?uuid=0c3d2655-6ab3-44b9-be94-791b25d40700" ] }, { "id" : "ITEM-2", "itemData" : { "ISBN" : "0924-4247", "author" : [ { "dropping-particle" : "", "family" : "Zadeh", "given" : "K K", "non-dropping-particle" : "", "parse-names" : false, "suffix" : "" }, { "dropping-particle" : "", "family" : "Trinchi", "given" : "A", "non-dropping-particle" : "", "parse-names" : false, "suffix" : "" }, { "dropping-particle" : "", "family" : "Wlodarski", "given" : "W", "non-dropping-particle" : "", "parse-names" : false, "suffix" : "" }, { "dropping-particle" : "", "family" : "Holland", "given" : "A", "non-dropping-particle" : "", "parse-names" : false, "suffix" : "" } ], "container-title" : "Sensors and Actuators A: Physical", "genre" : "Journal Article", "id" : "ITEM-2", "issue" : "2-3", "issued" : { "date-parts" : [ [ "2002" ] ] }, "page" : "135-143", "publisher" : "Elsevier", "title" : "A novel Love-mode device based on a ZnO/ST-cut quartz crystal structure for sensing applications", "type" : "article-journal", "volume" : "100" }, "uris" : [ "http://www.mendeley.com/documents/?uuid=eafb43c8-1bc1-46ad-a887-06b80faf9111" ] }, { "id" : "ITEM-3", "itemData" : { "DOI" : "10.1016/j.snb.2014.04.046", "ISSN" : "09254005", "author" : [ { "dropping-particle" : "", "family" : "Tang", "given" : "Yong-Liang", "non-dropping-particle" : "", "parse-names" : false, "suffix" : "" }, { "dropping-particle" : "", "family" : "Li", "given" : "Zhi-Jie", "non-dropping-particle" : "", "parse-names" : false, "suffix" : "" }, { "dropping-particle" : "", "family" : "Ma", "given" : "Jin-Yi", "non-dropping-particle" : "", "parse-names" : false, "suffix" : "" }, { "dropping-particle" : "", "family" : "Guo", "given" : "Yuan-Jun", "non-dropping-particle" : "", "parse-names" : false, "suffix" : "" }, { "dropping-particle" : "", "family" : "Fu", "given" : "Yong-Qing", "non-dropping-particle" : "", "parse-names" : false, "suffix" : "" }, { "dropping-particle" : "", "family" : "Zu", "given" : "Xiao-Tao", "non-dropping-particle" : "", "parse-names" : false, "suffix" : "" } ], "container-title" : "Sensors and Actuators B: Chemical", "id" : "ITEM-3", "issued" : { "date-parts" : [ [ "2014", "10" ] ] }, "page" : "114-121", "publisher" : "Elsevier B.V.", "title" : "Ammonia gas sensors based on ZnO/SiO2 bi-layer nanofilms on ST-cut quartz surface acoustic wave devices", "type" : "article-journal", "volume" : "201" }, "uris" : [ "http://www.mendeley.com/documents/?uuid=dfcfb907-6180-423a-bef6-12e293a8501a" ] }, { "id" : "ITEM-4", "itemData" : { "DOI" : "10.1016/j.vacuum.2010.01.039", "ISSN" : "0042207X", "abstract" : "Tellurium oxide (TeOx) thin films are prepared on 36??YX-LiTaO3 substrates by RF magnetron sputtering technique under different deposition conditions. The structures and compositions of the TeOx films are analyzed by X-ray diffraction, Fourier transform infrared spectroscopy and X-ray photoelectron spectroscopy, which show that the TeOx films are amorphous and with different ratios of Te to O prepared in different conditions. Then the Love-type wave devices based on TeOx/36??YX-LiTaO3 structures are fabricated, and the temperature coefficient of delay (TCD) of the Love-type wave devices are investigated. The results show that, when TeOx films deposited at suitable deposition conditions, the TCD of the Love-type wave devices are less than that of the shear-horizontal (SH) wave devices fabricated on the bare 36??YX-LiTaO3 substrates, which demonstrates that the TCD of the TeOx films is negative. Moreover, the TCD of the devices are strongly dependent upon the preparation conditions and the thicknesses of the TeOx films. Therefore, the TCD of the Love-type wave devices can be optimized by suitably selecting the preparation conditions and the thickness of TeOx films. ?? 2010 Elsevier Ltd. All rights reserved.", "author" : [ { "dropping-particle" : "", "family" : "Zhou", "given" : "Feng mei", "non-dropping-particle" : "", "parse-names" : false, "suffix" : "" }, { "dropping-particle" : "", "family" : "Li", "given" : "Zhe", "non-dropping-particle" : "", "parse-names" : false, "suffix" : "" }, { "dropping-particle" : "", "family" : "Fan", "given" : "Li", "non-dropping-particle" : "", "parse-names" : false, "suffix" : "" }, { "dropping-particle" : "", "family" : "Zhang", "given" : "Shu yi", "non-dropping-particle" : "", "parse-names" : false, "suffix" : "" }, { "dropping-particle" : "", "family" : "Shui", "given" : "Xiu ji", "non-dropping-particle" : "", "parse-names" : false, "suffix" : "" }, { "dropping-particle" : "", "family" : "Wasa", "given" : "Kiyotaka", "non-dropping-particle" : "", "parse-names" : false, "suffix" : "" } ], "container-title" : "Vacuum", "id" : "ITEM-4", "issue" : "7", "issued" : { "date-parts" : [ [ "2010" ] ] }, "page" : "986-991", "title" : "Effects of TeOx films on temperature coefficients of delay of Love-type wave devices based on TeOx/36??YX-LiTaO3 structures", "type" : "article-journal", "volume" : "84" }, "uris" : [ "http://www.mendeley.com/documents/?uuid=e85b0f56-f9df-4768-be48-8ece9ad7fea4" ] } ], "mendeley" : { "formattedCitation" : "[5,23,32,33]", "plainTextFormattedCitation" : "[5,23,32,33]", "previouslyFormattedCitation" : "[5,23,32,33]" }, "properties" : { "noteIndex" : 0 }, "schema" : "https://github.com/citation-style-language/schema/raw/master/csl-citation.json" }</w:instrText>
      </w:r>
      <w:r w:rsidR="001E7E5E">
        <w:rPr>
          <w:rFonts w:ascii="Times New Roman" w:eastAsia="宋体" w:hAnsi="Times New Roman"/>
          <w:lang w:eastAsia="zh-CN"/>
        </w:rPr>
        <w:fldChar w:fldCharType="separate"/>
      </w:r>
      <w:r w:rsidR="0053216F" w:rsidRPr="0053216F">
        <w:rPr>
          <w:rFonts w:ascii="Times New Roman" w:eastAsia="宋体" w:hAnsi="Times New Roman"/>
          <w:noProof/>
          <w:lang w:eastAsia="zh-CN"/>
        </w:rPr>
        <w:t>[5,23,32,33]</w:t>
      </w:r>
      <w:r w:rsidR="001E7E5E">
        <w:rPr>
          <w:rFonts w:ascii="Times New Roman" w:eastAsia="宋体" w:hAnsi="Times New Roman"/>
          <w:lang w:eastAsia="zh-CN"/>
        </w:rPr>
        <w:fldChar w:fldCharType="end"/>
      </w:r>
      <w:r w:rsidR="00D84A0B" w:rsidRPr="000B6826">
        <w:rPr>
          <w:rFonts w:ascii="Times New Roman" w:eastAsia="宋体" w:hAnsi="Times New Roman"/>
          <w:lang w:eastAsia="zh-CN"/>
        </w:rPr>
        <w:t xml:space="preserve">. </w:t>
      </w:r>
      <w:r w:rsidR="005E5828" w:rsidRPr="000B6826">
        <w:rPr>
          <w:rFonts w:ascii="Times New Roman" w:eastAsia="宋体" w:hAnsi="Times New Roman"/>
          <w:lang w:eastAsia="zh-CN"/>
        </w:rPr>
        <w:t xml:space="preserve">The shear </w:t>
      </w:r>
      <w:r w:rsidR="00370D98">
        <w:rPr>
          <w:rFonts w:ascii="Times New Roman" w:eastAsia="宋体" w:hAnsi="Times New Roman"/>
          <w:lang w:val="en-US" w:eastAsia="zh-CN"/>
        </w:rPr>
        <w:t xml:space="preserve">wave </w:t>
      </w:r>
      <w:r w:rsidR="005E5828" w:rsidRPr="000B6826">
        <w:rPr>
          <w:rFonts w:ascii="Times New Roman" w:eastAsia="宋体" w:hAnsi="Times New Roman"/>
          <w:lang w:eastAsia="zh-CN"/>
        </w:rPr>
        <w:t xml:space="preserve">velocity of PMMA is smaller than that of </w:t>
      </w:r>
      <w:proofErr w:type="spellStart"/>
      <w:r w:rsidR="005E5828" w:rsidRPr="000B6826">
        <w:rPr>
          <w:rFonts w:ascii="Times New Roman" w:eastAsia="宋体" w:hAnsi="Times New Roman"/>
          <w:lang w:eastAsia="zh-CN"/>
        </w:rPr>
        <w:t>ZnO</w:t>
      </w:r>
      <w:proofErr w:type="spellEnd"/>
      <w:r w:rsidR="00865535">
        <w:rPr>
          <w:rFonts w:ascii="Times New Roman" w:eastAsia="宋体" w:hAnsi="Times New Roman"/>
          <w:lang w:val="en-US" w:eastAsia="zh-CN"/>
        </w:rPr>
        <w:t>;</w:t>
      </w:r>
      <w:r w:rsidR="00865535" w:rsidRPr="000B6826">
        <w:rPr>
          <w:rFonts w:ascii="Times New Roman" w:eastAsia="宋体" w:hAnsi="Times New Roman"/>
          <w:lang w:eastAsia="zh-CN"/>
        </w:rPr>
        <w:t xml:space="preserve"> </w:t>
      </w:r>
      <w:r w:rsidR="005E5828" w:rsidRPr="000B6826">
        <w:rPr>
          <w:rFonts w:ascii="Times New Roman" w:eastAsia="宋体" w:hAnsi="Times New Roman"/>
          <w:lang w:eastAsia="zh-CN"/>
        </w:rPr>
        <w:t xml:space="preserve">however, </w:t>
      </w:r>
      <w:r w:rsidR="00370D98">
        <w:rPr>
          <w:rFonts w:ascii="Times New Roman" w:eastAsia="宋体" w:hAnsi="Times New Roman"/>
          <w:lang w:val="en-US" w:eastAsia="zh-CN"/>
        </w:rPr>
        <w:t>it</w:t>
      </w:r>
      <w:r w:rsidR="00370D98" w:rsidRPr="000B6826">
        <w:rPr>
          <w:rFonts w:ascii="Times New Roman" w:eastAsia="宋体" w:hAnsi="Times New Roman"/>
          <w:lang w:eastAsia="zh-CN"/>
        </w:rPr>
        <w:t xml:space="preserve"> </w:t>
      </w:r>
      <w:r w:rsidR="005E5828" w:rsidRPr="000B6826">
        <w:rPr>
          <w:rFonts w:ascii="Times New Roman" w:eastAsia="宋体" w:hAnsi="Times New Roman"/>
          <w:lang w:eastAsia="zh-CN"/>
        </w:rPr>
        <w:t>exhibits large acoustic losses as well as poor chemical and temperature resistance. Compare</w:t>
      </w:r>
      <w:r w:rsidR="00370D98">
        <w:rPr>
          <w:rFonts w:ascii="Times New Roman" w:eastAsia="宋体" w:hAnsi="Times New Roman"/>
          <w:lang w:val="en-US" w:eastAsia="zh-CN"/>
        </w:rPr>
        <w:t>d</w:t>
      </w:r>
      <w:r w:rsidR="005E5828" w:rsidRPr="000B6826">
        <w:rPr>
          <w:rFonts w:ascii="Times New Roman" w:eastAsia="宋体" w:hAnsi="Times New Roman"/>
          <w:lang w:eastAsia="zh-CN"/>
        </w:rPr>
        <w:t xml:space="preserve"> </w:t>
      </w:r>
      <w:r w:rsidR="00370D98">
        <w:rPr>
          <w:rFonts w:ascii="Times New Roman" w:eastAsia="宋体" w:hAnsi="Times New Roman"/>
          <w:lang w:val="en-US" w:eastAsia="zh-CN"/>
        </w:rPr>
        <w:t>with</w:t>
      </w:r>
      <w:r w:rsidR="00370D98" w:rsidRPr="000B6826">
        <w:rPr>
          <w:rFonts w:ascii="Times New Roman" w:eastAsia="宋体" w:hAnsi="Times New Roman"/>
          <w:lang w:eastAsia="zh-CN"/>
        </w:rPr>
        <w:t xml:space="preserve"> </w:t>
      </w:r>
      <w:r w:rsidR="005E5828" w:rsidRPr="000B6826">
        <w:rPr>
          <w:rFonts w:ascii="Times New Roman" w:eastAsia="宋体" w:hAnsi="Times New Roman"/>
          <w:lang w:eastAsia="zh-CN"/>
        </w:rPr>
        <w:t>SiO</w:t>
      </w:r>
      <w:r w:rsidR="005E5828" w:rsidRPr="000B6826">
        <w:rPr>
          <w:rFonts w:ascii="Times New Roman" w:eastAsia="宋体" w:hAnsi="Times New Roman"/>
          <w:vertAlign w:val="subscript"/>
          <w:lang w:eastAsia="zh-CN"/>
        </w:rPr>
        <w:t>2</w:t>
      </w:r>
      <w:r w:rsidR="00CE3E55" w:rsidRPr="000B6826">
        <w:rPr>
          <w:rFonts w:ascii="Times New Roman" w:eastAsia="宋体" w:hAnsi="Times New Roman"/>
          <w:lang w:eastAsia="zh-CN"/>
        </w:rPr>
        <w:t xml:space="preserve"> (2747 m/s)</w:t>
      </w:r>
      <w:r w:rsidR="005E5828" w:rsidRPr="000B6826">
        <w:rPr>
          <w:rFonts w:ascii="Times New Roman" w:eastAsia="宋体" w:hAnsi="Times New Roman"/>
          <w:vertAlign w:val="subscript"/>
          <w:lang w:eastAsia="zh-CN"/>
        </w:rPr>
        <w:t xml:space="preserve"> </w:t>
      </w:r>
      <w:r w:rsidR="005E5828" w:rsidRPr="000B6826">
        <w:rPr>
          <w:rFonts w:ascii="Times New Roman" w:eastAsia="宋体" w:hAnsi="Times New Roman"/>
          <w:lang w:eastAsia="zh-CN"/>
        </w:rPr>
        <w:t>film, TeO</w:t>
      </w:r>
      <w:r w:rsidR="005E5828" w:rsidRPr="000B6826">
        <w:rPr>
          <w:rFonts w:ascii="Times New Roman" w:eastAsia="宋体" w:hAnsi="Times New Roman"/>
          <w:vertAlign w:val="subscript"/>
          <w:lang w:eastAsia="zh-CN"/>
        </w:rPr>
        <w:t>2</w:t>
      </w:r>
      <w:r w:rsidR="005E5828" w:rsidRPr="000B6826">
        <w:rPr>
          <w:rFonts w:ascii="Times New Roman" w:eastAsia="宋体" w:hAnsi="Times New Roman"/>
          <w:lang w:eastAsia="zh-CN"/>
        </w:rPr>
        <w:t xml:space="preserve"> has </w:t>
      </w:r>
      <w:r w:rsidR="00860A4A">
        <w:rPr>
          <w:rFonts w:ascii="Times New Roman" w:eastAsia="宋体" w:hAnsi="Times New Roman"/>
          <w:lang w:val="en-GB" w:eastAsia="zh-CN"/>
        </w:rPr>
        <w:t xml:space="preserve">a </w:t>
      </w:r>
      <w:r w:rsidR="005E5828" w:rsidRPr="000B6826">
        <w:rPr>
          <w:rFonts w:ascii="Times New Roman" w:eastAsia="宋体" w:hAnsi="Times New Roman"/>
          <w:lang w:eastAsia="zh-CN"/>
        </w:rPr>
        <w:t>lower s</w:t>
      </w:r>
      <w:r w:rsidR="00D84A0B" w:rsidRPr="000B6826">
        <w:rPr>
          <w:rFonts w:ascii="Times New Roman" w:eastAsia="宋体" w:hAnsi="Times New Roman"/>
          <w:lang w:eastAsia="zh-CN"/>
        </w:rPr>
        <w:t xml:space="preserve">hear </w:t>
      </w:r>
      <w:r w:rsidR="00370D98">
        <w:rPr>
          <w:rFonts w:ascii="Times New Roman" w:eastAsia="宋体" w:hAnsi="Times New Roman"/>
          <w:lang w:val="en-US" w:eastAsia="zh-CN"/>
        </w:rPr>
        <w:t xml:space="preserve">wave </w:t>
      </w:r>
      <w:r w:rsidR="00D84A0B" w:rsidRPr="000B6826">
        <w:rPr>
          <w:rFonts w:ascii="Times New Roman" w:eastAsia="宋体" w:hAnsi="Times New Roman"/>
          <w:lang w:eastAsia="zh-CN"/>
        </w:rPr>
        <w:t>velocity</w:t>
      </w:r>
      <w:r w:rsidR="00CE3E55" w:rsidRPr="000B6826">
        <w:rPr>
          <w:rFonts w:ascii="Times New Roman" w:eastAsia="宋体" w:hAnsi="Times New Roman"/>
          <w:lang w:eastAsia="zh-CN"/>
        </w:rPr>
        <w:t xml:space="preserve"> (1192 m/s)</w:t>
      </w:r>
      <w:r w:rsidR="00860A4A">
        <w:rPr>
          <w:rFonts w:ascii="Times New Roman" w:eastAsia="宋体" w:hAnsi="Times New Roman"/>
          <w:lang w:val="en-GB" w:eastAsia="zh-CN"/>
        </w:rPr>
        <w:t>, t</w:t>
      </w:r>
      <w:proofErr w:type="spellStart"/>
      <w:r w:rsidR="005E5828" w:rsidRPr="000B6826">
        <w:rPr>
          <w:rFonts w:ascii="Times New Roman" w:eastAsia="宋体" w:hAnsi="Times New Roman"/>
          <w:lang w:eastAsia="zh-CN"/>
        </w:rPr>
        <w:t>herefore</w:t>
      </w:r>
      <w:proofErr w:type="spellEnd"/>
      <w:r w:rsidR="005E5828" w:rsidRPr="000B6826">
        <w:rPr>
          <w:rFonts w:ascii="Times New Roman" w:eastAsia="宋体" w:hAnsi="Times New Roman"/>
          <w:lang w:eastAsia="zh-CN"/>
        </w:rPr>
        <w:t>, TeO</w:t>
      </w:r>
      <w:r w:rsidR="005E5828" w:rsidRPr="000B6826">
        <w:rPr>
          <w:rFonts w:ascii="Times New Roman" w:eastAsia="宋体" w:hAnsi="Times New Roman"/>
          <w:vertAlign w:val="subscript"/>
          <w:lang w:eastAsia="zh-CN"/>
        </w:rPr>
        <w:t>2</w:t>
      </w:r>
      <w:r w:rsidR="00D84A0B" w:rsidRPr="000B6826">
        <w:rPr>
          <w:rFonts w:ascii="Times New Roman" w:eastAsia="宋体" w:hAnsi="Times New Roman"/>
          <w:lang w:eastAsia="zh-CN"/>
        </w:rPr>
        <w:t xml:space="preserve"> </w:t>
      </w:r>
      <w:r w:rsidR="005E5828" w:rsidRPr="000B6826">
        <w:rPr>
          <w:rFonts w:ascii="Times New Roman" w:eastAsia="宋体" w:hAnsi="Times New Roman"/>
          <w:lang w:eastAsia="zh-CN"/>
        </w:rPr>
        <w:t xml:space="preserve">is more suitable </w:t>
      </w:r>
      <w:r w:rsidR="00860A4A">
        <w:rPr>
          <w:rFonts w:ascii="Times New Roman" w:eastAsia="宋体" w:hAnsi="Times New Roman"/>
          <w:lang w:val="en-GB" w:eastAsia="zh-CN"/>
        </w:rPr>
        <w:t xml:space="preserve">as </w:t>
      </w:r>
      <w:r w:rsidR="005E5828" w:rsidRPr="000B6826">
        <w:rPr>
          <w:rFonts w:ascii="Times New Roman" w:eastAsia="宋体" w:hAnsi="Times New Roman"/>
          <w:lang w:eastAsia="zh-CN"/>
        </w:rPr>
        <w:t xml:space="preserve">the </w:t>
      </w:r>
      <w:r w:rsidR="00860A4A">
        <w:rPr>
          <w:rFonts w:ascii="Times New Roman" w:eastAsia="宋体" w:hAnsi="Times New Roman"/>
          <w:lang w:val="en-GB" w:eastAsia="zh-CN"/>
        </w:rPr>
        <w:t>wave-</w:t>
      </w:r>
      <w:r w:rsidR="005E5828" w:rsidRPr="000B6826">
        <w:rPr>
          <w:rFonts w:ascii="Times New Roman" w:eastAsia="宋体" w:hAnsi="Times New Roman"/>
          <w:lang w:eastAsia="zh-CN"/>
        </w:rPr>
        <w:t xml:space="preserve">guiding layer </w:t>
      </w:r>
      <w:r w:rsidR="00D84A0B" w:rsidRPr="000B6826">
        <w:rPr>
          <w:rFonts w:ascii="Times New Roman" w:eastAsia="宋体" w:hAnsi="Times New Roman"/>
          <w:lang w:eastAsia="zh-CN"/>
        </w:rPr>
        <w:t xml:space="preserve">on </w:t>
      </w:r>
      <w:proofErr w:type="spellStart"/>
      <w:r w:rsidR="00D84A0B" w:rsidRPr="000B6826">
        <w:rPr>
          <w:rFonts w:ascii="Times New Roman" w:eastAsia="宋体" w:hAnsi="Times New Roman"/>
          <w:lang w:eastAsia="zh-CN"/>
        </w:rPr>
        <w:t>ZnO</w:t>
      </w:r>
      <w:proofErr w:type="spellEnd"/>
      <w:r w:rsidR="00D84A0B" w:rsidRPr="000B6826">
        <w:rPr>
          <w:rFonts w:ascii="Times New Roman" w:eastAsia="宋体" w:hAnsi="Times New Roman"/>
          <w:lang w:eastAsia="zh-CN"/>
        </w:rPr>
        <w:t>/Si</w:t>
      </w:r>
      <w:r w:rsidR="00860A4A">
        <w:rPr>
          <w:rFonts w:ascii="Times New Roman" w:eastAsia="宋体" w:hAnsi="Times New Roman"/>
          <w:lang w:val="en-GB" w:eastAsia="zh-CN"/>
        </w:rPr>
        <w:t xml:space="preserve">. </w:t>
      </w:r>
      <w:r w:rsidR="005E5828" w:rsidRPr="000B6826">
        <w:rPr>
          <w:rFonts w:ascii="Times New Roman" w:eastAsia="宋体" w:hAnsi="Times New Roman"/>
          <w:lang w:eastAsia="zh-CN"/>
        </w:rPr>
        <w:t xml:space="preserve">Furthermore, </w:t>
      </w:r>
      <w:r w:rsidR="00370D98">
        <w:rPr>
          <w:rFonts w:ascii="Times New Roman" w:eastAsia="宋体" w:hAnsi="Times New Roman"/>
          <w:lang w:val="en-US" w:eastAsia="zh-CN"/>
        </w:rPr>
        <w:t>similar to</w:t>
      </w:r>
      <w:r w:rsidR="005E5828" w:rsidRPr="000B6826">
        <w:rPr>
          <w:rFonts w:ascii="Times New Roman" w:eastAsia="宋体" w:hAnsi="Times New Roman"/>
          <w:lang w:eastAsia="zh-CN"/>
        </w:rPr>
        <w:t xml:space="preserve"> SiO</w:t>
      </w:r>
      <w:r w:rsidR="005E5828" w:rsidRPr="000B6826">
        <w:rPr>
          <w:rFonts w:ascii="Times New Roman" w:eastAsia="宋体" w:hAnsi="Times New Roman"/>
          <w:vertAlign w:val="subscript"/>
          <w:lang w:eastAsia="zh-CN"/>
        </w:rPr>
        <w:t>2</w:t>
      </w:r>
      <w:r w:rsidR="005E5828" w:rsidRPr="000B6826">
        <w:rPr>
          <w:rFonts w:ascii="Times New Roman" w:eastAsia="宋体" w:hAnsi="Times New Roman"/>
          <w:lang w:eastAsia="zh-CN"/>
        </w:rPr>
        <w:t xml:space="preserve"> films, TeO</w:t>
      </w:r>
      <w:r w:rsidR="005E5828" w:rsidRPr="000B6826">
        <w:rPr>
          <w:rFonts w:ascii="Times New Roman" w:eastAsia="宋体" w:hAnsi="Times New Roman"/>
          <w:vertAlign w:val="subscript"/>
          <w:lang w:eastAsia="zh-CN"/>
        </w:rPr>
        <w:t>2</w:t>
      </w:r>
      <w:r w:rsidR="005E5828" w:rsidRPr="000B6826">
        <w:rPr>
          <w:rFonts w:ascii="Times New Roman" w:eastAsia="宋体" w:hAnsi="Times New Roman"/>
          <w:lang w:eastAsia="zh-CN"/>
        </w:rPr>
        <w:t xml:space="preserve"> films possess </w:t>
      </w:r>
      <w:r w:rsidR="00865535">
        <w:rPr>
          <w:rFonts w:ascii="Times New Roman" w:eastAsia="宋体" w:hAnsi="Times New Roman"/>
          <w:lang w:val="en-US" w:eastAsia="zh-CN"/>
        </w:rPr>
        <w:t>a</w:t>
      </w:r>
      <w:r w:rsidR="00860A4A">
        <w:rPr>
          <w:rFonts w:ascii="Times New Roman" w:eastAsia="宋体" w:hAnsi="Times New Roman"/>
          <w:lang w:val="en-US" w:eastAsia="zh-CN"/>
        </w:rPr>
        <w:t xml:space="preserve"> positive value of</w:t>
      </w:r>
      <w:r w:rsidR="00865535">
        <w:rPr>
          <w:rFonts w:ascii="Times New Roman" w:eastAsia="宋体" w:hAnsi="Times New Roman"/>
          <w:lang w:val="en-US" w:eastAsia="zh-CN"/>
        </w:rPr>
        <w:t xml:space="preserve"> </w:t>
      </w:r>
      <w:r w:rsidR="005E5828" w:rsidRPr="000B6826">
        <w:rPr>
          <w:rFonts w:ascii="Times New Roman" w:hAnsi="Times New Roman"/>
        </w:rPr>
        <w:t xml:space="preserve">temperature coefficient of </w:t>
      </w:r>
      <w:r w:rsidR="005E5828" w:rsidRPr="000B6826">
        <w:rPr>
          <w:rFonts w:ascii="Times New Roman" w:eastAsia="宋体" w:hAnsi="Times New Roman"/>
          <w:lang w:eastAsia="zh-CN"/>
        </w:rPr>
        <w:t>delay (TCD)</w:t>
      </w:r>
      <w:r w:rsidR="00860A4A">
        <w:rPr>
          <w:rFonts w:ascii="Times New Roman" w:eastAsia="宋体" w:hAnsi="Times New Roman"/>
          <w:lang w:val="en-GB" w:eastAsia="zh-CN"/>
        </w:rPr>
        <w:t>, compared to the negative TCD value of</w:t>
      </w:r>
      <w:r w:rsidR="005E5828" w:rsidRPr="000B6826">
        <w:rPr>
          <w:rFonts w:ascii="Times New Roman" w:eastAsia="宋体" w:hAnsi="Times New Roman"/>
          <w:lang w:eastAsia="zh-CN"/>
        </w:rPr>
        <w:t xml:space="preserve"> </w:t>
      </w:r>
      <w:r w:rsidR="00865535">
        <w:rPr>
          <w:rFonts w:ascii="Times New Roman" w:eastAsia="宋体" w:hAnsi="Times New Roman"/>
          <w:lang w:val="en-US" w:eastAsia="zh-CN"/>
        </w:rPr>
        <w:t xml:space="preserve">the </w:t>
      </w:r>
      <w:proofErr w:type="spellStart"/>
      <w:r w:rsidR="005E5828" w:rsidRPr="000B6826">
        <w:rPr>
          <w:rFonts w:ascii="Times New Roman" w:eastAsia="宋体" w:hAnsi="Times New Roman"/>
          <w:lang w:eastAsia="zh-CN"/>
        </w:rPr>
        <w:lastRenderedPageBreak/>
        <w:t>ZnO</w:t>
      </w:r>
      <w:proofErr w:type="spellEnd"/>
      <w:r w:rsidR="005E5828" w:rsidRPr="000B6826">
        <w:rPr>
          <w:rFonts w:ascii="Times New Roman" w:eastAsia="宋体" w:hAnsi="Times New Roman"/>
          <w:lang w:eastAsia="zh-CN"/>
        </w:rPr>
        <w:t>/Si structure</w:t>
      </w:r>
      <w:r w:rsidR="009A2E8A">
        <w:rPr>
          <w:rFonts w:ascii="Times New Roman" w:eastAsia="宋体" w:hAnsi="Times New Roman"/>
          <w:lang w:val="en-US" w:eastAsia="zh-CN"/>
        </w:rPr>
        <w:t xml:space="preserve"> </w:t>
      </w:r>
      <w:r w:rsidR="001E7E5E">
        <w:rPr>
          <w:rFonts w:ascii="Times New Roman" w:eastAsia="宋体" w:hAnsi="Times New Roman"/>
          <w:lang w:eastAsia="zh-CN"/>
        </w:rPr>
        <w:fldChar w:fldCharType="begin" w:fldLock="1"/>
      </w:r>
      <w:r w:rsidR="0053216F">
        <w:rPr>
          <w:rFonts w:ascii="Times New Roman" w:eastAsia="宋体" w:hAnsi="Times New Roman"/>
          <w:lang w:eastAsia="zh-CN"/>
        </w:rPr>
        <w:instrText>ADDIN CSL_CITATION { "citationItems" : [ { "id" : "ITEM-1", "itemData" : { "DOI" : "10.1109/TUFFC.2008.681", "ISSN" : "08853010", "author" : [ { "dropping-particle" : "", "family" : "Dewan", "given" : "Namrata", "non-dropping-particle" : "", "parse-names" : false, "suffix" : "" }, { "dropping-particle" : "", "family" : "Sreenivas", "given" : "Kondepudy", "non-dropping-particle" : "", "parse-names" : false, "suffix" : "" }, { "dropping-particle" : "", "family" : "Gupta", "given" : "Vinay", "non-dropping-particle" : "", "parse-names" : false, "suffix" : "" } ], "container-title" : "IEEE Transactions on Ultrasonics, Ferroelectrics, and Frequency Control", "id" : "ITEM-1", "issue" : "3", "issued" : { "date-parts" : [ [ "2008" ] ] }, "page" : "552-558", "title" : "Anomalous elastic properties of RF-sputtered amorphous TeO2+x thin film for temperature-stable SAW device applications", "type" : "article-journal", "volume" : "55" }, "uris" : [ "http://www.mendeley.com/documents/?uuid=65137139-a959-4c17-bb96-7cc26b229296" ] } ], "mendeley" : { "formattedCitation" : "[34]", "plainTextFormattedCitation" : "[34]", "previouslyFormattedCitation" : "[34]" }, "properties" : { "noteIndex" : 0 }, "schema" : "https://github.com/citation-style-language/schema/raw/master/csl-citation.json" }</w:instrText>
      </w:r>
      <w:r w:rsidR="001E7E5E">
        <w:rPr>
          <w:rFonts w:ascii="Times New Roman" w:eastAsia="宋体" w:hAnsi="Times New Roman"/>
          <w:lang w:eastAsia="zh-CN"/>
        </w:rPr>
        <w:fldChar w:fldCharType="separate"/>
      </w:r>
      <w:r w:rsidR="0053216F" w:rsidRPr="0053216F">
        <w:rPr>
          <w:rFonts w:ascii="Times New Roman" w:eastAsia="宋体" w:hAnsi="Times New Roman"/>
          <w:noProof/>
          <w:lang w:eastAsia="zh-CN"/>
        </w:rPr>
        <w:t>[34]</w:t>
      </w:r>
      <w:r w:rsidR="001E7E5E">
        <w:rPr>
          <w:rFonts w:ascii="Times New Roman" w:eastAsia="宋体" w:hAnsi="Times New Roman"/>
          <w:lang w:eastAsia="zh-CN"/>
        </w:rPr>
        <w:fldChar w:fldCharType="end"/>
      </w:r>
      <w:r w:rsidR="005E5828" w:rsidRPr="000B6826">
        <w:rPr>
          <w:rFonts w:ascii="Times New Roman" w:eastAsia="宋体" w:hAnsi="Times New Roman"/>
          <w:lang w:eastAsia="zh-CN"/>
        </w:rPr>
        <w:t xml:space="preserve">. Therefore, it is possible to obtain zero TCD in </w:t>
      </w:r>
      <w:r w:rsidR="00865535">
        <w:rPr>
          <w:rFonts w:ascii="Times New Roman" w:eastAsia="宋体" w:hAnsi="Times New Roman"/>
          <w:lang w:val="en-US" w:eastAsia="zh-CN"/>
        </w:rPr>
        <w:t xml:space="preserve">the </w:t>
      </w:r>
      <w:r w:rsidR="00FE5D1E" w:rsidRPr="000B6826">
        <w:rPr>
          <w:rFonts w:ascii="Times New Roman" w:hAnsi="Times New Roman"/>
        </w:rPr>
        <w:t>TeO</w:t>
      </w:r>
      <w:r w:rsidR="00FE5D1E" w:rsidRPr="000B6826">
        <w:rPr>
          <w:rFonts w:ascii="Times New Roman" w:hAnsi="Times New Roman"/>
          <w:vertAlign w:val="subscript"/>
        </w:rPr>
        <w:t>2</w:t>
      </w:r>
      <w:r w:rsidR="00FE5D1E" w:rsidRPr="000B6826">
        <w:rPr>
          <w:rFonts w:ascii="Times New Roman" w:hAnsi="Times New Roman"/>
        </w:rPr>
        <w:t>/IDT/</w:t>
      </w:r>
      <w:proofErr w:type="spellStart"/>
      <w:r w:rsidR="00A774D6" w:rsidRPr="000B6826">
        <w:rPr>
          <w:rFonts w:ascii="Times New Roman" w:hAnsi="Times New Roman"/>
        </w:rPr>
        <w:t>ZnO</w:t>
      </w:r>
      <w:proofErr w:type="spellEnd"/>
      <w:r w:rsidR="000042C5">
        <w:rPr>
          <w:rFonts w:ascii="Times New Roman" w:hAnsi="Times New Roman"/>
          <w:noProof/>
          <w:position w:val="-8"/>
          <w:lang w:val="en-US" w:eastAsia="zh-CN"/>
        </w:rPr>
        <w:drawing>
          <wp:inline distT="0" distB="0" distL="0" distR="0" wp14:anchorId="0F6D9762" wp14:editId="7A55336F">
            <wp:extent cx="415925" cy="23558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00FE5D1E" w:rsidRPr="000B6826">
        <w:rPr>
          <w:rFonts w:ascii="Times New Roman" w:hAnsi="Times New Roman"/>
        </w:rPr>
        <w:t>/Si</w:t>
      </w:r>
      <w:r w:rsidR="00FE5D1E" w:rsidRPr="000B6826">
        <w:rPr>
          <w:rFonts w:ascii="Times New Roman" w:eastAsia="宋体" w:hAnsi="Times New Roman"/>
          <w:lang w:eastAsia="zh-CN"/>
        </w:rPr>
        <w:t xml:space="preserve"> </w:t>
      </w:r>
      <w:r w:rsidR="005E5828" w:rsidRPr="000B6826">
        <w:rPr>
          <w:rFonts w:ascii="Times New Roman" w:eastAsia="宋体" w:hAnsi="Times New Roman"/>
          <w:lang w:eastAsia="zh-CN"/>
        </w:rPr>
        <w:t>structure</w:t>
      </w:r>
      <w:r w:rsidR="00A71F71" w:rsidRPr="000B6826">
        <w:rPr>
          <w:rFonts w:ascii="Times New Roman" w:eastAsia="宋体" w:hAnsi="Times New Roman"/>
          <w:lang w:eastAsia="zh-CN"/>
        </w:rPr>
        <w:t xml:space="preserve">, which is </w:t>
      </w:r>
      <w:r w:rsidR="00860A4A">
        <w:rPr>
          <w:rFonts w:ascii="Times New Roman" w:eastAsia="宋体" w:hAnsi="Times New Roman"/>
          <w:lang w:val="en-GB" w:eastAsia="zh-CN"/>
        </w:rPr>
        <w:t>critical</w:t>
      </w:r>
      <w:r w:rsidR="00A71F71" w:rsidRPr="000B6826">
        <w:rPr>
          <w:rFonts w:ascii="Times New Roman" w:eastAsia="宋体" w:hAnsi="Times New Roman"/>
          <w:lang w:eastAsia="zh-CN"/>
        </w:rPr>
        <w:t xml:space="preserve"> for bio-sensing </w:t>
      </w:r>
      <w:r w:rsidR="00370D98">
        <w:rPr>
          <w:rFonts w:ascii="Times New Roman" w:eastAsia="宋体" w:hAnsi="Times New Roman"/>
          <w:lang w:val="en-US" w:eastAsia="zh-CN"/>
        </w:rPr>
        <w:t>application</w:t>
      </w:r>
      <w:r w:rsidR="00865535">
        <w:rPr>
          <w:rFonts w:ascii="Times New Roman" w:eastAsia="宋体" w:hAnsi="Times New Roman"/>
          <w:lang w:val="en-US" w:eastAsia="zh-CN"/>
        </w:rPr>
        <w:t>s</w:t>
      </w:r>
      <w:r w:rsidR="00860A4A">
        <w:rPr>
          <w:rFonts w:ascii="Times New Roman" w:eastAsia="宋体" w:hAnsi="Times New Roman"/>
          <w:lang w:val="en-US" w:eastAsia="zh-CN"/>
        </w:rPr>
        <w:t xml:space="preserve"> with a </w:t>
      </w:r>
      <w:r w:rsidR="004B69CA">
        <w:rPr>
          <w:rFonts w:ascii="Times New Roman" w:eastAsia="宋体" w:hAnsi="Times New Roman"/>
          <w:lang w:val="en-US" w:eastAsia="zh-CN"/>
        </w:rPr>
        <w:t xml:space="preserve">strict </w:t>
      </w:r>
      <w:r w:rsidR="00860A4A">
        <w:rPr>
          <w:rFonts w:ascii="Times New Roman" w:eastAsia="宋体" w:hAnsi="Times New Roman"/>
          <w:lang w:val="en-US" w:eastAsia="zh-CN"/>
        </w:rPr>
        <w:t>requirement on temperature stability</w:t>
      </w:r>
      <w:r w:rsidR="00A71F71" w:rsidRPr="000B6826">
        <w:rPr>
          <w:rFonts w:ascii="Times New Roman" w:eastAsia="宋体" w:hAnsi="Times New Roman"/>
          <w:lang w:eastAsia="zh-CN"/>
        </w:rPr>
        <w:t xml:space="preserve">. </w:t>
      </w:r>
    </w:p>
    <w:p w:rsidR="009E55A6" w:rsidRPr="00E573C2" w:rsidRDefault="00A71F71" w:rsidP="00320A32">
      <w:pPr>
        <w:pStyle w:val="AuthorsFull"/>
        <w:spacing w:line="480" w:lineRule="auto"/>
        <w:ind w:firstLine="240"/>
        <w:jc w:val="both"/>
        <w:rPr>
          <w:color w:val="FF0000"/>
        </w:rPr>
      </w:pPr>
      <w:r w:rsidRPr="000B6826">
        <w:t>Although the</w:t>
      </w:r>
      <w:r w:rsidR="004B69CA">
        <w:t>re were previous reports on</w:t>
      </w:r>
      <w:r w:rsidRPr="000B6826">
        <w:t xml:space="preserve"> </w:t>
      </w:r>
      <w:r w:rsidR="00EA67B5">
        <w:t xml:space="preserve">characterization </w:t>
      </w:r>
      <w:r w:rsidRPr="000B6826">
        <w:t xml:space="preserve">of </w:t>
      </w:r>
      <w:r w:rsidR="00865535">
        <w:t xml:space="preserve">the </w:t>
      </w:r>
      <w:bookmarkStart w:id="2" w:name="OLE_LINK10"/>
      <w:bookmarkStart w:id="3" w:name="OLE_LINK14"/>
      <w:r w:rsidRPr="000B6826">
        <w:t>TeO</w:t>
      </w:r>
      <w:r w:rsidRPr="000B6826">
        <w:rPr>
          <w:vertAlign w:val="subscript"/>
        </w:rPr>
        <w:t>2</w:t>
      </w:r>
      <w:r w:rsidRPr="000B6826">
        <w:t>/</w:t>
      </w:r>
      <w:proofErr w:type="spellStart"/>
      <w:r w:rsidRPr="000B6826">
        <w:t>ZnO</w:t>
      </w:r>
      <w:proofErr w:type="spellEnd"/>
      <w:r w:rsidRPr="000B6826">
        <w:t>/diamond</w:t>
      </w:r>
      <w:bookmarkEnd w:id="2"/>
      <w:bookmarkEnd w:id="3"/>
      <w:r w:rsidR="00320A32">
        <w:t>,</w:t>
      </w:r>
      <w:r w:rsidRPr="000B6826">
        <w:t xml:space="preserve"> </w:t>
      </w:r>
      <w:r w:rsidR="00320A32" w:rsidRPr="000B6826">
        <w:t>TeO</w:t>
      </w:r>
      <w:r w:rsidR="00320A32" w:rsidRPr="000B6826">
        <w:rPr>
          <w:vertAlign w:val="subscript"/>
        </w:rPr>
        <w:t>2</w:t>
      </w:r>
      <w:r w:rsidR="00320A32" w:rsidRPr="000B6826">
        <w:t>/Li</w:t>
      </w:r>
      <w:r w:rsidR="00320A32">
        <w:t>Nb</w:t>
      </w:r>
      <w:r w:rsidR="00320A32" w:rsidRPr="000B6826">
        <w:t>O</w:t>
      </w:r>
      <w:r w:rsidR="00320A32" w:rsidRPr="000B6826">
        <w:rPr>
          <w:vertAlign w:val="subscript"/>
        </w:rPr>
        <w:t>3</w:t>
      </w:r>
      <w:r w:rsidR="00320A32">
        <w:rPr>
          <w:vertAlign w:val="subscript"/>
        </w:rPr>
        <w:t xml:space="preserve"> </w:t>
      </w:r>
      <w:r w:rsidRPr="000B6826">
        <w:t>and TeO</w:t>
      </w:r>
      <w:r w:rsidRPr="000B6826">
        <w:rPr>
          <w:vertAlign w:val="subscript"/>
        </w:rPr>
        <w:t>2</w:t>
      </w:r>
      <w:r w:rsidRPr="000B6826">
        <w:t>/LiTaO</w:t>
      </w:r>
      <w:r w:rsidRPr="000B6826">
        <w:rPr>
          <w:vertAlign w:val="subscript"/>
        </w:rPr>
        <w:t>3</w:t>
      </w:r>
      <w:r w:rsidRPr="000B6826">
        <w:t xml:space="preserve"> </w:t>
      </w:r>
      <w:r w:rsidR="00EA67B5" w:rsidRPr="000B6826">
        <w:t xml:space="preserve">SAW </w:t>
      </w:r>
      <w:r w:rsidRPr="000B6826">
        <w:t>structure</w:t>
      </w:r>
      <w:r w:rsidR="00E573C2">
        <w:t>s</w:t>
      </w:r>
      <w:r w:rsidR="001E7E5E">
        <w:t xml:space="preserve"> </w:t>
      </w:r>
      <w:r w:rsidR="001E7E5E">
        <w:fldChar w:fldCharType="begin" w:fldLock="1"/>
      </w:r>
      <w:r w:rsidR="0053216F">
        <w:instrText>ADDIN CSL_CITATION { "citationItems" : [ { "id" : "ITEM-1", "itemData" : { "DOI" : "10.1088/0268-1242/23/8/085002", "ISSN" : "0268-1242", "author" : [ { "dropping-particle" : "", "family" : "Dewan", "given" : "Namrata", "non-dropping-particle" : "", "parse-names" : false, "suffix" : "" }, { "dropping-particle" : "", "family" : "Sreenivas", "given" : "K", "non-dropping-particle" : "", "parse-names" : false, "suffix" : "" }, { "dropping-particle" : "", "family" : "Gupta", "given" : "Vinay", "non-dropping-particle" : "", "parse-names" : false, "suffix" : "" } ], "container-title" : "Semiconductor Science and Technology", "id" : "ITEM-1", "issue" : "8", "issued" : { "date-parts" : [ [ "2008" ] ] }, "page" : "085002", "title" : "Theoretical studies on a TeO 2 /ZnO/diamond-layered structure for zero TCD SAW devices", "type" : "article-journal", "volume" : "23" }, "uris" : [ "http://www.mendeley.com/documents/?uuid=26a09cb8-631e-4b66-b4dd-89c4fd6e99b9" ] }, { "id" : "ITEM-2", "itemData" : { "DOI" : "10.1088/0022-3727/41/2/025108", "ISSN" : "0022-3727", "author" : [ { "dropping-particle" : "", "family" : "Shandilya", "given" : "Swati", "non-dropping-particle" : "", "parse-names" : false, "suffix" : "" }, { "dropping-particle" : "", "family" : "Sreenivas", "given" : "K", "non-dropping-particle" : "", "parse-names" : false, "suffix" : "" }, { "dropping-particle" : "", "family" : "Gupta", "given" : "Vinay", "non-dropping-particle" : "", "parse-names" : false, "suffix" : "" } ], "container-title" : "Journal of Physics D: Applied Physics", "id" : "ITEM-2", "issue" : "2", "issued" : { "date-parts" : [ [ "2008" ] ] }, "page" : "025108", "title" : "Acousto-optical and SAW propagation characteristics of temperature stable multilayered structures based on LiNbO 3 and diamond", "type" : "article-journal", "volume" : "41" }, "uris" : [ "http://www.mendeley.com/documents/?uuid=4253977d-0fa5-4606-8ea4-6ce04b83cc3e" ] }, { "id" : "ITEM-3", "itemData" : { "DOI" : "10.1016/j.vacuum.2010.01.039", "ISSN" : "0042207X", "abstract" : "Tellurium oxide (TeOx) thin films are prepared on 36??YX-LiTaO3 substrates by RF magnetron sputtering technique under different deposition conditions. The structures and compositions of the TeOx films are analyzed by X-ray diffraction, Fourier transform infrared spectroscopy and X-ray photoelectron spectroscopy, which show that the TeOx films are amorphous and with different ratios of Te to O prepared in different conditions. Then the Love-type wave devices based on TeOx/36??YX-LiTaO3 structures are fabricated, and the temperature coefficient of delay (TCD) of the Love-type wave devices are investigated. The results show that, when TeOx films deposited at suitable deposition conditions, the TCD of the Love-type wave devices are less than that of the shear-horizontal (SH) wave devices fabricated on the bare 36??YX-LiTaO3 substrates, which demonstrates that the TCD of the TeOx films is negative. Moreover, the TCD of the devices are strongly dependent upon the preparation conditions and the thicknesses of the TeOx films. Therefore, the TCD of the Love-type wave devices can be optimized by suitably selecting the preparation conditions and the thickness of TeOx films. ?? 2010 Elsevier Ltd. All rights reserved.", "author" : [ { "dropping-particle" : "", "family" : "Zhou", "given" : "Feng mei", "non-dropping-particle" : "", "parse-names" : false, "suffix" : "" }, { "dropping-particle" : "", "family" : "Li", "given" : "Zhe", "non-dropping-particle" : "", "parse-names" : false, "suffix" : "" }, { "dropping-particle" : "", "family" : "Fan", "given" : "Li", "non-dropping-particle" : "", "parse-names" : false, "suffix" : "" }, { "dropping-particle" : "", "family" : "Zhang", "given" : "Shu yi", "non-dropping-particle" : "", "parse-names" : false, "suffix" : "" }, { "dropping-particle" : "", "family" : "Shui", "given" : "Xiu ji", "non-dropping-particle" : "", "parse-names" : false, "suffix" : "" }, { "dropping-particle" : "", "family" : "Wasa", "given" : "Kiyotaka", "non-dropping-particle" : "", "parse-names" : false, "suffix" : "" } ], "container-title" : "Vacuum", "id" : "ITEM-3", "issue" : "7", "issued" : { "date-parts" : [ [ "2010" ] ] }, "page" : "986-991", "title" : "Effects of TeOx films on temperature coefficients of delay of Love-type wave devices based on TeOx/36??YX-LiTaO3 structures", "type" : "article-journal", "volume" : "84" }, "uris" : [ "http://www.mendeley.com/documents/?uuid=e85b0f56-f9df-4768-be48-8ece9ad7fea4" ] } ], "mendeley" : { "formattedCitation" : "[33,35,36]", "plainTextFormattedCitation" : "[33,35,36]", "previouslyFormattedCitation" : "[33,35,36]" }, "properties" : { "noteIndex" : 0 }, "schema" : "https://github.com/citation-style-language/schema/raw/master/csl-citation.json" }</w:instrText>
      </w:r>
      <w:r w:rsidR="001E7E5E">
        <w:fldChar w:fldCharType="separate"/>
      </w:r>
      <w:r w:rsidR="0053216F" w:rsidRPr="0053216F">
        <w:rPr>
          <w:noProof/>
        </w:rPr>
        <w:t>[33,35,36]</w:t>
      </w:r>
      <w:r w:rsidR="001E7E5E">
        <w:fldChar w:fldCharType="end"/>
      </w:r>
      <w:r w:rsidR="00860A4A">
        <w:t xml:space="preserve">, </w:t>
      </w:r>
      <w:r w:rsidR="00EA67B5">
        <w:t xml:space="preserve">as far as we know, there is none </w:t>
      </w:r>
      <w:r w:rsidRPr="000B6826">
        <w:t xml:space="preserve">on the LM-SAW propagation in </w:t>
      </w:r>
      <w:r w:rsidR="004D6723">
        <w:t>th</w:t>
      </w:r>
      <w:r w:rsidR="00233C93">
        <w:t>e</w:t>
      </w:r>
      <w:r w:rsidR="004D6723">
        <w:t xml:space="preserve"> </w:t>
      </w:r>
      <w:r w:rsidR="00A774D6" w:rsidRPr="000B6826">
        <w:t>TeO</w:t>
      </w:r>
      <w:r w:rsidR="00A774D6" w:rsidRPr="000B6826">
        <w:rPr>
          <w:vertAlign w:val="subscript"/>
        </w:rPr>
        <w:t>2</w:t>
      </w:r>
      <w:r w:rsidR="00233C93">
        <w:t>/</w:t>
      </w:r>
      <w:proofErr w:type="spellStart"/>
      <w:r w:rsidR="00A774D6" w:rsidRPr="000B6826">
        <w:t>ZnO</w:t>
      </w:r>
      <w:proofErr w:type="spellEnd"/>
      <w:r w:rsidR="000042C5">
        <w:rPr>
          <w:noProof/>
          <w:position w:val="-8"/>
        </w:rPr>
        <w:drawing>
          <wp:inline distT="0" distB="0" distL="0" distR="0" wp14:anchorId="31A3294E" wp14:editId="5B74521A">
            <wp:extent cx="415925" cy="2355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00A774D6" w:rsidRPr="000B6826">
        <w:t>/Si</w:t>
      </w:r>
      <w:r w:rsidRPr="000B6826">
        <w:t xml:space="preserve"> multi</w:t>
      </w:r>
      <w:r w:rsidR="00FE5D1E" w:rsidRPr="000B6826">
        <w:rPr>
          <w:kern w:val="2"/>
        </w:rPr>
        <w:t xml:space="preserve">layered </w:t>
      </w:r>
      <w:r w:rsidRPr="000B6826">
        <w:rPr>
          <w:kern w:val="2"/>
        </w:rPr>
        <w:t>structure</w:t>
      </w:r>
      <w:r w:rsidR="009E55A6" w:rsidRPr="000B6826">
        <w:rPr>
          <w:kern w:val="2"/>
        </w:rPr>
        <w:t xml:space="preserve">. </w:t>
      </w:r>
      <w:r w:rsidR="004D6723">
        <w:rPr>
          <w:kern w:val="2"/>
        </w:rPr>
        <w:t>In particular,</w:t>
      </w:r>
      <w:r w:rsidR="004D6723" w:rsidRPr="000B6826">
        <w:rPr>
          <w:kern w:val="2"/>
        </w:rPr>
        <w:t xml:space="preserve"> </w:t>
      </w:r>
      <w:r w:rsidR="00EA67B5">
        <w:rPr>
          <w:kern w:val="2"/>
        </w:rPr>
        <w:t xml:space="preserve">there is no previous study </w:t>
      </w:r>
      <w:r w:rsidRPr="000B6826">
        <w:rPr>
          <w:kern w:val="2"/>
        </w:rPr>
        <w:t xml:space="preserve">on the wave-guiding effect of </w:t>
      </w:r>
      <w:r w:rsidRPr="000B6826">
        <w:t>TeO</w:t>
      </w:r>
      <w:r w:rsidRPr="000B6826">
        <w:rPr>
          <w:vertAlign w:val="subscript"/>
        </w:rPr>
        <w:t xml:space="preserve">2 </w:t>
      </w:r>
      <w:r w:rsidRPr="000B6826">
        <w:t>films</w:t>
      </w:r>
      <w:r w:rsidR="00F034DD">
        <w:t xml:space="preserve"> and its </w:t>
      </w:r>
      <w:r w:rsidR="00A47DFF">
        <w:t xml:space="preserve">effects on </w:t>
      </w:r>
      <w:r w:rsidRPr="000B6826">
        <w:t xml:space="preserve">the sensitivity </w:t>
      </w:r>
      <w:r w:rsidR="00F034DD">
        <w:t xml:space="preserve">in the </w:t>
      </w:r>
      <w:r w:rsidR="00F034DD" w:rsidRPr="000B6826">
        <w:t>TeO</w:t>
      </w:r>
      <w:r w:rsidR="00F034DD" w:rsidRPr="000B6826">
        <w:rPr>
          <w:vertAlign w:val="subscript"/>
        </w:rPr>
        <w:t>2</w:t>
      </w:r>
      <w:r w:rsidR="00233C93" w:rsidRPr="000B6826">
        <w:t xml:space="preserve"> </w:t>
      </w:r>
      <w:r w:rsidR="00F034DD" w:rsidRPr="000B6826">
        <w:t>/</w:t>
      </w:r>
      <w:proofErr w:type="spellStart"/>
      <w:r w:rsidR="00F034DD" w:rsidRPr="000B6826">
        <w:t>ZnO</w:t>
      </w:r>
      <w:proofErr w:type="spellEnd"/>
      <w:r w:rsidR="000042C5">
        <w:rPr>
          <w:noProof/>
          <w:position w:val="-8"/>
        </w:rPr>
        <w:drawing>
          <wp:inline distT="0" distB="0" distL="0" distR="0" wp14:anchorId="187E9533" wp14:editId="4B2E92A1">
            <wp:extent cx="415925" cy="23558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00F034DD" w:rsidRPr="000B6826">
        <w:t xml:space="preserve">/Si </w:t>
      </w:r>
      <w:r w:rsidRPr="000B6826">
        <w:t>LM-SAW devices</w:t>
      </w:r>
      <w:r w:rsidR="00F034DD">
        <w:t xml:space="preserve">. </w:t>
      </w:r>
      <w:r w:rsidR="00A13890">
        <w:t xml:space="preserve">This paper </w:t>
      </w:r>
      <w:r w:rsidR="00A13890">
        <w:rPr>
          <w:color w:val="FF0000"/>
        </w:rPr>
        <w:t>aims</w:t>
      </w:r>
      <w:r w:rsidR="0006276B" w:rsidRPr="00E573C2">
        <w:rPr>
          <w:color w:val="FF0000"/>
        </w:rPr>
        <w:t xml:space="preserve"> </w:t>
      </w:r>
      <w:r w:rsidR="00A13890">
        <w:rPr>
          <w:color w:val="FF0000"/>
        </w:rPr>
        <w:t>to</w:t>
      </w:r>
      <w:r w:rsidR="0006276B" w:rsidRPr="00E573C2">
        <w:rPr>
          <w:color w:val="FF0000"/>
        </w:rPr>
        <w:t xml:space="preserve"> investigat</w:t>
      </w:r>
      <w:r w:rsidR="00A13890">
        <w:rPr>
          <w:color w:val="FF0000"/>
        </w:rPr>
        <w:t>e</w:t>
      </w:r>
      <w:r w:rsidR="0006276B" w:rsidRPr="00E573C2">
        <w:rPr>
          <w:color w:val="FF0000"/>
        </w:rPr>
        <w:t xml:space="preserve"> a novel low cost </w:t>
      </w:r>
      <w:r w:rsidR="00A13890">
        <w:rPr>
          <w:color w:val="FF0000"/>
        </w:rPr>
        <w:t xml:space="preserve">Si based </w:t>
      </w:r>
      <w:r w:rsidR="0006276B" w:rsidRPr="00E573C2">
        <w:rPr>
          <w:color w:val="FF0000"/>
        </w:rPr>
        <w:t xml:space="preserve">structure </w:t>
      </w:r>
      <w:r w:rsidR="00A13890">
        <w:rPr>
          <w:color w:val="FF0000"/>
        </w:rPr>
        <w:t xml:space="preserve">in order </w:t>
      </w:r>
      <w:r w:rsidR="0006276B" w:rsidRPr="00E573C2">
        <w:rPr>
          <w:color w:val="FF0000"/>
        </w:rPr>
        <w:t>to compete with th</w:t>
      </w:r>
      <w:r w:rsidR="00A13890">
        <w:rPr>
          <w:color w:val="FF0000"/>
        </w:rPr>
        <w:t>ose</w:t>
      </w:r>
      <w:r w:rsidR="0006276B" w:rsidRPr="00E573C2">
        <w:rPr>
          <w:color w:val="FF0000"/>
        </w:rPr>
        <w:t xml:space="preserve"> conventional Love wave biosensors</w:t>
      </w:r>
      <w:r w:rsidR="00A13890">
        <w:rPr>
          <w:color w:val="FF0000"/>
        </w:rPr>
        <w:t>,</w:t>
      </w:r>
      <w:r w:rsidR="0006276B" w:rsidRPr="00E573C2">
        <w:rPr>
          <w:color w:val="FF0000"/>
        </w:rPr>
        <w:t xml:space="preserve"> </w:t>
      </w:r>
      <w:r w:rsidR="00A13890">
        <w:rPr>
          <w:color w:val="FF0000"/>
        </w:rPr>
        <w:t>and</w:t>
      </w:r>
      <w:r w:rsidR="00426163" w:rsidRPr="00E573C2">
        <w:rPr>
          <w:color w:val="FF0000"/>
        </w:rPr>
        <w:t xml:space="preserve"> </w:t>
      </w:r>
      <w:r w:rsidR="00A13890">
        <w:rPr>
          <w:color w:val="FF0000"/>
        </w:rPr>
        <w:t>perform</w:t>
      </w:r>
      <w:r w:rsidR="004D6723" w:rsidRPr="00E573C2">
        <w:rPr>
          <w:color w:val="FF0000"/>
        </w:rPr>
        <w:t xml:space="preserve">s </w:t>
      </w:r>
      <w:r w:rsidR="00A13890">
        <w:rPr>
          <w:color w:val="FF0000"/>
        </w:rPr>
        <w:t>a</w:t>
      </w:r>
      <w:r w:rsidR="004D6723" w:rsidRPr="00E573C2">
        <w:rPr>
          <w:color w:val="FF0000"/>
        </w:rPr>
        <w:t xml:space="preserve"> </w:t>
      </w:r>
      <w:r w:rsidR="009E55A6" w:rsidRPr="00E573C2">
        <w:rPr>
          <w:color w:val="FF0000"/>
        </w:rPr>
        <w:t>t</w:t>
      </w:r>
      <w:r w:rsidR="00127FB2" w:rsidRPr="00E573C2">
        <w:rPr>
          <w:color w:val="FF0000"/>
        </w:rPr>
        <w:t xml:space="preserve">heoretical </w:t>
      </w:r>
      <w:r w:rsidR="009E55A6" w:rsidRPr="00E573C2">
        <w:rPr>
          <w:color w:val="FF0000"/>
        </w:rPr>
        <w:t xml:space="preserve">investigation </w:t>
      </w:r>
      <w:r w:rsidR="00426163" w:rsidRPr="00E573C2">
        <w:rPr>
          <w:color w:val="FF0000"/>
        </w:rPr>
        <w:t xml:space="preserve">of </w:t>
      </w:r>
      <w:r w:rsidR="00F034DD" w:rsidRPr="00E573C2">
        <w:rPr>
          <w:color w:val="FF0000"/>
        </w:rPr>
        <w:t xml:space="preserve">the </w:t>
      </w:r>
      <w:r w:rsidR="009E55A6" w:rsidRPr="00E573C2">
        <w:rPr>
          <w:color w:val="FF0000"/>
        </w:rPr>
        <w:t>LM-SAW</w:t>
      </w:r>
      <w:r w:rsidR="00F034DD" w:rsidRPr="00E573C2">
        <w:rPr>
          <w:color w:val="FF0000"/>
        </w:rPr>
        <w:t>s</w:t>
      </w:r>
      <w:r w:rsidR="009E55A6" w:rsidRPr="00E573C2">
        <w:rPr>
          <w:color w:val="FF0000"/>
        </w:rPr>
        <w:t xml:space="preserve"> based on </w:t>
      </w:r>
      <w:r w:rsidR="00426163" w:rsidRPr="00E573C2">
        <w:rPr>
          <w:color w:val="FF0000"/>
        </w:rPr>
        <w:t xml:space="preserve">a </w:t>
      </w:r>
      <w:r w:rsidR="00A774D6" w:rsidRPr="00E573C2">
        <w:rPr>
          <w:color w:val="FF0000"/>
        </w:rPr>
        <w:t>TeO</w:t>
      </w:r>
      <w:r w:rsidR="00A774D6" w:rsidRPr="00E573C2">
        <w:rPr>
          <w:color w:val="FF0000"/>
          <w:vertAlign w:val="subscript"/>
        </w:rPr>
        <w:t>2</w:t>
      </w:r>
      <w:r w:rsidR="00A774D6" w:rsidRPr="00E573C2">
        <w:rPr>
          <w:color w:val="FF0000"/>
        </w:rPr>
        <w:t>/</w:t>
      </w:r>
      <w:proofErr w:type="spellStart"/>
      <w:r w:rsidR="00A774D6" w:rsidRPr="00E573C2">
        <w:rPr>
          <w:color w:val="FF0000"/>
        </w:rPr>
        <w:t>ZnO</w:t>
      </w:r>
      <w:proofErr w:type="spellEnd"/>
      <w:r w:rsidR="000042C5" w:rsidRPr="00E573C2">
        <w:rPr>
          <w:noProof/>
          <w:color w:val="FF0000"/>
          <w:position w:val="-8"/>
        </w:rPr>
        <w:drawing>
          <wp:inline distT="0" distB="0" distL="0" distR="0" wp14:anchorId="54BC00CE" wp14:editId="4B77C244">
            <wp:extent cx="415925" cy="23558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00A774D6" w:rsidRPr="00E573C2">
        <w:rPr>
          <w:color w:val="FF0000"/>
        </w:rPr>
        <w:t xml:space="preserve">/Si </w:t>
      </w:r>
      <w:r w:rsidR="009E55A6" w:rsidRPr="00E573C2">
        <w:rPr>
          <w:color w:val="FF0000"/>
        </w:rPr>
        <w:t>multilayered structure</w:t>
      </w:r>
      <w:r w:rsidR="00F034DD" w:rsidRPr="00E573C2">
        <w:rPr>
          <w:color w:val="FF0000"/>
        </w:rPr>
        <w:t>, T</w:t>
      </w:r>
      <w:r w:rsidR="009E55A6" w:rsidRPr="00E573C2">
        <w:rPr>
          <w:color w:val="FF0000"/>
        </w:rPr>
        <w:t>he</w:t>
      </w:r>
      <w:r w:rsidR="00127FB2" w:rsidRPr="00E573C2">
        <w:rPr>
          <w:color w:val="FF0000"/>
        </w:rPr>
        <w:t xml:space="preserve"> </w:t>
      </w:r>
      <w:r w:rsidR="00F034DD" w:rsidRPr="00E573C2">
        <w:rPr>
          <w:color w:val="FF0000"/>
        </w:rPr>
        <w:t xml:space="preserve">dispersion effects of </w:t>
      </w:r>
      <w:r w:rsidR="009E55A6" w:rsidRPr="00E573C2">
        <w:rPr>
          <w:color w:val="FF0000"/>
        </w:rPr>
        <w:t>phase velocity</w:t>
      </w:r>
      <w:r w:rsidR="009E55A6" w:rsidRPr="00E573C2">
        <w:rPr>
          <w:i/>
          <w:color w:val="FF0000"/>
        </w:rPr>
        <w:t xml:space="preserve"> </w:t>
      </w:r>
      <w:proofErr w:type="spellStart"/>
      <w:r w:rsidR="009E55A6" w:rsidRPr="00E573C2">
        <w:rPr>
          <w:i/>
          <w:color w:val="FF0000"/>
        </w:rPr>
        <w:t>V</w:t>
      </w:r>
      <w:r w:rsidR="009E55A6" w:rsidRPr="00E573C2">
        <w:rPr>
          <w:color w:val="FF0000"/>
          <w:vertAlign w:val="subscript"/>
        </w:rPr>
        <w:t>p</w:t>
      </w:r>
      <w:proofErr w:type="spellEnd"/>
      <w:r w:rsidR="009E55A6" w:rsidRPr="00E573C2">
        <w:rPr>
          <w:color w:val="FF0000"/>
        </w:rPr>
        <w:t xml:space="preserve">, </w:t>
      </w:r>
      <w:r w:rsidR="009E55A6" w:rsidRPr="00E573C2">
        <w:rPr>
          <w:i/>
          <w:color w:val="FF0000"/>
        </w:rPr>
        <w:t>K</w:t>
      </w:r>
      <w:r w:rsidR="009E55A6" w:rsidRPr="00E573C2">
        <w:rPr>
          <w:color w:val="FF0000"/>
          <w:vertAlign w:val="superscript"/>
        </w:rPr>
        <w:t>2</w:t>
      </w:r>
      <w:r w:rsidR="009E55A6" w:rsidRPr="00E573C2">
        <w:rPr>
          <w:color w:val="FF0000"/>
        </w:rPr>
        <w:t xml:space="preserve">, TCD and sensitivity </w:t>
      </w:r>
      <w:r w:rsidR="00F034DD" w:rsidRPr="00E573C2">
        <w:rPr>
          <w:color w:val="FF0000"/>
        </w:rPr>
        <w:t>as a function of</w:t>
      </w:r>
      <w:r w:rsidR="009E55A6" w:rsidRPr="00E573C2">
        <w:rPr>
          <w:color w:val="FF0000"/>
        </w:rPr>
        <w:t xml:space="preserve"> </w:t>
      </w:r>
      <w:r w:rsidR="00FE5D1E" w:rsidRPr="00E573C2">
        <w:rPr>
          <w:color w:val="FF0000"/>
        </w:rPr>
        <w:t xml:space="preserve">normalized thicknesses of </w:t>
      </w:r>
      <w:proofErr w:type="spellStart"/>
      <w:r w:rsidR="00FE5D1E" w:rsidRPr="00E573C2">
        <w:rPr>
          <w:color w:val="FF0000"/>
        </w:rPr>
        <w:t>ZnO</w:t>
      </w:r>
      <w:proofErr w:type="spellEnd"/>
      <w:r w:rsidR="00FE5D1E" w:rsidRPr="00E573C2">
        <w:rPr>
          <w:color w:val="FF0000"/>
        </w:rPr>
        <w:t xml:space="preserve"> (</w:t>
      </w:r>
      <w:proofErr w:type="spellStart"/>
      <w:r w:rsidR="00FE5D1E" w:rsidRPr="00E573C2">
        <w:rPr>
          <w:i/>
          <w:color w:val="FF0000"/>
        </w:rPr>
        <w:t>h</w:t>
      </w:r>
      <w:r w:rsidR="00FE5D1E" w:rsidRPr="00E573C2">
        <w:rPr>
          <w:color w:val="FF0000"/>
          <w:vertAlign w:val="subscript"/>
        </w:rPr>
        <w:t>ZnO</w:t>
      </w:r>
      <w:proofErr w:type="spellEnd"/>
      <w:r w:rsidR="00FE5D1E" w:rsidRPr="00E573C2">
        <w:rPr>
          <w:color w:val="FF0000"/>
        </w:rPr>
        <w:t>/</w:t>
      </w:r>
      <w:r w:rsidR="00FE5D1E" w:rsidRPr="00E573C2">
        <w:rPr>
          <w:i/>
          <w:color w:val="FF0000"/>
        </w:rPr>
        <w:t>λ</w:t>
      </w:r>
      <w:r w:rsidR="00FE5D1E" w:rsidRPr="00E573C2">
        <w:rPr>
          <w:color w:val="FF0000"/>
        </w:rPr>
        <w:t>) and TeO</w:t>
      </w:r>
      <w:r w:rsidR="00FE5D1E" w:rsidRPr="00E573C2">
        <w:rPr>
          <w:color w:val="FF0000"/>
          <w:vertAlign w:val="subscript"/>
        </w:rPr>
        <w:t xml:space="preserve">2 </w:t>
      </w:r>
      <w:r w:rsidR="00FE5D1E" w:rsidRPr="00E573C2">
        <w:rPr>
          <w:color w:val="FF0000"/>
        </w:rPr>
        <w:t>(</w:t>
      </w:r>
      <w:r w:rsidR="00FE5D1E" w:rsidRPr="00E573C2">
        <w:rPr>
          <w:color w:val="FF0000"/>
          <w:lang w:val="en-GB"/>
        </w:rPr>
        <w:t>h</w:t>
      </w:r>
      <w:r w:rsidR="00FE5D1E" w:rsidRPr="00E573C2">
        <w:rPr>
          <w:color w:val="FF0000"/>
          <w:vertAlign w:val="subscript"/>
          <w:lang w:val="en-GB"/>
        </w:rPr>
        <w:t>TeO2</w:t>
      </w:r>
      <w:r w:rsidR="00FE5D1E" w:rsidRPr="00E573C2">
        <w:rPr>
          <w:color w:val="FF0000"/>
        </w:rPr>
        <w:t>/</w:t>
      </w:r>
      <w:r w:rsidR="00FE5D1E" w:rsidRPr="00E573C2">
        <w:rPr>
          <w:i/>
          <w:color w:val="FF0000"/>
        </w:rPr>
        <w:t>λ</w:t>
      </w:r>
      <w:r w:rsidR="00FE5D1E" w:rsidRPr="00E573C2">
        <w:rPr>
          <w:color w:val="FF0000"/>
        </w:rPr>
        <w:t>) films</w:t>
      </w:r>
      <w:r w:rsidR="009E55A6" w:rsidRPr="00E573C2">
        <w:rPr>
          <w:color w:val="FF0000"/>
        </w:rPr>
        <w:t xml:space="preserve"> </w:t>
      </w:r>
      <w:r w:rsidR="00426163" w:rsidRPr="00E573C2">
        <w:rPr>
          <w:color w:val="FF0000"/>
        </w:rPr>
        <w:t xml:space="preserve">are </w:t>
      </w:r>
      <w:r w:rsidR="009E55A6" w:rsidRPr="00E573C2">
        <w:rPr>
          <w:color w:val="FF0000"/>
        </w:rPr>
        <w:t>systematically studied</w:t>
      </w:r>
      <w:r w:rsidR="00127FB2" w:rsidRPr="00E573C2">
        <w:rPr>
          <w:color w:val="FF0000"/>
        </w:rPr>
        <w:t>.</w:t>
      </w:r>
    </w:p>
    <w:p w:rsidR="00F034DD" w:rsidRPr="000B6826" w:rsidRDefault="00F034DD" w:rsidP="003D00B4">
      <w:pPr>
        <w:pStyle w:val="AuthorsFull"/>
        <w:spacing w:line="480" w:lineRule="auto"/>
        <w:ind w:firstLine="240"/>
        <w:jc w:val="both"/>
      </w:pPr>
    </w:p>
    <w:p w:rsidR="009E55A6" w:rsidRPr="000B6826" w:rsidRDefault="009E55A6" w:rsidP="00A71F71">
      <w:pPr>
        <w:pStyle w:val="AuthorsFull"/>
        <w:spacing w:line="480" w:lineRule="auto"/>
        <w:jc w:val="both"/>
        <w:rPr>
          <w:b/>
          <w:bCs/>
        </w:rPr>
      </w:pPr>
      <w:r w:rsidRPr="000B6826">
        <w:rPr>
          <w:b/>
          <w:bCs/>
        </w:rPr>
        <w:t xml:space="preserve">2. </w:t>
      </w:r>
      <w:r w:rsidR="008A6281" w:rsidRPr="008A6281">
        <w:rPr>
          <w:b/>
          <w:bCs/>
        </w:rPr>
        <w:t>Methodology of theoretical analysis</w:t>
      </w:r>
    </w:p>
    <w:p w:rsidR="00C4441D" w:rsidRPr="00503627" w:rsidRDefault="00C4441D" w:rsidP="006D6252">
      <w:pPr>
        <w:spacing w:line="480" w:lineRule="auto"/>
        <w:ind w:firstLineChars="100" w:firstLine="240"/>
        <w:rPr>
          <w:sz w:val="24"/>
          <w:lang w:val="en-GB"/>
        </w:rPr>
      </w:pPr>
      <w:r w:rsidRPr="000B6826">
        <w:rPr>
          <w:sz w:val="24"/>
          <w:lang w:val="en-GB"/>
        </w:rPr>
        <w:t xml:space="preserve">In this work, the transfer matrix </w:t>
      </w:r>
      <w:r w:rsidR="001E7E5E" w:rsidRPr="000B6826">
        <w:rPr>
          <w:sz w:val="24"/>
          <w:lang w:val="en-GB"/>
        </w:rPr>
        <w:fldChar w:fldCharType="begin" w:fldLock="1"/>
      </w:r>
      <w:r w:rsidR="0053216F">
        <w:rPr>
          <w:sz w:val="24"/>
          <w:lang w:val="en-GB"/>
        </w:rPr>
        <w:instrText>ADDIN CSL_CITATION { "citationItems" : [ { "id" : "ITEM-1", "itemData" : { "author" : [ { "dropping-particle" : "", "family" : "Fahmy", "given" : "A H", "non-dropping-particle" : "", "parse-names" : false, "suffix" : "" }, { "dropping-particle" : "", "family" : "Adler", "given" : "E L", "non-dropping-particle" : "", "parse-names" : false, "suffix" : "" } ], "container-title" : "Proc. Inst. Electr. Eng", "genre" : "Journal Article", "id" : "ITEM-1", "issued" : { "date-parts" : [ [ "1975" ] ] }, "page" : "470-471", "title" : "Multilayer acoustic surface wave program", "type" : "article-journal", "volume" : "122" }, "uris" : [ "http://www.mendeley.com/documents/?uuid=ccf4ea47-0f31-4132-90c5-1c1f9c321913" ] } ], "mendeley" : { "formattedCitation" : "[37]", "plainTextFormattedCitation" : "[37]", "previouslyFormattedCitation" : "[37]" }, "properties" : { "noteIndex" : 0 }, "schema" : "https://github.com/citation-style-language/schema/raw/master/csl-citation.json" }</w:instrText>
      </w:r>
      <w:r w:rsidR="001E7E5E" w:rsidRPr="000B6826">
        <w:rPr>
          <w:sz w:val="24"/>
          <w:lang w:val="en-GB"/>
        </w:rPr>
        <w:fldChar w:fldCharType="separate"/>
      </w:r>
      <w:r w:rsidR="0053216F" w:rsidRPr="0053216F">
        <w:rPr>
          <w:noProof/>
          <w:sz w:val="24"/>
          <w:lang w:val="en-GB"/>
        </w:rPr>
        <w:t>[37]</w:t>
      </w:r>
      <w:r w:rsidR="001E7E5E" w:rsidRPr="000B6826">
        <w:rPr>
          <w:sz w:val="24"/>
        </w:rPr>
        <w:fldChar w:fldCharType="end"/>
      </w:r>
      <w:r w:rsidR="009A2E8A">
        <w:rPr>
          <w:sz w:val="24"/>
        </w:rPr>
        <w:t xml:space="preserve"> </w:t>
      </w:r>
      <w:r w:rsidRPr="000B6826">
        <w:rPr>
          <w:sz w:val="24"/>
          <w:lang w:val="en-GB"/>
        </w:rPr>
        <w:t>and compliance stiffness matrix formulation</w:t>
      </w:r>
      <w:r w:rsidR="009A2E8A">
        <w:rPr>
          <w:sz w:val="24"/>
          <w:lang w:val="en-GB"/>
        </w:rPr>
        <w:t xml:space="preserve"> </w:t>
      </w:r>
      <w:r w:rsidR="001E7E5E" w:rsidRPr="000B6826">
        <w:rPr>
          <w:sz w:val="24"/>
          <w:lang w:val="en-GB"/>
        </w:rPr>
        <w:fldChar w:fldCharType="begin" w:fldLock="1"/>
      </w:r>
      <w:r w:rsidR="0053216F">
        <w:rPr>
          <w:sz w:val="24"/>
          <w:lang w:val="en-GB"/>
        </w:rPr>
        <w:instrText>ADDIN CSL_CITATION { "citationItems" : [ { "id" : "ITEM-1", "itemData" : { "ISBN" : "0885-3010", "author" : [ { "dropping-particle" : "", "family" : "Wang", "given" : "L", "non-dropping-particle" : "", "parse-names" : false, "suffix" : "" }, { "dropping-particle" : "", "family" : "Rokhlin", "given" : "S L", "non-dropping-particle" : "", "parse-names" : false, "suffix" : "" } ], "container-title" : "Ultrasonics, Ferroelectrics and Frequency Control, IEEE Transactions on", "genre" : "Journal Article", "id" : "ITEM-1", "issue" : "4", "issued" : { "date-parts" : [ [ "2004" ] ] }, "page" : "453-463", "title" : "A compliance/stiffness matrix formulation of general Green's function and effective permittivity for piezoelectric multilayers", "type" : "article-journal", "volume" : "51" }, "uris" : [ "http://www.mendeley.com/documents/?uuid=eedcf567-b80a-4e82-bd7a-ad105f281412" ] } ], "mendeley" : { "formattedCitation" : "[38]", "plainTextFormattedCitation" : "[38]", "previouslyFormattedCitation" : "[38]" }, "properties" : { "noteIndex" : 0 }, "schema" : "https://github.com/citation-style-language/schema/raw/master/csl-citation.json" }</w:instrText>
      </w:r>
      <w:r w:rsidR="001E7E5E" w:rsidRPr="000B6826">
        <w:rPr>
          <w:sz w:val="24"/>
          <w:lang w:val="en-GB"/>
        </w:rPr>
        <w:fldChar w:fldCharType="separate"/>
      </w:r>
      <w:r w:rsidR="0053216F" w:rsidRPr="0053216F">
        <w:rPr>
          <w:noProof/>
          <w:sz w:val="24"/>
          <w:lang w:val="en-GB"/>
        </w:rPr>
        <w:t>[38]</w:t>
      </w:r>
      <w:r w:rsidR="001E7E5E" w:rsidRPr="000B6826">
        <w:rPr>
          <w:sz w:val="24"/>
        </w:rPr>
        <w:fldChar w:fldCharType="end"/>
      </w:r>
      <w:r w:rsidR="001E7E5E">
        <w:rPr>
          <w:sz w:val="24"/>
        </w:rPr>
        <w:t xml:space="preserve"> </w:t>
      </w:r>
      <w:r w:rsidRPr="000B6826">
        <w:rPr>
          <w:sz w:val="24"/>
          <w:lang w:val="en-GB"/>
        </w:rPr>
        <w:t xml:space="preserve">of </w:t>
      </w:r>
      <w:r w:rsidR="004D6723">
        <w:rPr>
          <w:sz w:val="24"/>
          <w:lang w:val="en-GB"/>
        </w:rPr>
        <w:t xml:space="preserve">the </w:t>
      </w:r>
      <w:r w:rsidRPr="000B6826">
        <w:rPr>
          <w:sz w:val="24"/>
          <w:lang w:val="en-GB"/>
        </w:rPr>
        <w:t xml:space="preserve">general Green’s function </w:t>
      </w:r>
      <w:r w:rsidR="004D6723" w:rsidRPr="000B6826">
        <w:rPr>
          <w:sz w:val="24"/>
          <w:lang w:val="en-GB"/>
        </w:rPr>
        <w:t>w</w:t>
      </w:r>
      <w:r w:rsidR="004D6723">
        <w:rPr>
          <w:sz w:val="24"/>
          <w:lang w:val="en-GB"/>
        </w:rPr>
        <w:t>ere</w:t>
      </w:r>
      <w:r w:rsidR="004D6723" w:rsidRPr="00503627">
        <w:rPr>
          <w:sz w:val="24"/>
          <w:lang w:val="en-GB"/>
        </w:rPr>
        <w:t xml:space="preserve"> </w:t>
      </w:r>
      <w:r w:rsidRPr="00503627">
        <w:rPr>
          <w:sz w:val="24"/>
          <w:lang w:val="en-GB"/>
        </w:rPr>
        <w:t xml:space="preserve">used to calculate the LM-SAW propagation and sensitivity characteristics of the multilayer structures. </w:t>
      </w:r>
      <w:r w:rsidR="004D6723">
        <w:rPr>
          <w:sz w:val="24"/>
        </w:rPr>
        <w:t>Th</w:t>
      </w:r>
      <w:r w:rsidR="00F034DD">
        <w:rPr>
          <w:sz w:val="24"/>
        </w:rPr>
        <w:t xml:space="preserve">e </w:t>
      </w:r>
      <w:r w:rsidRPr="00503627">
        <w:rPr>
          <w:sz w:val="24"/>
        </w:rPr>
        <w:t xml:space="preserve">structure consists of a </w:t>
      </w:r>
      <w:proofErr w:type="spellStart"/>
      <w:r w:rsidR="00A774D6" w:rsidRPr="00503627">
        <w:rPr>
          <w:sz w:val="24"/>
        </w:rPr>
        <w:t>ZnO</w:t>
      </w:r>
      <w:proofErr w:type="spellEnd"/>
      <w:r w:rsidR="000042C5">
        <w:rPr>
          <w:noProof/>
          <w:position w:val="-8"/>
          <w:sz w:val="24"/>
        </w:rPr>
        <w:drawing>
          <wp:inline distT="0" distB="0" distL="0" distR="0" wp14:anchorId="4C6485F7" wp14:editId="477437B6">
            <wp:extent cx="415925" cy="23558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Pr="00503627">
        <w:rPr>
          <w:sz w:val="24"/>
        </w:rPr>
        <w:t xml:space="preserve"> film deposited on </w:t>
      </w:r>
      <w:r w:rsidR="000D6DA8">
        <w:rPr>
          <w:rFonts w:hint="eastAsia"/>
          <w:sz w:val="24"/>
        </w:rPr>
        <w:t>Si (</w:t>
      </w:r>
      <w:r w:rsidRPr="00503627">
        <w:rPr>
          <w:sz w:val="24"/>
        </w:rPr>
        <w:t>100), a TeO</w:t>
      </w:r>
      <w:r w:rsidRPr="00503627">
        <w:rPr>
          <w:sz w:val="24"/>
          <w:vertAlign w:val="subscript"/>
        </w:rPr>
        <w:t>2</w:t>
      </w:r>
      <w:r w:rsidRPr="00503627">
        <w:rPr>
          <w:sz w:val="24"/>
        </w:rPr>
        <w:t xml:space="preserve"> film deposited on </w:t>
      </w:r>
      <w:proofErr w:type="spellStart"/>
      <w:r w:rsidRPr="00503627">
        <w:rPr>
          <w:sz w:val="24"/>
        </w:rPr>
        <w:t>ZnO</w:t>
      </w:r>
      <w:proofErr w:type="spellEnd"/>
      <w:r w:rsidRPr="00503627">
        <w:rPr>
          <w:sz w:val="24"/>
        </w:rPr>
        <w:t xml:space="preserve"> films</w:t>
      </w:r>
      <w:r w:rsidR="00905B6C" w:rsidRPr="00503627">
        <w:rPr>
          <w:sz w:val="24"/>
        </w:rPr>
        <w:t xml:space="preserve"> and the </w:t>
      </w:r>
      <w:r w:rsidR="004D6723">
        <w:rPr>
          <w:sz w:val="24"/>
        </w:rPr>
        <w:t>IDTs</w:t>
      </w:r>
      <w:r w:rsidR="00905B6C" w:rsidRPr="00503627">
        <w:rPr>
          <w:sz w:val="24"/>
        </w:rPr>
        <w:t xml:space="preserve"> </w:t>
      </w:r>
      <w:r w:rsidR="004D6723">
        <w:rPr>
          <w:sz w:val="24"/>
          <w:lang w:val="en-GB"/>
        </w:rPr>
        <w:t>at</w:t>
      </w:r>
      <w:r w:rsidR="00905B6C" w:rsidRPr="00503627">
        <w:rPr>
          <w:sz w:val="24"/>
          <w:lang w:val="en-GB"/>
        </w:rPr>
        <w:t xml:space="preserve"> the interface between </w:t>
      </w:r>
      <w:r w:rsidR="004D6723">
        <w:rPr>
          <w:sz w:val="24"/>
          <w:lang w:val="en-GB"/>
        </w:rPr>
        <w:t xml:space="preserve">the </w:t>
      </w:r>
      <w:proofErr w:type="spellStart"/>
      <w:r w:rsidR="00905B6C" w:rsidRPr="00503627">
        <w:rPr>
          <w:sz w:val="24"/>
          <w:lang w:val="en-GB"/>
        </w:rPr>
        <w:t>ZnO</w:t>
      </w:r>
      <w:proofErr w:type="spellEnd"/>
      <w:r w:rsidR="00905B6C" w:rsidRPr="00503627">
        <w:rPr>
          <w:sz w:val="24"/>
          <w:lang w:val="en-GB"/>
        </w:rPr>
        <w:t xml:space="preserve"> and TeO</w:t>
      </w:r>
      <w:r w:rsidR="00905B6C" w:rsidRPr="00503627">
        <w:rPr>
          <w:sz w:val="24"/>
          <w:vertAlign w:val="subscript"/>
          <w:lang w:val="en-GB"/>
        </w:rPr>
        <w:t>2</w:t>
      </w:r>
      <w:r w:rsidR="00B40FAB" w:rsidRPr="00503627">
        <w:rPr>
          <w:sz w:val="24"/>
          <w:lang w:val="en-GB"/>
        </w:rPr>
        <w:t xml:space="preserve"> films</w:t>
      </w:r>
      <w:r w:rsidR="00905B6C" w:rsidRPr="00503627">
        <w:rPr>
          <w:sz w:val="24"/>
        </w:rPr>
        <w:t xml:space="preserve">. </w:t>
      </w:r>
      <w:r w:rsidR="00D67C03" w:rsidRPr="00D67C03">
        <w:rPr>
          <w:color w:val="FF0000"/>
          <w:sz w:val="24"/>
        </w:rPr>
        <w:t xml:space="preserve">In contrast to the SAW wavelength, the electrodes </w:t>
      </w:r>
      <w:r w:rsidR="00A13890">
        <w:rPr>
          <w:color w:val="FF0000"/>
          <w:sz w:val="24"/>
        </w:rPr>
        <w:t>are</w:t>
      </w:r>
      <w:r w:rsidR="00D67C03" w:rsidRPr="00D67C03">
        <w:rPr>
          <w:color w:val="FF0000"/>
          <w:sz w:val="24"/>
        </w:rPr>
        <w:t xml:space="preserve"> approximately assumed as infinitely thin and massless</w:t>
      </w:r>
      <w:r w:rsidR="000462BE">
        <w:rPr>
          <w:color w:val="FF0000"/>
          <w:sz w:val="24"/>
        </w:rPr>
        <w:t xml:space="preserve"> </w:t>
      </w:r>
      <w:r w:rsidR="000462BE">
        <w:rPr>
          <w:color w:val="FF0000"/>
          <w:sz w:val="24"/>
        </w:rPr>
        <w:lastRenderedPageBreak/>
        <w:t>to simplify the computation</w:t>
      </w:r>
      <w:r w:rsidR="00D67C03" w:rsidRPr="00D67C03">
        <w:rPr>
          <w:color w:val="FF0000"/>
          <w:sz w:val="24"/>
        </w:rPr>
        <w:t xml:space="preserve">. The interface where the IDT appears </w:t>
      </w:r>
      <w:r w:rsidR="00A13890">
        <w:rPr>
          <w:color w:val="FF0000"/>
          <w:sz w:val="24"/>
        </w:rPr>
        <w:t>is</w:t>
      </w:r>
      <w:r w:rsidR="00D67C03" w:rsidRPr="00D67C03">
        <w:rPr>
          <w:color w:val="FF0000"/>
          <w:sz w:val="24"/>
        </w:rPr>
        <w:t xml:space="preserve"> set perfectly conductive and electrically grounded</w:t>
      </w:r>
      <w:r w:rsidR="000462BE">
        <w:rPr>
          <w:color w:val="FF0000"/>
          <w:sz w:val="24"/>
        </w:rPr>
        <w:t>.</w:t>
      </w:r>
      <w:r w:rsidR="00D67C03" w:rsidRPr="00D67C03">
        <w:rPr>
          <w:color w:val="FF0000"/>
          <w:sz w:val="24"/>
        </w:rPr>
        <w:t xml:space="preserve"> </w:t>
      </w:r>
      <w:r w:rsidR="00B40FAB" w:rsidRPr="00503627">
        <w:rPr>
          <w:sz w:val="24"/>
        </w:rPr>
        <w:t>The thicknesses of the TeO</w:t>
      </w:r>
      <w:r w:rsidR="00B40FAB" w:rsidRPr="00503627">
        <w:rPr>
          <w:sz w:val="24"/>
          <w:vertAlign w:val="subscript"/>
        </w:rPr>
        <w:t>2</w:t>
      </w:r>
      <w:r w:rsidR="00B40FAB" w:rsidRPr="00503627">
        <w:rPr>
          <w:sz w:val="24"/>
        </w:rPr>
        <w:t xml:space="preserve"> and </w:t>
      </w:r>
      <w:proofErr w:type="spellStart"/>
      <w:r w:rsidR="00A774D6" w:rsidRPr="00503627">
        <w:rPr>
          <w:sz w:val="24"/>
        </w:rPr>
        <w:t>ZnO</w:t>
      </w:r>
      <w:proofErr w:type="spellEnd"/>
      <w:r w:rsidR="000042C5">
        <w:rPr>
          <w:noProof/>
          <w:position w:val="-8"/>
          <w:sz w:val="24"/>
        </w:rPr>
        <w:drawing>
          <wp:inline distT="0" distB="0" distL="0" distR="0" wp14:anchorId="508A18EF" wp14:editId="5CEB5E2B">
            <wp:extent cx="415925" cy="23558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925" cy="235585"/>
                    </a:xfrm>
                    <a:prstGeom prst="rect">
                      <a:avLst/>
                    </a:prstGeom>
                    <a:noFill/>
                    <a:ln>
                      <a:noFill/>
                    </a:ln>
                  </pic:spPr>
                </pic:pic>
              </a:graphicData>
            </a:graphic>
          </wp:inline>
        </w:drawing>
      </w:r>
      <w:r w:rsidR="00B40FAB" w:rsidRPr="00503627">
        <w:rPr>
          <w:sz w:val="24"/>
        </w:rPr>
        <w:t xml:space="preserve"> films </w:t>
      </w:r>
      <w:r w:rsidR="004D6723">
        <w:rPr>
          <w:sz w:val="24"/>
        </w:rPr>
        <w:t>are</w:t>
      </w:r>
      <w:r w:rsidR="004D6723" w:rsidRPr="00503627">
        <w:rPr>
          <w:sz w:val="24"/>
        </w:rPr>
        <w:t xml:space="preserve"> </w:t>
      </w:r>
      <w:r w:rsidR="00B40FAB" w:rsidRPr="00503627">
        <w:rPr>
          <w:sz w:val="24"/>
        </w:rPr>
        <w:t xml:space="preserve">denoted by </w:t>
      </w:r>
      <w:r w:rsidR="00B40FAB" w:rsidRPr="00503627">
        <w:rPr>
          <w:i/>
          <w:sz w:val="24"/>
        </w:rPr>
        <w:t>h</w:t>
      </w:r>
      <w:r w:rsidR="006D6252" w:rsidRPr="00503627">
        <w:rPr>
          <w:sz w:val="24"/>
          <w:vertAlign w:val="subscript"/>
        </w:rPr>
        <w:t>Te</w:t>
      </w:r>
      <w:r w:rsidR="00B40FAB" w:rsidRPr="00503627">
        <w:rPr>
          <w:sz w:val="24"/>
          <w:vertAlign w:val="subscript"/>
        </w:rPr>
        <w:t>O2</w:t>
      </w:r>
      <w:r w:rsidR="00B40FAB" w:rsidRPr="00503627">
        <w:rPr>
          <w:sz w:val="24"/>
        </w:rPr>
        <w:t xml:space="preserve"> and </w:t>
      </w:r>
      <w:proofErr w:type="spellStart"/>
      <w:r w:rsidR="00B40FAB" w:rsidRPr="00503627">
        <w:rPr>
          <w:i/>
          <w:sz w:val="24"/>
        </w:rPr>
        <w:t>h</w:t>
      </w:r>
      <w:r w:rsidR="00B40FAB" w:rsidRPr="00503627">
        <w:rPr>
          <w:sz w:val="24"/>
          <w:vertAlign w:val="subscript"/>
        </w:rPr>
        <w:t>ZnO</w:t>
      </w:r>
      <w:proofErr w:type="spellEnd"/>
      <w:r w:rsidR="00B40FAB" w:rsidRPr="00503627">
        <w:rPr>
          <w:sz w:val="24"/>
        </w:rPr>
        <w:t xml:space="preserve">, respectively. </w:t>
      </w:r>
      <w:r w:rsidR="006D6252" w:rsidRPr="00503627">
        <w:rPr>
          <w:sz w:val="24"/>
        </w:rPr>
        <w:t xml:space="preserve">The dispersive </w:t>
      </w:r>
      <w:r w:rsidR="005558F8">
        <w:rPr>
          <w:rFonts w:hint="eastAsia"/>
          <w:sz w:val="24"/>
        </w:rPr>
        <w:t>patterns</w:t>
      </w:r>
      <w:r w:rsidR="006D6252" w:rsidRPr="00503627">
        <w:rPr>
          <w:sz w:val="24"/>
        </w:rPr>
        <w:t xml:space="preserve"> were calculated as a function of the normalized thickness </w:t>
      </w:r>
      <w:r w:rsidR="006D6252" w:rsidRPr="00503627">
        <w:rPr>
          <w:i/>
          <w:sz w:val="24"/>
        </w:rPr>
        <w:t>h</w:t>
      </w:r>
      <w:r w:rsidR="006D6252" w:rsidRPr="00503627">
        <w:rPr>
          <w:sz w:val="24"/>
        </w:rPr>
        <w:t>/</w:t>
      </w:r>
      <w:r w:rsidR="006D6252" w:rsidRPr="00503627">
        <w:rPr>
          <w:i/>
          <w:sz w:val="24"/>
        </w:rPr>
        <w:t>λ</w:t>
      </w:r>
      <w:r w:rsidR="006D6252" w:rsidRPr="00503627">
        <w:rPr>
          <w:sz w:val="24"/>
        </w:rPr>
        <w:t xml:space="preserve">, </w:t>
      </w:r>
      <w:r w:rsidR="00241FA9">
        <w:rPr>
          <w:sz w:val="24"/>
        </w:rPr>
        <w:t xml:space="preserve">where </w:t>
      </w:r>
      <w:r w:rsidR="006D6252" w:rsidRPr="00503627">
        <w:rPr>
          <w:i/>
          <w:sz w:val="24"/>
        </w:rPr>
        <w:t>λ</w:t>
      </w:r>
      <w:r w:rsidR="006D6252" w:rsidRPr="00503627">
        <w:rPr>
          <w:sz w:val="24"/>
        </w:rPr>
        <w:t xml:space="preserve"> is the wavelength of the LM-SAW device. </w:t>
      </w:r>
      <w:r w:rsidRPr="00503627">
        <w:rPr>
          <w:sz w:val="24"/>
        </w:rPr>
        <w:t xml:space="preserve">The multilayered structure and the coordinate system </w:t>
      </w:r>
      <w:r w:rsidR="00905B6C" w:rsidRPr="00503627">
        <w:rPr>
          <w:sz w:val="24"/>
          <w:lang w:val="en-GB"/>
        </w:rPr>
        <w:t>are</w:t>
      </w:r>
      <w:r w:rsidRPr="00503627">
        <w:rPr>
          <w:sz w:val="24"/>
          <w:lang w:val="en-GB"/>
        </w:rPr>
        <w:t xml:space="preserve"> illustrated in Fig</w:t>
      </w:r>
      <w:r w:rsidR="00877D7E">
        <w:rPr>
          <w:sz w:val="24"/>
          <w:lang w:val="en-GB"/>
        </w:rPr>
        <w:t>.</w:t>
      </w:r>
      <w:r w:rsidRPr="00503627">
        <w:rPr>
          <w:sz w:val="24"/>
          <w:lang w:val="en-GB"/>
        </w:rPr>
        <w:t xml:space="preserve"> 1. A Cartesian coordinate system is built in such </w:t>
      </w:r>
      <w:r w:rsidR="00241FA9">
        <w:rPr>
          <w:sz w:val="24"/>
          <w:lang w:val="en-GB"/>
        </w:rPr>
        <w:t xml:space="preserve">a </w:t>
      </w:r>
      <w:r w:rsidRPr="00503627">
        <w:rPr>
          <w:sz w:val="24"/>
          <w:lang w:val="en-GB"/>
        </w:rPr>
        <w:t xml:space="preserve">way that </w:t>
      </w:r>
      <w:r w:rsidR="00241FA9">
        <w:rPr>
          <w:sz w:val="24"/>
          <w:lang w:val="en-GB"/>
        </w:rPr>
        <w:t xml:space="preserve">the </w:t>
      </w:r>
      <w:r w:rsidRPr="00503627">
        <w:rPr>
          <w:sz w:val="24"/>
          <w:lang w:val="en-GB"/>
        </w:rPr>
        <w:t xml:space="preserve">Love wave is assumed to propagate along the </w:t>
      </w:r>
      <w:r w:rsidR="00912F75" w:rsidRPr="000D6DA8">
        <w:rPr>
          <w:i/>
          <w:sz w:val="24"/>
          <w:lang w:val="en-GB"/>
        </w:rPr>
        <w:t>X</w:t>
      </w:r>
      <w:r w:rsidR="00912F75" w:rsidRPr="00503627">
        <w:rPr>
          <w:sz w:val="24"/>
          <w:vertAlign w:val="subscript"/>
          <w:lang w:val="en-GB"/>
        </w:rPr>
        <w:t>1</w:t>
      </w:r>
      <w:r w:rsidRPr="00503627">
        <w:rPr>
          <w:sz w:val="24"/>
          <w:lang w:val="en-GB"/>
        </w:rPr>
        <w:t xml:space="preserve"> axis direction, the </w:t>
      </w:r>
      <w:r w:rsidR="00912F75" w:rsidRPr="000D6DA8">
        <w:rPr>
          <w:i/>
          <w:sz w:val="24"/>
          <w:lang w:val="en-GB"/>
        </w:rPr>
        <w:t>X</w:t>
      </w:r>
      <w:r w:rsidRPr="00503627">
        <w:rPr>
          <w:sz w:val="24"/>
          <w:vertAlign w:val="subscript"/>
          <w:lang w:val="en-GB"/>
        </w:rPr>
        <w:t>2</w:t>
      </w:r>
      <w:r w:rsidRPr="00503627">
        <w:rPr>
          <w:sz w:val="24"/>
          <w:lang w:val="en-GB"/>
        </w:rPr>
        <w:t xml:space="preserve"> axis is parallel to the direction of particle polarization, and the </w:t>
      </w:r>
      <w:r w:rsidR="00912F75" w:rsidRPr="000D6DA8">
        <w:rPr>
          <w:i/>
          <w:sz w:val="24"/>
          <w:lang w:val="en-GB"/>
        </w:rPr>
        <w:t>X</w:t>
      </w:r>
      <w:r w:rsidRPr="00503627">
        <w:rPr>
          <w:sz w:val="24"/>
          <w:vertAlign w:val="subscript"/>
          <w:lang w:val="en-GB"/>
        </w:rPr>
        <w:t>3</w:t>
      </w:r>
      <w:r w:rsidRPr="00503627">
        <w:rPr>
          <w:sz w:val="24"/>
          <w:lang w:val="en-GB"/>
        </w:rPr>
        <w:t xml:space="preserve"> axis is normal to the surface of the substrate. The </w:t>
      </w:r>
      <w:r w:rsidR="000D6DA8">
        <w:rPr>
          <w:rFonts w:hint="eastAsia"/>
          <w:sz w:val="24"/>
          <w:lang w:val="en-GB"/>
        </w:rPr>
        <w:t>Si</w:t>
      </w:r>
      <w:r w:rsidRPr="00503627">
        <w:rPr>
          <w:sz w:val="24"/>
          <w:lang w:val="en-GB"/>
        </w:rPr>
        <w:t xml:space="preserve"> substrate is considered to </w:t>
      </w:r>
      <w:r w:rsidR="00241FA9" w:rsidRPr="00503627">
        <w:rPr>
          <w:sz w:val="24"/>
          <w:lang w:val="en-GB"/>
        </w:rPr>
        <w:t>occup</w:t>
      </w:r>
      <w:r w:rsidR="00241FA9">
        <w:rPr>
          <w:sz w:val="24"/>
          <w:lang w:val="en-GB"/>
        </w:rPr>
        <w:t>y the</w:t>
      </w:r>
      <w:r w:rsidR="00241FA9" w:rsidRPr="00503627">
        <w:rPr>
          <w:sz w:val="24"/>
          <w:lang w:val="en-GB"/>
        </w:rPr>
        <w:t xml:space="preserve"> </w:t>
      </w:r>
      <w:r w:rsidR="00912F75" w:rsidRPr="00503627">
        <w:rPr>
          <w:sz w:val="24"/>
          <w:lang w:val="en-GB"/>
        </w:rPr>
        <w:t>X</w:t>
      </w:r>
      <w:r w:rsidR="00912F75" w:rsidRPr="00503627">
        <w:rPr>
          <w:sz w:val="24"/>
          <w:vertAlign w:val="subscript"/>
          <w:lang w:val="en-GB"/>
        </w:rPr>
        <w:t>3</w:t>
      </w:r>
      <w:r w:rsidRPr="00503627">
        <w:rPr>
          <w:sz w:val="24"/>
          <w:lang w:val="en-GB"/>
        </w:rPr>
        <w:t xml:space="preserve">&lt;0 half space domain. The other layers </w:t>
      </w:r>
      <w:r w:rsidR="00241FA9">
        <w:rPr>
          <w:sz w:val="24"/>
          <w:lang w:val="en-GB"/>
        </w:rPr>
        <w:t xml:space="preserve">are </w:t>
      </w:r>
      <w:r w:rsidR="00241FA9" w:rsidRPr="00503627">
        <w:rPr>
          <w:sz w:val="24"/>
          <w:lang w:val="en-GB"/>
        </w:rPr>
        <w:t>locate</w:t>
      </w:r>
      <w:r w:rsidR="00241FA9">
        <w:rPr>
          <w:sz w:val="24"/>
          <w:lang w:val="en-GB"/>
        </w:rPr>
        <w:t>d</w:t>
      </w:r>
      <w:r w:rsidR="00241FA9" w:rsidRPr="00503627">
        <w:rPr>
          <w:sz w:val="24"/>
          <w:lang w:val="en-GB"/>
        </w:rPr>
        <w:t xml:space="preserve"> </w:t>
      </w:r>
      <w:r w:rsidRPr="00503627">
        <w:rPr>
          <w:sz w:val="24"/>
          <w:lang w:val="en-GB"/>
        </w:rPr>
        <w:t xml:space="preserve">in the upper </w:t>
      </w:r>
      <w:r w:rsidR="00912F75" w:rsidRPr="00503627">
        <w:rPr>
          <w:sz w:val="24"/>
          <w:lang w:val="en-GB"/>
        </w:rPr>
        <w:t>X</w:t>
      </w:r>
      <w:r w:rsidR="00912F75" w:rsidRPr="00503627">
        <w:rPr>
          <w:sz w:val="24"/>
          <w:vertAlign w:val="subscript"/>
          <w:lang w:val="en-GB"/>
        </w:rPr>
        <w:t>3</w:t>
      </w:r>
      <w:r w:rsidRPr="00503627">
        <w:rPr>
          <w:sz w:val="24"/>
          <w:lang w:val="en-GB"/>
        </w:rPr>
        <w:t xml:space="preserve">&gt;0 half space. All layers are considered </w:t>
      </w:r>
      <w:r w:rsidR="00241FA9">
        <w:rPr>
          <w:sz w:val="24"/>
          <w:lang w:val="en-GB"/>
        </w:rPr>
        <w:t xml:space="preserve">to be </w:t>
      </w:r>
      <w:r w:rsidRPr="00503627">
        <w:rPr>
          <w:sz w:val="24"/>
          <w:lang w:val="en-GB"/>
        </w:rPr>
        <w:t>rigidly coupled and</w:t>
      </w:r>
      <w:r w:rsidR="00241FA9">
        <w:rPr>
          <w:sz w:val="24"/>
          <w:lang w:val="en-GB"/>
        </w:rPr>
        <w:t>,</w:t>
      </w:r>
      <w:r w:rsidRPr="00503627">
        <w:rPr>
          <w:sz w:val="24"/>
          <w:lang w:val="en-GB"/>
        </w:rPr>
        <w:t xml:space="preserve"> as assumed below, the continuity of displacement components across all interfaces are </w:t>
      </w:r>
      <w:r w:rsidR="00241FA9">
        <w:rPr>
          <w:sz w:val="24"/>
          <w:lang w:val="en-GB"/>
        </w:rPr>
        <w:t>taken into account</w:t>
      </w:r>
      <w:r w:rsidRPr="00503627">
        <w:rPr>
          <w:sz w:val="24"/>
          <w:lang w:val="en-GB"/>
        </w:rPr>
        <w:t>. All layers are assumed to be completely elastic</w:t>
      </w:r>
      <w:r w:rsidR="00241FA9">
        <w:rPr>
          <w:sz w:val="24"/>
          <w:lang w:val="en-GB"/>
        </w:rPr>
        <w:t>,</w:t>
      </w:r>
      <w:r w:rsidRPr="00503627">
        <w:rPr>
          <w:sz w:val="24"/>
          <w:lang w:val="en-GB"/>
        </w:rPr>
        <w:t xml:space="preserve"> and material viscosity effect</w:t>
      </w:r>
      <w:r w:rsidR="00241FA9">
        <w:rPr>
          <w:sz w:val="24"/>
          <w:lang w:val="en-GB"/>
        </w:rPr>
        <w:t>s</w:t>
      </w:r>
      <w:r w:rsidRPr="00503627">
        <w:rPr>
          <w:sz w:val="24"/>
          <w:lang w:val="en-GB"/>
        </w:rPr>
        <w:t xml:space="preserve"> </w:t>
      </w:r>
      <w:r w:rsidR="00241FA9">
        <w:rPr>
          <w:sz w:val="24"/>
          <w:lang w:val="en-GB"/>
        </w:rPr>
        <w:t>are</w:t>
      </w:r>
      <w:r w:rsidR="00241FA9" w:rsidRPr="00503627">
        <w:rPr>
          <w:sz w:val="24"/>
          <w:lang w:val="en-GB"/>
        </w:rPr>
        <w:t xml:space="preserve"> </w:t>
      </w:r>
      <w:r w:rsidRPr="00503627">
        <w:rPr>
          <w:sz w:val="24"/>
          <w:lang w:val="en-GB"/>
        </w:rPr>
        <w:t xml:space="preserve">neglected. </w:t>
      </w:r>
    </w:p>
    <w:p w:rsidR="00032F46" w:rsidRPr="00503627" w:rsidRDefault="00F034DD" w:rsidP="00032F46">
      <w:pPr>
        <w:spacing w:line="480" w:lineRule="auto"/>
        <w:ind w:firstLineChars="100" w:firstLine="240"/>
        <w:rPr>
          <w:sz w:val="24"/>
          <w:lang w:val="en-GB"/>
        </w:rPr>
      </w:pPr>
      <w:r>
        <w:rPr>
          <w:sz w:val="24"/>
          <w:lang w:val="en-GB"/>
        </w:rPr>
        <w:t>T</w:t>
      </w:r>
      <w:r w:rsidR="00032F46" w:rsidRPr="00503627">
        <w:rPr>
          <w:sz w:val="24"/>
          <w:lang w:val="en-GB"/>
        </w:rPr>
        <w:t xml:space="preserve">he particle motion and electric field in a piezoelectric medium </w:t>
      </w:r>
      <w:r>
        <w:rPr>
          <w:sz w:val="24"/>
          <w:lang w:val="en-GB"/>
        </w:rPr>
        <w:t xml:space="preserve">are based on </w:t>
      </w:r>
      <w:r w:rsidR="00032F46" w:rsidRPr="00503627">
        <w:rPr>
          <w:sz w:val="24"/>
          <w:lang w:val="en-GB"/>
        </w:rPr>
        <w:t>the following elastic wave equations:</w:t>
      </w:r>
    </w:p>
    <w:p w:rsidR="00032F46" w:rsidRPr="00503627" w:rsidRDefault="000042C5" w:rsidP="00032F46">
      <w:pPr>
        <w:spacing w:line="480" w:lineRule="auto"/>
        <w:ind w:firstLineChars="100" w:firstLine="240"/>
        <w:rPr>
          <w:sz w:val="24"/>
          <w:lang w:val="en-GB"/>
        </w:rPr>
      </w:pPr>
      <w:r>
        <w:rPr>
          <w:noProof/>
          <w:sz w:val="24"/>
        </w:rPr>
        <w:drawing>
          <wp:inline distT="0" distB="0" distL="0" distR="0" wp14:anchorId="4C886D30" wp14:editId="28D1B4EA">
            <wp:extent cx="2258060" cy="91440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8060" cy="914400"/>
                    </a:xfrm>
                    <a:prstGeom prst="rect">
                      <a:avLst/>
                    </a:prstGeom>
                    <a:noFill/>
                    <a:ln>
                      <a:noFill/>
                    </a:ln>
                  </pic:spPr>
                </pic:pic>
              </a:graphicData>
            </a:graphic>
          </wp:inline>
        </w:drawing>
      </w:r>
      <w:r w:rsidR="00B40FAB" w:rsidRPr="00503627">
        <w:rPr>
          <w:sz w:val="24"/>
        </w:rPr>
        <w:t xml:space="preserve">                                  (1)</w:t>
      </w:r>
    </w:p>
    <w:p w:rsidR="00032F46" w:rsidRPr="00503627" w:rsidRDefault="00032F46" w:rsidP="008A6281">
      <w:pPr>
        <w:spacing w:line="480" w:lineRule="auto"/>
        <w:rPr>
          <w:sz w:val="24"/>
        </w:rPr>
      </w:pPr>
      <w:proofErr w:type="gramStart"/>
      <w:r w:rsidRPr="00503627">
        <w:rPr>
          <w:sz w:val="24"/>
        </w:rPr>
        <w:t>where</w:t>
      </w:r>
      <w:proofErr w:type="gramEnd"/>
      <w:r w:rsidRPr="00503627">
        <w:rPr>
          <w:sz w:val="24"/>
        </w:rPr>
        <w:t xml:space="preserve"> </w:t>
      </w:r>
      <w:r w:rsidR="00241FA9" w:rsidRPr="00711073">
        <w:rPr>
          <w:i/>
          <w:sz w:val="24"/>
        </w:rPr>
        <w:t>u</w:t>
      </w:r>
      <w:r w:rsidR="00241FA9" w:rsidRPr="00503627">
        <w:rPr>
          <w:sz w:val="24"/>
        </w:rPr>
        <w:t xml:space="preserve"> </w:t>
      </w:r>
      <w:r w:rsidR="00241FA9">
        <w:rPr>
          <w:sz w:val="24"/>
        </w:rPr>
        <w:t xml:space="preserve">is </w:t>
      </w:r>
      <w:r w:rsidRPr="00503627">
        <w:rPr>
          <w:sz w:val="24"/>
        </w:rPr>
        <w:t>the mechanical displacement</w:t>
      </w:r>
      <w:r w:rsidR="00241FA9">
        <w:rPr>
          <w:sz w:val="24"/>
        </w:rPr>
        <w:t>,</w:t>
      </w:r>
      <w:r w:rsidR="00241FA9" w:rsidRPr="00503627">
        <w:rPr>
          <w:sz w:val="24"/>
        </w:rPr>
        <w:t xml:space="preserve"> </w:t>
      </w:r>
      <w:proofErr w:type="spellStart"/>
      <w:r w:rsidR="00241FA9">
        <w:rPr>
          <w:sz w:val="24"/>
        </w:rPr>
        <w:t>c</w:t>
      </w:r>
      <w:r w:rsidR="00241FA9" w:rsidRPr="00711073">
        <w:rPr>
          <w:i/>
          <w:sz w:val="24"/>
          <w:vertAlign w:val="subscript"/>
        </w:rPr>
        <w:t>ijkl</w:t>
      </w:r>
      <w:proofErr w:type="spellEnd"/>
      <w:r w:rsidR="00241FA9" w:rsidRPr="00503627">
        <w:rPr>
          <w:sz w:val="24"/>
        </w:rPr>
        <w:t xml:space="preserve"> </w:t>
      </w:r>
      <w:r w:rsidR="00A774D6">
        <w:rPr>
          <w:rFonts w:hint="eastAsia"/>
          <w:sz w:val="24"/>
        </w:rPr>
        <w:t>is</w:t>
      </w:r>
      <w:r w:rsidRPr="00503627">
        <w:rPr>
          <w:sz w:val="24"/>
        </w:rPr>
        <w:t xml:space="preserve"> the elastic constants</w:t>
      </w:r>
      <w:r w:rsidR="00241FA9">
        <w:rPr>
          <w:sz w:val="24"/>
        </w:rPr>
        <w:t>,</w:t>
      </w:r>
      <w:r w:rsidR="00241FA9" w:rsidRPr="00503627">
        <w:rPr>
          <w:sz w:val="24"/>
        </w:rPr>
        <w:t xml:space="preserve"> </w:t>
      </w:r>
      <w:r w:rsidRPr="008A6281">
        <w:rPr>
          <w:i/>
          <w:sz w:val="24"/>
        </w:rPr>
        <w:fldChar w:fldCharType="begin"/>
      </w:r>
      <w:r w:rsidRPr="008A6281">
        <w:rPr>
          <w:i/>
          <w:sz w:val="24"/>
        </w:rPr>
        <w:instrText xml:space="preserve"> QUOTE </w:instrText>
      </w:r>
      <w:r w:rsidR="00DA71DE">
        <w:rPr>
          <w:i/>
          <w:sz w:val="24"/>
        </w:rPr>
        <w:pict>
          <v:shape id="_x0000_i1029" type="#_x0000_t75" style="width:6.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x????????????????????????€????€????€??ables/&gt;&lt;w:snapToGridInCell/&gt;&lt;w:wrapTextWithPunct/&gt;&lt;w:uA?€????€????€???????dInCell/&gt;&lt;w:wrapTextWithPunct/&gt;&lt;w:u??€€????€????€????€???xtWithPunct/&gt;&lt;w:u?€???€?€??€ToGridInCell/&gt;&lt;w:wrapTextWithPunct/&gt;&lt;w:u;?€????€?€????€??????€€????€????€????€????€????€??ables/&gt;&lt;w:snapToGridInCell/&gt;&lt;w:wrapTextWithPunct/&gt;&lt;w:u???€????€?€&quot;/&gt;&lt;w:docVar w:nam?€????€????apTextWithPunct/&gt;&lt;w:u??€€????€????€????€???xtWithPunct/&gt;&lt;w:u€€????€????€??ables/&gt;&lt;w:snapToGridInCell/&gt;&lt;w:wra????€????€????€???€?€??€ToGridInCell/&gt;&lt;w:wrapTextWithPunct/&gt;&lt;w:u€€????€??ables/&gt;&lt;w:snapToGridInCell/&gt;&lt;w:wrapTextWithPunct/&gt;&lt;w:upTextWithPunct/&gt;&lt;w:ue=&quot;EN.Layout&quot; w:val=&quot;+,t,????€????€????€???xtWithPunct/&gt;&lt;w:u?????????????????????????????????????????????????????€????????????????ell/&gt;&lt;w:wra????€????€????€???€?€??€ToGridInCell/&gt;&lt;w:wrapTextWithPunct/&gt;&lt;w:u?????????????xtWithPunct/&gt;&lt;w:upTextWithPunct/&gt;&lt;w:ue=&quot;EN.Layout&quot; w:val=&quot;+,t,????€????€????€???xtWithPunct/&gt;&lt;w:u?????????€?????€????€?€???€??ables/&gt;&lt;w:snapToGridInCell/&gt;&lt;w:wra?€????€??ables/&gt;&lt;w:snapToGridInCell/&gt;&lt;w:wrapTextWithPunct/&gt;&lt;w:u???€??????€&lt;w:u???€????€?€&quot;/&gt;&lt;w:docVar w:nam?€????€??????€????€????:ue=&quot;EN.Layout&quot; w:val=&quot;+,t,????€????€????€???xtWithPunct/&gt;&lt;w:u€???€?€??€ToGridInCell/&gt;&lt;w:wrapTextWithPunct/&gt;&lt;w:u??€€????€????€??ables/&gt;&lt;w:snapToGridInCell/&gt;&lt;w:wrapTextWithPunct/&gt;&lt;w:u€????€????€????€????€????€??ables/&gt;&lt;w:snapToGridInCell/&gt;&lt;w:wrapTextWithPunct/??ables/&gt;&lt;w:snapToG+,t,????€????€????€???xtWithPunct/&gt;&lt;w:uridInCell/&gt;&lt;w:wrapTextWithPunct/&gt;&lt;w:u&gt;&lt;w:u???????ToGridInCell/&gt;&lt;w:wrapTextWithPunct/&gt;&lt;w:u??????????$?????????????????€?€?€???????€?€?€?€??????€?€?€?????€?€?€?€??????docVar w:nam?€???pTextWithPunct/??ables/&gt;&lt;w:snapToG+,t,????€????€????€???xtWithPunct/&gt;&lt;w:u?€????€????€????€??ables/&gt;&lt;w:snapToGridInCell/&gt;&lt;w:wrapTextWithPidInCell/&gt;&lt;w:wrapTe/&gt;&lt;w:wrapTextWithPunct/&gt;&lt;w:u&gt;&lt;w:u???????ToGridInCell/&gt;&lt;w:wrapTextWithPunct/&gt;&lt;w:uxtWithPunct/??ables/&gt;&lt;w:snapToGridInCell/&gt;&lt;w:wrapTextWithPunct/&gt;&lt;w:uunc?€???xtWithPunct/&gt;&lt;w:ut/&gt;&lt;w:u???€?€?€?????????€?€?€?????????€?€?€???????€?€?€?€?????€?€??????€?????€????€?€????€??????€€????€????w:wrapTextWithPunct/&gt;&lt;w:u&gt;&lt;w:u???????ToGridInCell/&gt;&lt;w:wrapTextWitt/??ables/&gt;&lt;w:snapToGridInCell/&gt;&lt;w:wrapTextWithPunct/&gt;&lt;w:uunc?€???xtWithPunct/&gt;&lt;w:uhPunct/&gt;&lt;w:u€????€????€????€??ables/&gt;&lt;w:snapToGridInCell/&gt;&lt;w:wrapTexhPidInCell/&gt;&lt;w:wrapTextWithPunct/??ables/&gt;&lt;w:snapToGridInCell/&gt;&lt;w:wrapTextWithPunct/&gt;&lt;w:utWithPunctocVar w:nam?€????€????€????€????€??ables/&gt;&lt;w:snapToGridIt/&gt;&lt;w:uunc?€???xtWithPunct/&gt;&lt;w:unCell/&gt;&lt;w:wrCell/&gt;&lt;w:wrapTextWithPunct/&gt;&lt;w:uapTextWithPunct/&gt;&lt;w:u/&gt;&lt;w:u€?€??????€?€?€?????????€?€?€???????€?€?€?€????????€?€?€??€??€?€?€?€????€?€?€??apTextWithPunct/??ables/&gt;&lt;w:snapToGridInCell/&gt;&lt;w:wr??ables/&gt;&lt;w:snapToGridIt/&gt;&lt;w:uunc?€???xtWithPunct/&gt;&lt;w:uapTextWithPunct/&gt;&lt;w:u????????€?€?€ables/&gt;&lt;w:snapToGridInCell/&gt;&lt;w:wrCell/&gt;&lt;w:wrapTextWithPunct/&gt;&lt;w:u?????????€?€?€?????????€?€?€?????€?€?€?€????????€?€?€?apTextWithPunctocVar w:nam?€????€????€???&gt;&lt;w:wr??ables/&gt;&lt;w:snapToGridIt/&gt;&lt;w:uunc?€???xtWithPunct/&gt;&lt;w:u?€€????€??ables/&gt;&lt;w:snapToGridInCell/&gt;&lt;w:wrapTextWithPunct/&gt;&lt;w:u????????€€??apTextWithPunct/???€ables/&gt;&lt;w:snapToGridInCell/&gt;&lt;w:wrCell/&gt;&lt;w:wrapTextWithPunct/&gt;&lt;w:uables/&gt;&lt;w:snapToGridInCell/&gt;&lt;w:wrapTextWithPunct/&gt;&lt;w:u????€?€????€??uunc?€???xtWithPunct/&gt;&lt;w:u??€??€€????€????€????€????€????€??ables/&gt;&lt;w:snapToGridInCell/&gt;&lt;w:wrapTextWithPunct/&gt;&lt;w:u???????€?€?€??€???????????????????€ables/&gt;&lt;w:snapToGridInCell/&gt;&lt;w:wrCell/&gt;&lt;w:wrapTextWithPunct/&gt;&lt;w:u??????apTextWithPunct/&gt;&lt;w:u????€?€????€??uunc?€???xtWithPunct/&gt;&lt;w:u??€?€?€????????tocVar w:nam?€?????????€€??apTextWithPunct/??ables/&gt;&lt;w:snapToGridInCell/&gt;&lt;w:wrapTextWithPunct/&gt;&lt;w:u???€€????€????€????€??ables/&gt;&lt;w:snapToGridInCell/&gt;&lt;w:wrapTextWithPunct/&gt;&lt;w:u€?€?€?€???GridInCell/&gt;w:u????€?€????€??uunc?€???xtWithPunct/&gt;&lt;w:u&lt;w:wrCell/&gt;&lt;w:wrapTextWithPunct/&gt;&lt;w:u?????€?€?€?????€?€?€?€????????€?€?€?€?????????€?€?€?????????€?€?€?????????€?€??€?€???????????€€??apTextWithPunct/??ables/&gt;&lt;w:snapToGridInCell/&gt;&lt;w:t/&gt;&lt;w:u€?€?€?€???GridInCell/&gt;w:u????€?€????€??uunc?€???xtWithPunct/&gt;&lt;w:uwrapTextWithPunct/&gt;&lt;w:u?????€??TextWithPunct/&gt;&lt;w:u€?€?€?€???GridInCell/&gt;&lt;w:wrCell/&gt;&lt;w:wrapTextWithPunct/&gt;&lt;w:u??€?€????€??????€€????€????€????€????€????€???????€?€?€????????tocVar w:nam?€????€?€?€?€???GridInCell/&gt;w:u????€?€????€??uunc?€???xtWithPunct/&gt;&lt;w:u€€????€????€????€??ables/&gt;&lt;w:snapToGridInCell/&gt;&lt;w:wrapTextWithPunct/&gt;&lt;w:u?ables/&gt;&lt;w:snapToGrid?apTextWithPunct/&gt;&lt;w:u€?€?€?€???GridInCell/&gt;&lt;w:wrCell/&gt;&lt;w:wrapTextWithPunct/&gt;&lt;w:uct/??ables/&gt;&lt;w:snapToGridInCell/&gt;&lt;w:wrapTextWithPunct/&gt;&lt;w:uI???xtWithPunct/&gt;&lt;w:unCell/&gt;&lt;w:wrapTextWithPunct/&gt;&lt;w:u€?????????€?€?€?????€?€?€?€???????€?€?€?€?????€?€?€?€?????€?€?€?€?????????€?€?€?????????€?€?€?nct/&gt;&lt;w:u€?€?€?€???GridInCell/&gt;&lt;w:wrCell/&gt;&lt;w:wrapTextWiles/&gt;&lt;w:snapToGridInCell/&gt;&lt;w:wrapTextWithPunct/&gt;&lt;w:uI???xtWithPunct/&gt;&lt;w:uthPunct/&gt;&lt;w:u????????€?€?€?€?????€?r w:nam?€????€?les/&gt;&lt;w:snapToGrid?apTextWithPunct/??ables/&gt;&lt;w:snapToGridInCell/&gt;&lt;w:wrapTextWithPunct/&gt;&lt;w:u???€????€????€??ables/&gt;&lt;w:snapToGridInCell/&gt;&lt;w:wrapTextWithPunct/&gt;&lt;w:u€?€?€?xtWithPunct/&gt;&lt;w:uI???xtWithPunct/&gt;&lt;w:u???????nCell/&gt;&lt;w:wrCell/&gt;&lt;w:wrapTextWithPunct/&gt;&lt;w:u??€?€?€???????????????????€????€?€????€??????€€????€????€????€????€????€??ables/&gt;&lt;w:snapToGridIoGrid?apTextWithPunct/??ables/&gt;&lt;w:snapToGridapTextWithPunct/&gt;&lt;w:u€?€?€?xtWithPunct/&gt;&lt;w:uI???xtWithPunct/&gt;&lt;w:uInCell/&gt;&lt;w:wrapTextWithPunct/&gt;&lt;w:unCell/&gt;&lt;w:wrapTextWithPuu€?€?€???????InCell/&gt;&lt;w:wrCell/&gt;&lt;w:wrapTextWithPunct/&gt;&lt;w:unct/&gt;&lt;w:u??????????????????€?€?€?????€?r w:nam?€????€????€????€????€??ables/&gt;&lt;w:snapTonct/&gt;&lt;w:u€?€?€?xtWithPunct/&gt;&lt;w:uI???xtWithPunct/&gt;&lt;w:uGridInCell/&gt;&lt;w:wrapTextWithPunct/&gt;&lt;w:u???€?€?€?????h???????????????????d?apTextWithPunct/??abl&lt;w:wrapTextWithPuu€?€?€???????InCell/&gt;&lt;w:wrCell/&gt;&lt;w:wrapTextWithPunct/&gt;&lt;w:ues/&gt;&lt;w:snapToGridInCell/&gt;&lt;w:wrapTextWithPunct/€?xtWithPunct/&gt;&lt;w:uI???xtWithPunct/&gt;&lt;w:u&gt;&lt;w:u?????+???????????€??????????+???????????€??????????+???????????€??????????€???????????????????€????€t/&gt;&lt;w:u???TextWithPunct/??abl&lt;w:wrapTextWithPuu€?€?€?Punct/&gt;&lt;w:ues/&gt;&lt;w:snapToGridInCell/&gt;&lt;w:wrapTextWithPunct/€?xtWithPunct/&gt;&lt;w:uI???xtWithPunct/&gt;&lt;w:u???????nCell/&gt;&lt;w:wrCell/&gt;&lt;w:wrapTextWithPunct/&gt;&lt;w:u??????????????€?€?€?€?????€?Punct/&gt;&lt;w:u???€?€?€?????h???????????????????d?apTextWithPunct/??ables/&gt;&lt;w:snapToGridInCell/&gt;&lt;w:wrapTextWithPunct/&gt;&lt;&lt;w:wrapTextWithPunct/€?xtWithPunct/&gt;&lt;w:uI???xtWithPunct/&gt;&lt;w:uw:ur w:nam?€????€????€????€????€??ables/wrapTextWithPuu€?€?€???????InCell/&gt;&lt;w:wrCell/&gt;&lt;w:wrapTextWithPunct/&gt;&lt;w:u&gt;&lt;w:snapToGridInCell/&gt;&lt;w:wrapTextWithPunct/&gt;&lt;w:u?€????€??????€€????€????€????€????€???rapTextWithPunct/€?xtWithPunct/&gt;&lt;w:uI???xtWithPunct/&gt;&lt;w:u?€??ables/&gt;&lt;w:snapToGridInCell/&gt;&lt;w:wrapTextWithPunct/&gt;&lt;w:u?+??????????Punct/??ables/&gt;&lt;w:snapToGridInCell/&gt;&lt;w:wrapTextWithPunInCell/&gt;&lt;w:wrCell/&gt;&lt;w:wrapTextWithPunct/&gt;&lt;w:uct/&gt;&lt;w:u?€??????????+???????????€????????unct/€?xtWithPunct/&gt;&lt;w:uI???xtWithPunct/&gt;&lt;w:u?????????????????????€?????€?r w:nam?€????€????€????€????€??ables/&gt;&lt;w:snapToGridInCell/&gt;&lt;w:wrapTextWithPunct/&gt;&lt;w:u?????+???????s/&gt;&lt;w:snapToGridInCell/&gt;&lt;w:wrapTextWithPunInCell/&gt;&lt;w:wrCell/&gt;&lt;w:wrapTex???€????????unct/€?xtWithPunct/&gt;&lt;w:uI???xtWithPunct/&gt;&lt;w:utWithPunct/&gt;&lt;w:u????xtWithPunct/&gt;&lt;w:u?+??????????Punct/??ables/&gt;&lt;w:snapToGridInCell/&gt;&lt;w:wrapTextWithPunct/&gt;&lt;w:u???????????+???????????€??????????+???????????€????€???????????????w:wrCell/&gt;&lt;w:wrapTex???€????????unct/€?xtWithPunct/&gt;&lt;w:uI???xtWithPunct/&gt;&lt;w:u????€???&gt;&lt;w:snapToGridInCell/&gt;&lt;w:wrapTextWithPunInCell/&gt;&lt;w:wrCell/&gt;&lt;w:wrapTextWithPunct/&gt;&lt;w:u?€?€????€??????€€????€????€????€????€????€??ab?????+???????????nct/&gt;&lt;w:u?????+???????????xell/&gt;&lt;w:wrapTex???€????????unct/€?xtWithPunct/&gt;&lt;w:uI???xtWithPunct/&gt;&lt;w:utWithPunct/&gt;&lt;w:u?+??????????Punct/??ables/&gt;&lt;w:snapToGridInCell/&gt;&lt;w:wrapTextWithPunct/&gt;&lt;pToGridInCell/&gt;&lt;w:wrapTextWithPunInCell/&gt;&lt;w:wrCell/&gt;&lt;w:wrapTextWithPunct/&gt;&lt;w:uw:u???????€?????€?r w:nam?€????€????€????€????€ct/€?xtWithPunct/&gt;&lt;w:uI???xtWithPunct/&gt;&lt;w:u??ables/&gt;&lt;w:snapToGridInCell/&gt;&lt;w:wrapTextWithPunct/&gt;&lt;w:ules/&gt;&lt;w:snapToGridInCell/&gt;&lt;w:wrapTextWithPunct/&gt;&lt;w:u???????????????????????????????+???/&gt;&lt;w:wrapTextWithPunInCell/&gt;&lt;w:wrCell/&gt;&lt;w:wrapTextWithPunct/&gt;&lt;w:u??????/€?xtWithPunct/&gt;&lt;w:uI???xtWithPunct/&gt;&lt;w:u?unct/??ables/&gt;&lt;w:snapToGridInCell/&gt;&lt;w:wrapTextWithPunct/&gt;&lt;w:u???????€??????????+???????????€??????????+???????????€??????????+??€??????€?????€?r w:nam?€????€???????Cell/&gt;&lt;w:wrCell/&gt;&lt;w:wrapTextWithPunct/&gt;&lt;w:u??????/€?xtWithPunct/&gt;&lt;w:uI???xtWithPunct/&gt;&lt;w:u???????????????+???/&gt;&lt;w:wrapTextWithPunInCell/&gt;&lt;w:wrCell/&gt;&lt;w:wrapTextWithPunct/&gt;&lt;w:u???€????€????€??ables/&gt;&lt;w:snapToGridInCell/&gt;&lt;w:wrapTextWithPunct??????????????????????+?????????Punct/??abletWithPunct/&gt;&lt;w:u??????/€?xtWithPunct/&gt;&lt;w:uI???xtWithPunct/&gt;&lt;w:us/&gt;&lt;w:snapToGridInCell/&gt;&lt;w:wrapTextWithPunct/&gt;&lt;w:u/&gt;&lt;w:u?????????€??????????+?????/&gt;&lt;w:wrapTextWithPunInCell/&gt;&lt;w:wrCell/&gt;&lt;w:wrapTextWithPunct/&gt;&lt;w:u??????€???????????????????€????€?€????€??????€€?thPunct/&gt;&lt;w:u??????/€?xtWithPunct/&gt;&lt;w:uI???xtWithPunct/&gt;&lt;w:u???€????€????€????€????€??ables/&gt;&lt;w:snapToGridInCell/&gt;&lt;w:wrapTextWithPunct/&gt;&lt;w:u??€??????????????????????+?????????u?????????€??????????+?????/&gt;&lt;w:wrapTextWithPunInCell/&gt;&lt;w:wrCel€?€????€??????€€?thPunct/&gt;&lt;w:u??????/€?xtWithPunct/&gt;&lt;w:uI???xtWithPunct/&gt;&lt;w:ul/&gt;&lt;w:wrapTextWithPunct/&gt;&lt;w:uPunct/??ables/&gt;&lt;w:snapToGridInCell/&gt;&lt;w:wrapTextWithPunct/&gt;&lt;w:u???????€?r w:nam?€????€????€????€????€??ables/&gt;&lt;w:snapToGridInCell/&gt;&lt;w:wrapTextWithPunct/&gt;&lt;w:u???€*?????eu????€??|????????/€?xtWithPunct/&gt;&lt;w:uI???xtWithPunct/&gt;&lt;w:u?€?????????€.???apTextWithPunInCell/&gt;&lt;w:wrCell/&gt;&lt;w:wrapTextWithPunct/&gt;&lt;w:u????????????????????????????????????????????????+?????????Punct/??ables/&gt;&lt;w:snapToGridInCell/&gt;&lt;w:wrapTextWithPu???€*?????eu????€??|????????/€?xtWithPunct/&gt;&lt;w:uI???xtWithPunct/&gt;&lt;w:uunct/&gt;&lt;w:u???????????????????????????????????????€*?????eu????€??|???????????????€.???apTextWithPunInCell/&gt;&lt;w:wrCell/&gt;&lt;w:wrapTextWithPunct/&gt;&lt;w:u?????????€????????????ext:wrapTextWithPu???€*?????eu????€??|????????/€?xtWithPunct/&gt;&lt;w:uI???xtWithPunct/&gt;&lt;w:uWithPunct/&gt;&lt;w:u??€?????????????€?r w:nam?€????€????€????€????€??ables/&gt;&lt;w:snapToGridInCell/&gt;&lt;w:wra?????????????????????+?????????Punct/??ables/&gt;&lt;??€??|???????????????€.?:wrapTextWithPu???€*?????eu????€??|????????/€?xtWithPunct/&gt;&lt;w:uI???xtWithPunct/&gt;&lt;w:u??apTextWithPunInCell/&gt;&lt;w:wrCell/&gt;&lt;w:wrapTextWithPunct/&gt;&lt;w:uw:snapToGridInCell/&gt;&lt;w:wrapTextWithPunct/&gt;&lt;w:upTextWithPunct/&gt;&lt;w:u???????€????€?€????€??????€€????€????€????€????€????€??ables/&gt;&lt;w:snapToGridInCell/&gt;&lt;w???/€?xtWithPunct/&gt;&lt;w:uI???xtWithPunct/&gt;&lt;w:u:wrapTextWithPunct/&gt;&lt;w:u??????????????????????apTextWithPunInCell/&gt;&lt;w:wrCell/&gt;&lt;w:wrapTextWithPunct/&gt;&lt;w:u???????????€??€€?€?????????????????+?????????Punct/??ables/&gt;&lt;w:snapToGridInCell/&gt;&lt;w:wrasnapToGridInCell/&gt;&lt;w???/€?xtWithPunct/&gt;&lt;w:uI???xtWithPunct/&gt;&lt;w:upTextWithPunct/&gt;&lt;w:u??????????/????€?r w:nam?€????€????€????€????€??ables/&gt;&lt;w:snapToGridInCell????????????????apTextWithPunInCell/&gt;&lt;w:wrCell/&gt;&lt;w:wrapTextWithPunct/&gt;&lt;w:u/&gt;&lt;w:wrapTextWithPunct/&gt;&lt;w:u&gt;&lt;w:docVar /&gt;&lt;w???/€?xtWithPunct/&gt;&lt;w:uI???xtWithPunct/&gt;&lt;w:uw:name=&quot;EN.Libraries&quot; w:val=&quot;23t3???????????????????????????€???????????????????Punct/??ables/&gt;&lt;w:snapToGridInCell/&gt;&lt;w:wrapTextWithPunct/&gt;&lt;w:u???????€????????apTextWithPunInCell/&gt;&lt;w:wrCell/&gt;&lt;w:w:u&gt;&lt;w:docVar /&gt;&lt;w???/€?xtWithPunct/&gt;&lt;w:uI???xtWithPunct/&gt;&lt;w:uwrapTextWithPunct/&gt;&lt;w:u?€????€?€????€??????€€????€????€????€????€????€??ables/&gt;&lt;w:snapToGridI?€?r w:nam?€????€????€????€????€??ables/&gt;&lt;w:snapToGridInCell/&gt;&lt;w:wrapTextWithPunct/&gt;&lt;w:unCell/&gt;&lt;w:wra??&gt;&lt;w:docVar /&gt;&lt;w???/€?xtWithPunct/&gt;&lt;w:uI???xtWithPunct/&gt;&lt;w:u??????Punct/??ab????????apTextWithPunInCell/&gt;&lt;w:wrCell/&gt;&lt;w:wrapTextWithPunct/&gt;&lt;w:ules/&gt;&lt;w:snapToGridInCell/&gt;&lt;w:wrapTextWithPunct/&gt;&lt;w:upTextWithPunct/&gt;&lt;w:u???????????????????????????????????????????&lt;w:docVar /&gt;&lt;w???/€?xtWithPunct/&gt;&lt;w:uI???xtWithPunct/&gt;&lt;w:u???€?????????????????????????????????????????????&gt;&lt;w:wra????????Punct/??ab????????apTextWithPunInCell/&gt;&lt;w:wrCell/&gt;&lt;w:wrapTextWithPunct/&gt;&lt;w:u??????€?€?€?€??€??????bles/&gt;&lt;w:sn????????????????????????&lt;w:docVar /&gt;&lt;w???/€?xtWithPunct/&gt;&lt;w:uI???xtWithPunct/&gt;&lt;w:uapw:wrapTextWithPunct/&gt;&lt;w:unCell/&gt;&lt;w:wra????????Punct/??ables/&gt;&lt;w:snapToGridInCell/&gt;&lt;w:wrapTextWithPunct/&gt;&lt;w:uToGridI?€?r w:nam?€????€????€????€????€??ables/&gt;&lt;w:snapToGridInCelnInCell/&gt;&lt;w:wrCell/&gt;&lt;w:wrapTextWithPunct/&gt;&lt;w:ul/&gt;&lt;ct/&gt;&lt;w:uI???xtWithPunct/&gt;&lt;w:uw:wrapTextWithPunct/&gt;&lt;w:u€?€?€?????€?€?€?€??????????????€???????€????€?€????€??????€€????€????€????€????ell/&gt;&lt;w:wra????????Punct/??ables/&gt;&lt;w:snapToGridInCell/&gt;&lt;w:wrapTextWithPunct/&gt;bles&lt;w:wrCell/&gt;&lt;w:wrapTextWithPunct/&gt;&lt;w:ul/&gt;&lt;ct/&gt;&lt;w:uI???xtWithPunct/&gt;&lt;w:u/&gt;&lt;w:snapToGridInCelnInCell/&gt;&lt;w:wrCell/&gt;&lt;w:wrapTextWithPunct/&gt;&lt;w:u&lt;w:u€€????€??ables/&gt;&lt;w:snapToGridInCell/&gt;&lt;w:wrapTextWithPunct/&gt;&lt;w:u??????€?€?€???????€?€?€?€??€?r w:nam?€????€????€????€????€??ables/&gt;&lt;w:snapToGrPunct/&gt;&lt;w:ul/&gt;&lt;ct/&gt;&lt;w:uI???xtWithPunct/&gt;&lt;w:uidInCell/&gt;&lt;w:wrapTextWithPunct/&gt;&lt;w:u???€?€?€?€???????ToGridInCelnInCell/&gt;&lt;w:wrCell/&gt;&lt;w:wrapTextWithPunct/&gt;&lt;w:u??ct/??ables/&gt;&lt;w:snapToGridInCell/&gt;&lt;w:wrapTextWithPunct/&gt;&lt;w:u€?€?€?????????€?€?€?????????€?€?€??????rPunct/&gt;&lt;w:ul/&gt;&lt;ct/&gt;&lt;w:uI???xtWithPunct/&gt;&lt;w:u??€?€????????€?€?€?€??????€?€?€?????€?€?€?€?????????€?€?€???????????€?Punct/&gt;&lt;w:u???€?€?€?€???????ToGridInCelnInCell/&gt;&lt;w:wrCell/&gt;&lt;w:wrapTextWithPunct/&gt;&lt;w:u???€?€????€?????????€?????????€?€?€?????????€?€?€??????rPunct/&gt;&lt;w:ul/&gt;&lt;ct/&gt;&lt;w:uI???xtWithPunct/&gt;&lt;w:u€?€?€???????€?€?€?ell/&gt;&lt;w:wrapTextWithPunct/&gt;&lt;w:u???€?€?€?€?????????ct/??ables/&gt;&lt;w:snapToGridInCell/&gt;&lt;w:wrapTextWithPunct/&gt;&lt;w:u€??€?r w:nam?€????€????€????€????€??ables/&gt;&lt;w???????ToGridInCelnInCell/&gt;€?€?€??????rPunct/&gt;&lt;w:ul/&gt;&lt;ct/&gt;&lt;w:uI???xtWithPunct/&gt;&lt;w:u&lt;w:wrCell/&gt;&lt;w:wrapTextWithPunct/&gt;&lt;w:u:snapToGridInCell/&gt;&lt;w:wrapTextWithPunct/&gt;&lt;w:u?€????€????€????€????€????€??ables/&gt;&lt;w:snapToGridInCell/&gt;&lt;w:wrapTextWithPunct/&gt;&lt;w:u??€?€?€?????€?€?€?€????ct/??ables/&gt;&lt;w:snapToGridInC/&gt;&lt;w:ul/&gt;&lt;ct/&gt;&lt;w:uI???xtWithPunct/&gt;&lt;w:uell/&gt;&lt;w:wrapTextWithPunct/&gt;&lt;w:u???ell/&gt;&lt;w:wrCell/&gt;&lt;w:wrapTextWithPunct/&gt;&lt;w:u€?€?€???????€?€?€?€?????????€?€?€?????????€?€?€??????€?€?€???r w:nam?€????€????€????€????€??ables/&gt;&lt;w:snapToGridIn/??ables/&gt;&lt;w:snapToGridInC/&gt;&lt;w:ul/&gt;&lt;ct/&gt;&lt;w:uI???xtWithPunct/&gt;&lt;w:uCell/&gt;&lt;w:wrapTextWithPunct/&gt;&lt;w:u???????€?€?€??????€?€?€???€?idInCell/&gt;&lt;w:wrapTextWithPunct/&gt;&lt;w:u???ell/&gt;&lt;w:wrCell/&gt;&lt;w:wrapTextWithPunct/&gt;&lt;w:u??€?????€?€?€?€????ct/??ables/&gt;&lt;w:snapToGridInCell/&gt;&lt;w:wrapTextWithPunct/&gt;&lt;w:&lt;w:ul/&gt;&lt;ct/&gt;&lt;w:uI???xtWithPunct/&gt;&lt;w:uu??????€?€?€?????????€?€?€??€??????????????€????€?€????€??????€€????€????€????€????€????€??ab??€?idInCell/&gt;&lt;w:wrapTextWithPunct/&gt;&lt;w:u???ell/&gt;&lt;w:wrCell/&gt;&lt;w:wrapTextWithPunct/&gt;&lt;w:uleoGridInCell/&gt;&lt;w:wrapTextWithPunct/&gt;&lt;w:&lt;w:ul/&gt;&lt;ct/&gt;&lt;w:uI???xtWithPunct/&gt;&lt;w:us/&gt;&lt;w:snapToGridInCell/&gt;&lt;w:wrapTextWithPunct/&gt;&lt;w:u??r w:nam?€????€????€????€?€???€?€?€?????€?€?€?€????ct/??ables/&gt;&lt;w:snapToGridInCell/&gt;&lt;w:wrapTextWithPunct/&gt;&lt;w:u???€€??ables/&gt;&lt;w:snapToGridInCell/&gt;&lt;w:wrapTextWithPunct/&gt;:w:ul/&gt;&lt;ct/&gt;&lt;w:uI???xtWithPunct/&gt;&lt;w:urCell/&gt;&lt;w:wrapTextWithPunct/&gt;&lt;w:u&lt;w:u??€?€??????€?€?€????€?€?€????????€?€?€?€?????€?€?€?€?????????€?€?€?????????€?€?€?????€?€?€?€?????????€?€?€????€???€?€?€?????€?€?€??ables/&gt;&lt;w:snapToGridInCell/&gt;&lt;w:wrapTextWithPunct/&gt;:w:ul/&gt;&lt;ct/&gt;&lt;w:uI???xtWithPunct/&gt;&lt;w:u??€????ct/??ables/&gt;&lt;w:snap&gt;&lt;w:u???€€??ables/&gt;&lt;w:snapToGridInCell/&gt;&lt;w:wrapTextWithPunct/&gt;:wrCell/&gt;&lt;w:wrapTextWithPunct/&gt;&lt;w:uToGridInCell/&gt;&lt;w:wrapTextWithPunct/&gt;&lt;w:u??????€?€?€?????????€?€?€???????????rapTextWithPunctt/&gt;:w:ul/&gt;&lt;ct/&gt;&lt;w:uI???xtWithPunct/&gt;&lt;w:u/&gt;&lt;w:u??r w:nam?€????€????€????€????€??ables/&gt;&lt;w:snapToGridInCell/&gt;&lt;w:wrapTextWithPunct/&gt;&lt;w:u???????€????&gt;&lt;w:wrapTextWithPunct/&gt;:wrCell/&gt;&lt;w:wrapTextWithPunct/&gt;&lt;w:u€?€????€??????€€????€???????€?€?€?€??apTextWithPunctt/&gt;:w:ul/&gt;&lt;ct/&gt;&lt;w:uI???xtWithPunct/&gt;&lt;w:u???t/??ables/&gt;&lt;w:snapToGridInCell/&gt;&lt;w:wrapTextWithPunct/&gt;&lt;w:u??€????€????€????€??ables/&gt;&lt;w:snapToGridInCell/&gt;&lt;w:wrapTextWithPunct/&gt;&lt;w:u????????????????????€????&gt;&lt;w:wrapTextWithPunct/&gt;:wrCell/&gt;&lt;w:wrapTextWithPunctnctt/&gt;:w:ul/&gt;&lt;ct/&gt;&lt;w:uI???xtWithPunct/&gt;&lt;w:u/&gt;&lt;w:u?????????????????€?€?€??€?????€?€?€?€??u??r w:nam?€????€????€????€????€??ables/&gt;&lt;w??€???????€?€?€?€????ct/??ables/&gt;&lt;w:snapToGridInCell/&gt;&lt;w:wrapTextWithPunct/&gt;&lt;w:u:snapToGridInCell/&gt;&lt;w:wr&lt;w:wrapTextWithPunctnctt/&gt;:w:ul/&gt;&lt;ct/&gt;&lt;w:uI???xtWithPunct/&gt;&lt;w:uapText€????&gt;&lt;w:wrapTextWithPunct/&gt;:wrCell/&gt;&lt;w:wrapTextWithPunct/&gt;&lt;w:uWithPunct/&gt;&lt;w:u??????€?€?€?€??????€?€?€??€???????€?€?€???????€?€?€?€?????€?€?€?€?????????€?€?€??€??????????????€Cell/&gt;&lt;w:wr&lt;w:wrapTextWithPunctnctt/&gt;:w:ul/&gt;&lt;ct/&gt;&lt;w:uI???xtWithPunct/&gt;&lt;w:u????€?€????€??????€€????ables/&gt;&lt;w??€???????€?&gt;&lt;w:u:snapToGridInCell/&gt;&lt;w:wrapText€????&gt;&lt;w:wrapTextWithPunct/&gt;:wrCell/&gt;&lt;w:wrapTextWithPunct/&gt;&lt;w:u??€?€????ct/??ables/&gt;&lt;w:snapToGridInCell/&gt;&lt;w:wrapTextWithPunct/&gt;&lt;w:u€??tt/&gt;:w:ul/&gt;&lt;ct/&gt;&lt;w:uI???xtWithPunct/&gt;&lt;w:u??€€????€????€????€??ables€??€?????€?€?€?€??u??r w:nam?€????€????€????€????€??ables/&gt;&lt;w:snapToGridInCell/&gt;&lt;w:wrapTextWithPunct/&gt;&lt;w:wrapTextWithPunct/&gt;:wrCell/&gt;&lt;w:wrapTextWithPunct/&gt;&lt;w:u:u/&gt;&lt;w:snapToGridInCell/&gt;u€??tt/&gt;:w:ul/&gt;&lt;ct/&gt;&lt;w:uI???xtWithPunct/&gt;&lt;w:u&lt;w:wrapTextWithPunct/&gt;&lt;w:u??€?€?€?????€?€/??ables/&gt;&lt;w:snapToGridInCell/&gt;&lt;w:wrapTextWithPunct/&gt;&lt;w:u?€?€??????€?€?€??????€?€?€?€?????????????????????????????????????ithPunct/&gt;&lt;w:wrapTextWith&gt;&lt;w:snapToGridInCell/&gt;u€??tt/&gt;:w:ul/&gt;&lt;ct/&gt;&lt;w:uI???xtWithPunct/&gt;&lt;w:uPunct/&gt;:wrCell/&gt;&lt;w:wrapTextWithPunct/&gt;&lt;w:u????????????????·???3??????????€?€?€??u??r w:nam?€????€????€????€????€??ables/&gt;&lt;w:sdInCell/&gt;&lt;w:wrapTextWithPunct/&gt;&lt;w:u??€?€?€?????€?€/??ables/&gt;&lt;w:snapTnapToGridInCell/&gt;u€??tt/&gt;:w:ul/&gt;&lt;ct/&gt;&lt;w:uI???xtWithPunct/&gt;&lt;w:uuuoGridInCell/&gt;&lt;w:wrapTextWithPunct/&gt;&lt;w:unapnct/&gt;&lt;w:wrapTextWithPunct/&gt;:wrCell/&gt;&lt;w:wrapTextWithPunct/&gt;&lt;w:uToGridInCell/&gt;&lt;w:wrapTextWithPunct/&gt;&lt;w:u??????????????€?????€???€??€??????????????€????€?€????€??????ell/&gt;u€??tt/&gt;:w:ul/&gt;&lt;ct/&gt;&lt;w:uI???xtWithPunct/&gt;&lt;w:u€€????€????€????€????€????€??ables/&gt;&lt;w:snapToGridInCell/&gt;&lt;w:wrapTextWithPunct/&gt;&lt;?€t/&gt;&lt;w:unapnct/&gt;&lt;w:wrapTextWithPunct/&gt;:wrCell/&gt;&lt;w:wrapTextWithPunct/&gt;&lt;w:u?€?€?????€?€/??ables/&gt;&lt;w:snapToGridInCell/&gt;&lt;w:wrapTextWithPunct/&gt;&lt;w:uw&gt;&lt;ct/&gt;&lt;w:uI???xtWithPunct/&gt;&lt;w:u:u???€???€???€?3?????????u??r w:nam?€????€????€????€????€??ables/&gt;&lt;w:snapToGridInCell/&gt;&lt;w:wrapTextWithPunct/&gt;&lt;w:u3?????????????&gt;&lt;w:wrapTextWithPunct/&gt;:wrCell/&gt;&lt;w:wrapTextWithPunct/&gt;&lt;w:u????????????&lt;w:wrapTextWithPunct/&gt;&lt;w:uw&gt;&lt;ct/&gt;&lt;w:uI???xtWithPunct/&gt;&lt;w:u?????????????????€???????????TextWithPunct/&gt;&lt;?€?€?€?????€?€/??ables/&gt;&lt;w:snapToGridInCell/&gt;&lt;w:wrapTextWithPunct/&gt;&lt;w:u?????????????????3????????????????????????ithPunct/&gt;&lt;w:u3????ct/&gt;&lt;w:u????????????&lt;w:wrapTextWithPunct/&gt;&lt;w:uw&gt;&lt;ct/&gt;&lt;w:uI???xtWithPunct/&gt;&lt;w:u?????????&gt;&lt;w:wrapTextWithPunct/&gt;:wrCell/&gt;&lt;w:wrapTextWithPunct/&gt;&lt;w:u?????????????€???€??€??????????????€???nct/&gt;&lt;w:u???€???€???€?3?????????u??r w:nam?€????€????€????€????€??a????ct/&gt;&lt;w:u????????????&lt;w:wrapTextWithPunct/&gt;&lt;w:uw&gt;&lt;ct/&gt;&lt;w:uI???xtWithPunct/&gt;&lt;w:u??????€???????????TextWithPunct/&gt;&lt;?€?€?€?????€?€/????????????ithPunct/&gt;&lt;w:u3?????????????&gt;&lt;w:wrapTextWithPunct/&gt;:wrCell/&gt;&lt;w:wrapTextWithPunct/&gt;&lt;w:u?ables/&gt;&lt;w:snapToGridInCell/&gt;&lt;w:wrapTextWithPunct/&gt;&lt;w:ublesxtWithPunct/&gt;&lt;w:uw&gt;&lt;ct/&gt;&lt;w:uI???xtWithPunct/&gt;&lt;w:u/&gt;&lt;w:snapToGridInCell/&gt;&lt;w:wrapTextWithPunct/&gt;&lt;w:u???€????€??????€€????€????€????€????€????€??ables/&gt;&lt;w:snapToGridInCell/&gt;&lt;w:wrapTextWithPunct/&gt;&lt;w:u????????unct/&gt;:wrCell/&gt;&lt;w:wrapTextWithPunct/&gt;&lt;w:u?????????sxtWithPunct/&gt;&lt;w:uw&gt;&lt;ct/&gt;&lt;w:uI???xtWithPunct/&gt;&lt;w:u?????????????????????€?????€?€/??ables/&gt;&lt;w:snapToGridInCell/&gt;&lt;w:wrapTextWithPunct/&gt;&lt;w:u??????????????????????????????????u??r w:nam?€????€????€????€????€??abloGridInCell/&gt;&lt;w:wrpTextWithPunct/&gt;&lt;w:u?????????sxtWithPunct/&gt;&lt;w:uw&gt;&lt;ct/&gt;&lt;w:uI???xtWithPunct/&gt;&lt;w:uapTextWithPunct/&gt;&lt;w:u????????unct/&gt;:wrCell/&gt;&lt;w:wrapTextWithPunct/&gt;&lt;w:ues/&gt;&lt;w:snapToGridInCell/&gt;&lt;w:wrapTextWithPunct/&gt;&lt;w:u????????????????????????????????????????????????????????????????Punct/&gt;&lt;w:u?????????sxtWithPunct/&gt;&lt;w:uw&gt;&lt;ct/&gt;&lt;w:uI???xtWithPunct/&gt;&lt;w:u???€?????€?€/??ables/&gt;&lt;w:snapToGridInCell/&gt;&lt;w:wrapTextWithPunct/&gt;&lt;w:wrapTextWithPunct/&gt;&lt;w:u????????unct/&gt;:wrCell/&gt;&lt;w:wrapTextWithPunct/&gt;&lt;w:u:u????????????????????????????€???€??€??????????????€??u?????????sxtWithPunct/&gt;&lt;w:uw&gt;&lt;ct/&gt;&lt;w:uI???xtWithPunct/&gt;&lt;w:u????€????€??????€€????€????€????€????€???????????????????????????????????u??r w:nam?€????ToGridInCell/&gt;&lt;w:wrapTextWithPunct/&gt;&lt;w:wrapTextWithPunct/&gt;&lt;w:u????????unct/&gt;:wrCell/&gt;&lt;w:wra????????????€??u?????????sxtWithPunct/&gt;&lt;w:uw&gt;&lt;ct/&gt;&lt;w:uI???xtWithPunct/&gt;&lt;w:upTextWithPunct/&gt;&lt;w:u€€????????????????????????????????????????????€?€?????€?€/??ables/&gt;&lt;w:snapToGridInCell/&gt;&lt;w:wrapTextWithPunct/&gt;&lt;w:u????€????€????€??ables/&gt;&lt;w:snapToGridInCell/&gt;&lt;w:wrapText??€??u?????????sxtWithPunct/&gt;&lt;w:uw&gt;&lt;ct/&gt;&lt;w:uI???xtWithPunct/&gt;&lt;w:uWithPunct/&gt;&lt;w:u€??axtWithPunct/&gt;&lt;w:u????????unct/&gt;:wrCell/&gt;&lt;w:wrapTextWithPunct/&gt;&lt;w:ubles/&gt;&lt;w:snapToGridInCell/&gt;&lt;w:wrapTextWithPunct/&gt;&lt;w:u?????????????????&quot;/&gt;&lt;/w:docVars&gt;&lt;wsp:rsids&gt;&lt;wsp:rsidRoot wsp:val=&quot;00111184&quot;/&gt;&lt;wsp:rsid wsp:val=uI???xtWithPunct/&gt;&lt;w:u&quot;000/&gt;&lt;w:wrapTextWithPunct/&gt;&lt;w:u0373C&quot;/&gt;&lt;wsp:rsid wsp:val=&quot;00014D4C&quot;/&gt;&lt;wsp:rsid wsp:val=&quot;0001ithPunct/&gt;&lt;w:u4E03&quot;/&gt;&lt;wsp:rsid wsp:vaWithPunct/&gt;&lt;w:ul=&quot;00020138&quot;/&gt;&lt;wsp:rsid wsp:val=&quot;00020A86&quot;/&gt;&lt;wsp:rsid wxtWithPunct/&gt;&lt;w:u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5774B&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5774B&quot;&gt;&lt;m:oMathPara&gt;&lt;m:oMath&gt;&lt;m:r&gt;&lt;w:rPr&gt;&lt;w:rFonts w:ascii=&quot;Cambria Math&quot; w:fareast=&quot;Malgun Gothic&quot; w:h-ansi=&quot;Cambria Math&quot;/&gt;&lt;wx:font wx:val=&quot;Cambria Math&quot;/&gt;&lt;w:i/&gt;&lt;w:kern w:val=&quot;0&quot;/&gt;&lt;w:sz w:val=&quot;22&quot;/&gt;&lt;w:sz-cs w:val=&quot;22&quot;/&gt;&lt;/w:rPr&gt;&lt;m:t&gt;?&lt;/m:t&gt;d&lt;/m:r&gt;&lt;/m:oMath&gt;&lt;/m:oMathPara&gt;&lt;/w:p&gt;&lt;w:sectPr rwsp:rsidR=&quot;00000000&quot;&gt;&lt;w:pgSz w:w=&quot;12240&quot; w:h=&quot;15840&quot;/&gt;&lt;w:pgMoar w:top=&quot;1440&quot; w:right=&quot;1800&quot; w:bottomn=&quot;1440&quot; w:left=&quot;1800&quot; w:header=&quot;720&quot; w:footer=&quot;720&quot; w:gutter=&quot;0&quot;/&gt;&lt;w:colss w:space=&quot;720&quot;/&gt;&lt;/w:sectPr&gt;&lt;/w:body&gt;&lt;/w:wordDocument&gt;">
            <v:imagedata r:id="rId18" o:title="" chromakey="white"/>
          </v:shape>
        </w:pict>
      </w:r>
      <w:r w:rsidRPr="008A6281">
        <w:rPr>
          <w:i/>
          <w:sz w:val="24"/>
        </w:rPr>
        <w:instrText xml:space="preserve"> </w:instrText>
      </w:r>
      <w:r w:rsidRPr="008A6281">
        <w:rPr>
          <w:i/>
          <w:sz w:val="24"/>
        </w:rPr>
        <w:fldChar w:fldCharType="end"/>
      </w:r>
      <w:r w:rsidR="00241FA9" w:rsidRPr="008A6281">
        <w:rPr>
          <w:i/>
          <w:sz w:val="24"/>
        </w:rPr>
        <w:t>ρ</w:t>
      </w:r>
      <w:r w:rsidRPr="00503627">
        <w:rPr>
          <w:sz w:val="24"/>
        </w:rPr>
        <w:t xml:space="preserve"> is the density</w:t>
      </w:r>
      <w:r w:rsidR="00241FA9">
        <w:rPr>
          <w:sz w:val="24"/>
        </w:rPr>
        <w:t>,</w:t>
      </w:r>
      <w:r w:rsidR="00241FA9" w:rsidRPr="00503627">
        <w:rPr>
          <w:sz w:val="24"/>
        </w:rPr>
        <w:t xml:space="preserve"> </w:t>
      </w:r>
      <w:r w:rsidR="00241FA9" w:rsidRPr="00711073">
        <w:rPr>
          <w:i/>
          <w:sz w:val="24"/>
        </w:rPr>
        <w:t>e</w:t>
      </w:r>
      <w:r w:rsidR="00241FA9" w:rsidRPr="00503627">
        <w:rPr>
          <w:sz w:val="24"/>
        </w:rPr>
        <w:t xml:space="preserve"> </w:t>
      </w:r>
      <w:r w:rsidRPr="00503627">
        <w:rPr>
          <w:sz w:val="24"/>
        </w:rPr>
        <w:t>is the piezoelectric constant</w:t>
      </w:r>
      <w:r w:rsidR="00241FA9">
        <w:rPr>
          <w:sz w:val="24"/>
        </w:rPr>
        <w:t>,</w:t>
      </w:r>
      <w:r w:rsidR="00241FA9" w:rsidRPr="00503627">
        <w:rPr>
          <w:sz w:val="24"/>
        </w:rPr>
        <w:t xml:space="preserve"> </w:t>
      </w:r>
      <w:r w:rsidRPr="008A6281">
        <w:rPr>
          <w:i/>
          <w:sz w:val="24"/>
        </w:rPr>
        <w:fldChar w:fldCharType="begin"/>
      </w:r>
      <w:r w:rsidRPr="008A6281">
        <w:rPr>
          <w:i/>
          <w:sz w:val="24"/>
        </w:rPr>
        <w:instrText xml:space="preserve"> QUOTE </w:instrText>
      </w:r>
      <w:r w:rsidR="00DA71DE">
        <w:rPr>
          <w:i/>
          <w:sz w:val="24"/>
        </w:rPr>
        <w:pict>
          <v:shape id="_x0000_i1030" type="#_x0000_t75" style="width:5.5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t,???????????????????????????????????????????????????????€?????????nCell/€????€????€????€???€?€??€ToGridInCell/&gt;&lt;w:wrapTextWithPunct/&gt;&lt;w:u?????????xtWithPunct/&gt;&lt;w:u:wrapTextWithPunct/&gt;&lt;w:uame=&quot;ENw:u??€€????€????€????€???xtWithPunct/&gt;&lt;w:u?????????????????????????€??????€??ables/&gt;&lt;w:snapToGridInCell/&gt;&lt;w???€????€??ables/&gt;&lt;w:snapToGridInCell/&gt;&lt;w:wrapTextWithPunct/&gt;&lt;w:u€?€????€??????w:u???€????€?€&quot;/&gt;&lt;w:docVar w:n???ell/€????€??xtWithPunct/&gt;&lt;w:uame=&quot;ENw:u??€€????€????€????€???xtWithPunct/&gt;&lt;w:u??€????€???€?€??€ToGridInCell/&gt;&lt;w:wrapTextWithPunct/&gt;&lt;w:u€????€????€????€????€??ables/&gt;&lt;w:snapToGridInCell/&gt;&lt;w:wrapTextWithPunct/&gt;&lt;w:u?€????€????€????€????€????€??ables/&gt;&lt;w:snapToGridInCell/&gt;&lt;w:wrapTextWi:uame=&quot;ENw:u??€€????€????€????€???xtWithPunct/&gt;&lt;w:ut???€??ables/&gt;&lt;w:snapToGridInCell/&gt;&lt;w:wrapTextWithPunct/&gt;&lt;w:uhPun??€ToGridInCell/&gt;&lt;w:wrapTextWithPunct/&gt;&lt;w:uct/&gt;&lt;w:u?????????????????$?????????????????€?€?€???????€?€?€?€??????€?€?€?????€?l/&gt;&lt;w:wrapTextWi:uame=&quot;ENw:u??€€????€????€????€???xtWithPunct/&gt;&lt;w:u€?€?€?????docVar w:n???€????€????€????€????€??ables/&gt;&lt;w:snapToGridInCell/&gt;&lt;w:wrapTeToGrpToGridInCell/&gt;&lt;w:wrapTextWithPunct/&gt;&lt;w:uhPun??€ToGridInCell/&gt;&lt;w:wrapTextWithPunct/&gt;&lt;w:uidInCell/&gt;&lt;w:wrapTextWit???€??ables/&gt;&lt;w:snapToG??€????€????€???xtWithPunct/&gt;&lt;w:uridInCell/&gt;&lt;w:wrapTextWithPunct/&gt;&lt;w:uxtWithPunct/&gt;&lt;w:u????€?€?€?????????€?€?€?????????€?€?€???????€?€?€?€?????€?€??????€?????€????€?€????€??apTextWithPunct/&gt;&lt;w:uhPun??€ToGridInCell/&gt;&lt;w:wraprapTextWit???€??ables/&gt;&lt;w:snapToG??€????€????€???xtWithPunct/&gt;&lt;w:uTextWithPunct/&gt;&lt;w:u??€??€€????€????€????€????€????€??ables/&gt;&lt;w:snapToGridInCell/&gt;&lt;TeToGridInCell/&gt;&lt;w:wrapTextWit???€??ables/&gt;&lt;w:snapToGridInCell/&gt;&lt;w:wrapTextWithPunct/&gt;&lt;w:uw:wrapTextWithPundocVar w:n???€????€????€?:snapToG??€????€????€???xtWithPunct/&gt;&lt;w:u???€????€??:uhPun??€ToGridInCell/&gt;&lt;w:wrapTextWithPunct/&gt;&lt;w:uables/&gt;&lt;w:snapToGridInCell/&gt;&lt;w:wrapTextWithPunct/&gt;&lt;w:uct/&gt;&lt;w:u€?€??????€?€?€?????????€?€?€???????€?€?€?€????????€?€?€??€??€?€?€?€???rap w:n???€????€????€?:snapToG??€????€????€???xtWithPunct/&gt;&lt;w:uTextWit???€??ables/&gt;&lt;w:snapToGridInCell/&gt;&lt;w:wrapTextWithPunct/&gt;&lt;w:??€??:uhPun??€ToGridInCell/&gt;&lt;w:wrapTextWithPunct/&gt;&lt;w:uu?€?€?€????????€?€?€?€?????????€?€?€?????????€?€?€?????€?€?€?€????????€?€ap w:n???€????€????€?:snapToG??€????€????€???xtWithPunct/&gt;&lt;w:u?rapTextWithPundocVar w:n???€????€????€????€????€??ables/&gt;&lt;w:snapToGridInCell/&gt;&lt;w:wrapTextWithPunct/&gt;&lt;w:u€?rapTextWithPunct/&gt;&lt;w:??€??:uhPun??€ToGridInCell/&gt;&lt;w:wrapTextWithPunct/&gt;&lt;w:u€?€???rapTextWit???€??ables/&gt;&lt;w:snapTooG??€????€????€???xtWithPunct/&gt;&lt;w:uGridInCell/&gt;&lt;w:wrapTextWithPunct/&gt;&lt;w:u???????€????€?€????€??????€€????€????€????€????€????€??ables/&gt;&lt;w:snapToGridInCell/&gt;&lt;w:wrapTextWithPunct/&gt;&lt;w:u???????€?€?/&gt;&lt;w:??€??:uhPun??€ToGridInCell/&gt;&lt;w:wrapT??€??ables/&gt;&lt;w:snapTooG??€????€????€???xtWithPunct/&gt;&lt;w:uextWithPunct/&gt;&lt;w:u€??€???????????????????????????€?€?€???????ocVaunct/&gt;&lt;w:u€?€?€???rapTextWit???€??ables/&gt;&lt;w:snapToGridInCell/&gt;&lt;w:wrapTextWithPunct/&gt;&lt;w:ur w:n???€????€????€????€????€??ables/&gt;&lt;w:wrapT??€??ables/&gt;&lt;w:snapTooG??€????€????€???xtWithPunct/&gt;&lt;w:u/&gt;&lt;w:snapToGridInC???€?€?/&gt;&lt;w:??€??:uhPun??€ToGridInCell/&gt;&lt;w:wrapTextWithPunct/&gt;&lt;w:uell/&gt;&lt;w:wrapTextWithPunct/&gt;&lt;w:u?€?€?€?€????????€?€?€?????€?€?€?€????????€?€?€?€?????????€?€?€?????????€?€?&gt;&lt;w:wrapT??€??ables/&gt;&lt;w:snapTooG??€????€????€???xtWithPunct/&gt;&lt;w:u€?????????€/&gt;&lt;w:u€?€?€???rapTextWit???€??ables/&gt;&lt;w:snapToGridInCell/&gt;&lt;w:wrapGridInC???€?€?/&gt;&lt;w:??€??:uhPun??€ToGridInCell/&gt;&lt;w:wrapTextWithPunct/&gt;&lt;w:uTextWithPunct/&gt;&lt;w:u?€??€?€???????€????€?€????€??????€??ables/&gt;&lt;w:snapTooG??€????€????€???xtWithPunct/&gt;&lt;w:u€????€????€????€????€????€????????€?€?€???????ocVar w:n???€????€????€????€????€??ables/&gt;&lt;w:snapToGridInCell/&gt;&lt;w:wrapTextW&gt;&lt;w:wrapGridInC???€?€?/&gt;&lt;w:??€??:uhPun??€ToGridInCell/&gt;&lt;w:wrapTextWi€????€??????€??ables/&gt;&lt;w:snapTooG??€????€????€???xtWithPunct/&gt;&lt;w:uthPunct/&gt;&lt;w:uithPunct/&gt;&lt;w:u??ab&lt;w:u€?€?€???rapTextWit???€??ables/&gt;&lt;w:snapToGridInCell/&gt;&lt;w:wrapTextWithPunct/&gt;&lt;w:ules/&gt;&lt;w:snapToGridInCell/&gt;&lt;w:wrapTextWithPunct/&gt;&lt;w:u€?????????€?€?€?????€?€?€?€???????€?€?€?€?????&lt;w:snapTooG??€????€????€???xtWithPunct/&gt;&lt;w:u€?€?€?€??uhPun??€ToGridInCell/&gt;&lt;w:wrapTextWithPunct/&gt;&lt;w:u?????€?€?€?????????€?€?€?????????€?€?€??????????€?€?€?????€r w:nab&lt;w:u€?€?€???rapTextWit???€??ables/&gt;&lt;w:snapToGridInCell/&gt;&lt;w:wrapTextWith?????€?€?€?€?????&lt;w:snapTooG??€????€????€???xtWithPunct/&gt;&lt;w:uPunct/&gt;&lt;w:u???€????€????€????€????€??ables/??????€?€?€?€?????€?€?€?€??uhPun??€ToGridInCell/&gt;&lt;w:wrapTextWithPunct/&gt;&lt;w:u&gt;&lt;w:snapToGridInCell/&gt;&lt;w:wrapTextWithPunct/&gt;&lt;w:u?€?€?€?????????€?€?€?????????????€?€?€?€?????&lt;w:snapTooG??€????€????€???xtWithPunct/&gt;&lt;w:u???????????€????€?€????€??????€€????€????€????€????€????€??aw:nab&lt;w:u€?€?€???rapTextWit???€??ables/&gt;&lt;w:/??????€?€?€?€?????€?€?€?€??uhPun??€ToGridInCell/&gt;&lt;w:wrapTextWithPunct/&gt;&lt;w:us?€?€?€?????????????€?€?€?€?????&lt;w:snapTooG??€????€????€???xtWithPunct/&gt;&lt;w:unapToGridInCell/&gt;&lt;w:wrapTextWithPunct/&gt;&lt;w:ubles/&gt;&lt;w:snapToGridInCell/&gt;&lt;w:wrapTextWithPunct/&gt;&lt;w:u??????????????????€?€?€?????€r w:n???€????€????€????€????€??ables/&gt;&lt;w:snapToGridInCell/&gt;&lt;w:wrapTextWithPunct/&gt;&lt;w:u?&lt;w:snapTooG??€????€????€???xtWithPunct/&gt;&lt;w:un??€ToGridInCell/&gt;&lt;w:wrapTextWithPunct/&gt;&lt;w:uu????€?€?€?????h????????xtWit???€??ables/&gt;&lt;w:snapToGridInCell/&gt;&lt;w:wrapTextWithPunct/&gt;&lt;w:u????????????????+???????????€??????????+?????????/&gt;&lt;w:wrapTextWithPunct/&gt;&lt;w:u?&lt;w:snapTooG??€????€????€???xtWithPunct/&gt;&lt;w:u?????????????+?????????s/&gt;&lt;w:snapToGridInCell/&gt;&lt;w:wrapTextWithPunct/&gt;&lt;w:un??€ToGridInCell/&gt;&lt;w:wrapTextWithPunct/&gt;&lt;w:u??€??????????€???????????????????€????ct/&gt;&lt;w:u???????????????????/&gt;&lt;w:wrapTextWithPunct/&gt;&lt;w:u?&lt;w:snapTooG??€????€????€???xtWithPunct/&gt;&lt;w:uell/&gt;&lt;w:wrapTextWithPunct/&gt;&lt;w:u????€?€?€?????h????????xtWit???€??ables/&gt;&lt;w:snapToGridInCell/&gt;&lt;w:wrapTextWithPunct/&gt;&lt;w:l/&gt;&lt;w:wrapTextWithPunct/&gt;&lt;w:un??€ToGridInCell/&gt;&lt;w:wrapTextWithPunct/&gt;&lt;w:uu??€?€?????€r w:n???€???napTooG??€????€????€???xtWithPunct/&gt;&lt;w:u?€????€????€????€??ables/&gt;&lt;w:snapToGridInCell/&gt;&lt;w:wrapTextWithPunct/&gt;&lt;w:u??€????€??????€€????€????€????€????€????€??ables/&gt;&lt;w:snapToGridInCell/&gt;&lt;w:wrapTextWithPunct/&gt;&lt;w:uxtWithPunct/&gt;&lt;w:un??€ToGridInCell/&gt;&lt;:n???€???napTooG??€????€????€???xtWithPunct/&gt;&lt;w:uw:wrapTextWithPunct/&gt;&lt;w:u?t???€??ables/&gt;&lt;w:snapToGridInCell/&gt;&lt;w:wrapTextWithPunct/&gt;&lt;w:u???????????????????????+???????????€??????????+???????????€????€?€?????€r w:n???€????€??hPunct/&gt;&lt;w:un??€ToGridInCell/&gt;&lt;:n???€???napTooG??€????€????€???xtWithPunct/&gt;&lt;w:u??€????€????€?ll/&gt;&lt;w:wrapTextWithPunct/&gt;&lt;w:uxtWithPunct/&gt;&lt;w:un??€ToGridInCell/&gt;&lt;w:wrapTextWithPunct/&gt;&lt;w:u?ables/&gt;&lt;w:snapToGridInCell/&gt;&lt;w:wrapTextWithPunct/&gt;&lt;w:u??????ll/&gt;&lt;w:wrapTextWithPunct/&gt;&lt;w:u?t???€??ables/&gt;&lt;w:snapToGridInCell/&gt;&lt;?€???xtWithPunct/&gt;&lt;w:uw:wrapTextWithPunct/&gt;&lt;w:u???????????????????????+???????????€??????????+Punct/&gt;&lt;w:un??€ToGridInCell/&gt;&lt;w:wrapTextWithPunct/&gt;&lt;w:u???????????€????€???????????????????€????€?€w:wrapTextWithPunct/&gt;&lt;w:u?t???€??ables/&gt;&lt;w:snapToGridInCell/&gt;&lt;?€???xtWithPunct/&gt;&lt;w:u????€??????€€????€????€????€????€????€????????pTextWithPunct/&gt;&lt;w:u??????ll/&gt;&lt;w:wrapTextWithPunct/&gt;&lt;w:u?t???€??ables/&gt;&lt;w:snapToGrid??+???????????€??????????+Punct/&gt;&lt;w:un??€ToGridInCellthPunct/&gt;&lt;w:u?t???€??ables/&gt;&lt;w:snapToGridInCell/&gt;&lt;?€???xtWithPunct/&gt;&lt;w:u/&gt;&lt;w:wrapTextWithPunct/&gt;&lt;w:uInCell/&gt;&lt;w:wrapTextWithPunct/&gt;&lt;w:u??????????????????€?€?????€r w:n???€????€????€????€????€??ables/&gt;&lt;w:snapToGridInCell/&gt;&lt;w:wrapTextWithPunct/&gt;&lt;w:uables/&gt;&lt;w:snapToGridInCell/&gt;&lt;w:wrapTe&lt;w:snapToGridInCell/&gt;&lt;?€???xtWithPunct/&gt;&lt;w:uxtWithPunct/&gt;&lt;w:u??????&gt;&lt;w:un??€ToGridInCell/&gt;&lt;w:wrapTextWithPunct/&gt;&lt;w:u???+???????????€??&lt;w:u?t???€??ables/&gt;&lt;w:snapToGridInCell/&gt;&lt;w:wrapTextWithPunct/&gt;&lt;w:u???????????????????????????????+????idInCell/&gt;&lt;w:wrapTe&lt;w:snapToGridInCell/&gt;&lt;?€???xtWithPunct/&gt;&lt;w:u???????€??????????+???????????€??????????oGridInCell/&gt;&lt;w:wrapTextWithPunct/&gt;&lt;w:u??????&gt;&lt;w:un??€ToGridInCell/&gt;&lt;w:wrapTextWithPunct/&gt;&lt;w:u???????€?€?????€r w:n???€????€????€????€????????????+????idInCell/&gt;&lt;w:wrapTe&lt;w:snapToGridInCell/&gt;&lt;?€???xtWithPunct/&gt;&lt;w:u€€??ables/&gt;&lt;w:snapToGridInCeextWithPunct/&gt;&lt;w:u???????????????????????&lt;w:u?t???€??ables/&gt;&lt;w:snapToGridInCell/&gt;&lt;w:wrapTextWithPunct/&gt;&lt;w:ull/&gt;&lt;w:wrapTextWit&lt;w:u??????&gt;&lt;w:un??€ToGridInCell/&gt;&lt;w:wrapTextWithPunct/&gt;&lt;w:uhPunct/&gt;&lt;ridInCell/&gt;&lt;?€???xtWithPunct/&gt;&lt;w:uw:u??????????€??????????+?????????€???????????????????€????€?€????€??????€€????€????€????€????€????€??ables/&gt;&lt;w:snapToGridInCell/&gt;&lt;w:wrapTextWithPu?????????thPunct/&gt;w:un??€ToGridInCell/&gt;&lt;w:wrapTextWithPunct/&gt;&lt;w:uhPunct/&gt;&lt;ridInCell/&gt;&lt;?€???xtWithPunct/&gt;&lt;w:u&lt;w:ull/&gt;&lt;w:wrapTextWit&lt;w:u??????&gt;&lt;w:un??€ToGridInCell/&gt;&lt;w:wrapTextWithPunct/&gt;&lt;w:u??????&lt;w:u?t???€??ables/&gt;&lt;w:snapToGridInCell/&gt;&lt;w:wrapTextWithPunct/&gt;&lt;w:unct/&gt;&lt;w:u??€?????????????€r w:n???€????€????€????€???/&gt;&lt;w:uhPunct/&gt;&lt;ridInCell/&gt;&lt;?€???xtWithPunct/&gt;&lt;w:u?€??ables/&gt;&lt;w:snapToGridInCell/&gt;&lt;w:wrapTextWithPunct/&gt;&lt;w:u????€*?????eu??????????&gt;&lt;w:un??€ToGridInCell/&gt;&lt;w:wrapTextWithPunct/&gt;&lt;w:u???|???????????????€.?????????????????????hPu???????????€????€????€????€???/&gt;&lt;w:uhPunct/&gt;&lt;ridInCell/&gt;&lt;?€???xtWithPunct/&gt;&lt;w:u??€??&lt;w:u?t???€??ables/&gt;&lt;w:snapToGridInCell/&gt;&lt;w:wrapTextWithPunct/&gt;&lt;w:u????????????????????????????????????pTextWithPunct/&gt;&lt;w:u????€*?????eu??????????&gt;&lt;w:un??€ToGridInCell/&gt;&lt;w:wrapTextWithPunct/???€????€???/&gt;&lt;w:uhPunct/&gt;&lt;ridInCell/&gt;&lt;?€???xtWithPunct/&gt;&lt;w:u&gt;&lt;w:u??????????????????????????€???????????TextWithPunct/&gt;&lt;w:u??€?????????????€r w:n???€????€????€????€????€??ables/&gt;€.?????????????????????hPu???????????un??€ToGridInCell/&gt;&lt;w:wrapTextWithPunct/???€????€???/&gt;&lt;w:uhPunct/&gt;&lt;ridInCell/&gt;&lt;?€???xtWithPunct/&gt;&lt;w:u??????????????pTextWithPunct/&gt;&lt;w:u????€*?????eu??????????&gt;&lt;w:un??€ToGridInCell/&gt;&lt;w:wrapTextWithPunct/&gt;&lt;w:u?&lt;w:u?t???€??ables/&gt;&lt;w:snapToGridInCell/&gt;&lt;w:wrapTextWithPunct/&gt;&lt;w:u&lt;w:snapToGridInCell/&gt;&lt;w:wrapTextWithPunct/&gt;&lt;w:u&lt;ridInCell/&gt;&lt;?€???xtWithPunct/&gt;&lt;w:u????????€????€?€????€??????€€????€????€????€????€????€??ables/&gt;&lt;w:snapToGridInCell/&gt;&lt;w:wrapTexw:un??€ToGridInCell/&gt;&lt;w:wrapTextWithPunct/&gt;&lt;w:utWithPunct/&gt;&lt;w:u???????????????????????????idInCell/&gt;&lt;w:wrapTextWithPunct/&gt;&lt;w:u&lt;ridInCell/&gt;&lt;?€???xtWithPunct/&gt;&lt;w:u?????&lt;w:u?t???€??ables/&gt;&lt;w:snapToGridInCell/&gt;&lt;w:wrapTextWithPunct/&gt;&lt;w:u??€??€€?€??????????????????????€r w:n???€????€????€????€????s/&gt;&lt;w:snapToGridInCell/&gt;&lt;w:wrapTexw:un??€ToGridInCell/&gt;&lt;w:wrapTextWiapTextWithPunct/&gt;&lt;w:u&lt;ridInCell/&gt;&lt;?€???xtWithPunct/&gt;&lt;w:uthPunct/&gt;&lt;w:u€??ables/&gt;&lt;w:snapToGridInCell/&gt;&lt;w:wrapTextWithPunct/&gt;&lt;w:u???€?€?€????€?€?€????????€?€?€?€?????????€?€?€??????????????????????????&lt;w:u?t???€??ables/&gt;&lt;w:snapToGridInCell/&gt;&lt;w:wrapTexpTextWiapTextWithPunct/&gt;&lt;w:u&lt;ridInCell/&gt;&lt;?€???xtWithPunct/&gt;&lt;w:utWithPunct/&gt;&lt;Cell/&gt;&lt;w:wrapTexw:un??€ToGridInCell/&gt;&lt;w:wrapTextWithPunct/&gt;&lt;w:uw:u???€?€?€?????€?€?€?€????????€?€?€?€?????????????€????€?€????€??????€€????€????€????€????€????€??????l/&gt;&lt;w:wrapTexpTextWiapTextWithPunct/&gt;&lt;w:u&lt;ridInCell/&gt;&lt;?€???xtWithPunct/&gt;&lt;w:u?????????????????€r w:n???€????€????€????€??&gt;&lt;w:snapToGridInCell/&gt;&lt;w:wrapTextWithPunct/&gt;&lt;Cell/&gt;&lt;w:wrapTexw:un??€ToGridInCell/&gt;&lt;w:wrapTextWithPunct/&gt;&lt;w:u??€?€?????????€?€?€??????????????????TexpTextWiapTextWithPunct/&gt;&lt;w:u&lt;ridInCell/&gt;&lt;?€???xtWithPunct/&gt;&lt;w:u??????€??&lt;w:u?t???€??ables/&gt;&lt;w:snapToGridInCell/&gt;&lt;w:wrapTextWithPunct/&gt;&lt;w:u€€??ables/&gt;&lt;w:snapToGridInCell/&gt;&lt;w:wrapTextWithPunct/&gt;&lt;w:u?ables/&gt;&lt;w:snapToGridInCell/&gt;&lt;w:wrapTextWit??€ToGridInCell/&gt;&lt;w:wrapTextWithPunct/&gt;&lt;w:uhPunct/&gt;&lt;w:u???$???xtWithPunct/&gt;&lt;w:u?€?€?€?€??€???????????????????????????€?€?€?????????€?€?€????????€?€?€???:u?t???€??ables/&gt;&lt;w:snapToGridInCell/&gt;&lt;w:wrapTextWithPunct/&gt;&lt;w:u????€?€?€????????€?es/&gt;&lt;w:snapToGridInCel€ToGridInCell/&gt;&lt;w:wrapTextWithPunct/&gt;&lt;w:uhPunct/&gt;&lt;w:u???$???xtWithPunct/&gt;&lt;w:ul/&gt;&lt;w:wrapTextWit??€ToGridInCell/&gt;&lt;w:wrapTextWithPunct/&gt;&lt;w:u€?€?€????????????€r w:n???€????€????€????€????€??ables/&gt;&lt;w:snapToGridInCell/&gt;&lt;w:wrapTextWithPunct/&gt;&lt;w:u??€?€?????????€?€?€?????????€?€??wrapTextWithPunct/&gt;&lt;w:uhPunct/&gt;&lt;w:u???$???xtWithPunct/&gt;&lt;w:u?????????€????€??€?€????????€?€?€????es/&gt;&lt;w:snapToGridInCell/&gt;&lt;w:wrapTextWit??€ToGridInCell/&gt;&lt;w:wrapTextWithPunct/&gt;&lt;w:u:u?t???€??ables/&gt;&lt;w:snapToGridInCell/&gt;&lt;w:wrapTextWithPunct/&gt;&lt;w:u€€????€??????€€????€???thPunct/&gt;&lt;w:uhPunct/&gt;&lt;w:u???$???xtWithPunct/&gt;&lt;w:u?€€????€????€????€??ables/&gt;&lt;w:snapToGridInCell/&gt;&lt;w:wrapTextWithPunct/&gt;&lt;w:u??????????€?€?€?????€?€??€r w:n???€?/&gt;&lt;w:wrapTextWit??€ToGridInCell/&gt;&lt;w:wrapTextWithPunct/&gt;&lt;w:u???€????€????€????€??ables/&gt;&lt;w???€???thPunct/&gt;&lt;w:uhPunct/&gt;&lt;w:u???$???xtWithPunct/&gt;&lt;w:u:snapToGridInCell/&gt;&lt;w:?€?€???:u?t???€??ables/&gt;&lt;w:snapToGridInCell/&gt;&lt;w:wrapTextWithPunct/&gt;&lt;w:uwrapTextWithPunct/&gt;&lt;w:u€?€???????€?€?€?€?????€?€?€?€?????€?€?€?€?????????/&gt;&lt;w:wrapTextWit??€ToGridInCell/&gt;&lt;w:wrapTextnct/&gt;&lt;w:uhPunct/&gt;&lt;w:u???$???xtWithPunct/&gt;&lt;w:uWithPunct/&gt;&lt;w:u??€?€?????????€?€?€??????????€?€?€?????€?€?€?€?????????€?€?€???????????????????€???es/&gt;&lt;w:snapToGridInCell/&gt;&lt;w:?€?€???:u?t???€??ables/&gt;&lt;w:snapToGridInCell/&gt;&lt;w:wrapTextW?€ToGridInCell/&gt;&lt;w:wrapTextnct/&gt;&lt;w:uhPunct/&gt;&lt;w:u???$???xtWithPunct/&gt;&lt;w:uithPunct/&gt;&lt;w:u??€?€?????????/&gt;&lt;w:wrapTextWit??€ToGridInCell/&gt;&lt;w:wrapTextWithPunct/&gt;&lt;w:u?€?€????€????????????€?€?€?????€?€??€r w:n???€????€????€????€????€??ables/&gt;&lt;w:snapToGridInCell/&gt;&lt;w:wrapTextWil/&gt;&lt;w:wrapTextnct/&gt;&lt;w:uhPunct/&gt;&lt;w:u???$???xtWithPunct/&gt;&lt;w:uthPunct/&gt;&lt;w:u€??€€????€????€????€????€????€??ables/&gt;&lt;w:snapToGridInCell/&gt;&lt;w??€?????????/&gt;&lt;w:wrapTextWit??€ToGridInCell/&gt;&lt;w:wrapTextWithPunct/&gt;&lt;w:u??€???:u?t???€??ables/&gt;&lt;w:snapToGridInCell/&gt;&lt;w:wrapTextWithPunct/&gt;&lt;/&gt;&lt;w:uhPunct/&gt;&lt;w:u???$???xtWithPunct/&gt;&lt;w:uw:u:wrapTextWithPunct/&gt;&lt;w:u?????????????????€?€?€?€??????€?€?€?????h????????????????????????+????????????€?€?Cell/&gt;&lt;w??€?????????/&gt;&lt;w:wrapTextWit??€ToGridInCell/&gt;&lt;w:wrapTextnapToGridInCell/&gt;&lt;w:wrapTextWithPunct/&gt;&lt;/&gt;&lt;w:uhPunct/&gt;&lt;w:u???$???xtWithPunct/&gt;&lt;w:uWithPunct/&gt;&lt;w:u??r w:n???€????€????€????€????€??ables/&gt;&lt;w:snapToGridInCw:snapToGridInCell/&gt;&lt;w?€?€???:u?t???€??ables/&gt;&lt;w:snapToGridInCell/&gt;&lt;w:wrapTextWithPunct/&gt;&lt;w:uell/&gt;&lt;w:wrapTextWithPunct/&gt;&lt;w:u???????????+???/&gt;&lt;/&gt;&lt;w:uhPunct/&gt;&lt;w:u???$???xtWithPunct/&gt;&lt;w:u????????apTextWit??€ToGridInCell/&gt;&lt;w:wrapTextWithPunct/&gt;&lt;w:u???????????+???????????€?????????€???????????????????€????€?€????€??????€€????€????€????€????€???apToGriell/&gt;&lt;w:wrapTextWithPunct/&gt;&lt;w:u???????????+???/&gt;&lt;/&gt;&lt;w:uhPunct/&gt;&lt;w:u???$???xtWithPunct/&gt;&lt;w:udInCw:snapToGridInCell/&gt;&lt;w?€?€???:u?t???€??ables/&gt;&lt;w:snapToGrWithPunct/&gt;&lt;w:u???????????+???????????apTextWit??€ToGridInCell/&gt;&lt;w:wrapTextWithPunct/&gt;&lt;w:uidInCell/&gt;&lt;w:wrapTextWithPunct/&gt;&lt;w:u?€??ables/&gt;&lt;w:snapToGridInCel???hPunct/&gt;&lt;w:u???$???xtWithPunct/&gt;&lt;w:u????????????€?€??€r w:n???€????€????€????€????€??ables/&gt;&lt;w:snapToGridInCell/&gt;&lt;w:wrapTextWithPunct/&gt;&lt;w:ul/&gt;&lt;w:wrapTextWithPunct/&gt;&lt;w:u????????tWit??€ToGridInCell/&gt;&lt;w:wrapTextWithPunct/&gt;&lt;w:u????????????w:snapToGridInCel???hPunct/&gt;&lt;w:u???$???xtWithPunct/&gt;&lt;w:u???????:u?t???€??ables/&gt;&lt;w:snapToGridInCell/&gt;&lt;w:wrapTextWithPunct/&gt;&lt;w:u??????????€??????????+???????????€??????????+???????????€??????????+?????????Punct/&gt;&lt;w:ul/&gt;&lt;w:wrapTetWithPunct/&gt;&lt;w:u????????????w:snapToGridInCel???hPunct/&gt;&lt;w:u???$???xtWithPunct/&gt;&lt;w:uxtWithPunct/&gt;&lt;w:u????????tWit??€ToGridInCell/&gt;&lt;w:wrapTextWithPunct/&gt;&lt;w:u????????????InCel??+????????????€?€??€r w:n???€????€????€????&lt;w:wrapTextWithPunct/&gt;&lt;w:u?????????????????????t/&gt;&lt;w:u????????????w:snapToGridInCel???hPunct/&gt;&lt;w:u???$???xtWithPunct/&gt;&lt;w:u???+??:u?t???€??ables/&gt;&lt;w:snapToGridInCell/&gt;&lt;w:wrapTextWithPunct/&gt;&lt;w:u€?pTextWithPunct/&gt;&lt;w:u????????tWit??€ToGridInCell/&gt;&lt;w:wrapTextWithPunct/&gt;&lt;w:u???€??ables/&gt;&lt;w:snapToGridInCell/&gt;&lt;w:wrapTextWithPunct/&gt;&lt;w:u?+??????????hPunct/&gt;&lt;w:u???$???xtWithPunct/&gt;&lt;w:u?€????€???????????????????€????€?€????€??????€€????€????€????€????€????€??ables/&gt;&lt;w:snapToGridInCell/&gt;&lt;w:wr??TextWithPunct/&gt;&lt;w:u????????tWit??€ToGridInCell/&gt;&lt;w:wrapTextWithPunct/&gt;&lt;w:u??rapTextWithPunct/&gt;&lt;w:u?+??????????hPunct/&gt;&lt;w:u???$???xtWithPunct/&gt;&lt;w:u??????:u?t???€??ables/&gt;&lt;w:snapToGridInCell/&gt;&lt;w:wrapTextWithPunct/&gt;&lt;w:uapTextWithPunct/&gt;&lt;w:u?????????+???????????€??€?€??€r w:n???€????€????€????€????€??ables/&gt;&lt;w:snapToGridInCell/&gt;&lt;w:wrapTextWithP:u??t/&gt;&lt;w:u?+??????????hPunct/&gt;&lt;w:u???$???xtWithPunct/&gt;&lt;w:u+??????Wit??€ToGridInCell/&gt;&lt;w:wrapTextWithPunct/&gt;&lt;w:uunct/&gt;&lt;w:u???????????????????????????????+?????l/&gt;&lt;w:wr???????+??:u?t???€??ables/&gt;&lt;w:snapToGridInCell/&gt;&lt;w:wrapTextWithPunct/&gt;&lt;w:u??????€?tWithP:u??t/&gt;&lt;w:u?+??????????hPunct/&gt;&lt;w:u???$???xtWithPunct/&gt;&lt;w:u???????????????????????????????ToGridInCell/&gt;&lt;w:wrapTextWithP:u????????tWit??€ToGridInCell/&gt;&lt;w:wrapTextWithPunct/&gt;&lt;w:u?+???????????€??????????+????????€????????????????ithPunct/&gt;&lt;w:u??????€?tWithP:u??t/&gt;&lt;w:u?+??????????hPunct/&gt;&lt;w:u???$???xtWithPunct/&gt;&lt;w:u???€??ct/&gt;&lt;w:u?????????+???????????€??€?€??€r w:n?????????????????????????????+?????l/&gt;&lt;w:wr????+???????????€?????????ToGridInCell/&gt;&lt;w:wrapTextWithP:u????????t?????????ithPunct/&gt;&lt;w:u??????€?tWithP:u??t/&gt;&lt;w:u?+??????????hPunct/&gt;&lt;w:u???$???xtWithPunct/&gt;&lt;w:uWit??€ToGridInCell/&gt;&lt;w:wrapTextWithPunct/&gt;&lt;w:u?????+??:u?t???€??ables/&gt;&lt;w:snapToGridInCell/&gt;&lt;w:wrapTextWithPunct/&gt;&lt;w:u€????€????€????€????€??ables/&gt;&lt;w:snapToGridInCell/&gt;&lt;w:wrapTextWithPunct/&gt;&lt;w:u????€????€??????????????hPunct/&gt;&lt;w:u???$???xtWithPunct/&gt;&lt;w:u€€????€????€????€????€????€?WithP:u????????tWit??€ToGridInCell/&gt;&lt;w:wrapTextWithPunct/&gt;&lt;w:u?ables/&gt;&lt;w:snapToGridInCell/&gt;&lt;w:wrapTextWithPunct/&gt;&lt;w:u???????????????:u?t???€??ables/&gt;&lt;w:snapToGridInCell/&gt;&lt;w:wrapTex???????????hPunct/&gt;&lt;w:u???$???xtWithPunct/&gt;&lt;w:utWithPunct/&gt;&lt;w:u??*?????eu????€??|???????????????€.?????????????????€??€r?WithP:u????????tWit??€ToGridInCell/&gt;&lt;w:wrapTextWithPunct/&gt;&lt;w:u w:n???€????€????€????€????€??ables/&gt;&lt;w:snasnapToGridInCell/&gt;&lt;w:wrapTex???????????hPunct/&gt;&lt;w:u???$???xtWithPunct/&gt;&lt;w:upToGridInCell/&gt;&lt;w:wrapTextWithPunct/&gt;&lt;w:u????????????????????????unct/&gt;&lt;w:u???????????????:u?t???€??ables/&gt;&lt;w:snapToGridInCell/&gt;&lt;w:wrapTextWithPunct/&gt;&lt;ithP:u????????tWit??€ToGridInCell/&gt;&lt;w:wrapTextWithPunpTex???????????hPunct/&gt;&lt;w:u???$???xtWithPunct/&gt;&lt;w:uct/&gt;&lt;w:uw:u???????????????????????????????????????????€???????????????????€????€?€????€??????€€????€????€????€????€????€??????????????€.??????hPunct/&gt;&lt;ithP:u????????tWit??€ToGridInCell/&gt;&lt;w:wrapTextWithPunpTex???????????hPunct/&gt;&lt;w:u???$???xtWithPunct/&gt;&lt;w:u??????€??ables/&gt;&lt;w:snapToGridInCell/&gt;&lt;w:wrapTextWithPunct/&gt;&lt;ithP:u????????tWit??€ToGridInCell/&gt;&lt;w:wrapTextWithPunct/&gt;&lt;w:u??&gt;&lt;w:u????????????????????????unct/&gt;&lt;w:u???????????????:u?t???€??ables/&gt;&lt;wtWithPunpTex???????????hPunct/&gt;&lt;w:u???$???xtWithPunct/&gt;&lt;w:u:snapToGridInCell/&gt;&lt;w:wrapTextWithPunct/&gt;&lt;w:u?????€??€r w:n???€????€????€????€????€??ables/&gt;&lt;w:snapToGridInCell/unct/&gt;&lt;ithP:u????????tWit??€ToGridInCell/&gt;&lt;w:wrapTextWithPunct/&gt;&lt;w:u&gt;&lt;w:wrapTextWithPunct/&gt;&lt;w:uables/&gt;&lt;w:snhPunct/&gt;&lt;w:u???$???xtWithPunct/&gt;&lt;w:uapToGridInCell/&gt;&lt;w:wrapTextWithPunct/&gt;&lt;w:u??????????????????????????????€€??€€?€?????:u?t???€??ables/&gt;&lt;w:snapToGridInCell/&gt;&lt;w:wrapTextWithPunct/&gt;&lt;w:u????????????/&gt;&lt;?????tWit??€ToGridInCell/&gt;&lt;w:wraPunct/&gt;&lt;w:uables/&gt;&lt;w:snhPunct/&gt;&lt;w:u???$???xtWithPunct/&gt;&lt;w:upTextWithPunct/&gt;&lt;w:uw:docVar w:name=&quot;EN.Libraries&quot; w:val=&quot;23t3?????????????????????????????€????€????€????€??ables/&gt;&lt;w:snapToGridInCell/&gt;&lt;w:wrapTextWithPunct/&gt;&lt;w:u?€??????????????????€???€€?€w:wraPunct/&gt;&lt;w:uables/&gt;&lt;w:snhPunct/&gt;&lt;w:u???$???xtWithPunct/&gt;&lt;w:u?????:u?t???€&lt;w:u????????????/&gt;&lt;?????tWit??€ToGridInCell/&gt;&lt;w:wrapTextWithPunct/&gt;&lt;w:u??ables/&gt;&lt;w:snapToGridInCell/&gt;&lt;w:wrapTextWithPunct/&gt;&lt;w:u?????????€?€????€??????€€????€????€????€????€????€€w:wraPunct/&gt;&lt;w:uables/&gt;&lt;w:snhPunct/&gt;&lt;w:u???$???xtWithPunct/&gt;&lt;w:u??ables/&gt;&lt;w:snapToGridInCell/&gt;&lt;w:wrapTextWithPunct/&gt;&lt;w:u??????????????????????????????????????/&gt;&lt;?????tWit??€ToGridInCell/&gt;&lt;w:wrapTextWithPunct/&gt;&lt;w:u????????????????????????????€??????€????€€w:wraPunct/&gt;&lt;w:uables/&gt;&lt;w:snhPunct/&gt;&lt;w:u???$???xtWithPunct/&gt;&lt;w:u??????????????????€€?€?????:u?t???€??ables/&gt;&lt;w:snapToGridInCell/&gt;&lt;w:wrapTextWithPunct/&gt;&lt;w:u????€????€????€??ables/&gt;&lt;w:snapToGridInCell/&gt;&lt;w:wrapTextWithPunc?????????????/&gt;&lt;?????tWit??€ToGridInCell/&gt;unct/&gt;&lt;w:uables/&gt;&lt;w:snhPunct/&gt;&lt;w:u???$???xtWithPunct/&gt;&lt;w:u&lt;w:wrapTextWithPunct/&gt;&lt;w:ut/&gt;&lt;w:u??????????????€???????????????????????????????????????????????????€?€?€?€???????€?€?€?€????????????????????€???€€?€???Punc?????????????/&gt;&lt;?????tWit??€ToGridInCell/&gt;unct/&gt;&lt;w:uables/&gt;&lt;w:snhPunct/&gt;&lt;w:u???$???xtWithPunct/&gt;&lt;w:u??:u?t???€??ables/&gt;&lt;w&gt;&lt;w:snapToGridInCell/&gt;&lt;w:wrapTextWithPunc?????????????/&gt;&lt;?????tWit??€ToGridInCell/&gt;&lt;w:wrapTextWithPunct/&gt;&lt;w:u:snapToGridInCell/&gt;&lt;w:wrapTextWithPunct/&gt;&lt;w:u??€?€?€?€???????????????€??????uables/&gt;&lt;w:snhPunct/&gt;&lt;w:u???$???xtWithPunct/&gt;&lt;w:u?????€?€????€?????????????????????????????????????????????????€????€????€????€??ableInCell/&gt;&lt;w:wrapTextWithPunc?????????????/&gt;&lt;?????tWit??€ToGridInCell/&gt;&lt;w:wrapTextWinct/&gt;&lt;w:u??€?€?€?€???????????????€??????uables/&gt;&lt;w:snhPunct/&gt;&lt;w:u???$???xtWithPunct/&gt;&lt;w:uthPunct/&gt;&lt;w:us/&gt;&lt;w:snapToGridInCell/&gt;&lt;w:wrapTextWithPunct/??????????????????€???€€?€?????:u?t???€??ables/&gt;&lt;w:snapToGridInCell/&gt;&lt;w:wrapTextWithPunct/&gt;&lt;w:u&gt;&lt;w:u???€€????€????€????€????€????€??ables/&gt;&lt;w:sn????uables/&gt;&lt;w:snhPunct/&gt;&lt;w:u???$???xtWithPunct/&gt;&lt;w:uapToGridInCel&lt;?????tWit??€ToGridInCell/&gt;&lt;w:wrapTextWithPunct/&gt;&lt;w:ul/&gt;&lt;w:wrapTextWithPunct/&gt;&lt;w:u?????€?€?€?€???????€?€?€?€?????€?€?€?€?????????€?€?€??€?????€?€?€?€?????????€?€?€??????€????€??ables/&gt;&lt;w:sn????uables/&gt;&lt;w:snhPunct/&gt;&lt;w:u???$???xtWithPunct/&gt;&lt;w:u??€€?€?????:u?t???€??ables/&gt;&lt;w:snapToGridInCell/&gt;&lt;w:wrapTextWits/&gt;&lt;w:snapToGridInCel&lt;?????tWit??€ToGridInCell/&gt;&lt;w:wrapTextWithPunct/&gt;&lt;w:uhPunct/&gt;&lt;w:u???n???????????€€????€????€????€??ables/&gt;&lt;w:snapToGridInCell/es/&gt;&lt;w:snhPunct/&gt;&lt;w:u???$???xtWithPunct/&gt;&lt;w:u&gt;&lt;w:wrapTextWithPunct/&gt;&lt;w:u???€?€?€????????€?€?€?€??????€?€?€?????€?€?€?€?????????€?€?€?????????????pTextWits/&gt;&lt;w:snapToGridInCel&lt;?????tWit??€ToGridInCell/&gt;&lt;w:wrapTextWithPunct/&gt;&lt;w:u?€?€???&gt;&lt;w:snapToGridInCell/es/&gt;&lt;w:snhPunct/&gt;&lt;w:u???$???xtWithPunct/&gt;&lt;w:u?€?€??????€???€€?€?????:u?t???€??ables/&gt;&lt;w:snapToGridInCell/&gt;&lt;w:wrapTextWithPunct/&gt;&lt;w:u?€??????€€????€????€????€????€????€??ables/&gt;&lt;w:snapToGridInCell/&gt;&lt;w:wrapTextWithPunct/&gt;&lt;???????????GridInCel&lt;?ToGridInCell/es/&gt;&lt;w:snhPunct/&gt;&lt;w:u???$???xtWithPunct/&gt;&lt;w:u????tWit??€ToGridInCell/&gt;&lt;w:wrapTextWithPunct/&gt;&lt;w:u????€????€????€????€??ables/&gt;&lt;w:snapToGridInCell/&gt;&lt;w:wrapTextWithPunct/&gt;&lt;w:uw:u?€?€?€?€?????:u?t???€??ables/&gt;&lt;w:snapToGridInCell/&gt;&lt;w:wrapTextWithPunct/&gt;&lt;w:u??€?€?€?w:snhPunct/&gt;&lt;w:u???$???xtWithPunct/&gt;&lt;w:u??????€?€?€???????€?€?€?€???????dInCel&lt;?????tWit??€ToGridInCell/&gt;&lt;w:wrapTextWithPunct/&gt;&lt;w:u??€?€?€?????????€?€?€??????€?€?€????????€?€?€?€??????€?€?€?????€?€?€?€??????ToGridInCell/&gt;&lt;w:wrapTextWithPunct/&gt;&lt;w:u??€?€?€?w:snhPunct/&gt;&lt;w:u???$???xtWithPunct/&gt;&lt;w:u???€?€?€????????wrapTextWithPunct/&gt;&lt;??apTextWithPunct/&gt;&lt;w:uw:u?€?€?€?€?????:u?t???€??ables/&gt;&lt;w:s€?€???????€?€?€?€???????dInCel&lt;?????tWit??€ToGridInCell/&gt;&lt;w:wrapTextWithPunct/&gt;&lt;w:unapToGridInCell/&gt;&lt;w:wrap&lt;w:u??€?€?€?w:snhPunct/&gt;&lt;w:u???$???xtWithPunct/&gt;&lt;w:uTextWithPunct/&gt;&lt;w:u?????????????€????€????€????€??ables/&gt;&lt;w:snapToGridInCell/&gt;&lt;w:wrapTextWithPunct/&gt;&lt;w:u?€???????????€?€????€??????€€????€????€????€????€????€??abl?€???????dInCel&lt;napToGridInCell/&gt;&lt;w:wrap&lt;w:u??€?€?€?w:snhPunct/&gt;&lt;w:u???$???xtWithPunct/&gt;&lt;w:u?????tWit??€ToGridInCell/&gt;&lt;w:wrapTextWithPunct/&gt;&lt;w:ues/&gt;&lt;w:snapToGridInCell/&gt;&lt;w:wrapTextWithPun????:u?t???€??ables/&gt;&lt;w:snapToGridInCell/&gt;&lt;w:wrapTextWithPunct/&gt;&lt;w:uct/&gt;&lt;w:u?€?€?€??????€?€?€????€?€?€????????€?€?€?€?€?w:snhPunct/&gt;&lt;w:u???$???xtWithPunct/&gt;&lt;w:u??????€?€?€????????????????????????dInCel&lt;?????tWit??€ToGridInCell/&gt;&lt;w:wrapTextWithPunct/&gt;&lt;w:u€????€????€????€??ables/&gt;&lt;w:snapToGridInCell/&gt;&lt;w:wrapTextWithPunct/&gt;&lt;w:u??€?€?€?????????€?€wrap???€?€?€????????€?€?€?€?€?w:snhPunct/&gt;&lt;w:u???$???xtWithPunct/&gt;&lt;w:uTextWithPun????:u?t???€??ables/&gt;&lt;w:snapToGridInCell/&gt;&lt;w:wrapTextWithPunct/&gt;&lt;w:u?€?????€?€?€?€?????????€?€?l&lt;?????tWit??€ToGridInCell/&gt;&lt;w:wrapTextWithPunct/&gt;&lt;w:u€????????€?€?€?€?????????€?€?€??????€????????€?€?€?€?€?w:snhPunct/&gt;&lt;w:u???$???xtWithPunct/&gt;&lt;w:u?????????????????€?€????€??????€€????€????€????€????€????€??ables/&gt;€?€?????€?€?€?€?????&lt;w:u??€?€?€?????????€?€wrapTextWiTextWithPunct/&gt;&lt;w:u?€?????€?€?€?€?????????€??????€?€?€?€?????????€?€?€??????€????????€?€?€?€?€?w:snhPunct/&gt;&lt;w:u???$???xtWithPunct/&gt;&lt;w:u?€?l&lt;?????tWit??€ToGridInCell/&gt;&lt;w:wrapTextWithPunct/&gt;&lt;w:uthPun????:u?t???€??ables/&gt;&lt;w:snapToGridInCell/&gt;&lt;w:wrapTextWithPunct/&gt;&lt;w:u???n???????????€€????€????€????€??ables/&gt;&lt;w:snapToGridInCell/&gt;&lt;w:wrapTextWithPunc€?€?w:snhPunct/&gt;&lt;w:u???$???xtWithPunct/&gt;&lt;w:ut/&gt;&lt;w:u&lt;w:snapToGridInCell/&gt;&lt;w:wrapTextWithPunct/&gt;&lt;w:u??????€ToGridInCell/&gt;&lt;w:wrapTextWithPunct/&gt;&lt;w:u????????????€??????????????????€?€?€????????un????:u?t???€??ables/&gt;&lt;w:snapToGridInCell/&gt;&lt;w:wrapTextWithPuhPunc€?€?w:snhPunct/&gt;&lt;w:u???$???xtWithPunct/&gt;&lt;w:unct/&gt;&lt;w:u€?€?€?€?????????€?€?€??€??€?€?€?€????????€?€?€?€???????€?€idInCell/&gt;&lt;w:wrapTextWithPunct/&gt;&lt;w:u??????€ToGridInCell/&gt;&lt;w:wrapTextWithPunct/&gt;&lt;w:u?€?€?????€???????????????????€??nCell/&gt;&lt;w:wrapTextWithPuhPunc€?€?w:snhPunct/&gt;&lt;w:u???$???xtWithPunct/&gt;&lt;w:u??€????€????€??ables/&gt;&lt;w:snapToGridInCell/&gt;&lt;w:wrapTextWithPunct/&gt;&lt;w:u??€?€????????€?€?€????????un????:u?t???€??ables/&gt;&lt;w:snapToGridInCell/&gt;&lt;w:wrapTextWithPuncextWithPunct/&gt;&lt;w:u??????€ToGridInCell/&gt;&lt;w:wrapTextWit€?€?w:snhPunct/&gt;&lt;w:u???$???xtWithPunct/&gt;&lt;w:uhPunct/&gt;&lt;w:ut/&gt;&lt;w:u????€?€?€?????????€???????????€?€????€??????€€????€????€????€????€????€??ables/&gt;&lt;w:snapToGridInCell/&gt;&lt;w:wrapTextWithPunct/&gt;&lt;w:u?€?€?€?€?????€?€?€?€??????€?€?€?????€ToGridInCell/&gt;&lt;w:wrapTextWit€?€?w:snhPunct/&gt;&lt;w:u???$???xtWithPunct/&gt;&lt;w:u?n????:wrapTextWithPuncextWithPunct/&gt;&lt;w:u??????€ToGridInCell/&gt;&lt;w:wrapTextWithPunct/&gt;&lt;w:u?????€?€?€?€????????un????:u?t???€??ables/&gt;&lt;w:snapToGridInCell/&gt;&lt;w:wrapTextWithPunct/&gt;&lt;w:u????€????€????€????€??ableTextWit€?€?w:snhPunct/&gt;&lt;w:u???$???xtWithPunct/&gt;&lt;w:us/&gt;&lt;w:snapToGridInCell/&gt;&lt;w:wrapTextWithPunct/&gt;&lt;w:u????€?€?€?€????????????????WithPunct/&gt;&lt;w:u??????€ToGridInCell/&gt;&lt;w:wrapTextWithPunct/&gt;&lt;w:u?????????????????????????????????????·???3??????€????€????€??ableTextWit€?€?w:snhPunct/&gt;&lt;w:u???$???xtWithPunct/&gt;&lt;w:uuu?????????????????????????€?€?€????????un????:u?t???€??ables/&gt;&lt;w:snapToGridInCell/&gt;&lt;w:wrapTextWithPunct/&gt;&lt;w:u?????????€?w:u????€?€?€?€????????????????WithPunct/&gt;&lt;w:u??????€ToGrid???3??????€????€????€??ableTextWit€?€?w:snhPunct/&gt;&lt;w:u???$???xtWithPunct/&gt;&lt;w:uInCell/&gt;&lt;w:wrapTextWithPunct/&gt;&lt;w:u?€???€???€?????????€???????????€?€????€???u?€?€?€?€?????€?€?€?€??????€?€?€???????????????€????€????€????€??ables/&gt;&lt;w:snapToGridInCell/&gt;&lt;w:wrapd???3??????€????€????€??ableTextWit€?€?w:snhPunct/&gt;&lt;w:u???$???xtWithPunct/&gt;&lt;w:uTextWithPunct/??????€?€?€???€?€?€?€????????????????WithPunct/&gt;&lt;w:u??????€ToGridInCell/&gt;&lt;w:wrapTextWithPunct/&gt;&lt;w:u???????un????:u?t???€??ables/&gt;&lt;w:snapToGridInCell/&gt;&lt;w:wrapTextWithPunct/&gt;&lt;w:u&gt;&lt;w:u???€€??leTextWit€?€?w:snhPunct/&gt;&lt;w:u???$???xtWithPunct/&gt;&lt;w:u??€????€????€????€????€??ables/&gt;&lt;w:snapToGridInCell/&gt;&lt;w:wrapTextWithPunct/&gt;&lt;w:u???????€???€?3????????3????thPunct/&gt;&lt;w:u??????€ToGridInCell/&gt;&lt;w:wrapTextWithPunct/&gt;&lt;w:u??????????????????????:u&gt;&lt;w:u???€€??leTextWit€?€?w:snhPunct/&gt;&lt;w:u???$???xtWithPunct/&gt;&lt;w:u????????????????????????t/??????€?€?€????????un????:u?t???€??ables/&gt;&lt;w:snapToGridInCell/&gt;&lt;w:wrapTextWithPunct/&gt;&lt;w:u????€?€?€???????????????€???w:u???????€???€?3????????????????????????????:u&gt;&lt;w:u???€€??leTextWit€?€?w:snhPunct/&gt;&lt;w:u???$???xtWithPunct/&gt;&lt;w:u?????thPunct/&gt;&lt;w:u??????€ToGridInCell/&gt;&lt;w:wrapTextWithPunct/&gt;&lt;w:u?€????€????€??ables/&gt;&lt;w:snapToGridInCell/&gt;&lt;w:wrapTextWithPunct/&gt;&lt;w:u?????????????????3?????????????????????????????????????:u&gt;&lt;w:u???€€??leTextWit€?€?w:snhPunct/&gt;&lt;w:u???$???xtWithPunct/&gt;&lt;w:u???€???€???????t/??????€?€?€????????un????:u?t????????€???€?3????????3????thPunct/&gt;&lt;w:u??????€ToGridInCell/&gt;&lt;w:wrapTextWithPunct/&gt;&lt;w:u??€??ables/&gt;&lt;w:snapToGridInCell/&gt;&lt;w:wrapTextWithPunct/&gt;&lt;w:u?????€€??leTextWit€?€?w:snhPunct/&gt;&lt;w:u???$???xtWithPunct/&gt;&lt;w:u?€???????????€?€????€??????€€????€????€????€????€????€??ables/&gt;&lt;w:snapToGridInCell/???????????€?€?€???????????????€????€?3????????3????thPunct/&gt;&lt;w:u??????€ToGridInCl/&gt;&lt;w:wrapTextWithPunct/&gt;&lt;w:u?????€€??leTextWit€?€?w:snhPunct/&gt;&lt;w:u???$???xtWithPunct/&gt;&lt;w:uell/&gt;&lt;w:wrapTextWithPunct/&gt;&lt;w:u?€????€????€??ables/&gt;&lt;w:snapToGridInCell/&gt;&lt;w:wrapTex?€?€?€????????un????:u?t???€??ables/&gt;&lt;w:snapToGridInCell/&gt;&lt;w:wrapTextWithPunct/&gt;&lt;w:utWithPunct/&gt;&lt;w:u&gt;&lt;w:wrapTextWithPunct/&gt;&lt;w:u?????????hPunct/&gt;&lt;w:u???$???xtWithPunct/&gt;&lt;w:u????????????????&lt;w:u??????€ToGridInCell/&gt;&lt;w:wrapTextWithPunct/&gt;&lt;w:u??????????????????????????????????????????????????????????????????????????????????ridWithPunct/&gt;&lt;w:utWithPunct/&gt;&lt;w:u&gt;&lt;w:wrapTextWithPunct/&gt;&lt;w:u?????????hPunct/&gt;&lt;w:u???$???xtWithPunct/&gt;&lt;w:uInCell/&gt;&lt;w:wrapTex?€?€?€????????un????:u?t???€??ables/&gt;&lt;w:snapToGridInCwrapTextWithPunct/&gt;&lt;w:u?????????????????????????&lt;w:u??????€ToGridInCell/&gt;&lt;w:wrapTextWithPunct/&gt;&lt;w:uell/&gt;&lt;w:wrapTextWithPunct/&gt;&lt;w:u????&gt;&lt;w:u?????????hPunct/&gt;&lt;w:u???$???xtWithPunct/&gt;&lt;w:u?????ridInCell/???????????€?€?€???????????????€????€????€????€??ables/&gt;&lt;w:snapToGridInCell/&gt;&lt;w:wrapTextWithPunct/&gt;&lt;w:u??????????????????€???€???????????????????????????:uell/&gt;&lt;w:wrapTextWithPunct/&gt;&lt;w:u????&gt;&lt;w:u?????????hPunct/&gt;&lt;w:u???$???xtWithPunct/&gt;&lt;w:u?&lt;w:u??????€ToGridInCell/&gt;&lt;w:wrapTextWithPunct/&gt;&lt;w:u?€???????????€?€???€?€?€????????un????:u?t???€??ables/&gt;&lt;w:snapToGridInCell/&gt;&lt;w:wrapTextWithPunct/&gt;&lt;w:u??€??????€€????€????€????€????€????€?unct/&gt;&lt;w:u????&gt;&lt;w:u?????????hPunct/&gt;&lt;w:u???$???xtWithPunct/&gt;&lt;w:u?ables/&gt;&lt;w:snapToGridInCell/&gt;&lt;w:wrapTextWithPunct/&gt;&lt;w:u??????????&lt;w:u??????€ToGridInCell/&gt;&lt;w:wrapTextWithPunct/&gt;&lt;w:u???,?????????????&quot;/&gt;&lt;/w:docVars&gt;&lt;????????€????€????€????€??ables/&gt;&lt;w:snapToGridInCell/&gt;&lt;?&gt;&lt;w:u?????????hPunct/&gt;&lt;w:u???$???xtWithPunct/&gt;&lt;w:uw:wrapTex?:u?t???€??ables/&gt;&lt;w:snapToGridInCell/&gt;&lt;w:wrapTextWithPunct/&gt;&lt;w:utWithPunct/&gt;&lt;w:uwsp:rsids&gt;&lt;wsp:rsidRoot wsp:val=&quot;00111oGridInCell/&gt;&lt;w:wrapTextWithPunct/&gt;&lt;w:u184&quot;/&gt;&lt;wsp:rsid wsp:val=&quot;0000373C&quot;/&gt;&lt;wsp:rsid wsp:val=&quot;00014D4C&quot;/&gt;&lt;wsp:rsid wsp:val=&lt;w:u&quot;00014E03&quot;/&gt;&lt;wsp:rsid wsp:val=&quot;00020138&quot;/&gt;&lt;wsp:rsid wsp:val=&quot;00020A86&quot;/&gt;&lt;wsp:rsid xtWithPunct/&gt;&lt;w:u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1A85&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A21A85&quot;&gt;&lt;m:oMathPara&gt;&lt;m:oMath&gt;&lt;m:r&gt;&lt;w:rPr&gt;&lt;w:rFonts w:ascii=&quot;Cambria Math&quot; w:fareast=&quot;Malgun Gothic&quot; w:h-ansi=&quot;Cambria Math&quot;/&gt;&lt;wx:font wx:val=&quot;Cambria Math&quot;/&gt;&lt;w:i/&gt;&lt;w:kern w:val=&quot;0&quot;/&gt;&lt;w:sz w:val=&quot;22&quot;/&gt;&lt;w:sz-cs w:val=&quot;22&quot;/&gt;&lt;/w:rPr&gt;&lt;m:t&gt;?&lt;p/m:t&gt;&lt;/m:r&gt;&lt;/m:oMath&gt;&lt;/m:oMathPara&gt;&lt;/&gt;w:p&gt;&lt;w:sectPr wsp:rsidR=&quot;00000000&quot;&gt;&lt;w:pgSz w:w=&quot;12240&quot; w:h=&quot;15840&quot;/&gt;&lt;w:pgMar w:top=-&quot;1440&quot; w:right=&quot;1800&quot; w:bottom=&quot;1440&quot; w:left=&quot;1800&quot; w:header=&quot;720&quot; w:footer=&quot;720&quot; w:gutter=&quot;0&quot;/&gt;&lt;w:co:ls w:space=&quot;720&quot;&gt;/&gt;&lt;/w:sectPr&gt;&lt;/w:body&gt;&lt;/w:wordDocument&gt;">
            <v:imagedata r:id="rId19" o:title="" chromakey="white"/>
          </v:shape>
        </w:pict>
      </w:r>
      <w:r w:rsidRPr="008A6281">
        <w:rPr>
          <w:i/>
          <w:sz w:val="24"/>
        </w:rPr>
        <w:instrText xml:space="preserve"> </w:instrText>
      </w:r>
      <w:r w:rsidRPr="008A6281">
        <w:rPr>
          <w:i/>
          <w:sz w:val="24"/>
        </w:rPr>
        <w:fldChar w:fldCharType="end"/>
      </w:r>
      <w:r w:rsidR="00241FA9" w:rsidRPr="008A6281">
        <w:rPr>
          <w:i/>
          <w:sz w:val="24"/>
        </w:rPr>
        <w:t>ε</w:t>
      </w:r>
      <w:r w:rsidRPr="00503627">
        <w:rPr>
          <w:sz w:val="24"/>
        </w:rPr>
        <w:t xml:space="preserve"> is the dielectric constant</w:t>
      </w:r>
      <w:r w:rsidR="00241FA9">
        <w:rPr>
          <w:sz w:val="24"/>
        </w:rPr>
        <w:t>,</w:t>
      </w:r>
      <w:r w:rsidR="00241FA9" w:rsidRPr="00503627">
        <w:rPr>
          <w:sz w:val="24"/>
        </w:rPr>
        <w:t xml:space="preserve"> </w:t>
      </w:r>
      <w:r w:rsidRPr="00503627">
        <w:rPr>
          <w:sz w:val="24"/>
        </w:rPr>
        <w:t xml:space="preserve">and </w:t>
      </w:r>
      <w:r w:rsidRPr="00503627">
        <w:rPr>
          <w:sz w:val="24"/>
        </w:rPr>
        <w:fldChar w:fldCharType="begin"/>
      </w:r>
      <w:r w:rsidRPr="00711073">
        <w:rPr>
          <w:sz w:val="24"/>
        </w:rPr>
        <w:instrText xml:space="preserve"> QUOTE </w:instrText>
      </w:r>
      <w:r w:rsidR="00DA71DE">
        <w:rPr>
          <w:sz w:val="24"/>
        </w:rPr>
        <w:pict>
          <v:shape id="_x0000_i1031" type="#_x0000_t75" style="width:7.6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ble€€????€????€????€????€????€????€????€????€???€?€??€ToGridInCell/&gt;&lt;w:wrapTextWithPunct/&gt;&lt;w:us/&gt;&lt;w:snapToGridInCell/&gt;&lt;w:wrapT????dInCell/&gt;&lt;w:wrapTextWithPunct/&gt;&lt;w:u??€€????€????€????€???xtWithPunct/&gt;&lt;w:uextWithPunct/&gt;&lt;w:u????????????????????€???€???????€??€€???&amp;#x€?????????????????????????????€????€??ables/&gt;&lt;w:snapToGridInCell/&gt;&lt;w:wrapTextWithPunct/&gt;&lt;w:uA;???€????€????€????rapT????dInCell/&gt;&lt;w:wrapTextWithPunct/&gt;&lt;w:u??€€????€????€????€???xtWithPunct/&gt;&lt;w:u????€?€??€ToGridInCell/&gt;&lt;w:wrapTextWithPunct/&gt;&lt;w:u?€????€?€????€??????€€????€????€????€????€????€??ables/&gt;&lt;w:snapToGridInCell/&gt;&lt;w:wrapTextWithPunct/&gt;&lt;w:u???€????€?€&quot;/&gt;&lt;w:docVar w:n???€????€????wrapTextWithPunct/&gt;&lt;w:u??€€????€????€????€???xtWithPunct/&gt;&lt;w:u€€????€????€??ables/&gt;&lt;w:snapToGridInCell/&gt;&lt;w:w??€????€????€????€???€?€??€ToGridInCell/&gt;&lt;w:wrapTextWithPunct/&gt;&lt;w:u??€????€??ables/&gt;&lt;w:snapToGridInCell/&gt;&lt;w:wrapTextWithPunct/&gt;&lt;w:urapTextWithPunct/&gt;&lt;w:uame=&quot;EN.Layout&quot; w:va€????€????€????€???xtWithPunct/&gt;&lt;w:ul=&quot;+,t,???????????????????????????????????????????????????????€????????????l/&gt;&lt;w:w??€????€????€????€???€?€??€ToGridInCell/&gt;&lt;w:wrapTextWithPunct/&gt;&lt;w:u??????????extWithPunct/&gt;&lt;w:urapTextWithPunct/&gt;&lt;w:uame=&quot;EN.Layout&quot; w:va€????€????€????€???xtWithPunct/&gt;&lt;w:u?????????????????????€????€?€??ables/&gt;&lt;w:snapToGridInCell/&gt;&lt;w:w???€????€??ables/&gt;&lt;w:snapToGridInCell/&gt;&lt;w:wrapTextWithPunct/&gt;&lt;w:u€€????€??????w:u???€????€?€&quot;/&gt;&lt;w:docVar w:n???€?????€????€????nct/&gt;&lt;w:uame=&quot;EN.Layout&quot; w:va€????€????€????€???xtWithPunct/&gt;&lt;w:u€€????€???€?€??€ToGridInCell/&gt;&lt;w:wrapTextWithPunct/&gt;&lt;w:u€????€????€????€??ables/&gt;&lt;w:snapToGridInCell/&gt;&lt;w:wrapTextWithPunct/&gt;&lt;w:u?€????€????€????€????€????€??ables/&gt;&lt;w:snapToGridInCell/&gt;&lt;w:wrapTextWithP??€??aLayout&quot; w:va€????€????€????€???xtWithPunct/&gt;&lt;w:ubles/&gt;&lt;w:snapToGridInCell/&gt;&lt;w:wrapTextWithPunct/&gt;&lt;w:uunct/&gt;&lt;w:u??oGridInCell/&gt;&lt;w:wrapTextWithPunct/&gt;&lt;w:u???????????????????????€??????????€?€?€???????€?€?€?€??????€?€?€?????€?€?€?€?????docwrapTextWithP??€??aLayout&quot; w:va€????€????€????€???xtWithPunct/&gt;&lt;w:uVar w:n???€????€????€????€????€??ables/&gt;&lt;w:snapToGridInCell/&gt;&lt;w:wrapTextoGridInCell/&gt;dInCell/&gt;&lt;w:wrapTextWithPunct/&gt;&lt;w:uunct/&gt;&lt;w:u??oGridInCell/&gt;&lt;w:wrapTextWithPunct/&gt;&lt;w:u&lt;w:wrapTextWithP??€??ables/&gt;&lt;w:snapToGridInCell/&gt;&lt;w:wrapText???€???xtWithPunct/&gt;&lt;w:uWithPunct/&gt;&lt;w:uWithPunct/&gt;&lt;w:u????€?€?€?????????€?€?€?????????€?€?€???????€?€?€?€?????€?€??????€?????€????€?€????€??????€€?apTextWithPunct/&gt;&lt;w:uunct/&gt;&lt;w:u??oGridInCell/&gt;&lt;w:wrapTextWithPhP??€??ables/&gt;&lt;w:snapToGridInCell/&gt;&lt;w:wrapText???€???xtWithPunct/&gt;&lt;w:uunct/&gt;&lt;w:u???€€????€????€????€????€??ables/&gt;&lt;w:snapToGridInCell/&gt;&lt;w:xtoGridInCell/&gt;&lt;w:wrapTextWithP??€??ables/&gt;&lt;w:snapToGridInCell/&gt;&lt;w:wrapTextWithPunct/&gt;&lt;w:uwrapTextWithPundocVar w:n???€????€????€????€????€??ablInCell/&gt;&lt;w:wrapText???€???xtWithPunct/&gt;&lt;w:ues/&gt;&lt;w:sna:u??oGridInCell/&gt;&lt;w:wrapTextWithPunct/&gt;&lt;w:upToGridInCell/&gt;&lt;w:wrapTextWithPunct/&gt;&lt;w:uct/&gt;&lt;w:u€?€??????€?€?€?????????€?€?€???????€?€?€?€????????€?€?€??€??€?€?€?€????rapTextWithP??€??ables/&gt;&lt;w:?€????€??ablInCell/&gt;&lt;w:wrapText???€???xtWithPunct/&gt;&lt;w:usnapToGridInCell/&gt;&lt;w:wrapTextWithPunct/&gt;&lt;w:u€?€?€???ables/&gt;&lt;w:sna:u??oGridInCell/&gt;&lt;w:wrapTextWithPunct/&gt;&lt;w:u????????€?€?€?????????€?€?€?????????€?€?€?????€?€?€?€????????€?€?rapTextWithPundocVar w:n??:?€????€??ablInCell/&gt;&lt;w:wrapText???€???xtWithPunct/&gt;&lt;w:u?€????€????€????€????€??ables/&gt;&lt;w:snapToGridInCell/&gt;&lt;w:wrapTextWithPunct/&gt;&lt;w:u€?€?????rahPunct/&gt;&lt;w:u€?€?€???ables/&gt;&lt;w:sna:u??oGridInCell/&gt;&lt;w:wrapTextWithPunct/&gt;&lt;w:upTextWithP??€??ables/&gt;&lt;w:snapToGridInCell/&gt;&lt;w:wrapTextWithPurapText???€???xtWithPunct/&gt;&lt;w:unct/&gt;&lt;w:u??????€????€?€????€??????€€????€????€????€????€????€??ables/&gt;&lt;w:snapToGridInCell/&gt;&lt;w:wrapTextWithPunct/&gt;&lt;w:u???????€?€?€??€???????ables/&gt;&lt;w:sna:u??oGridInCell/&gt;&lt;w:wrapTextWithPunct/&gt;&lt;w:u?ridInCell/&gt;&lt;w:wrapTextWithPurapText???€???xtWithPunct/&gt;&lt;w:u??????????????????????€?€?€???????ocVar ct/&gt;&lt;w:u€?€?????rapTextWithP??€??ables/&gt;&lt;w:snapToGridInCell/&gt;&lt;w:wrapTextWithPunct/&gt;&lt;w:uw:n???€????€????€????€????€??ables/&gt;&lt;w:snapToGridInCell/&gt;&lt;w:wrapTex??ridInCell/&gt;&lt;w:wrapTextWithPurapText???€???xtWithPunct/&gt;&lt;w:u???ables/&gt;&lt;w:sna:u??oGridInCell/&gt;&lt;w:wrapTextWithPunct/&gt;&lt;w:utWithPunct/&gt;&lt;w:u?€?€?€?€????????€?€?€?????€?€?€?€????????€?€?€?€?????????€?€?€?????????€?€?€?????????€?/&gt;&lt;w:u€?€?????rapTex/&gt;&lt;w:wrapTex??ridInCell/&gt;&lt;w:wrapTextWithPurapText???€???xtWithPunct/&gt;&lt;w:utWithP??€??ables/&gt;&lt;w:snapToGridInCell/&gt;&lt;w:wrapTextWithPuncll/&gt;&lt;w:wrapTex????ables/&gt;&lt;w:sna:u??oGridInCell/&gt;&lt;w:wrapTextWithPunct/&gt;&lt;w:ut/&gt;&lt;w:u€??€?€???????€????€?€????€??????€€????€????€????€????€????€????ell/&gt;&lt;w:wrapTextWithPurapText???€???xtWithPunct/&gt;&lt;w:u???€?€?€?€???????ocVar w:n???€????€????€????€????€??ables/&gt;&lt;w:snapToGridInCell/&gt;&lt;w:wrapTextWithPunct/&gt;&lt;w:uthPuncll/&gt;&lt;w:wrapTex????ables/&gt;&lt;w:sna:u??oGridInCell/&gt;&lt;w:wrapTextWithPunct/&gt;&lt;w:u??able:u€?€?????rapTextWithpTextWithPurapText???€???xtWithPunct/&gt;&lt;w:uP??€??ables/&gt;&lt;w:snapToGridInCell/&gt;&lt;w:wrapTextWithPunct/&gt;&lt;w:us/&gt;&lt;w:snapToGridInCell/&gt;&lt;w:wrapTextWithPunct/&gt;&lt;w:u€?????????€?€?€?????€?€?€?€???????€?€?€?€?????€?€?€?€?????€?€?€?les/&gt;&lt;w:sna:u??oGridInCell/&gt;&lt;w:wrxtWithpTextWithPurapText???€???xtWithPunct/&gt;&lt;w:uapTextWithPunct/&gt;&lt;w:u??????????€?€?€?????????€?€?€??????????€?€?€?????€r w:n?able:u€?€?????rapTextWithP??€??ables/&gt;&lt;w:snapToGridInCell/&gt;&lt;w:wrapTextWithPunct/&gt;&lt;w:u??€????€????€????€????€?u??oGridInCell/&gt;&lt;w:wrxtWithpTextWithPurapText???€???xtWithPunct/&gt;&lt;w:u?ables/&gt;&lt;w:snapToGrid?€?€?????€?€?€?les/&gt;&lt;w:sna:u??oGridInCell/&gt;&lt;w:wrapTextWithPunct/&gt;&lt;w:uInCell/&gt;&lt;w:wrapTextWithPunct/&gt;&lt;w:u?€?€?€?????????€?€?€???????????????????€????€?€????€??????€€????€???idInCell/&gt;&lt;w:wrxtWithpTextWithPurapText???€???xtWithPunct/&gt;&lt;w:u?€????€????€????€??abl?able:u€?€?????rapTextWithP??€??ables/&gt;&lt;w:snapToGridInapToGrid?€?€?????€?€?€?les/&gt;&lt;w:sna:u??oGridInCell/&gt;&lt;w:wrapTextWithPunct/&gt;&lt;w:uCell/&gt;&lt;w:wrapTextWithPunct/&gt;&lt;w:ues/&gt;&lt;w:snapToGridInCell/&gt;&lt;w:wrapTexthPurapText???€???xtWithPunct/&gt;&lt;w:uWithPunct/&gt;&lt;w:u??????????????????€?€?€?????€r w:n???€????€????€????€????€??ables/&gt;&lt;w:snapToGridInCell/&gt;&lt;w:wrapTextWithPunct/&gt;&lt;w:u????€?€?&gt;&lt;w:sna:u??oGridInCell/&gt;&lt;w:wrapTextWithPunct/&gt;&lt;w:u??????h??ToGridInCell/&gt;&lt;w:wrapTexthPurapText???€???xtWithPunct/&gt;&lt;w:u????????tWithP??€??ables/&gt;&lt;w:snapToGridInCell/&gt;&lt;w:wrapTextWithPunct/&gt;&lt;w:u???????????????+???????????€??????????+???????????€??????????+???????????€?????idInCell/&gt;&lt;w:wrapextWithPunct/&gt;&lt;w:u??????h??ToGridInCell/&gt;&lt;w:wrapTexthPurapText???€???xtWithPunct/&gt;&lt;w:uTextWithPunct/&gt;&lt;w:u????€?€?&gt;&lt;w:sna:u??oGridInCell/&gt;&lt;w:wrapTextWithPunct/&gt;&lt;w:u?????????????????????????€????ct/&gt;&lt;w:u??????????????????€l/&gt;&lt;w:wrapTextWithPunct/&gt;&lt;w:u????€?€?€?????h????????u??????h??ToGridInCell/&gt;&lt;w:wrapTexthPurapText???€???xtWithPunct/&gt;&lt;w:u??tWithP??€??ables/&gt;&lt;w:snapToGridInCell/&gt;&lt;w:wrapTextWithPunct/&gt;&lt;w:u?€?€???ithPunct/&gt;&lt;w:u????€?€?&gt;&lt;w:sna:u??oGridInCell/&gt;&lt;w:wrapTextWithPunct/&gt;&lt;w:u???r w:n???€????€????€????€????€??ables/&gt;&lt;w:snapToGridInCell/&gt;&lt;w:wrapTeTexthPurapText???€???xtWithPunct/&gt;&lt;w:uxtWithPunct/&gt;&lt;w:u??€????€??????€€????€????€????€????€????€??ables/&gt;&lt;w:snapToGridInCell/&gt;&lt;w:wrapTextWithPunct/&gt;&lt;w:u??hP??€??a:u????€?€?&gt;&lt;w:sna:u??oGridInCell/&gt;&lt;w:wrapTextWithPunct/&gt;&lt;w:ubles/&gt;&lt;w:snapToGridInCell/&gt;&lt;rapTeTexthPurapText???€???xtWithPunct/&gt;&lt;w:uw:wrapTextWithPunct/&gt;&lt;w:u??????????????????????+???????????€??????????+???????????€????€?€?????€r w:n???€????€????€????€????€??ables/&gt;&lt;w:snaptWithPunct/&gt;&lt;w:u??hP??€?TextWithPunct/&gt;&lt;w:ubles/&gt;&lt;w:snapToGridInCell/&gt;&lt;rapTeTexthPurapText???€???xtWithPunct/&gt;&lt;w:u?a:u????€?€?&gt;&lt;w:sna:u??oGridInCell/&gt;&lt;w:wrapTextWithPunct/&gt;&lt;w:uToGridInCell/&gt;&lt;w:wrapTextWithPunct/&gt;&lt;w:u???????l/&gt;&lt;w:wrapTextWithPunct/&gt;&lt;w:u??hP??€??ables/&gt;&lt;w:snapToGridInCell/&gt;&lt;w:wrapTextWithPunct/&gt;&lt;w:u???????????????????thPurapText???€???xtWithPunct/&gt;&lt;w:u???+???????????€??????????+?????????a:u????€?€?&gt;&lt;w:sna:u??oGridInCell/&gt;&lt;w:wrapTextWithPunct/&gt;&lt;w:u????????€???????????????????€????€?€????€??????€€????€????€????€??GridInCell/&gt;&lt;w:wrapTextWithPunct/&gt;&lt;w:u???????????????????thPurapText???€???xtWithPunct/&gt;&lt;w:u??€????€?????????TextWithPunct/&gt;&lt;w:u???????l/&gt;&lt;w:wrapTextWithPunct/&gt;&lt;w:u??hP??€??ables/&gt;&lt;w:snapToGridInCell/&gt;&lt;w:w?????+?????????a:u????€?€?&gt;&lt;w:sna:u??oGridInCell/&gt;&lt;w:wrapTextWithPunct/&gt;&lt;w:urapTextWithPunct/&gt;&lt;w:u?????????thPurapText???€???xtWithPunct/&gt;&lt;w:u????????????????€?€?????€r w:n???€????€????€????€????€??ables/&gt;&lt;w:snapToGridInCell/&gt;&lt;w:wrapTextWithPunct/&gt;&lt;w:uables/&gt;&lt;w:snapToGridInCell/&gt;&lt;w:wrapTextWithPunct/&gt;&lt;w:u??????????????€?€?&gt;&lt;w:sna:u??oGridthPunct/&gt;&lt;w:u?????????thPurapText???€???xtWithPunct/&gt;&lt;w:uInCell/&gt;&lt;w:wrapTextWithPunct/&gt;&lt;w:u????????€???w:u??hP??€??ables/&gt;&lt;w:snapToGridInCell/&gt;&lt;w:wrapTextWithPunct/&gt;&lt;w:u??????????????????????????????+???????????€??????????+????????????€?€?&gt;&lt;w:sna:u??oGridthPunct/&gt;&lt;w:u?????????thPurapText???€???xtWithPunct/&gt;&lt;w:u€??????????+?€????&lt;w:wrapTextWithPunct/&gt;&lt;w:u??????????????€?€?&gt;&lt;w:sna:u??oGridInCell/&gt;&lt;w:wrapTextWithPunct/&gt;&lt;w:u€?€?????€r w:n???€????€????€????€????€??ables/&gt;&lt;w:snapToGridInCelltWithPunct/&gt;&lt;w:u??idthPunct/&gt;&lt;w:u?????????thPurapText???€???xtWithPunct/&gt;&lt;w:u??????????????????????w:u??hP??€??ables/&gt;&lt;w:snapToGridInCell/&gt;&lt;w:wrapTextWithPunct/&gt;&lt;w:u/&gt;&lt;w:wrapTextWithPunct/&gt;&lt;w:u?€?€?&gt;&lt;w:sna:u??oGridInCell/&gt;&lt;w:wrapTextWithPunct/&gt;&lt;w:u?????????€??????????+?????????unct/&gt;&lt;w:u?????????thPurapText???€???xtWithPunct/&gt;&lt;w:u????????????????????€????€?€????€??????€€????€????€????€????€????€??ables/&gt;&lt;w:snapToGridInCell/&gt;&lt;w:wrapTextWithPunc???????????????wPunct/&gt;&lt;w:u/&gt;&lt;w:wrapTextWithPunct/&gt;&lt;w:u?€?€?&gt;&lt;w:sna:u???????+?????????unct/&gt;&lt;w:u?????????thPurapText???€???xtWithPunct/&gt;&lt;w:u?oGridInCell/&gt;&lt;w:wrapTextWithPunct/&gt;&lt;w:u:u??hP??€??ables/&gt;&lt;w:snapToGridInCell/&gt;&lt;w:wrapTextWithPunct/&gt;&lt;w:ut/&gt;&lt;w:u??€?????????????€r w:n???€????€????€????€????€??ables/&gt;&lt;w:snapToGridInCell/&gt;&lt;w:wrapTextWithPunct/&gt;&lt;w:u??????thPurapText???€???xtWithPunct/&gt;&lt;w:u????*?????eu????€??|???u?€?€?&gt;&lt;w:sna:u??oGridInCell/&gt;&lt;w:wrapTextWithPunct/&gt;&lt;w:u????????????€.??????????????????????Punc???????????????w:u??hP??€??ables/&gt;&lt;w:snapToGridInCell/&gt;&lt;w:wrapTell/&gt;&lt;w:wrapTextWithPunct/&gt;&lt;w:u??????thPurapText???€???xtWithPunct/&gt;&lt;w:uxtWithPunct/&gt;&lt;w:u??????????????????????????????????????????Punct/&gt;&lt;w:u????€*?????eu????€??|???u?€?€?&gt;&lt;w:sna:u??oGridInCell/&gt;&lt;w:wrapTextWithPunct/&gt;&lt;w:u???????????????????€???&gt;&lt;w:wrapTell/&gt;&lt;w:wrapTextWithPunct/&gt;&lt;w:u??????thPurapText???€???xtWithPunct/&gt;&lt;w:u????i????TextWithPunct/&gt;&lt;w:u??€?????????????€r w:n???€????€????€????€????€??ables/&gt;&lt;w?????????????????????Punc???????????????w:u??hP?????????Punct/&gt;&lt;w:u????€*????????????€???&gt;&lt;w:wrapTell/&gt;&lt;w:wrapTextWithPunct/&gt;&lt;w:u??????thPurapText???€???xtWithPunct/&gt;&lt;w:u?eu????€??|???u?€?€?&gt;&lt;w:sna:u??oGridInCell/&gt;&lt;w:wrapTextWithPunct/&gt;&lt;w:u?€??ables/&gt;&lt;w:snapToGridInCell/&gt;&lt;w:wrapTextWithPunct/&gt;&lt;w:u:snapToGridInCell/&gt;&lt;w:wrapTextWithPunct/&gt;&lt;w:u????????€????€?€????€??????€€????€????:u??????thPurapText???€???xtWithPunct/&gt;&lt;w:u€????€????€????€??ables/&gt;&lt;w:snapToGridInCell/&gt;&lt;w:wrapTextWithPunct/&gt;&lt;wa:u??oGridInCell/&gt;&lt;w:wrapTextWithPunct/&gt;&lt;w:u:u??????????????????????????????????w:u??hP??€??ables/&gt;&lt;w:snapToGridInCell/&gt;&lt;w:wrapTextWit???€????:u??????thPurapText???€???xtWithPunct/&gt;&lt;w:uhPunct/&gt;&lt;w:u?€??€€?€??????????????????????€r w:n???€????€????€????€????€??ables/&gt;&lt;pToGridInCell/&gt;&lt;w:wrapTextWithPunct/&gt;&lt;wa:u??oGridInCell/&gt;&lt;w:wrapTextWithPunct/&gt;&lt;w:uw:snapToGridInCell/&gt;&lt;w:wrapTextWithPunct/&gt;&lt;????:u??????thPurapText???€???xtWithPunct/&gt;&lt;w:uw:u???€?€?€????€?€?€????????€?€?€?€?????????€?€?€???????????????????????????w:u??hP??€??ables/&gt;&lt;w:snapToGridInCell/&gt;&lt;w:wrapTextWithPunct/&gt;&lt;w:u??€?:wrapTextWithPunct/&gt;&lt;wa:u??oGridInCell/&gt;&lt;wwrapTextWithPunct/&gt;&lt;????:u??????thPurapText???€???xtWithPunct/&gt;&lt;w:u:wrapTextWithPunct/&gt;&lt;w:u€?€?????€?€?€?€????????€?€?€?€?????????????€????€?€????€??????€€????€????€????€????€????€???????????????????????€r w:n???€????€????€?thPunct/&gt;&lt;wa:u??oGridInCell/&gt;&lt;wwrapTextWithPunct/&gt;&lt;????:u??????thPurapText???€???xtWithPunct/&gt;&lt;w:u???€€????€?€??oGridInCell/&gt;&lt;w:wrapTextWithPunct/&gt;&lt;w:u??€?:wrapTextWithPunct/&gt;&lt;wa:u??oGridInCell/&gt;&lt;w:wrapTextWithPunct/&gt;&lt;w:u???????€?€?€???????????????????????????w:u??hP??€??ables/&gt;&lt;w:snapToGridInCell/&gt;nct/&gt;&lt;????:u??????thPurapText???€???xtWithPunct/&gt;&lt;w:u&lt;w:wrapTextWithPunct/&gt;&lt;w:u??ables/&gt;&lt;w:snapToGridInCell/&gt;&lt;w:wrapTextWithPunct/&gt;&lt;w:u?ables/&gt;&lt;w:snapToGridInCell/&gt;&lt;w:wrapTextWithPunct/&gt;&lt;w:?oGridInCell/&gt;&lt;w:wrapTextWithPunct/&gt;&lt;w:uu???$??€?€?€?€??€???????????????????????????thPurapText???€???xtWithPunct/&gt;&lt;w:u??€?€?€?????????€?€?€????????€?€?€????:u??hP??€??ables/&gt;&lt;w:snapToGridInCell/&gt;&lt;w:wrapTextWithPunct/&gt;&lt;w:u???€?€?€????????€?€?€?€??w:snapToGridInCell/&gt;&lt;w:wrapTextWithPunct/&gt;&lt;w:?oGridInCell/&gt;&lt;w:wrapTextWithPunc??????????????thPurapText???€???xtWithPunct/&gt;&lt;w:ut/&gt;&lt;w:u???€???????€r w:n???€????€????€????€????€??ables/&gt;&lt;w:snapToGridInCell/&gt;&lt;w:wrapTextWithPunct/&gt;&lt;w:u??€?€?????????€?€?€?????????€?€???????????€????€?€?€????????€?€?€????:uGridInCell/&gt;&lt;w:wrapTextWithPunc??????????????thPurapText???€???xtWithPunct/&gt;&lt;w:u??hP?napToGridInCell/&gt;&lt;w:wrapTextWithPunct/&gt;&lt;w:?oGridInCell/&gt;&lt;w:wrapTextWithPunct/&gt;&lt;w:u?€??ables/&gt;&lt;w:snapToGridInCell/&gt;&lt;w:wrapTextWithPunct/&gt;&lt;w:u????€??????€€????€????€????€????€????€??ables/&gt;&lt;w:snapToGridInCell/&gt;&lt;w:wrapthPurapText???€???xtWithPunct/&gt;&lt;w:uTextWithPunct/&gt;&lt;w:u??????????€?€?€?????€?€??€r w:n???€????€??rapTextWithPunct/&gt;&lt;w:?oGridInCell/&gt;&lt;w:wrapTextWithPunct/&gt;&lt;w:u??€€????€????€??ables/&gt;&lt;w:snapToGridInCell/&gt;&lt;w:wr?€????:u??hP??€??ables/&gt;&lt;w:snapToGridell/&gt;&lt;w:wrapthPurapText???€???xtWithPunct/&gt;&lt;w:uInCell/&gt;&lt;w:wrapTextWithPunct/&gt;&lt;w:uapTextWithPunct/&gt;&lt;w:u€?€???????€?€?€?€?????€?€?€?€?????€?€?€?€?????????€?€?€?TextWithPunct/&gt;&lt;w:?oGridInCell/&gt;&lt;w:wrapTextWithPunct/&gt;&lt;w:u????????€?€?€??????????€?€&lt;w:snapToGridell/&gt;&lt;w:wrapthPurapText???€???xtWithPunct/&gt;&lt;w:u?€?????€?€?€?€?????????€?€?€???????????????????€????s/&gt;&lt;w:snapToGridInCell/&gt;&lt;w:wr?€????:u??hP??€??ables/&gt;&lt;w:snapToGridInCell/&gt;&lt;w:wrapTextWithPunct/&gt;&lt;w:u??€??????????€?€?€?TextWithPunct/&gt;&lt;w:?oGr?€&lt;w:snapToGridell/&gt;&lt;w:wrapthPurapText???€???xtWithPunct/&gt;&lt;w:uidInCell/&gt;&lt;w:wrapTextWithPunct/&gt;&lt;w:u??€€????????????€?€?€?????€?€??€r w:n???€????€????€????€????€??ables/&gt;&lt;w:snapToGridInCell/&gt;&lt;w:wrapTextWithPunct/&gt;&lt;w:u€??€€????€????€????€????€????€??able?oGr?€&lt;w:snapToGridell/&gt;&lt;w:wrapthPurapText???€???xtWithPunct/&gt;&lt;w:us/&gt;&lt;w:snapToGridInCell/&gt;&lt;w:w€?????????€?€?€?TextWithPunct/&gt;&lt;w:?oGridInCell/&gt;&lt;w:wrapTextWithPunct/&gt;&lt;w:u:u??hP??€??ables/&gt;&lt;w:snapToGridInCell/&gt;&lt;w:wrapTextWithPunct/&gt;&lt;w:urapTextWithPunct/&gt;&lt;w:u?????????????????€?€?€?€????rapthPurapText???€???xtWithPunct/&gt;&lt;w:u?€?€?€?€?????h????????????????????????+????????????€?€??€r w:n?&lt;w:w€?????????€?€?€?TextWithPunct/&gt;&lt;w:?oGridInCell/&gt;&lt;w:wrapTextWithPunct/&gt;&lt;w:u??€????€????€????€????€??ables/&gt;&lt;withPunct/&gt;&lt;w:u?????????????????€?€?€?€????rapthPurapText???€???xtWithPunct/&gt;&lt;w:u:snapToGridInCel:snapToGridInCell/&gt;&lt;w:w€????:u??hP??€??ables/&gt;&lt;w:snapToGridInCell/&gt;&lt;w:wrapTextWithPunct/&gt;&lt;w:ul/&gt;&lt;w:wrapTextWithPunct/&gt;&lt;w:u???????????+???????????€?????WithPunct/&gt;&lt;w:?oGridInCell/&gt;&lt;w:wrapTextWithPunct/&gt;&lt;w:thPurapText???€???xtWithPunct/&gt;&lt;w:uu?????+???????????€?????????€???????????????????€????€?€????€??????€€????€????€????€????€????pToGridInCel:snapToGridInCell/&gt;&lt;w:w€????:u??hP??€??ables/&gt;&lt;w:snapToGridInCell/Punct/&gt;&lt;w:?oGridInCell/&gt;&lt;w:wrapTextWithPunct/&gt;&lt;w:thPurapText???€???xtWithPunct/&gt;&lt;w:u&gt;u???????????+???????????€?????WithPunct/&gt;&lt;w:?oGridInCell/&gt;&lt;w:wrapTextWithPunct/&gt;&lt;w:u&lt;w:wrapTextWithPunct/&gt;&lt;w:u€??ables/&gt;&lt;w:snapToGridInCel??+????????????€?€??€r w:n???€????€????€????€????€?ell/&gt;&lt;w:wrapTextWithPunct/&gt;&lt;w:thPurapText???€???xtWithPunct/&gt;&lt;w:u?ables/&gt;&lt;w:snapToGridInCell/&gt;&lt;w:wrapTextWithPunct/&gt;&lt;w:ul/&gt;&lt;w:wrapTextWithPunct/&gt;&lt;w:u??????????????thPunct/&gt;&lt;w:?oGridInCell/&gt;&lt;w:wrapTextWithPunct/&gt;&lt;w:u??????????+??:u??hP??€??ables/&gt;&lt;w:snapToGridInCell/&gt;&lt;w:wrapTextWithPunct/urapText???€???xtWithPunct/&gt;&lt;w:u&gt;&lt;w:u?????????€??????????+???????????€??????????+???????????€??????????+???????????€???l/&gt;&lt;w:wrapTextWithPunct/&gt;&lt;w:u??????????????thPunct/&gt;&lt;w:?oGridInCell/&gt;&lt;w:wrap:u??hP??€??ables/&gt;&lt;w:snapToGridInCell/&gt;&lt;w:wrapTextWithPunct/urapText???€???xtWithPunct/&gt;&lt;w:uTextWithPunct/&gt;&lt;w:u??????InCel??+????????????€?€??€r w:n???€????€????€????€?:wrapTextWithPunct/&gt;&lt;w:u????????????????????????+??:u??hP??€??ables/&gt;&lt;w:snapToGridInCell/&gt;&lt;w:wrapTextWithPunctapToGridInCell/&gt;&lt;w:wrapTextWithPunct/urapText???€???xtWithPunct/&gt;&lt;w:u/&gt;&lt;w:u???€€??abt/&gt;&lt;w:u??????????????thPunct/&gt;&lt;w:?oGridInCell/&gt;&lt;w:wrapTextWithPunct/&gt;&lt;w:ules/&gt;&lt;w:snapToGridInCell/&gt;&lt;w:wrapTextWithPunct/&gt;&lt;w:u?+???????????€????€???????????????????€????€?€????€??dInCell/&gt;&lt;w:wrapTextWithPunct/urapText???€???xtWithPunct/&gt;&lt;w:u????€€????€????€????€????€????€??ables/&gt;&lt;w:snapToGridInCell/&gt;&lt;w:wrap?????+?abt/&gt;&lt;w:u??????????????thPunct/&gt;&lt;w:?oGridInCell/&gt;&lt;w:wrapTextWithPunct/&gt;&lt;w:u??u??hP??€??ables/&gt;&lt;w:snapToGridInCell/&gt;&lt;w:wrapTextWithwrapTextWithPunct/urapText???€???xtWithPunct/&gt;&lt;w:uPunct/&gt;&lt;w:uTextWithPunct/&gt;&lt;w:u?????????+???????????€??€?€??€r w:n???€????€????€????€????€??ables/&gt;&lt;w:snapToGridInCell/&gt;&lt;w:wrapTextWithPunct/&gt;&lt;w:u???thPunct/&gt;&lt;w:?oGridInCell/&gt;&lt;w:wrapTextWithPunct/&gt;&lt;w:u????hwrapTextWithPunct/urapText???€???xtWithPunct/&gt;&lt;w:u???+???????????€??????????+??????l/&gt;&lt;w:wrap?????+??:u??hP??€??ables/&gt;&lt;w:snapToGridInCell/&gt;&lt;w:wrapTextWithPunct/&gt;&lt;w:u?????€??????????+???????????€??????????+?????idInCelCell/&gt;&lt;w:wrapTextWithPunct/&gt;&lt;w:u????hwrapTextWithPunct/urapText???€???xtWithPunct/&gt;&lt;w:ul/&gt;&lt;w:wrapTextWithPunct/&gt;&lt;w:u???thPunct/&gt;&lt;w:?oGridInCell/&gt;&lt;w:wrapTextWithPunct/&gt;&lt;w:u??????€??????????+????????€???????????????????€??ct/&gt;&lt;w:u?????????+???????????€??€?€??€r w:n???€??extWithPunct/&gt;&lt;w:u????hwrapTextWithPunct/urapText???€???xtWithPunct/&gt;&lt;w:u+???????????€??????????+??????l/&gt;&lt;w:wrap?????+??:u€??????????+?????idInCell/&gt;&lt;w:wrapTextWithPunct/&gt;&lt;w:u???thPunct/&gt;&lt;w:?oGridInCell/&gt;&lt;w:wrapTextWithPunct/&gt;&lt;w:u??hP??€??ables/&gt;&lt;w:snapToGridInCell/&gt;&gt;&lt;w:u????hwrapTextWithPunct/urapText???€???xtWithPunct/&gt;&lt;w:u&lt;w:wrapTextWithPunct/&gt;&lt;w:u???€€????€????€????€??ables/&gt;&lt;w:snapToGridInCell/&gt;&lt;w:wrapTextWithPunct/&gt;&lt;w:u????€????€??????€€????€????€????€????€????€??ables/&gt;&lt;w:snapTo???thPunct/&gt;&lt;w:?oGridInCell/&gt;&lt;w:wrapTe???hwrapTextWithPunct/urapText???€???xtWithPunct/&gt;&lt;w:uxtWithPunct/&gt;&lt;w:uGridInCell/&gt;&lt;w:wrapTextWithPunct/&gt;&lt;w:u???????????????:u??hP??€??ables/&gt;&lt;w:snapToGridInCell/&gt;&lt;w:wrapTextWithPunct/&gt;&lt;w:u?*?????eu????€??|???????????????€.?????????????????€??€r w:wrapTe???hwrapTextWithPunct/urapText???€???xtWithPunct/&gt;&lt;w:uw:n???€????es/&gt;&lt;w:snapTo???thPunct/&gt;&lt;w:?oGridInCell/&gt;&lt;w:wrapTextWithPunct/&gt;&lt;w:u€€????€????€????€??ables/&gt;&lt;w:snapToGridInCell/&gt;&lt;w:wrapTextWithPunct/&gt;&lt;w:u?????????????????????????nct/&gt;&lt;w:u???????????apTe???hwrapTextWithPunct/urapText???€???xtWithPunct/&gt;&lt;w:u????:u??hP??€??ables/&gt;&lt;w:snapToGridInCell/&gt;&lt;w:wrapTextWithPunct/&gt;&lt;w:u??????:snapTo???thPunct/&gt;&lt;w:?oGridInCell/&gt;&lt;w:wrapTextWithPunct/&gt;&lt;w:u????????????????????????????????????€???????????????????????apTe???hwrapTextWithPunct/urapText???€???xtWithPunct/&gt;&lt;w:u???€????€?€????€??????€€????€????€????€????€????€??????????????€.?????????????&lt;w:u????&gt;&lt;w:snapToGridInCell/&gt;&lt;w:wrapTextWithPunct/&gt;&lt;w:u??????:snapTo???thPunct/&gt;&lt;w:?oGridInCell/&gt;&lt;w:??????????????????apTe???hwrapTextWithPunct/urapText???€???xtWithPunct/&gt;&lt;w:uwrapTextWithPunct/&gt;&lt;w:u?????????????????????nct/&gt;&lt;w:u???????????????:u??hP??€??ables/&gt;&lt;w:snapToGridInCell/&gt;&lt;w:wrapTextWithPunct/&gt;&lt;w:u????€??€r w:n???€????€????€????€????€??ables/&gt;&lt;w:snapToGri??????apTe???hwrapTextWithPunct/urapText???€???xtWithPunct/&gt;&lt;w:udInCell/&gt;&lt;w:wrapTextWit??:snapTo???thPunct/&gt;&lt;w:?oGridInCell/&gt;&lt;w:wrapTextWithPunct/&gt;&lt;w:uhPunct/&gt;&lt;w:uables/&gt;&lt;w:snapToGridInCell/&gt;&lt;w:wrapTextWithPunct/&gt;&lt;w:u??????????????????????????????€€??€€?€??????u??hP??€??apTextWithPunct/urapText???€???xtWithPunct/&gt;&lt;w:ubles/&gt;&lt;w:snapToGridInCell/&gt;&lt;w:wrapTextWithPunct/&gt;&lt;w:u????????????€?€?€?€???apTo???thPunct/&gt;&lt;w:?oGridInCell/&gt;&lt;w:wrapTextWithPunct/&gt;&lt;w:u????Z?€?€?€?€?????????€?€?€?????????€?€?€???????€??€r w:n???€??u??hP??€??apTextWithPunct/urapText???€???xtWithPunct/&gt;&lt;w:u????€????€????€????€??ables/&gt;&lt;w:snapToGridInCell/&gt;&lt;w:wrapTextWithPunct/&gt;&lt;w:u???€?€?€?€?????????€€??€€?€??????u??h????????????€?€?€?€???apTo???thPunct/&gt;&lt;w:?oGridInCell/&gt;&lt;w:wrapTextWithPunct/&gt;&lt;w:u€??u??hP??€??apTextWithPunct/urapText???€???xtWithPunct/&gt;&lt;w:uP??€??ables/&gt;&lt;w:snapToGridInCell/&gt;&lt;w:wrapTextWithPunct/&gt;&lt;w:u??????€?€?€?????€??????????????€????€?€????€??????€€????€????€????€????€????€??ables/&gt;&lt;w:snapToGridInCell/&gt;&lt;w:wrapTextWithPunct/&gt;&lt;ww:u€??u??hP??€??apTextWithPunct/urapText???€???xtWithPunct/&gt;&lt;w:u?€???apTo???thPunct/&gt;&lt;w:?oGridInCell/&gt;&lt;w:wrapTextWithPunct/&gt;&lt;w:u:u€?€?€???????€?€?€?€????€r w:n???€????€??????€€??€€?€??????u??hP??€??ables/&gt;&lt;w:snapToGridInCell/&gt;&lt;w:wrapTextWithPunct/&gt;&lt;w:u????€????€??hP??€??apTextWithPunct/urapText???€???xtWithPunct/&gt;&lt;w:u???€??ables/&gt;&lt;w:snapToGridInCell/&gt;&lt;w:wrapTextWithPunct/&gt;&lt;w:u?€?€o???thPunct/&gt;&lt;w:?oGridInCell/&gt;&lt;w:wrapTextWithPunct/&gt;&lt;w:u?€?€?????€?€?€?€?????????€?€?€?????????€?€?€??????????€?€?€?????€?€?€?€??????€??hP??€??apTextWithPunct/urapText???€???xtWithPunct/&gt;&lt;w:u??????€?€?€?€??????????€??????€€??€€?€??????u??hP??€??ables/&gt;&lt;w:snapToGridInCell/&gt;&lt;w:wrapTextll/&gt;&lt;w:wrapTextWithPunct/&gt;&lt;w:u?€?€o???thPunct/&gt;&lt;w:?oGridInCell/&gt;&lt;w:wrapTextWithPunct/&gt;&lt;w:uWithPunct/&gt;&lt;w:u?????????apTextWithPunct/urapText???€???xtWithPunct/&gt;&lt;w:u?????????????€??????????€????€?€????€?:u€?€?€???????€?€?€?€????€r w:n???€????€????€????€????€??ables/&gt;&lt;w:snapToGridInCell/&gt;&lt;w:wrapTextWithPunct/&gt;&lt;w:u???€?extWithPunct/&gt;&lt;w:u?€?€o???w:uWithPunct/&gt;&lt;w:u?????????apTextWithPunct/urapText???€???xtWithPunct/&gt;&lt;w:uthPunct/&gt;&lt;w:?oGridInCell/&gt;&lt;w:wrapTextWithPunct/&gt;&lt;w:u?€€????€???????€€??€€?€??????u??hP??€??ables/&gt;&lt;w:snapToGridInCell/&gt;&lt;w:wrapTextWithPunct/&gt;&lt;w:u???€????€????€????€??ables/&gt;&lt;w:snapToGridInCell/&gt;&lt;w:wrapTextWithPunct/thPunct/urapText???€???xtWithPunct/&gt;&lt;w:u&gt;&lt;w:u€?€??????€?€?€?????h??????u?€?€o???thPunct/&gt;&lt;w:?oGridInCell/&gt;&lt;w:wrapTextWithPunct/&gt;&lt;w:u??????????????????+???????????€??????????+?????€?€????€r w:n???€????€?????ables/&gt;&lt;w:snapToGridInCell/&gt;&lt;w:wrapTextWithPunct/thPunct/urapText???€???xtWithPunct/&gt;&lt;w:u??€€??€€?€??????u??hP??€??ables/&gt;&lt;w:snapToGridInCell/&gt;&lt;w:wrapTextWithPunct/&gt;&lt;w:u€????€????€???€?€??????€?€?€?????h??????u?€?€o???thPunct/&gt;&lt;w:?oGridInCell/&gt;&lt;w:wrapTextWithPunct/&gt;&lt;w:u?€€????€??ables/&gt;&lt;apTextWithPunct/thPunct/urapText???€???xtWithPunct/&gt;&lt;w:uw:snapToGridInCell/&gt;&lt;w:wrapTextWithPunct/&gt;&lt;w:u??????€??????????+???????????€??????????+???????????€??????????????€?€??????????€??????€????€???????€???€?€?????wrapTextWithPunct/&gt;&lt;w:u?€€????€??ables/&gt;&lt;apTextWithPunct/thPunct/urapText???€???xtWithPunct/&gt;&lt;w:u?€?€?€?????h??????u?€?€o???thPunct/&gt;&lt;w:?oGridInCell/&gt;&lt;w:wrapTextWithPunct/&gt;&lt;w:u??€€??€€?€??????u??hP??€??ables/&gt;&lt;w:snapToGridInCell/&gt;&lt;w:wrapTextWithPunct/&gt;&lt;w:u??€????€??????€€????€????€????€????es/&gt;&lt;apTextWithPunct/thPunct/urapText???€???xtWithPunct/&gt;&lt;w:u€€????€??ables/&gt;&lt;w:snapToGr??????????+?????€?€????€r w:n???€????€??€?????h??????u?€?€o???thPunct/&gt;&lt;w:?oGridInCell/&gt;&lt;w:wrapTextWithPunct/&gt;&lt;w:u???€€????€????€??ables/&gt;&lt;w:snapToGridInCell/&gt;&lt;w:wra??es/&gt;&lt;apTextWithPunct/thPunct/urapText???€???xtWithPunct/&gt;&lt;w:upTextWithPunct/&gt;&lt;w:uidInCell/&gt;&lt;€€?€??????u??hP??€??ables/&gt;&lt;w:snapToGridInCell/&gt;&lt;w:wrapTextWithPunct/&gt;&lt;w:uw:wrapTextWithPunct/&gt;&lt;w:u????+???????????€??????????ct/&gt;&lt;w:?oGridInCell/&gt;&lt;w:wrapTextWithPunct/&gt;&lt;w:u????????ct/thPunct/urapText???€???xtWithPunct/&gt;&lt;w:u???????????????+???????????€??????????+???????????€??????????+???????????€?????????&gt;&lt;w:wrapTextWithPunct/&gt;&lt;w:uidInCell/&gt;&lt;€€?€??????u??hP??€??ables/&gt;&lt;wwrapTextWithPuncGridInCell/&gt;&lt;w:wrapTextWithPunct/&gt;&lt;w:u????????ct/thPunct/urapText???€???xtWithPunct/&gt;&lt;w:ut/&gt;&lt;w:u????+???????????€??????????ct/&gt;&lt;w:?oGridInCell/&gt;&lt;w:wrapTextWithPunct/&gt;&lt;w:u:snapToGridInCell/&gt;&lt;w:wrapTextWithPunct/&gt;&lt;w:u??????????€????€r w:n???€????€????€????€????€??ables/&gt;&lt;w:snapToGridInCct/&gt;&lt;w:u????????ct/thPunct/urapText???€???xtWithPunct/&gt;&lt;w:uell/&gt;&lt;w:wrapTextWithPunct/&gt;&lt;w:u???????+????????????????????€?€????????+???????????€??????????ct/&gt;&lt;w:?oGridInCell/&gt;&lt;w:wrapTextWithPunct/&gt;&lt;w:u??€????€?€????€??????€€???&lt;w:uidInCell/&gt;&lt;w:snapToGridInCct/&gt;&lt;w:u????????ct/thPunct/urapText???€???xtWithPunct/&gt;&lt;w:u&gt;&lt;€€?€??????u??hP??€??ables/&gt;&lt;w:snapToGridInCell/&gt;&lt;w:wrapTextWithPunct/&gt;&lt;w:u?€????€????€????€????€??ables/&gt;&lt;w:snapToGridInCell/&gt;&lt;w:wrapTextWithPunct/&gt;&lt;w:u?€?????????????ct/&gt;&lt;w:?oGridInCell/&gt;&lt;w:wrapTextWithPunct/&gt;&lt;w/thPunct/urapText???€???xtWithPunct/&gt;&lt;w:u:u????+????????€????€r w:n???€????€????€????€????€??ables/&gt;&lt;w:snapToGridInCell/&gt;&lt;w:wrapTextWithPunct/&gt;&lt;w:u????hP??€??ables/&gt;&lt;w:snapToGridInCell/&gt;&lt;w:wrapTextWithPunct/&gt;&lt;w:u?????????????+???????:wrapTextWithPunct/&gt;&lt;w/thPunct/urapText???€???xtWithPunct/&gt;&lt;w:u?:u?€?????????????ct/&gt;&lt;w:?oGridInCell/&gt;&lt;w:wrapTextWithPunct/&gt;&lt;w:u???€??????????+???????????€??????????+???????????€??????????+??????&quot;/&gt;&lt;w:docVar w:name=&quot;EN.Libraries&quot; w:v??????????????+???????:wrapTextWithPunct/&gt;&lt;w/thPunct/urapText???€???xtWithPunct/&gt;&lt;w:u€????€?€????€???????oGridInCell/&gt;&lt;w:wrapTextWithPunct/&gt;&lt;w:u??????????????+????????:u?€?????????????ct/&gt;&lt;w:?oGridInCell/&gt;&lt;w:wrapTextWithPunct/&gt;&lt;w:u?hP??€??ables/&gt;&lt;w:snapToGridInCell/&gt;&lt;w:wrapTextWithPunctithPunct/&gt;&lt;w/thPunct/urapText???€???xtWithPunct/&gt;&lt;w:u/&gt;&lt;w:u????????????????€r w:n???€????€????€????€????€??ables/&gt;&lt;w:snapToGridInCell/&gt;&lt;w:wrapTextWithPunct/&gt;&lt;w:u?€€????€????€????€????€????€??€?????????????ct/&gt;&lt;w:?oGridInCell/&gt;&lt;w:wrapTextWwrapTextWithPunctithPunct/&gt;&lt;w/thPunct/urapText???€???xtWithPunct/&gt;&lt;w:uithPunct/&gt;&lt;w:uables/&gt;&lt;w:snapToGridInCell/&gt;&lt;w:wrapTextWithPunct/&gt;&lt;w:ual=&quot;23t3????€??ables/&gt;&lt;w:snapToGridInCell/&gt;&lt;w:wrapTextWithPunct/&gt;&lt;w:u???????????????n????????????????????????????€?????????????thPunctithPunct/&gt;&lt;w/thPunct/urapText???€???xtWithPunct/&gt;&lt;w:u??????????€??€?????????????ct/&gt;&lt;w:?oGridInCell/&gt;&lt;w:wrapTextWithPunct/&gt;&lt;w:u?????€????€r w:n???€????€????€????€????€??ables/&gt;&lt;w:snapToGridInCell/&gt;&lt;w:wrapTextWithPunct/&gt;&lt;w:u?:wrapTextWithPunct/&gt;&lt;w:ual=&quot;23t3thPunct/&gt;&lt;w/thPunct/urapText???€???xtWithPunct/&gt;&lt;w:u????€??ables/&gt;&lt;w:snapToGridInCell/&gt;&lt;w:wrapTextWithPunct/&gt;&lt;w:u??????????????????ct/&gt;&lt;w:?oGridInCell/&gt;&lt;w:wrapTextWithPunct/&gt;&lt;w:u????????????€????????????????????????N.Libraries&quot; w:v????€????€?€&lt;w:ual=&quot;23t3thPunct/&gt;&lt;w/thPunct/urapText???€???xtWithPunct/&gt;&lt;w:u????€??????€€????€????€????€????€????€??ables/&gt;&lt;w:snapToGridInCell/&gt;&lt;w:wrapTextWit?€rapTextWithPunct/&gt;&lt;w:ual=&quot;23t3?unct/&gt;&lt;w:u??????????????????ct/&gt;&lt;w:?oGridInCell/&gt;&lt;w:wrapTextWithPunct/&gt;&lt;w:u???€??ables/&gt;&lt;wPunct/&gt;&lt;w/thPunct/urapText???€???xtWithPunct/&gt;&lt;w:u:snapToGridInCell/&gt;&lt;w:wrapTextWithPunct/&gt;&lt;w:u????€r w:n???€????€????€????€????€??ables/&gt;&lt;w:snapToGridInCell/&gt;&lt;w:wrapTextWithPunct/&gt;&lt;w:uhPunct/&gt;&lt;w:u???????????????????????????€?€?€?€????????????€??ables/&gt;&lt;wPunct/&gt;&lt;w/thPunct/urapText???€???xtWithPunct/&gt;&lt;w:u?ct/&gt;&lt;w:?oGridInCell/&gt;&lt;w:wrapTextWithPunct/&gt;&lt;w:u????????€?€?€?????€?€?€?€?????????€?thPunct/&gt;&lt;w:ual=&quot;23t3????€??ables/&gt;&lt;w:snapToGridInCell/&gt;&lt;w:wrapTextWithPunct/&gt;&lt;w:u€?€???????€?€?€?€?????€?€?€?€?????s/&gt;&lt;wPunct/&gt;&lt;w/thPunct/urapText???€???xtWithPunct/&gt;&lt;w:u???€?€?€?€?????????€?€?€??????????????€?€?€?€????????????ct/&gt;&lt;w:?oGridInCell/&gt;&lt;w:wrapTextWithPunct/&gt;&lt;w:u????€&gt;&lt;w:wrapTextWit?€????€r w:n???€????€????€????€????€??ables/&gt;&lt;w:snapToGridInC???€?€?€?€?????s/&gt;&lt;wPunct/&gt;&lt;w/thPunct/urapText???€???xtWithPunct/&gt;&lt;w:uell/&gt;&lt;w:wrapTextWithPunct/&gt;&lt;w:u?€?€?€?t/&gt;&lt;w:ual=&quot;23t3????€??ables/&gt;&lt;w:snapToGridInCell/&gt;&lt;w:wrapTextWithPunct/&gt;&lt;w:u?&quot; w:v????€????€?&lt;w:?oGridInCell/&gt;&lt;w:wrapTextWithPunct/&gt;&lt;w:u€????€??????€€????€????€????€????€???&gt;&lt;w/thPunct/urapText???€???xtWithPunct/&gt;&lt;w:u?€??ables/&gt;&lt;w:snapToGridInCell/&gt;&lt;w:wrapTextWithPunct/&gt;&lt;w:u???€?€?€?€????????€?€?€?€??????€?€?€?????€?€?€?€??????:n???€?€?€?€?t/&gt;&lt;w:ual=&quot;23t3??tWithPunct/&gt;&lt;w:u?&quot; w:v????€????€?&lt;w:?oGridInCell/&gt;&lt;w:wrapT??€????€???&gt;&lt;w/thPunct/urapText???€???xtWithPunct/&gt;&lt;w:uextWithPunct/&gt;&lt;w:u??€??ables/&gt;&lt;w:snapToGridInCell/&gt;&lt;w:wrapTextWithPunct/&gt;&lt;w:u???€€????€????€????€??ables/&gt;&lt;w:snapToGridInCell/&gt;&lt;w:wrapTextWithPunct/&gt;&lt;w:u???€?€?€??€??€?€?€?€?????€?€?€?€???????€?€?€?????€????€???&gt;&lt;w/thPunct/urapText???€???xtWithPunct/&gt;&lt;w:u??€?€?€?€???&quot; w:v????€????€?&lt;w:?oGridInCell/&gt;&lt;w:wrapTextWithPunct/&gt;&lt;w:u???????€?€?€?????????€?€?€??????€?v€?€?€?€?t/&gt;&lt;w:ual=&quot;23t3????€??ables/&gt;&lt;w:snapToGridInCell/&gt;&lt;w:wrapTextWithPunct/&gt;&lt;w:u????€????€??€????€???&gt;&lt;w/thPunct/urapText???€???xtWithPunct/&gt;&lt;w:u?€????€??????€€????€????€????€????€????€??a??€?€?€???????€?€?€?€???&quot; w:v????€????€?&lt;w:?oGridInCell/&gt;&lt;w:wrapTextWithPunct/&gt;&lt;w:u?????€?€?€?€??????:n???€????€????€????€???rapTextWithPunct/&gt;&lt;w:u????€????€??€????€???&gt;&lt;w/thPunct/urapText???€???xtWithPunct/&gt;&lt;w:u?€€??ables/&gt;&lt;w:snapToGridInCell/&gt;&lt;w:wrapTextWithPunct/&gt;&lt;w:ubles/&gt;&lt;w:snapToGri?t/&gt;&lt;w:ual=&quot;23t3????€??ables/&gt;&lt;w:snapToGridInCell/&gt;&lt;w:wrapTextWithPunct/&gt;&lt;w:udInCell/&gt;&lt;w:wrapTextWiGridInCell/&gt;&lt;w:wrapTextWithPunct/&gt;&lt;w:uthPunct/&gt;&lt;w:u€?€??€???????WithPunct/&gt;&lt;w:u??€?€??????€?€?€?????€?€?€?€?????????€?€?€?????????€?€?€?€??€??€?€?€?€????€?€?€????????€?€?€?€?????€?€?€?€?:n???€????&gt;&lt;w:snapToGri?t/&gt;&lt;w:uall/&gt;&lt;w:wrapTextWithPunct/&gt;&lt;w:udInCeWiGridInCell/&gt;&lt;w:wrapTextWithPunct/&gt;&lt;w:uthPunct/&gt;&lt;w:u€?€??€???????WithPunct/&gt;&lt;w:ull/&gt;&lt;w:wrapTextWiGridInCell/&gt;&lt;w:wrapTextWithPunct/&gt;&lt;w:ul=&quot;23t3????€??ables/&gt;&lt;w:snapToGridInCell/&gt;&lt;w:wrapTextWithPunct/&gt;&lt;w:u€€????€????€????€??ables/&gt;&lt;w:snapToGridInCell/&gt;&lt;w:wrapTextWithPunct/&gt;&lt;w:u?????????€?€?€?????????ct/&gt;&lt;w:u€?€??€???????WithPunct/&gt;&lt;w:u??€?€??????€????€?€????€??????€€?nCell/&gt;&lt;w:wrapTextWiGridInCell/&gt;&lt;w:wrapTextWithPunct/&gt;&lt;w:u???€€????€????€????€????€??ables/&gt;&lt;w:snapToGridInCel/&gt;&lt;w:ual=&quot;23t3????€??ables/&gt;&lt;w:snapToGridInCell/&gt;&lt;w:wrapTextWithPu€?????????ct/&gt;&lt;w:u€?€??€???????WithPunct/&gt;&lt;w:unct/&gt;&lt;w:ul/&gt;&lt;w:wrapTextWithPunct/&gt;&lt;w:u?????€?€?€?????????€?€?€?????????€?€?:n???€?ll/&gt;&lt;w:wrapTextWiGridInCell/&gt;&lt;w:wrapTextWithPunct/&gt;&lt;w:u???€€????€????€????€??ables/&gt;&lt;w:snapToGridInCell/&gt;&lt;w:wrapTextWithPunct/u€?????????ct/&gt;&lt;w:u€?€??€???????WithPunct/&gt;&lt;w:u&gt;&lt;w:u??€?€?€?????????€?€?€????????????&gt;&lt;w:ual=&quot;23t3????€??ables/&gt;&lt;w:snapToGridInCell/&gt;&lt;w:wrapTextWithPunct/&gt;&lt;w:u???????????????€?ll/&gt;&lt;w:wrapTextWiGridInCell/&gt;&lt;w:wrapTextWithPunct/&gt;&lt;w:u???????????????ithPunct/u€?????????ct/&gt;&lt;w:u€?€??€???????WithPunct/&gt;&lt;w:u???€????€?€?€?????????€?€?€?????????€?€?€?????????€?€?€??????€????€?€????€??????€€?€?€?????????€?€?€?????????€?€?:n???w:u??€?€?€??????dInCell/&gt;&lt;w:wrapTextWithPu:wrapTextWithPunct/&gt;&lt;w:u???????????????ithPunct/u€?????????ct/&gt;&lt;w:u€?€??€???????WithPunct/&gt;&lt;w:unct/&gt;&lt;w:u???????????????€?ll/&gt;&lt;w:wrapTextWiGridInCell/&gt;&lt;w:wrapTextWithPunct/&gt;&lt;w:u???€?€?€????????????&gt;&lt;w:ual=&quot;23t3????€??ables/&gt;&lt;w:snapToGridInCell/&gt;&lt;w:wrapTextWithPunct/&gt;&lt;w:u€€????€????€????€????€??ableunct/u€?????????ct/&gt;&lt;w:u€?€??€???????WithPunct/&gt;&lt;w:us/&gt;&lt;w:snapToGridInCell/&gt;&lt;w:wrapTextWithPunct/&gt;&lt;w:u???€€????€????€????€????€?€?ll/&gt;&lt;w:wrapTextWiGridInCell/&gt;&lt;w:wrapTextWithPunct/&gt;&lt;w:u?ables/&gt;&lt;w:snapToGridInCell/&gt;&lt;w:wrapTextWithPunct/&gt;&lt;w:u€?€?€????????€?€?€?€???????????ct/&gt;&lt;w:u€?€??€???????WithPunct/&gt;&lt;w:u€?€?€?€?????€??ables/&gt;&lt;w:snapToGridInCell/&gt;&lt;w:wrapTextWithPunct/&gt;&lt;w:u????€?€?€?€?????????€?€?€????????€?€?€???????€?€?ll/&gt;&lt;w:wrapTextWiGridInCell/&gt;&lt;w:wrapTextWithPunct/&gt;&lt;w:u€?€?€?€?????€?:n???€????????€?€?€?€???????????ct/&gt;&lt;w:u€?€??€???????WithPunct/&gt;&lt;w:u€€????€????€????€??ables/&gt;&lt;w:snapToGridInCell/&gt;&lt;w:wrapTextWithPunct/&gt;&lt;w:u€?€?€?€??????€?€?€?€?????????????€?€?€?€???????€?€?€?€?????€??ables/&gt;&lt;w:snapToGridInCell/?€?€???????€?€?ll/&gt;&lt;w:wrapTe??€????????€?€?€?€???????????ct/&gt;&lt;w:u€?€??€???????WithPunct/&gt;&lt;w:uxtWiGridInCell/&gt;&lt;w:wrapTextWithPunct/&gt;&lt;w:u&gt;&lt;w:wrapTextWithPunct/&gt;&lt;w:u??????????P????????????€?€??????€????€?€????€??????€€????€????€????€????€????€??ables/&gt;&lt;w:snapToGridInCell/&gt;&lt;w:wrapTextWith€????????€?€?€?€???????????ct/&gt;&lt;w:u€?€??€???????WithPunct/&gt;&lt;w:uPunct/&gt;&lt;w:u?????€?:n???€????€?Cell/?€?€???????€?€?ll/&gt;&lt;w:wrapTextWiGridInCell/&gt;&lt;w:wrapTextWithPunct/&gt;&lt;w:u???€€????€????€?????€?€?€?€???????€?€?€?€?????€??ables/&gt;&lt;w:snapToGridInCell/&gt;&lt;w:wrapTextWithPun?€?€?€?€???????????ct/&gt;&lt;w:u€?€??€???????WithPunct/&gt;&lt;w:uct/&gt;&lt;w:u??ables/&gt;&lt;w:snapToGridInCell/&gt;&lt;w:wrapTextWithPunct/&gt;&lt;w:u?????????????????????????????????????€?€?ll/&gt;&lt;w:wrapTextWiGridInCell/&gt;&lt;w:wrapTextWithPunct/&gt;&lt;w:u??????????????€?????€???€????€?xtWithPun?€?€?€?€???????????ct/&gt;&lt;w:u€?€??€???????WithPunct/&gt;&lt;w:u??€???€?3????????3??????????????????,?????€????€?????€?€?€?€???????€?€?€?€?????€??ables/&gt;&lt;w:snapToGridInCell/&gt;&lt;w:wrapTextWithPunct/&gt;&lt;w:???????????????????????????????????????€?????€???€????€?xtWithPun?€?€?€?€???????????ct/&gt;&lt;w:u€?€??€???????WithPunct/&gt;&lt;w:u€?€?ll/&gt;&lt;w:wrapTextWiGridInCell/&gt;&lt;w:wrapTextWithPunct/&gt;&lt;w:uu?????????????????????????????Cell/&gt;&lt;w:wrapTextWithPunct/&gt;&lt;w:u?????€?:n???€????€????€????€????€??ables/&gt;&lt;w:snapToGridInCell/&gt;&lt;w:wrapTextWithPu€?€?€?€???????????ct/&gt;&lt;w:u€?€??€???????WithPunct/&gt;&lt;w:unct/&gt;&lt;w:u?????????€?€??????€????€?€???????????????????€?€?ll/&gt;&lt;w:wrapTextWiGridInCell/&gt;&lt;w:wrapTextWithPunct/&gt;&lt;w:u€??????€?€?€?€?????€??ables/&gt;&lt;w:snapToGridInCell/&gt;&lt;w:wrapTextWithPunct/&gt;&lt;w:u€??????€€?Pu€?€?€?€???????????ct/&gt;&lt;w:u€?€??€???????WithPunct/&gt;&lt;w:u???€€????€????€????€????€??ables/&gt;&lt;w:snapToGridInCell/&gt;&lt;w:wrapTextWithPunct/&gt;&lt;w:u??????,?????????????3?????????€?€?ll/&gt;&lt;w:wrapTextWiGridInCell/&gt;&lt;w:wrapTextWithPunct/&gt;&lt;w:u???????????????????€??????€€?Pu€?€?€?€???????????ct/&gt;&lt;w:u€?€??€???????WithPunct/&gt;&lt;w:uu?????€?:n???€????€????€????€????€????€?€??????????€?€?€?€?????€??ables/&gt;&lt;w:snapToGridInCell/&gt;&lt;w:wrapTextWithPunct/&gt;&lt;w:u??€€??ables/&gt;&lt;w:snapToGridInCell/&gt;&lt;w:wrapTextWith????????€?€?ll/&gt;&lt;w:wrapTextWi?Pu€?€?€?€???????????ct/&gt;&lt;w:u€?€??€???????WithPunct/&gt;&lt;w:uGridInCell/&gt;&lt;w:wrapTextWithPunct/&gt;&lt;w:uPunct/&gt;&lt;w:u??????????????????????????????????????????????????????????????????????????????????????????????????€????€?&lt;w:wrapTextWith????????€?€?ll/&gt;&lt;w:wrapTextWi?Pu€?€?€?€???????????ct/&gt;&lt;w:u€?€??€???????WithPunct/&gt;&lt;w:u???€????€?€??????????€u??€€??ables/&gt;&lt;w:snapToGridInCell/&gt;&lt;w:wrapTextWith????????€?€?ll/&gt;&lt;w:wrapTextWiGridInCell/&gt;&lt;w:wrapTextWithPunct/&gt;&lt;w:u?€?€?€?????€??ables/&gt;&lt;w:snapToGridInCell/&gt;&lt;w:wrapTextWithPunct/&gt;&lt;w:u??€?€???????ct/&gt;&lt;w:u€?€??€???????WithPunct/&gt;&lt;w:u???€????€?€????€??????€€????€??????3????????????????????????u?????€?:n???€????€????€????€????ll/&gt;&lt;w:wrapTextWith????????€?€?ll/&gt;&lt;w:wrapTextWiGridInCell/&gt;&lt;w:wrapTextWithPuncdInCell/&gt;&lt;w:wrapTextWithPunct/&gt;&lt;w:u??€?€???????ct/&gt;&lt;w:u€?€??€???????WithPunct/&gt;&lt;w:ut/&gt;&lt;w:u€??ables/&gt;&lt;w:snapToGridInCell/&gt;&lt;w:wrapTextWithPunct/&gt;&lt;w:u???€€????€?????€?€??????????€?€?€?€?????€??ables/&gt;&lt;w:snapToGridInCell/&gt;&lt;w:wrapTextWithPunct/&gt;&lt;w:u???€€????€??ables/&gt;&lt;w:snapToGridInCell/&gt;&lt;w:wrapTextWith???ct/&gt;&lt;w:u€?€??€???????WithPunct/&gt;&lt;w:uPunct/&gt;iGridInCell/&gt;&lt;w:wrapTextWithPunct/&gt;&lt;w:u&lt;w:u??????????????????????????????????????????????????????????????????????????&quot;/&gt;&lt;/w:docVars&gt;&lt;wsp:?€?:n???€????€?€??????????€??ables/&gt;&lt;w:snapToGridInCell/&gt;&lt;w:wrapTextWith???ct/&gt;&lt;w:u€?€??€???????WithPunct/&gt;&lt;w:u?€?€?€?€?????€??ables/&gt;&lt;w:snapToGridI???€??ables/&gt;&lt;w:snapToGridInCell/&gt;&lt;w:wrapTextWithPunct/&gt;iGridInCell/&gt;&lt;w:wrapTextWithPunct/&gt;&lt;w:unCell/&gt;&lt;w:wrapTextWithPunct/&gt;&lt;w:u?€€????€????€????€??ables/&gt;&lt;w:snapToGridInCell/&gt;&lt;w:wrapTextWith?€??€???????WithPunct/&gt;&lt;w:uPunct/&gt;&lt;w:ursids&gt;&lt;wsp:rsidRoot wsp:val=&quot;00111184&quot;/&gt;&lt;wsp:rsid wsp:val=&quot;0000373C&quot;/&gt;&lt;wsp:rsid wsp:val??€????€????€????€??ables/&gt;&lt;w:snl/&gt;&lt;w:wrapTextWithPunct/&gt;&lt;w:uapToGridInCell/&gt;&lt;w:wrapTextWithPul/&gt;&lt;w:wrapTextWithPunct/&gt;&lt;w:unct/&gt;&lt;w:u=&quot;00014D4CWithPunct/&gt;&lt;w:u&quot;/&gt;&lt;wsp:rsid wsp:val=&quot;00014E03&quot;/&gt;&lt;wsp:rsid wsp:val=&quot;00020138&quot;/&gt;&lt;wsp:rWithPunct/&gt;&lt;w:u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35BE&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2435BE&quot;&gt;&lt;m:oMathPara&gt;&lt;m:oMath&gt;&lt;m:r&gt;&lt;w:rPr&gt;&lt;w:rFonts w:ascii=&quot;Cambria Math&quot; w:fareast=&quot;Malgun Gothic&quot; w:h-ansi=&quot;Cambria Math&quot;/&gt;&lt;wx:font wx:val=&quot;Cambria Math&quot;/&gt;&lt;w:i/&gt;&lt;w:kern w:val=&quot;0&quot;/&gt;&lt;w:sz w:val=&quot;22&quot;/&gt;&lt;w:sz-cs w:val=&quot;22&quot;/&gt;&lt;/w:rPr&gt;&lt;m:t&gt;?&lt;/m:t&gt;&lt;/m:r&gt;&lt;/m:oMath&gt;&lt;B/m:oMathPara&gt;&lt;/w:p&gt;&lt;w:sectPr wsp:rsidR=&quot;00000000&quot;&gt;&lt;w:pgSz w:w=i&quot;12240&quot; w:h=&quot;1584&quot;0&quot;/&gt;&lt;w:upgMar w:top=&quot;1440&quot; w:right=&quot;1800&quot; w:bottom=&quot;1440&quot; w:left=&quot;1800&quot; w:header=&quot;720&quot;r w:footer=&quot;720&quot; w:gutter=&quot;0&quot;/&gt;&lt;w:cols w:space=&quot;720&quot;/&gt;&lt;/w:sectPr&gt;&lt;/w:body&gt;&lt;/w:wordDocument&gt;">
            <v:imagedata r:id="rId20" o:title="" chromakey="white"/>
          </v:shape>
        </w:pict>
      </w:r>
      <w:r w:rsidRPr="00711073">
        <w:rPr>
          <w:sz w:val="24"/>
        </w:rPr>
        <w:instrText xml:space="preserve"> </w:instrText>
      </w:r>
      <w:r w:rsidRPr="00503627">
        <w:rPr>
          <w:sz w:val="24"/>
        </w:rPr>
        <w:fldChar w:fldCharType="separate"/>
      </w:r>
      <w:r w:rsidR="00DA71DE">
        <w:rPr>
          <w:sz w:val="24"/>
        </w:rPr>
        <w:pict>
          <v:shape id="_x0000_i1032" type="#_x0000_t75" style="width:7.6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ble€€????€????€????€????€????€????€????€????€???€?€??€ToGridInCell/&gt;&lt;w:wrapTextWithPunct/&gt;&lt;w:us/&gt;&lt;w:snapToGridInCell/&gt;&lt;w:wrapT????dInCell/&gt;&lt;w:wrapTextWithPunct/&gt;&lt;w:u??€€????€????€????€???xtWithPunct/&gt;&lt;w:uextWithPunct/&gt;&lt;w:u????????????????????€???€???????€??€€???&amp;#x€?????????????????????????????€????€??ables/&gt;&lt;w:snapToGridInCell/&gt;&lt;w:wrapTextWithPunct/&gt;&lt;w:uA;???€????€????€????rapT????dInCell/&gt;&lt;w:wrapTextWithPunct/&gt;&lt;w:u??€€????€????€????€???xtWithPunct/&gt;&lt;w:u????€?€??€ToGridInCell/&gt;&lt;w:wrapTextWithPunct/&gt;&lt;w:u?€????€?€????€??????€€????€????€????€????€????€??ables/&gt;&lt;w:snapToGridInCell/&gt;&lt;w:wrapTextWithPunct/&gt;&lt;w:u???€????€?€&quot;/&gt;&lt;w:docVar w:n???€????€????wrapTextWithPunct/&gt;&lt;w:u??€€????€????€????€???xtWithPunct/&gt;&lt;w:u€€????€????€??ables/&gt;&lt;w:snapToGridInCell/&gt;&lt;w:w??€????€????€????€???€?€??€ToGridInCell/&gt;&lt;w:wrapTextWithPunct/&gt;&lt;w:u??€????€??ables/&gt;&lt;w:snapToGridInCell/&gt;&lt;w:wrapTextWithPunct/&gt;&lt;w:urapTextWithPunct/&gt;&lt;w:uame=&quot;EN.Layout&quot; w:va€????€????€????€???xtWithPunct/&gt;&lt;w:ul=&quot;+,t,???????????????????????????????????????????????????????€????????????l/&gt;&lt;w:w??€????€????€????€???€?€??€ToGridInCell/&gt;&lt;w:wrapTextWithPunct/&gt;&lt;w:u??????????extWithPunct/&gt;&lt;w:urapTextWithPunct/&gt;&lt;w:uame=&quot;EN.Layout&quot; w:va€????€????€????€???xtWithPunct/&gt;&lt;w:u?????????????????????€????€?€??ables/&gt;&lt;w:snapToGridInCell/&gt;&lt;w:w???€????€??ables/&gt;&lt;w:snapToGridInCell/&gt;&lt;w:wrapTextWithPunct/&gt;&lt;w:u€€????€??????w:u???€????€?€&quot;/&gt;&lt;w:docVar w:n???€?????€????€????nct/&gt;&lt;w:uame=&quot;EN.Layout&quot; w:va€????€????€????€???xtWithPunct/&gt;&lt;w:u€€????€???€?€??€ToGridInCell/&gt;&lt;w:wrapTextWithPunct/&gt;&lt;w:u€????€????€????€??ables/&gt;&lt;w:snapToGridInCell/&gt;&lt;w:wrapTextWithPunct/&gt;&lt;w:u?€????€????€????€????€????€??ables/&gt;&lt;w:snapToGridInCell/&gt;&lt;w:wrapTextWithP??€??aLayout&quot; w:va€????€????€????€???xtWithPunct/&gt;&lt;w:ubles/&gt;&lt;w:snapToGridInCell/&gt;&lt;w:wrapTextWithPunct/&gt;&lt;w:uunct/&gt;&lt;w:u??oGridInCell/&gt;&lt;w:wrapTextWithPunct/&gt;&lt;w:u???????????????????????€??????????€?€?€???????€?€?€?€??????€?€?€?????€?€?€?€?????docwrapTextWithP??€??aLayout&quot; w:va€????€????€????€???xtWithPunct/&gt;&lt;w:uVar w:n???€????€????€????€????€??ables/&gt;&lt;w:snapToGridInCell/&gt;&lt;w:wrapTextoGridInCell/&gt;dInCell/&gt;&lt;w:wrapTextWithPunct/&gt;&lt;w:uunct/&gt;&lt;w:u??oGridInCell/&gt;&lt;w:wrapTextWithPunct/&gt;&lt;w:u&lt;w:wrapTextWithP??€??ables/&gt;&lt;w:snapToGridInCell/&gt;&lt;w:wrapText???€???xtWithPunct/&gt;&lt;w:uWithPunct/&gt;&lt;w:uWithPunct/&gt;&lt;w:u????€?€?€?????????€?€?€?????????€?€?€???????€?€?€?€?????€?€??????€?????€????€?€????€??????€€?apTextWithPunct/&gt;&lt;w:uunct/&gt;&lt;w:u??oGridInCell/&gt;&lt;w:wrapTextWithPhP??€??ables/&gt;&lt;w:snapToGridInCell/&gt;&lt;w:wrapText???€???xtWithPunct/&gt;&lt;w:uunct/&gt;&lt;w:u???€€????€????€????€????€??ables/&gt;&lt;w:snapToGridInCell/&gt;&lt;w:xtoGridInCell/&gt;&lt;w:wrapTextWithP??€??ables/&gt;&lt;w:snapToGridInCell/&gt;&lt;w:wrapTextWithPunct/&gt;&lt;w:uwrapTextWithPundocVar w:n???€????€????€????€????€??ablInCell/&gt;&lt;w:wrapText???€???xtWithPunct/&gt;&lt;w:ues/&gt;&lt;w:sna:u??oGridInCell/&gt;&lt;w:wrapTextWithPunct/&gt;&lt;w:upToGridInCell/&gt;&lt;w:wrapTextWithPunct/&gt;&lt;w:uct/&gt;&lt;w:u€?€??????€?€?€?????????€?€?€???????€?€?€?€????????€?€?€??€??€?€?€?€????rapTextWithP??€??ables/&gt;&lt;w:?€????€??ablInCell/&gt;&lt;w:wrapText???€???xtWithPunct/&gt;&lt;w:usnapToGridInCell/&gt;&lt;w:wrapTextWithPunct/&gt;&lt;w:u€?€?€???ables/&gt;&lt;w:sna:u??oGridInCell/&gt;&lt;w:wrapTextWithPunct/&gt;&lt;w:u????????€?€?€?????????€?€?€?????????€?€?€?????€?€?€?€????????€?€?rapTextWithPundocVar w:n??:?€????€??ablInCell/&gt;&lt;w:wrapText???€???xtWithPunct/&gt;&lt;w:u?€????€????€????€????€??ables/&gt;&lt;w:snapToGridInCell/&gt;&lt;w:wrapTextWithPunct/&gt;&lt;w:u€?€?????rahPunct/&gt;&lt;w:u€?€?€???ables/&gt;&lt;w:sna:u??oGridInCell/&gt;&lt;w:wrapTextWithPunct/&gt;&lt;w:upTextWithP??€??ables/&gt;&lt;w:snapToGridInCell/&gt;&lt;w:wrapTextWithPurapText???€???xtWithPunct/&gt;&lt;w:unct/&gt;&lt;w:u??????€????€?€????€??????€€????€????€????€????€????€??ables/&gt;&lt;w:snapToGridInCell/&gt;&lt;w:wrapTextWithPunct/&gt;&lt;w:u???????€?€?€??€???????ables/&gt;&lt;w:sna:u??oGridInCell/&gt;&lt;w:wrapTextWithPunct/&gt;&lt;w:u?ridInCell/&gt;&lt;w:wrapTextWithPurapText???€???xtWithPunct/&gt;&lt;w:u??????????????????????€?€?€???????ocVar ct/&gt;&lt;w:u€?€?????rapTextWithP??€??ables/&gt;&lt;w:snapToGridInCell/&gt;&lt;w:wrapTextWithPunct/&gt;&lt;w:uw:n???€????€????€????€????€??ables/&gt;&lt;w:snapToGridInCell/&gt;&lt;w:wrapTex??ridInCell/&gt;&lt;w:wrapTextWithPurapText???€???xtWithPunct/&gt;&lt;w:u???ables/&gt;&lt;w:sna:u??oGridInCell/&gt;&lt;w:wrapTextWithPunct/&gt;&lt;w:utWithPunct/&gt;&lt;w:u?€?€?€?€????????€?€?€?????€?€?€?€????????€?€?€?€?????????€?€?€?????????€?€?€?????????€?/&gt;&lt;w:u€?€?????rapTex/&gt;&lt;w:wrapTex??ridInCell/&gt;&lt;w:wrapTextWithPurapText???€???xtWithPunct/&gt;&lt;w:utWithP??€??ables/&gt;&lt;w:snapToGridInCell/&gt;&lt;w:wrapTextWithPuncll/&gt;&lt;w:wrapTex????ables/&gt;&lt;w:sna:u??oGridInCell/&gt;&lt;w:wrapTextWithPunct/&gt;&lt;w:ut/&gt;&lt;w:u€??€?€???????€????€?€????€??????€€????€????€????€????€????€????ell/&gt;&lt;w:wrapTextWithPurapText???€???xtWithPunct/&gt;&lt;w:u???€?€?€?€???????ocVar w:n???€????€????€????€????€??ables/&gt;&lt;w:snapToGridInCell/&gt;&lt;w:wrapTextWithPunct/&gt;&lt;w:uthPuncll/&gt;&lt;w:wrapTex????ables/&gt;&lt;w:sna:u??oGridInCell/&gt;&lt;w:wrapTextWithPunct/&gt;&lt;w:u??able:u€?€?????rapTextWithpTextWithPurapText???€???xtWithPunct/&gt;&lt;w:uP??€??ables/&gt;&lt;w:snapToGridInCell/&gt;&lt;w:wrapTextWithPunct/&gt;&lt;w:us/&gt;&lt;w:snapToGridInCell/&gt;&lt;w:wrapTextWithPunct/&gt;&lt;w:u€?????????€?€?€?????€?€?€?€???????€?€?€?€?????€?€?€?€?????€?€?€?les/&gt;&lt;w:sna:u??oGridInCell/&gt;&lt;w:wrxtWithpTextWithPurapText???€???xtWithPunct/&gt;&lt;w:uapTextWithPunct/&gt;&lt;w:u??????????€?€?€?????????€?€?€??????????€?€?€?????€r w:n?able:u€?€?????rapTextWithP??€??ables/&gt;&lt;w:snapToGridInCell/&gt;&lt;w:wrapTextWithPunct/&gt;&lt;w:u??€????€????€????€????€?u??oGridInCell/&gt;&lt;w:wrxtWithpTextWithPurapText???€???xtWithPunct/&gt;&lt;w:u?ables/&gt;&lt;w:snapToGrid?€?€?????€?€?€?les/&gt;&lt;w:sna:u??oGridInCell/&gt;&lt;w:wrapTextWithPunct/&gt;&lt;w:uInCell/&gt;&lt;w:wrapTextWithPunct/&gt;&lt;w:u?€?€?€?????????€?€?€???????????????????€????€?€????€??????€€????€???idInCell/&gt;&lt;w:wrxtWithpTextWithPurapText???€???xtWithPunct/&gt;&lt;w:u?€????€????€????€??abl?able:u€?€?????rapTextWithP??€??ables/&gt;&lt;w:snapToGridInapToGrid?€?€?????€?€?€?les/&gt;&lt;w:sna:u??oGridInCell/&gt;&lt;w:wrapTextWithPunct/&gt;&lt;w:uCell/&gt;&lt;w:wrapTextWithPunct/&gt;&lt;w:ues/&gt;&lt;w:snapToGridInCell/&gt;&lt;w:wrapTexthPurapText???€???xtWithPunct/&gt;&lt;w:uWithPunct/&gt;&lt;w:u??????????????????€?€?€?????€r w:n???€????€????€????€????€??ables/&gt;&lt;w:snapToGridInCell/&gt;&lt;w:wrapTextWithPunct/&gt;&lt;w:u????€?€?&gt;&lt;w:sna:u??oGridInCell/&gt;&lt;w:wrapTextWithPunct/&gt;&lt;w:u??????h??ToGridInCell/&gt;&lt;w:wrapTexthPurapText???€???xtWithPunct/&gt;&lt;w:u????????tWithP??€??ables/&gt;&lt;w:snapToGridInCell/&gt;&lt;w:wrapTextWithPunct/&gt;&lt;w:u???????????????+???????????€??????????+???????????€??????????+???????????€?????idInCell/&gt;&lt;w:wrapextWithPunct/&gt;&lt;w:u??????h??ToGridInCell/&gt;&lt;w:wrapTexthPurapText???€???xtWithPunct/&gt;&lt;w:uTextWithPunct/&gt;&lt;w:u????€?€?&gt;&lt;w:sna:u??oGridInCell/&gt;&lt;w:wrapTextWithPunct/&gt;&lt;w:u?????????????????????????€????ct/&gt;&lt;w:u??????????????????€l/&gt;&lt;w:wrapTextWithPunct/&gt;&lt;w:u????€?€?€?????h????????u??????h??ToGridInCell/&gt;&lt;w:wrapTexthPurapText???€???xtWithPunct/&gt;&lt;w:u??tWithP??€??ables/&gt;&lt;w:snapToGridInCell/&gt;&lt;w:wrapTextWithPunct/&gt;&lt;w:u?€?€???ithPunct/&gt;&lt;w:u????€?€?&gt;&lt;w:sna:u??oGridInCell/&gt;&lt;w:wrapTextWithPunct/&gt;&lt;w:u???r w:n???€????€????€????€????€??ables/&gt;&lt;w:snapToGridInCell/&gt;&lt;w:wrapTeTexthPurapText???€???xtWithPunct/&gt;&lt;w:uxtWithPunct/&gt;&lt;w:u??€????€??????€€????€????€????€????€????€??ables/&gt;&lt;w:snapToGridInCell/&gt;&lt;w:wrapTextWithPunct/&gt;&lt;w:u??hP??€??a:u????€?€?&gt;&lt;w:sna:u??oGridInCell/&gt;&lt;w:wrapTextWithPunct/&gt;&lt;w:ubles/&gt;&lt;w:snapToGridInCell/&gt;&lt;rapTeTexthPurapText???€???xtWithPunct/&gt;&lt;w:uw:wrapTextWithPunct/&gt;&lt;w:u??????????????????????+???????????€??????????+???????????€????€?€?????€r w:n???€????€????€????€????€??ables/&gt;&lt;w:snaptWithPunct/&gt;&lt;w:u??hP??€?TextWithPunct/&gt;&lt;w:ubles/&gt;&lt;w:snapToGridInCell/&gt;&lt;rapTeTexthPurapText???€???xtWithPunct/&gt;&lt;w:u?a:u????€?€?&gt;&lt;w:sna:u??oGridInCell/&gt;&lt;w:wrapTextWithPunct/&gt;&lt;w:uToGridInCell/&gt;&lt;w:wrapTextWithPunct/&gt;&lt;w:u???????l/&gt;&lt;w:wrapTextWithPunct/&gt;&lt;w:u??hP??€??ables/&gt;&lt;w:snapToGridInCell/&gt;&lt;w:wrapTextWithPunct/&gt;&lt;w:u???????????????????thPurapText???€???xtWithPunct/&gt;&lt;w:u???+???????????€??????????+?????????a:u????€?€?&gt;&lt;w:sna:u??oGridInCell/&gt;&lt;w:wrapTextWithPunct/&gt;&lt;w:u????????€???????????????????€????€?€????€??????€€????€????€????€??GridInCell/&gt;&lt;w:wrapTextWithPunct/&gt;&lt;w:u???????????????????thPurapText???€???xtWithPunct/&gt;&lt;w:u??€????€?????????TextWithPunct/&gt;&lt;w:u???????l/&gt;&lt;w:wrapTextWithPunct/&gt;&lt;w:u??hP??€??ables/&gt;&lt;w:snapToGridInCell/&gt;&lt;w:w?????+?????????a:u????€?€?&gt;&lt;w:sna:u??oGridInCell/&gt;&lt;w:wrapTextWithPunct/&gt;&lt;w:urapTextWithPunct/&gt;&lt;w:u?????????thPurapText???€???xtWithPunct/&gt;&lt;w:u????????????????€?€?????€r w:n???€????€????€????€????€??ables/&gt;&lt;w:snapToGridInCell/&gt;&lt;w:wrapTextWithPunct/&gt;&lt;w:uables/&gt;&lt;w:snapToGridInCell/&gt;&lt;w:wrapTextWithPunct/&gt;&lt;w:u??????????????€?€?&gt;&lt;w:sna:u??oGridthPunct/&gt;&lt;w:u?????????thPurapText???€???xtWithPunct/&gt;&lt;w:uInCell/&gt;&lt;w:wrapTextWithPunct/&gt;&lt;w:u????????€???w:u??hP??€??ables/&gt;&lt;w:snapToGridInCell/&gt;&lt;w:wrapTextWithPunct/&gt;&lt;w:u??????????????????????????????+???????????€??????????+????????????€?€?&gt;&lt;w:sna:u??oGridthPunct/&gt;&lt;w:u?????????thPurapText???€???xtWithPunct/&gt;&lt;w:u€??????????+?€????&lt;w:wrapTextWithPunct/&gt;&lt;w:u??????????????€?€?&gt;&lt;w:sna:u??oGridInCell/&gt;&lt;w:wrapTextWithPunct/&gt;&lt;w:u€?€?????€r w:n???€????€????€????€????€??ables/&gt;&lt;w:snapToGridInCelltWithPunct/&gt;&lt;w:u??idthPunct/&gt;&lt;w:u?????????thPurapText???€???xtWithPunct/&gt;&lt;w:u??????????????????????w:u??hP??€??ables/&gt;&lt;w:snapToGridInCell/&gt;&lt;w:wrapTextWithPunct/&gt;&lt;w:u/&gt;&lt;w:wrapTextWithPunct/&gt;&lt;w:u?€?€?&gt;&lt;w:sna:u??oGridInCell/&gt;&lt;w:wrapTextWithPunct/&gt;&lt;w:u?????????€??????????+?????????unct/&gt;&lt;w:u?????????thPurapText???€???xtWithPunct/&gt;&lt;w:u????????????????????€????€?€????€??????€€????€????€????€????€????€??ables/&gt;&lt;w:snapToGridInCell/&gt;&lt;w:wrapTextWithPunc???????????????wPunct/&gt;&lt;w:u/&gt;&lt;w:wrapTextWithPunct/&gt;&lt;w:u?€?€?&gt;&lt;w:sna:u???????+?????????unct/&gt;&lt;w:u?????????thPurapText???€???xtWithPunct/&gt;&lt;w:u?oGridInCell/&gt;&lt;w:wrapTextWithPunct/&gt;&lt;w:u:u??hP??€??ables/&gt;&lt;w:snapToGridInCell/&gt;&lt;w:wrapTextWithPunct/&gt;&lt;w:ut/&gt;&lt;w:u??€?????????????€r w:n???€????€????€????€????€??ables/&gt;&lt;w:snapToGridInCell/&gt;&lt;w:wrapTextWithPunct/&gt;&lt;w:u??????thPurapText???€???xtWithPunct/&gt;&lt;w:u????*?????eu????€??|???u?€?€?&gt;&lt;w:sna:u??oGridInCell/&gt;&lt;w:wrapTextWithPunct/&gt;&lt;w:u????????????€.??????????????????????Punc???????????????w:u??hP??€??ables/&gt;&lt;w:snapToGridInCell/&gt;&lt;w:wrapTell/&gt;&lt;w:wrapTextWithPunct/&gt;&lt;w:u??????thPurapText???€???xtWithPunct/&gt;&lt;w:uxtWithPunct/&gt;&lt;w:u??????????????????????????????????????????Punct/&gt;&lt;w:u????€*?????eu????€??|???u?€?€?&gt;&lt;w:sna:u??oGridInCell/&gt;&lt;w:wrapTextWithPunct/&gt;&lt;w:u???????????????????€???&gt;&lt;w:wrapTell/&gt;&lt;w:wrapTextWithPunct/&gt;&lt;w:u??????thPurapText???€???xtWithPunct/&gt;&lt;w:u????i????TextWithPunct/&gt;&lt;w:u??€?????????????€r w:n???€????€????€????€????€??ables/&gt;&lt;w?????????????????????Punc???????????????w:u??hP?????????Punct/&gt;&lt;w:u????€*????????????€???&gt;&lt;w:wrapTell/&gt;&lt;w:wrapTextWithPunct/&gt;&lt;w:u??????thPurapText???€???xtWithPunct/&gt;&lt;w:u?eu????€??|???u?€?€?&gt;&lt;w:sna:u??oGridInCell/&gt;&lt;w:wrapTextWithPunct/&gt;&lt;w:u?€??ables/&gt;&lt;w:snapToGridInCell/&gt;&lt;w:wrapTextWithPunct/&gt;&lt;w:u:snapToGridInCell/&gt;&lt;w:wrapTextWithPunct/&gt;&lt;w:u????????€????€?€????€??????€€????€????:u??????thPurapText???€???xtWithPunct/&gt;&lt;w:u€????€????€????€??ables/&gt;&lt;w:snapToGridInCell/&gt;&lt;w:wrapTextWithPunct/&gt;&lt;wa:u??oGridInCell/&gt;&lt;w:wrapTextWithPunct/&gt;&lt;w:u:u??????????????????????????????????w:u??hP??€??ables/&gt;&lt;w:snapToGridInCell/&gt;&lt;w:wrapTextWit???€????:u??????thPurapText???€???xtWithPunct/&gt;&lt;w:uhPunct/&gt;&lt;w:u?€??€€?€??????????????????????€r w:n???€????€????€????€????€??ables/&gt;&lt;pToGridInCell/&gt;&lt;w:wrapTextWithPunct/&gt;&lt;wa:u??oGridInCell/&gt;&lt;w:wrapTextWithPunct/&gt;&lt;w:uw:snapToGridInCell/&gt;&lt;w:wrapTextWithPunct/&gt;&lt;????:u??????thPurapText???€???xtWithPunct/&gt;&lt;w:uw:u???€?€?€????€?€?€????????€?€?€?€?????????€?€?€???????????????????????????w:u??hP??€??ables/&gt;&lt;w:snapToGridInCell/&gt;&lt;w:wrapTextWithPunct/&gt;&lt;w:u??€?:wrapTextWithPunct/&gt;&lt;wa:u??oGridInCell/&gt;&lt;wwrapTextWithPunct/&gt;&lt;????:u??????thPurapText???€???xtWithPunct/&gt;&lt;w:u:wrapTextWithPunct/&gt;&lt;w:u€?€?????€?€?€?€????????€?€?€?€?????????????€????€?€????€??????€€????€????€????€????€????€???????????????????????€r w:n???€????€????€?thPunct/&gt;&lt;wa:u??oGridInCell/&gt;&lt;wwrapTextWithPunct/&gt;&lt;????:u??????thPurapText???€???xtWithPunct/&gt;&lt;w:u???€€????€?€??oGridInCell/&gt;&lt;w:wrapTextWithPunct/&gt;&lt;w:u??€?:wrapTextWithPunct/&gt;&lt;wa:u??oGridInCell/&gt;&lt;w:wrapTextWithPunct/&gt;&lt;w:u???????€?€?€???????????????????????????w:u??hP??€??ables/&gt;&lt;w:snapToGridInCell/&gt;nct/&gt;&lt;????:u??????thPurapText???€???xtWithPunct/&gt;&lt;w:u&lt;w:wrapTextWithPunct/&gt;&lt;w:u??ables/&gt;&lt;w:snapToGridInCell/&gt;&lt;w:wrapTextWithPunct/&gt;&lt;w:u?ables/&gt;&lt;w:snapToGridInCell/&gt;&lt;w:wrapTextWithPunct/&gt;&lt;w:?oGridInCell/&gt;&lt;w:wrapTextWithPunct/&gt;&lt;w:uu???$??€?€?€?€??€???????????????????????????thPurapText???€???xtWithPunct/&gt;&lt;w:u??€?€?€?????????€?€?€????????€?€?€????:u??hP??€??ables/&gt;&lt;w:snapToGridInCell/&gt;&lt;w:wrapTextWithPunct/&gt;&lt;w:u???€?€?€????????€?€?€?€??w:snapToGridInCell/&gt;&lt;w:wrapTextWithPunct/&gt;&lt;w:?oGridInCell/&gt;&lt;w:wrapTextWithPunc??????????????thPurapText???€???xtWithPunct/&gt;&lt;w:ut/&gt;&lt;w:u???€???????€r w:n???€????€????€????€????€??ables/&gt;&lt;w:snapToGridInCell/&gt;&lt;w:wrapTextWithPunct/&gt;&lt;w:u??€?€?????????€?€?€?????????€?€???????????€????€?€?€????????€?€?€????:uGridInCell/&gt;&lt;w:wrapTextWithPunc??????????????thPurapText???€???xtWithPunct/&gt;&lt;w:u??hP?napToGridInCell/&gt;&lt;w:wrapTextWithPunct/&gt;&lt;w:?oGridInCell/&gt;&lt;w:wrapTextWithPunct/&gt;&lt;w:u?€??ables/&gt;&lt;w:snapToGridInCell/&gt;&lt;w:wrapTextWithPunct/&gt;&lt;w:u????€??????€€????€????€????€????€????€??ables/&gt;&lt;w:snapToGridInCell/&gt;&lt;w:wrapthPurapText???€???xtWithPunct/&gt;&lt;w:uTextWithPunct/&gt;&lt;w:u??????????€?€?€?????€?€??€r w:n???€????€??rapTextWithPunct/&gt;&lt;w:?oGridInCell/&gt;&lt;w:wrapTextWithPunct/&gt;&lt;w:u??€€????€????€??ables/&gt;&lt;w:snapToGridInCell/&gt;&lt;w:wr?€????:u??hP??€??ables/&gt;&lt;w:snapToGridell/&gt;&lt;w:wrapthPurapText???€???xtWithPunct/&gt;&lt;w:uInCell/&gt;&lt;w:wrapTextWithPunct/&gt;&lt;w:uapTextWithPunct/&gt;&lt;w:u€?€???????€?€?€?€?????€?€?€?€?????€?€?€?€?????????€?€?€?TextWithPunct/&gt;&lt;w:?oGridInCell/&gt;&lt;w:wrapTextWithPunct/&gt;&lt;w:u????????€?€?€??????????€?€&lt;w:snapToGridell/&gt;&lt;w:wrapthPurapText???€???xtWithPunct/&gt;&lt;w:u?€?????€?€?€?€?????????€?€?€???????????????????€????s/&gt;&lt;w:snapToGridInCell/&gt;&lt;w:wr?€????:u??hP??€??ables/&gt;&lt;w:snapToGridInCell/&gt;&lt;w:wrapTextWithPunct/&gt;&lt;w:u??€??????????€?€?€?TextWithPunct/&gt;&lt;w:?oGr?€&lt;w:snapToGridell/&gt;&lt;w:wrapthPurapText???€???xtWithPunct/&gt;&lt;w:uidInCell/&gt;&lt;w:wrapTextWithPunct/&gt;&lt;w:u??€€????????????€?€?€?????€?€??€r w:n???€????€????€????€????€??ables/&gt;&lt;w:snapToGridInCell/&gt;&lt;w:wrapTextWithPunct/&gt;&lt;w:u€??€€????€????€????€????€????€??able?oGr?€&lt;w:snapToGridell/&gt;&lt;w:wrapthPurapText???€???xtWithPunct/&gt;&lt;w:us/&gt;&lt;w:snapToGridInCell/&gt;&lt;w:w€?????????€?€?€?TextWithPunct/&gt;&lt;w:?oGridInCell/&gt;&lt;w:wrapTextWithPunct/&gt;&lt;w:u:u??hP??€??ables/&gt;&lt;w:snapToGridInCell/&gt;&lt;w:wrapTextWithPunct/&gt;&lt;w:urapTextWithPunct/&gt;&lt;w:u?????????????????€?€?€?€????rapthPurapText???€???xtWithPunct/&gt;&lt;w:u?€?€?€?€?????h????????????????????????+????????????€?€??€r w:n?&lt;w:w€?????????€?€?€?TextWithPunct/&gt;&lt;w:?oGridInCell/&gt;&lt;w:wrapTextWithPunct/&gt;&lt;w:u??€????€????€????€????€??ables/&gt;&lt;withPunct/&gt;&lt;w:u?????????????????€?€?€?€????rapthPurapText???€???xtWithPunct/&gt;&lt;w:u:snapToGridInCel:snapToGridInCell/&gt;&lt;w:w€????:u??hP??€??ables/&gt;&lt;w:snapToGridInCell/&gt;&lt;w:wrapTextWithPunct/&gt;&lt;w:ul/&gt;&lt;w:wrapTextWithPunct/&gt;&lt;w:u???????????+???????????€?????WithPunct/&gt;&lt;w:?oGridInCell/&gt;&lt;w:wrapTextWithPunct/&gt;&lt;w:thPurapText???€???xtWithPunct/&gt;&lt;w:uu?????+???????????€?????????€???????????????????€????€?€????€??????€€????€????€????€????€????pToGridInCel:snapToGridInCell/&gt;&lt;w:w€????:u??hP??€??ables/&gt;&lt;w:snapToGridInCell/Punct/&gt;&lt;w:?oGridInCell/&gt;&lt;w:wrapTextWithPunct/&gt;&lt;w:thPurapText???€???xtWithPunct/&gt;&lt;w:u&gt;u???????????+???????????€?????WithPunct/&gt;&lt;w:?oGridInCell/&gt;&lt;w:wrapTextWithPunct/&gt;&lt;w:u&lt;w:wrapTextWithPunct/&gt;&lt;w:u€??ables/&gt;&lt;w:snapToGridInCel??+????????????€?€??€r w:n???€????€????€????€????€?ell/&gt;&lt;w:wrapTextWithPunct/&gt;&lt;w:thPurapText???€???xtWithPunct/&gt;&lt;w:u?ables/&gt;&lt;w:snapToGridInCell/&gt;&lt;w:wrapTextWithPunct/&gt;&lt;w:ul/&gt;&lt;w:wrapTextWithPunct/&gt;&lt;w:u??????????????thPunct/&gt;&lt;w:?oGridInCell/&gt;&lt;w:wrapTextWithPunct/&gt;&lt;w:u??????????+??:u??hP??€??ables/&gt;&lt;w:snapToGridInCell/&gt;&lt;w:wrapTextWithPunct/urapText???€???xtWithPunct/&gt;&lt;w:u&gt;&lt;w:u?????????€??????????+???????????€??????????+???????????€??????????+???????????€???l/&gt;&lt;w:wrapTextWithPunct/&gt;&lt;w:u??????????????thPunct/&gt;&lt;w:?oGridInCell/&gt;&lt;w:wrap:u??hP??€??ables/&gt;&lt;w:snapToGridInCell/&gt;&lt;w:wrapTextWithPunct/urapText???€???xtWithPunct/&gt;&lt;w:uTextWithPunct/&gt;&lt;w:u??????InCel??+????????????€?€??€r w:n???€????€????€????€?:wrapTextWithPunct/&gt;&lt;w:u????????????????????????+??:u??hP??€??ables/&gt;&lt;w:snapToGridInCell/&gt;&lt;w:wrapTextWithPunctapToGridInCell/&gt;&lt;w:wrapTextWithPunct/urapText???€???xtWithPunct/&gt;&lt;w:u/&gt;&lt;w:u???€€??abt/&gt;&lt;w:u??????????????thPunct/&gt;&lt;w:?oGridInCell/&gt;&lt;w:wrapTextWithPunct/&gt;&lt;w:ules/&gt;&lt;w:snapToGridInCell/&gt;&lt;w:wrapTextWithPunct/&gt;&lt;w:u?+???????????€????€???????????????????€????€?€????€??dInCell/&gt;&lt;w:wrapTextWithPunct/urapText???€???xtWithPunct/&gt;&lt;w:u????€€????€????€????€????€????€??ables/&gt;&lt;w:snapToGridInCell/&gt;&lt;w:wrap?????+?abt/&gt;&lt;w:u??????????????thPunct/&gt;&lt;w:?oGridInCell/&gt;&lt;w:wrapTextWithPunct/&gt;&lt;w:u??u??hP??€??ables/&gt;&lt;w:snapToGridInCell/&gt;&lt;w:wrapTextWithwrapTextWithPunct/urapText???€???xtWithPunct/&gt;&lt;w:uPunct/&gt;&lt;w:uTextWithPunct/&gt;&lt;w:u?????????+???????????€??€?€??€r w:n???€????€????€????€????€??ables/&gt;&lt;w:snapToGridInCell/&gt;&lt;w:wrapTextWithPunct/&gt;&lt;w:u???thPunct/&gt;&lt;w:?oGridInCell/&gt;&lt;w:wrapTextWithPunct/&gt;&lt;w:u????hwrapTextWithPunct/urapText???€???xtWithPunct/&gt;&lt;w:u???+???????????€??????????+??????l/&gt;&lt;w:wrap?????+??:u??hP??€??ables/&gt;&lt;w:snapToGridInCell/&gt;&lt;w:wrapTextWithPunct/&gt;&lt;w:u?????€??????????+???????????€??????????+?????idInCelCell/&gt;&lt;w:wrapTextWithPunct/&gt;&lt;w:u????hwrapTextWithPunct/urapText???€???xtWithPunct/&gt;&lt;w:ul/&gt;&lt;w:wrapTextWithPunct/&gt;&lt;w:u???thPunct/&gt;&lt;w:?oGridInCell/&gt;&lt;w:wrapTextWithPunct/&gt;&lt;w:u??????€??????????+????????€???????????????????€??ct/&gt;&lt;w:u?????????+???????????€??€?€??€r w:n???€??extWithPunct/&gt;&lt;w:u????hwrapTextWithPunct/urapText???€???xtWithPunct/&gt;&lt;w:u+???????????€??????????+??????l/&gt;&lt;w:wrap?????+??:u€??????????+?????idInCell/&gt;&lt;w:wrapTextWithPunct/&gt;&lt;w:u???thPunct/&gt;&lt;w:?oGridInCell/&gt;&lt;w:wrapTextWithPunct/&gt;&lt;w:u??hP??€??ables/&gt;&lt;w:snapToGridInCell/&gt;&gt;&lt;w:u????hwrapTextWithPunct/urapText???€???xtWithPunct/&gt;&lt;w:u&lt;w:wrapTextWithPunct/&gt;&lt;w:u???€€????€????€????€??ables/&gt;&lt;w:snapToGridInCell/&gt;&lt;w:wrapTextWithPunct/&gt;&lt;w:u????€????€??????€€????€????€????€????€????€??ables/&gt;&lt;w:snapTo???thPunct/&gt;&lt;w:?oGridInCell/&gt;&lt;w:wrapTe???hwrapTextWithPunct/urapText???€???xtWithPunct/&gt;&lt;w:uxtWithPunct/&gt;&lt;w:uGridInCell/&gt;&lt;w:wrapTextWithPunct/&gt;&lt;w:u???????????????:u??hP??€??ables/&gt;&lt;w:snapToGridInCell/&gt;&lt;w:wrapTextWithPunct/&gt;&lt;w:u?*?????eu????€??|???????????????€.?????????????????€??€r w:wrapTe???hwrapTextWithPunct/urapText???€???xtWithPunct/&gt;&lt;w:uw:n???€????es/&gt;&lt;w:snapTo???thPunct/&gt;&lt;w:?oGridInCell/&gt;&lt;w:wrapTextWithPunct/&gt;&lt;w:u€€????€????€????€??ables/&gt;&lt;w:snapToGridInCell/&gt;&lt;w:wrapTextWithPunct/&gt;&lt;w:u?????????????????????????nct/&gt;&lt;w:u???????????apTe???hwrapTextWithPunct/urapText???€???xtWithPunct/&gt;&lt;w:u????:u??hP??€??ables/&gt;&lt;w:snapToGridInCell/&gt;&lt;w:wrapTextWithPunct/&gt;&lt;w:u??????:snapTo???thPunct/&gt;&lt;w:?oGridInCell/&gt;&lt;w:wrapTextWithPunct/&gt;&lt;w:u????????????????????????????????????€???????????????????????apTe???hwrapTextWithPunct/urapText???€???xtWithPunct/&gt;&lt;w:u???€????€?€????€??????€€????€????€????€????€????€??????????????€.?????????????&lt;w:u????&gt;&lt;w:snapToGridInCell/&gt;&lt;w:wrapTextWithPunct/&gt;&lt;w:u??????:snapTo???thPunct/&gt;&lt;w:?oGridInCell/&gt;&lt;w:??????????????????apTe???hwrapTextWithPunct/urapText???€???xtWithPunct/&gt;&lt;w:uwrapTextWithPunct/&gt;&lt;w:u?????????????????????nct/&gt;&lt;w:u???????????????:u??hP??€??ables/&gt;&lt;w:snapToGridInCell/&gt;&lt;w:wrapTextWithPunct/&gt;&lt;w:u????€??€r w:n???€????€????€????€????€??ables/&gt;&lt;w:snapToGri??????apTe???hwrapTextWithPunct/urapText???€???xtWithPunct/&gt;&lt;w:udInCell/&gt;&lt;w:wrapTextWit??:snapTo???thPunct/&gt;&lt;w:?oGridInCell/&gt;&lt;w:wrapTextWithPunct/&gt;&lt;w:uhPunct/&gt;&lt;w:uables/&gt;&lt;w:snapToGridInCell/&gt;&lt;w:wrapTextWithPunct/&gt;&lt;w:u??????????????????????????????€€??€€?€??????u??hP??€??apTextWithPunct/urapText???€???xtWithPunct/&gt;&lt;w:ubles/&gt;&lt;w:snapToGridInCell/&gt;&lt;w:wrapTextWithPunct/&gt;&lt;w:u????????????€?€?€?€???apTo???thPunct/&gt;&lt;w:?oGridInCell/&gt;&lt;w:wrapTextWithPunct/&gt;&lt;w:u????Z?€?€?€?€?????????€?€?€?????????€?€?€???????€??€r w:n???€??u??hP??€??apTextWithPunct/urapText???€???xtWithPunct/&gt;&lt;w:u????€????€????€????€??ables/&gt;&lt;w:snapToGridInCell/&gt;&lt;w:wrapTextWithPunct/&gt;&lt;w:u???€?€?€?€?????????€€??€€?€??????u??h????????????€?€?€?€???apTo???thPunct/&gt;&lt;w:?oGridInCell/&gt;&lt;w:wrapTextWithPunct/&gt;&lt;w:u€??u??hP??€??apTextWithPunct/urapText???€???xtWithPunct/&gt;&lt;w:uP??€??ables/&gt;&lt;w:snapToGridInCell/&gt;&lt;w:wrapTextWithPunct/&gt;&lt;w:u??????€?€?€?????€??????????????€????€?€????€??????€€????€????€????€????€????€??ables/&gt;&lt;w:snapToGridInCell/&gt;&lt;w:wrapTextWithPunct/&gt;&lt;ww:u€??u??hP??€??apTextWithPunct/urapText???€???xtWithPunct/&gt;&lt;w:u?€???apTo???thPunct/&gt;&lt;w:?oGridInCell/&gt;&lt;w:wrapTextWithPunct/&gt;&lt;w:u:u€?€?€???????€?€?€?€????€r w:n???€????€??????€€??€€?€??????u??hP??€??ables/&gt;&lt;w:snapToGridInCell/&gt;&lt;w:wrapTextWithPunct/&gt;&lt;w:u????€????€??hP??€??apTextWithPunct/urapText???€???xtWithPunct/&gt;&lt;w:u???€??ables/&gt;&lt;w:snapToGridInCell/&gt;&lt;w:wrapTextWithPunct/&gt;&lt;w:u?€?€o???thPunct/&gt;&lt;w:?oGridInCell/&gt;&lt;w:wrapTextWithPunct/&gt;&lt;w:u?€?€?????€?€?€?€?????????€?€?€?????????€?€?€??????????€?€?€?????€?€?€?€??????€??hP??€??apTextWithPunct/urapText???€???xtWithPunct/&gt;&lt;w:u??????€?€?€?€??????????€??????€€??€€?€??????u??hP??€??ables/&gt;&lt;w:snapToGridInCell/&gt;&lt;w:wrapTextll/&gt;&lt;w:wrapTextWithPunct/&gt;&lt;w:u?€?€o???thPunct/&gt;&lt;w:?oGridInCell/&gt;&lt;w:wrapTextWithPunct/&gt;&lt;w:uWithPunct/&gt;&lt;w:u?????????apTextWithPunct/urapText???€???xtWithPunct/&gt;&lt;w:u?????????????€??????????€????€?€????€?:u€?€?€???????€?€?€?€????€r w:n???€????€????€????€????€??ables/&gt;&lt;w:snapToGridInCell/&gt;&lt;w:wrapTextWithPunct/&gt;&lt;w:u???€?extWithPunct/&gt;&lt;w:u?€?€o???w:uWithPunct/&gt;&lt;w:u?????????apTextWithPunct/urapText???€???xtWithPunct/&gt;&lt;w:uthPunct/&gt;&lt;w:?oGridInCell/&gt;&lt;w:wrapTextWithPunct/&gt;&lt;w:u?€€????€???????€€??€€?€??????u??hP??€??ables/&gt;&lt;w:snapToGridInCell/&gt;&lt;w:wrapTextWithPunct/&gt;&lt;w:u???€????€????€????€??ables/&gt;&lt;w:snapToGridInCell/&gt;&lt;w:wrapTextWithPunct/thPunct/urapText???€???xtWithPunct/&gt;&lt;w:u&gt;&lt;w:u€?€??????€?€?€?????h??????u?€?€o???thPunct/&gt;&lt;w:?oGridInCell/&gt;&lt;w:wrapTextWithPunct/&gt;&lt;w:u??????????????????+???????????€??????????+?????€?€????€r w:n???€????€?????ables/&gt;&lt;w:snapToGridInCell/&gt;&lt;w:wrapTextWithPunct/thPunct/urapText???€???xtWithPunct/&gt;&lt;w:u??€€??€€?€??????u??hP??€??ables/&gt;&lt;w:snapToGridInCell/&gt;&lt;w:wrapTextWithPunct/&gt;&lt;w:u€????€????€???€?€??????€?€?€?????h??????u?€?€o???thPunct/&gt;&lt;w:?oGridInCell/&gt;&lt;w:wrapTextWithPunct/&gt;&lt;w:u?€€????€??ables/&gt;&lt;apTextWithPunct/thPunct/urapText???€???xtWithPunct/&gt;&lt;w:uw:snapToGridInCell/&gt;&lt;w:wrapTextWithPunct/&gt;&lt;w:u??????€??????????+???????????€??????????+???????????€??????????????€?€??????????€??????€????€???????€???€?€?????wrapTextWithPunct/&gt;&lt;w:u?€€????€??ables/&gt;&lt;apTextWithPunct/thPunct/urapText???€???xtWithPunct/&gt;&lt;w:u?€?€?€?????h??????u?€?€o???thPunct/&gt;&lt;w:?oGridInCell/&gt;&lt;w:wrapTextWithPunct/&gt;&lt;w:u??€€??€€?€??????u??hP??€??ables/&gt;&lt;w:snapToGridInCell/&gt;&lt;w:wrapTextWithPunct/&gt;&lt;w:u??€????€??????€€????€????€????€????es/&gt;&lt;apTextWithPunct/thPunct/urapText???€???xtWithPunct/&gt;&lt;w:u€€????€??ables/&gt;&lt;w:snapToGr??????????+?????€?€????€r w:n???€????€??€?????h??????u?€?€o???thPunct/&gt;&lt;w:?oGridInCell/&gt;&lt;w:wrapTextWithPunct/&gt;&lt;w:u???€€????€????€??ables/&gt;&lt;w:snapToGridInCell/&gt;&lt;w:wra??es/&gt;&lt;apTextWithPunct/thPunct/urapText???€???xtWithPunct/&gt;&lt;w:upTextWithPunct/&gt;&lt;w:uidInCell/&gt;&lt;€€?€??????u??hP??€??ables/&gt;&lt;w:snapToGridInCell/&gt;&lt;w:wrapTextWithPunct/&gt;&lt;w:uw:wrapTextWithPunct/&gt;&lt;w:u????+???????????€??????????ct/&gt;&lt;w:?oGridInCell/&gt;&lt;w:wrapTextWithPunct/&gt;&lt;w:u????????ct/thPunct/urapText???€???xtWithPunct/&gt;&lt;w:u???????????????+???????????€??????????+???????????€??????????+???????????€?????????&gt;&lt;w:wrapTextWithPunct/&gt;&lt;w:uidInCell/&gt;&lt;€€?€??????u??hP??€??ables/&gt;&lt;wwrapTextWithPuncGridInCell/&gt;&lt;w:wrapTextWithPunct/&gt;&lt;w:u????????ct/thPunct/urapText???€???xtWithPunct/&gt;&lt;w:ut/&gt;&lt;w:u????+???????????€??????????ct/&gt;&lt;w:?oGridInCell/&gt;&lt;w:wrapTextWithPunct/&gt;&lt;w:u:snapToGridInCell/&gt;&lt;w:wrapTextWithPunct/&gt;&lt;w:u??????????€????€r w:n???€????€????€????€????€??ables/&gt;&lt;w:snapToGridInCct/&gt;&lt;w:u????????ct/thPunct/urapText???€???xtWithPunct/&gt;&lt;w:uell/&gt;&lt;w:wrapTextWithPunct/&gt;&lt;w:u???????+????????????????????€?€????????+???????????€??????????ct/&gt;&lt;w:?oGridInCell/&gt;&lt;w:wrapTextWithPunct/&gt;&lt;w:u??€????€?€????€??????€€???&lt;w:uidInCell/&gt;&lt;w:snapToGridInCct/&gt;&lt;w:u????????ct/thPunct/urapText???€???xtWithPunct/&gt;&lt;w:u&gt;&lt;€€?€??????u??hP??€??ables/&gt;&lt;w:snapToGridInCell/&gt;&lt;w:wrapTextWithPunct/&gt;&lt;w:u?€????€????€????€????€??ables/&gt;&lt;w:snapToGridInCell/&gt;&lt;w:wrapTextWithPunct/&gt;&lt;w:u?€?????????????ct/&gt;&lt;w:?oGridInCell/&gt;&lt;w:wrapTextWithPunct/&gt;&lt;w/thPunct/urapText???€???xtWithPunct/&gt;&lt;w:u:u????+????????€????€r w:n???€????€????€????€????€??ables/&gt;&lt;w:snapToGridInCell/&gt;&lt;w:wrapTextWithPunct/&gt;&lt;w:u????hP??€??ables/&gt;&lt;w:snapToGridInCell/&gt;&lt;w:wrapTextWithPunct/&gt;&lt;w:u?????????????+???????:wrapTextWithPunct/&gt;&lt;w/thPunct/urapText???€???xtWithPunct/&gt;&lt;w:u?:u?€?????????????ct/&gt;&lt;w:?oGridInCell/&gt;&lt;w:wrapTextWithPunct/&gt;&lt;w:u???€??????????+???????????€??????????+???????????€??????????+??????&quot;/&gt;&lt;w:docVar w:name=&quot;EN.Libraries&quot; w:v??????????????+???????:wrapTextWithPunct/&gt;&lt;w/thPunct/urapText???€???xtWithPunct/&gt;&lt;w:u€????€?€????€???????oGridInCell/&gt;&lt;w:wrapTextWithPunct/&gt;&lt;w:u??????????????+????????:u?€?????????????ct/&gt;&lt;w:?oGridInCell/&gt;&lt;w:wrapTextWithPunct/&gt;&lt;w:u?hP??€??ables/&gt;&lt;w:snapToGridInCell/&gt;&lt;w:wrapTextWithPunctithPunct/&gt;&lt;w/thPunct/urapText???€???xtWithPunct/&gt;&lt;w:u/&gt;&lt;w:u????????????????€r w:n???€????€????€????€????€??ables/&gt;&lt;w:snapToGridInCell/&gt;&lt;w:wrapTextWithPunct/&gt;&lt;w:u?€€????€????€????€????€????€??€?????????????ct/&gt;&lt;w:?oGridInCell/&gt;&lt;w:wrapTextWwrapTextWithPunctithPunct/&gt;&lt;w/thPunct/urapText???€???xtWithPunct/&gt;&lt;w:uithPunct/&gt;&lt;w:uables/&gt;&lt;w:snapToGridInCell/&gt;&lt;w:wrapTextWithPunct/&gt;&lt;w:ual=&quot;23t3????€??ables/&gt;&lt;w:snapToGridInCell/&gt;&lt;w:wrapTextWithPunct/&gt;&lt;w:u???????????????n????????????????????????????€?????????????thPunctithPunct/&gt;&lt;w/thPunct/urapText???€???xtWithPunct/&gt;&lt;w:u??????????€??€?????????????ct/&gt;&lt;w:?oGridInCell/&gt;&lt;w:wrapTextWithPunct/&gt;&lt;w:u?????€????€r w:n???€????€????€????€????€??ables/&gt;&lt;w:snapToGridInCell/&gt;&lt;w:wrapTextWithPunct/&gt;&lt;w:u?:wrapTextWithPunct/&gt;&lt;w:ual=&quot;23t3thPunct/&gt;&lt;w/thPunct/urapText???€???xtWithPunct/&gt;&lt;w:u????€??ables/&gt;&lt;w:snapToGridInCell/&gt;&lt;w:wrapTextWithPunct/&gt;&lt;w:u??????????????????ct/&gt;&lt;w:?oGridInCell/&gt;&lt;w:wrapTextWithPunct/&gt;&lt;w:u????????????€????????????????????????N.Libraries&quot; w:v????€????€?€&lt;w:ual=&quot;23t3thPunct/&gt;&lt;w/thPunct/urapText???€???xtWithPunct/&gt;&lt;w:u????€??????€€????€????€????€????€????€??ables/&gt;&lt;w:snapToGridInCell/&gt;&lt;w:wrapTextWit?€rapTextWithPunct/&gt;&lt;w:ual=&quot;23t3?unct/&gt;&lt;w:u??????????????????ct/&gt;&lt;w:?oGridInCell/&gt;&lt;w:wrapTextWithPunct/&gt;&lt;w:u???€??ables/&gt;&lt;wPunct/&gt;&lt;w/thPunct/urapText???€???xtWithPunct/&gt;&lt;w:u:snapToGridInCell/&gt;&lt;w:wrapTextWithPunct/&gt;&lt;w:u????€r w:n???€????€????€????€????€??ables/&gt;&lt;w:snapToGridInCell/&gt;&lt;w:wrapTextWithPunct/&gt;&lt;w:uhPunct/&gt;&lt;w:u???????????????????????????€?€?€?€????????????€??ables/&gt;&lt;wPunct/&gt;&lt;w/thPunct/urapText???€???xtWithPunct/&gt;&lt;w:u?ct/&gt;&lt;w:?oGridInCell/&gt;&lt;w:wrapTextWithPunct/&gt;&lt;w:u????????€?€?€?????€?€?€?€?????????€?thPunct/&gt;&lt;w:ual=&quot;23t3????€??ables/&gt;&lt;w:snapToGridInCell/&gt;&lt;w:wrapTextWithPunct/&gt;&lt;w:u€?€???????€?€?€?€?????€?€?€?€?????s/&gt;&lt;wPunct/&gt;&lt;w/thPunct/urapText???€???xtWithPunct/&gt;&lt;w:u???€?€?€?€?????????€?€?€??????????????€?€?€?€????????????ct/&gt;&lt;w:?oGridInCell/&gt;&lt;w:wrapTextWithPunct/&gt;&lt;w:u????€&gt;&lt;w:wrapTextWit?€????€r w:n???€????€????€????€????€??ables/&gt;&lt;w:snapToGridInC???€?€?€?€?????s/&gt;&lt;wPunct/&gt;&lt;w/thPunct/urapText???€???xtWithPunct/&gt;&lt;w:uell/&gt;&lt;w:wrapTextWithPunct/&gt;&lt;w:u?€?€?€?t/&gt;&lt;w:ual=&quot;23t3????€??ables/&gt;&lt;w:snapToGridInCell/&gt;&lt;w:wrapTextWithPunct/&gt;&lt;w:u?&quot; w:v????€????€?&lt;w:?oGridInCell/&gt;&lt;w:wrapTextWithPunct/&gt;&lt;w:u€????€??????€€????€????€????€????€???&gt;&lt;w/thPunct/urapText???€???xtWithPunct/&gt;&lt;w:u?€??ables/&gt;&lt;w:snapToGridInCell/&gt;&lt;w:wrapTextWithPunct/&gt;&lt;w:u???€?€?€?€????????€?€?€?€??????€?€?€?????€?€?€?€??????:n???€?€?€?€?t/&gt;&lt;w:ual=&quot;23t3??tWithPunct/&gt;&lt;w:u?&quot; w:v????€????€?&lt;w:?oGridInCell/&gt;&lt;w:wrapT??€????€???&gt;&lt;w/thPunct/urapText???€???xtWithPunct/&gt;&lt;w:uextWithPunct/&gt;&lt;w:u??€??ables/&gt;&lt;w:snapToGridInCell/&gt;&lt;w:wrapTextWithPunct/&gt;&lt;w:u???€€????€????€????€??ables/&gt;&lt;w:snapToGridInCell/&gt;&lt;w:wrapTextWithPunct/&gt;&lt;w:u???€?€?€??€??€?€?€?€?????€?€?€?€???????€?€?€?????€????€???&gt;&lt;w/thPunct/urapText???€???xtWithPunct/&gt;&lt;w:u??€?€?€?€???&quot; w:v????€????€?&lt;w:?oGridInCell/&gt;&lt;w:wrapTextWithPunct/&gt;&lt;w:u???????€?€?€?????????€?€?€??????€?v€?€?€?€?t/&gt;&lt;w:ual=&quot;23t3????€??ables/&gt;&lt;w:snapToGridInCell/&gt;&lt;w:wrapTextWithPunct/&gt;&lt;w:u????€????€??€????€???&gt;&lt;w/thPunct/urapText???€???xtWithPunct/&gt;&lt;w:u?€????€??????€€????€????€????€????€????€??a??€?€?€???????€?€?€?€???&quot; w:v????€????€?&lt;w:?oGridInCell/&gt;&lt;w:wrapTextWithPunct/&gt;&lt;w:u?????€?€?€?€??????:n???€????€????€????€???rapTextWithPunct/&gt;&lt;w:u????€????€??€????€???&gt;&lt;w/thPunct/urapText???€???xtWithPunct/&gt;&lt;w:u?€€??ables/&gt;&lt;w:snapToGridInCell/&gt;&lt;w:wrapTextWithPunct/&gt;&lt;w:ubles/&gt;&lt;w:snapToGri?t/&gt;&lt;w:ual=&quot;23t3????€??ables/&gt;&lt;w:snapToGridInCell/&gt;&lt;w:wrapTextWithPunct/&gt;&lt;w:udInCell/&gt;&lt;w:wrapTextWiGridInCell/&gt;&lt;w:wrapTextWithPunct/&gt;&lt;w:uthPunct/&gt;&lt;w:u€?€??€???????WithPunct/&gt;&lt;w:u??€?€??????€?€?€?????€?€?€?€?????????€?€?€?????????€?€?€?€??€??€?€?€?€????€?€?€????????€?€?€?€?????€?€?€?€?:n???€????&gt;&lt;w:snapToGri?t/&gt;&lt;w:uall/&gt;&lt;w:wrapTextWithPunct/&gt;&lt;w:udInCeWiGridInCell/&gt;&lt;w:wrapTextWithPunct/&gt;&lt;w:uthPunct/&gt;&lt;w:u€?€??€???????WithPunct/&gt;&lt;w:ull/&gt;&lt;w:wrapTextWiGridInCell/&gt;&lt;w:wrapTextWithPunct/&gt;&lt;w:ul=&quot;23t3????€??ables/&gt;&lt;w:snapToGridInCell/&gt;&lt;w:wrapTextWithPunct/&gt;&lt;w:u€€????€????€????€??ables/&gt;&lt;w:snapToGridInCell/&gt;&lt;w:wrapTextWithPunct/&gt;&lt;w:u?????????€?€?€?????????ct/&gt;&lt;w:u€?€??€???????WithPunct/&gt;&lt;w:u??€?€??????€????€?€????€??????€€?nCell/&gt;&lt;w:wrapTextWiGridInCell/&gt;&lt;w:wrapTextWithPunct/&gt;&lt;w:u???€€????€????€????€????€??ables/&gt;&lt;w:snapToGridInCel/&gt;&lt;w:ual=&quot;23t3????€??ables/&gt;&lt;w:snapToGridInCell/&gt;&lt;w:wrapTextWithPu€?????????ct/&gt;&lt;w:u€?€??€???????WithPunct/&gt;&lt;w:unct/&gt;&lt;w:ul/&gt;&lt;w:wrapTextWithPunct/&gt;&lt;w:u?????€?€?€?????????€?€?€?????????€?€?:n???€?ll/&gt;&lt;w:wrapTextWiGridInCell/&gt;&lt;w:wrapTextWithPunct/&gt;&lt;w:u???€€????€????€????€??ables/&gt;&lt;w:snapToGridInCell/&gt;&lt;w:wrapTextWithPunct/u€?????????ct/&gt;&lt;w:u€?€??€???????WithPunct/&gt;&lt;w:u&gt;&lt;w:u??€?€?€?????????€?€?€????????????&gt;&lt;w:ual=&quot;23t3????€??ables/&gt;&lt;w:snapToGridInCell/&gt;&lt;w:wrapTextWithPunct/&gt;&lt;w:u???????????????€?ll/&gt;&lt;w:wrapTextWiGridInCell/&gt;&lt;w:wrapTextWithPunct/&gt;&lt;w:u???????????????ithPunct/u€?????????ct/&gt;&lt;w:u€?€??€???????WithPunct/&gt;&lt;w:u???€????€?€?€?????????€?€?€?????????€?€?€?????????€?€?€??????€????€?€????€??????€€?€?€?????????€?€?€?????????€?€?:n???w:u??€?€?€??????dInCell/&gt;&lt;w:wrapTextWithPu:wrapTextWithPunct/&gt;&lt;w:u???????????????ithPunct/u€?????????ct/&gt;&lt;w:u€?€??€???????WithPunct/&gt;&lt;w:unct/&gt;&lt;w:u???????????????€?ll/&gt;&lt;w:wrapTextWiGridInCell/&gt;&lt;w:wrapTextWithPunct/&gt;&lt;w:u???€?€?€????????????&gt;&lt;w:ual=&quot;23t3????€??ables/&gt;&lt;w:snapToGridInCell/&gt;&lt;w:wrapTextWithPunct/&gt;&lt;w:u€€????€????€????€????€??ableunct/u€?????????ct/&gt;&lt;w:u€?€??€???????WithPunct/&gt;&lt;w:us/&gt;&lt;w:snapToGridInCell/&gt;&lt;w:wrapTextWithPunct/&gt;&lt;w:u???€€????€????€????€????€?€?ll/&gt;&lt;w:wrapTextWiGridInCell/&gt;&lt;w:wrapTextWithPunct/&gt;&lt;w:u?ables/&gt;&lt;w:snapToGridInCell/&gt;&lt;w:wrapTextWithPunct/&gt;&lt;w:u€?€?€????????€?€?€?€???????????ct/&gt;&lt;w:u€?€??€???????WithPunct/&gt;&lt;w:u€?€?€?€?????€??ables/&gt;&lt;w:snapToGridInCell/&gt;&lt;w:wrapTextWithPunct/&gt;&lt;w:u????€?€?€?€?????????€?€?€????????€?€?€???????€?€?ll/&gt;&lt;w:wrapTextWiGridInCell/&gt;&lt;w:wrapTextWithPunct/&gt;&lt;w:u€?€?€?€?????€?:n???€????????€?€?€?€???????????ct/&gt;&lt;w:u€?€??€???????WithPunct/&gt;&lt;w:u€€????€????€????€??ables/&gt;&lt;w:snapToGridInCell/&gt;&lt;w:wrapTextWithPunct/&gt;&lt;w:u€?€?€?€??????€?€?€?€?????????????€?€?€?€???????€?€?€?€?????€??ables/&gt;&lt;w:snapToGridInCell/?€?€???????€?€?ll/&gt;&lt;w:wrapTe??€????????€?€?€?€???????????ct/&gt;&lt;w:u€?€??€???????WithPunct/&gt;&lt;w:uxtWiGridInCell/&gt;&lt;w:wrapTextWithPunct/&gt;&lt;w:u&gt;&lt;w:wrapTextWithPunct/&gt;&lt;w:u??????????P????????????€?€??????€????€?€????€??????€€????€????€????€????€????€??ables/&gt;&lt;w:snapToGridInCell/&gt;&lt;w:wrapTextWith€????????€?€?€?€???????????ct/&gt;&lt;w:u€?€??€???????WithPunct/&gt;&lt;w:uPunct/&gt;&lt;w:u?????€?:n???€????€?Cell/?€?€???????€?€?ll/&gt;&lt;w:wrapTextWiGridInCell/&gt;&lt;w:wrapTextWithPunct/&gt;&lt;w:u???€€????€????€?????€?€?€?€???????€?€?€?€?????€??ables/&gt;&lt;w:snapToGridInCell/&gt;&lt;w:wrapTextWithPun?€?€?€?€???????????ct/&gt;&lt;w:u€?€??€???????WithPunct/&gt;&lt;w:uct/&gt;&lt;w:u??ables/&gt;&lt;w:snapToGridInCell/&gt;&lt;w:wrapTextWithPunct/&gt;&lt;w:u?????????????????????????????????????€?€?ll/&gt;&lt;w:wrapTextWiGridInCell/&gt;&lt;w:wrapTextWithPunct/&gt;&lt;w:u??????????????€?????€???€????€?xtWithPun?€?€?€?€???????????ct/&gt;&lt;w:u€?€??€???????WithPunct/&gt;&lt;w:u??€???€?3????????3??????????????????,?????€????€?????€?€?€?€???????€?€?€?€?????€??ables/&gt;&lt;w:snapToGridInCell/&gt;&lt;w:wrapTextWithPunct/&gt;&lt;w:???????????????????????????????????????€?????€???€????€?xtWithPun?€?€?€?€???????????ct/&gt;&lt;w:u€?€??€???????WithPunct/&gt;&lt;w:u€?€?ll/&gt;&lt;w:wrapTextWiGridInCell/&gt;&lt;w:wrapTextWithPunct/&gt;&lt;w:uu?????????????????????????????Cell/&gt;&lt;w:wrapTextWithPunct/&gt;&lt;w:u?????€?:n???€????€????€????€????€??ables/&gt;&lt;w:snapToGridInCell/&gt;&lt;w:wrapTextWithPu€?€?€?€???????????ct/&gt;&lt;w:u€?€??€???????WithPunct/&gt;&lt;w:unct/&gt;&lt;w:u?????????€?€??????€????€?€???????????????????€?€?ll/&gt;&lt;w:wrapTextWiGridInCell/&gt;&lt;w:wrapTextWithPunct/&gt;&lt;w:u€??????€?€?€?€?????€??ables/&gt;&lt;w:snapToGridInCell/&gt;&lt;w:wrapTextWithPunct/&gt;&lt;w:u€??????€€?Pu€?€?€?€???????????ct/&gt;&lt;w:u€?€??€???????WithPunct/&gt;&lt;w:u???€€????€????€????€????€??ables/&gt;&lt;w:snapToGridInCell/&gt;&lt;w:wrapTextWithPunct/&gt;&lt;w:u??????,?????????????3?????????€?€?ll/&gt;&lt;w:wrapTextWiGridInCell/&gt;&lt;w:wrapTextWithPunct/&gt;&lt;w:u???????????????????€??????€€?Pu€?€?€?€???????????ct/&gt;&lt;w:u€?€??€???????WithPunct/&gt;&lt;w:uu?????€?:n???€????€????€????€????€????€?€??????????€?€?€?€?????€??ables/&gt;&lt;w:snapToGridInCell/&gt;&lt;w:wrapTextWithPunct/&gt;&lt;w:u??€€??ables/&gt;&lt;w:snapToGridInCell/&gt;&lt;w:wrapTextWith????????€?€?ll/&gt;&lt;w:wrapTextWi?Pu€?€?€?€???????????ct/&gt;&lt;w:u€?€??€???????WithPunct/&gt;&lt;w:uGridInCell/&gt;&lt;w:wrapTextWithPunct/&gt;&lt;w:uPunct/&gt;&lt;w:u??????????????????????????????????????????????????????????????????????????????????????????????????€????€?&lt;w:wrapTextWith????????€?€?ll/&gt;&lt;w:wrapTextWi?Pu€?€?€?€???????????ct/&gt;&lt;w:u€?€??€???????WithPunct/&gt;&lt;w:u???€????€?€??????????€u??€€??ables/&gt;&lt;w:snapToGridInCell/&gt;&lt;w:wrapTextWith????????€?€?ll/&gt;&lt;w:wrapTextWiGridInCell/&gt;&lt;w:wrapTextWithPunct/&gt;&lt;w:u?€?€?€?????€??ables/&gt;&lt;w:snapToGridInCell/&gt;&lt;w:wrapTextWithPunct/&gt;&lt;w:u??€?€???????ct/&gt;&lt;w:u€?€??€???????WithPunct/&gt;&lt;w:u???€????€?€????€??????€€????€??????3????????????????????????u?????€?:n???€????€????€????€????ll/&gt;&lt;w:wrapTextWith????????€?€?ll/&gt;&lt;w:wrapTextWiGridInCell/&gt;&lt;w:wrapTextWithPuncdInCell/&gt;&lt;w:wrapTextWithPunct/&gt;&lt;w:u??€?€???????ct/&gt;&lt;w:u€?€??€???????WithPunct/&gt;&lt;w:ut/&gt;&lt;w:u€??ables/&gt;&lt;w:snapToGridInCell/&gt;&lt;w:wrapTextWithPunct/&gt;&lt;w:u???€€????€?????€?€??????????€?€?€?€?????€??ables/&gt;&lt;w:snapToGridInCell/&gt;&lt;w:wrapTextWithPunct/&gt;&lt;w:u???€€????€??ables/&gt;&lt;w:snapToGridInCell/&gt;&lt;w:wrapTextWith???ct/&gt;&lt;w:u€?€??€???????WithPunct/&gt;&lt;w:uPunct/&gt;iGridInCell/&gt;&lt;w:wrapTextWithPunct/&gt;&lt;w:u&lt;w:u??????????????????????????????????????????????????????????????????????????&quot;/&gt;&lt;/w:docVars&gt;&lt;wsp:?€?:n???€????€?€??????????€??ables/&gt;&lt;w:snapToGridInCell/&gt;&lt;w:wrapTextWith???ct/&gt;&lt;w:u€?€??€???????WithPunct/&gt;&lt;w:u?€?€?€?€?????€??ables/&gt;&lt;w:snapToGridI???€??ables/&gt;&lt;w:snapToGridInCell/&gt;&lt;w:wrapTextWithPunct/&gt;iGridInCell/&gt;&lt;w:wrapTextWithPunct/&gt;&lt;w:unCell/&gt;&lt;w:wrapTextWithPunct/&gt;&lt;w:u?€€????€????€????€??ables/&gt;&lt;w:snapToGridInCell/&gt;&lt;w:wrapTextWith?€??€???????WithPunct/&gt;&lt;w:uPunct/&gt;&lt;w:ursids&gt;&lt;wsp:rsidRoot wsp:val=&quot;00111184&quot;/&gt;&lt;wsp:rsid wsp:val=&quot;0000373C&quot;/&gt;&lt;wsp:rsid wsp:val??€????€????€????€??ables/&gt;&lt;w:snl/&gt;&lt;w:wrapTextWithPunct/&gt;&lt;w:uapToGridInCell/&gt;&lt;w:wrapTextWithPul/&gt;&lt;w:wrapTextWithPunct/&gt;&lt;w:unct/&gt;&lt;w:u=&quot;00014D4CWithPunct/&gt;&lt;w:u&quot;/&gt;&lt;wsp:rsid wsp:val=&quot;00014E03&quot;/&gt;&lt;wsp:rsid wsp:val=&quot;00020138&quot;/&gt;&lt;wsp:rWithPunct/&gt;&lt;w:u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35BE&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2435BE&quot;&gt;&lt;m:oMathPara&gt;&lt;m:oMath&gt;&lt;m:r&gt;&lt;w:rPr&gt;&lt;w:rFonts w:ascii=&quot;Cambria Math&quot; w:fareast=&quot;Malgun Gothic&quot; w:h-ansi=&quot;Cambria Math&quot;/&gt;&lt;wx:font wx:val=&quot;Cambria Math&quot;/&gt;&lt;w:i/&gt;&lt;w:kern w:val=&quot;0&quot;/&gt;&lt;w:sz w:val=&quot;22&quot;/&gt;&lt;w:sz-cs w:val=&quot;22&quot;/&gt;&lt;/w:rPr&gt;&lt;m:t&gt;?&lt;/m:t&gt;&lt;/m:r&gt;&lt;/m:oMath&gt;&lt;B/m:oMathPara&gt;&lt;/w:p&gt;&lt;w:sectPr wsp:rsidR=&quot;00000000&quot;&gt;&lt;w:pgSz w:w=i&quot;12240&quot; w:h=&quot;1584&quot;0&quot;/&gt;&lt;w:upgMar w:top=&quot;1440&quot; w:right=&quot;1800&quot; w:bottom=&quot;1440&quot; w:left=&quot;1800&quot; w:header=&quot;720&quot;r w:footer=&quot;720&quot; w:gutter=&quot;0&quot;/&gt;&lt;w:cols w:space=&quot;720&quot;/&gt;&lt;/w:sectPr&gt;&lt;/w:body&gt;&lt;/w:wordDocument&gt;">
            <v:imagedata r:id="rId20" o:title="" chromakey="white"/>
          </v:shape>
        </w:pict>
      </w:r>
      <w:r w:rsidRPr="00503627">
        <w:rPr>
          <w:sz w:val="24"/>
        </w:rPr>
        <w:fldChar w:fldCharType="end"/>
      </w:r>
      <w:r w:rsidRPr="00503627">
        <w:rPr>
          <w:sz w:val="24"/>
        </w:rPr>
        <w:t xml:space="preserve"> is the electric potential. </w:t>
      </w:r>
      <w:r w:rsidR="00241FA9">
        <w:rPr>
          <w:sz w:val="24"/>
        </w:rPr>
        <w:t xml:space="preserve">The indices, </w:t>
      </w:r>
      <w:proofErr w:type="spellStart"/>
      <w:r w:rsidR="00B40FAB" w:rsidRPr="008A6281">
        <w:rPr>
          <w:i/>
          <w:sz w:val="24"/>
        </w:rPr>
        <w:t>i</w:t>
      </w:r>
      <w:proofErr w:type="spellEnd"/>
      <w:r w:rsidR="00B40FAB" w:rsidRPr="008A6281">
        <w:rPr>
          <w:i/>
          <w:sz w:val="24"/>
        </w:rPr>
        <w:t>, j, k, l</w:t>
      </w:r>
      <w:r w:rsidR="008A6281">
        <w:rPr>
          <w:i/>
          <w:sz w:val="24"/>
        </w:rPr>
        <w:t>,</w:t>
      </w:r>
      <w:r w:rsidR="00B40FAB" w:rsidRPr="00503627">
        <w:rPr>
          <w:sz w:val="24"/>
        </w:rPr>
        <w:t xml:space="preserve"> </w:t>
      </w:r>
      <w:r w:rsidR="00A47DFF">
        <w:rPr>
          <w:sz w:val="24"/>
        </w:rPr>
        <w:t xml:space="preserve">have </w:t>
      </w:r>
      <w:r w:rsidR="008A6281">
        <w:rPr>
          <w:sz w:val="24"/>
        </w:rPr>
        <w:t>values</w:t>
      </w:r>
      <w:r w:rsidR="00241FA9">
        <w:rPr>
          <w:sz w:val="24"/>
        </w:rPr>
        <w:t xml:space="preserve"> </w:t>
      </w:r>
      <w:r w:rsidR="00B40FAB" w:rsidRPr="00503627">
        <w:rPr>
          <w:sz w:val="24"/>
        </w:rPr>
        <w:t xml:space="preserve">1, 2, </w:t>
      </w:r>
      <w:r w:rsidR="008A6281">
        <w:rPr>
          <w:sz w:val="24"/>
        </w:rPr>
        <w:t xml:space="preserve">or </w:t>
      </w:r>
      <w:r w:rsidR="00B40FAB" w:rsidRPr="00503627">
        <w:rPr>
          <w:sz w:val="24"/>
        </w:rPr>
        <w:t xml:space="preserve">3. </w:t>
      </w:r>
      <w:r w:rsidR="00241FA9">
        <w:rPr>
          <w:sz w:val="24"/>
        </w:rPr>
        <w:t xml:space="preserve">The </w:t>
      </w:r>
      <w:r w:rsidR="00241FA9" w:rsidRPr="00503627">
        <w:rPr>
          <w:sz w:val="24"/>
        </w:rPr>
        <w:t>piezoelectric constants</w:t>
      </w:r>
      <w:r w:rsidR="00241FA9">
        <w:rPr>
          <w:sz w:val="24"/>
        </w:rPr>
        <w:t xml:space="preserve"> </w:t>
      </w:r>
      <w:r w:rsidRPr="00503627">
        <w:rPr>
          <w:sz w:val="24"/>
        </w:rPr>
        <w:t xml:space="preserve">of non-piezoelectric </w:t>
      </w:r>
      <w:r w:rsidR="00241FA9" w:rsidRPr="00503627">
        <w:rPr>
          <w:sz w:val="24"/>
        </w:rPr>
        <w:t>medium are</w:t>
      </w:r>
      <w:r w:rsidR="006708D6" w:rsidRPr="00503627">
        <w:rPr>
          <w:sz w:val="24"/>
        </w:rPr>
        <w:t xml:space="preserve"> set </w:t>
      </w:r>
      <w:r w:rsidR="00241FA9">
        <w:rPr>
          <w:sz w:val="24"/>
        </w:rPr>
        <w:t xml:space="preserve">at </w:t>
      </w:r>
      <w:r w:rsidR="006708D6" w:rsidRPr="00503627">
        <w:rPr>
          <w:sz w:val="24"/>
        </w:rPr>
        <w:t>zero.</w:t>
      </w:r>
    </w:p>
    <w:p w:rsidR="00032F46" w:rsidRPr="00503627" w:rsidRDefault="00032F46" w:rsidP="00032F46">
      <w:pPr>
        <w:spacing w:line="480" w:lineRule="auto"/>
        <w:ind w:firstLineChars="100" w:firstLine="240"/>
        <w:rPr>
          <w:sz w:val="24"/>
        </w:rPr>
      </w:pPr>
      <w:r w:rsidRPr="00503627">
        <w:rPr>
          <w:sz w:val="24"/>
        </w:rPr>
        <w:t>Taking account of the free boundary condition</w:t>
      </w:r>
      <w:r w:rsidR="000B33C0">
        <w:rPr>
          <w:sz w:val="24"/>
        </w:rPr>
        <w:t>s</w:t>
      </w:r>
      <w:r w:rsidRPr="00503627">
        <w:rPr>
          <w:sz w:val="24"/>
        </w:rPr>
        <w:t xml:space="preserve"> on the </w:t>
      </w:r>
      <w:r w:rsidR="00D45788" w:rsidRPr="00503627">
        <w:rPr>
          <w:sz w:val="24"/>
        </w:rPr>
        <w:t xml:space="preserve">surface </w:t>
      </w:r>
      <w:r w:rsidR="00D45788">
        <w:rPr>
          <w:sz w:val="24"/>
        </w:rPr>
        <w:t xml:space="preserve">of the </w:t>
      </w:r>
      <w:r w:rsidRPr="00503627">
        <w:rPr>
          <w:sz w:val="24"/>
        </w:rPr>
        <w:t xml:space="preserve">top layer, the </w:t>
      </w:r>
      <w:r w:rsidRPr="00503627">
        <w:rPr>
          <w:sz w:val="24"/>
        </w:rPr>
        <w:lastRenderedPageBreak/>
        <w:t xml:space="preserve">generation of mechanical displacements and electrical potential by mechanical stresses and </w:t>
      </w:r>
      <w:r w:rsidR="00D45788">
        <w:rPr>
          <w:sz w:val="24"/>
        </w:rPr>
        <w:t xml:space="preserve">the </w:t>
      </w:r>
      <w:r w:rsidRPr="00503627">
        <w:rPr>
          <w:sz w:val="24"/>
        </w:rPr>
        <w:t xml:space="preserve">electrical charge on </w:t>
      </w:r>
      <w:r w:rsidR="00D45788">
        <w:rPr>
          <w:sz w:val="24"/>
        </w:rPr>
        <w:t xml:space="preserve">the </w:t>
      </w:r>
      <w:r w:rsidRPr="00503627">
        <w:rPr>
          <w:sz w:val="24"/>
        </w:rPr>
        <w:t xml:space="preserve">IDT </w:t>
      </w:r>
      <w:r w:rsidR="00D45788">
        <w:rPr>
          <w:sz w:val="24"/>
        </w:rPr>
        <w:t>e</w:t>
      </w:r>
      <w:r w:rsidR="00D45788" w:rsidRPr="00503627">
        <w:rPr>
          <w:sz w:val="24"/>
        </w:rPr>
        <w:t xml:space="preserve">mbedded </w:t>
      </w:r>
      <w:r w:rsidR="000B33C0">
        <w:rPr>
          <w:sz w:val="24"/>
        </w:rPr>
        <w:t xml:space="preserve">at </w:t>
      </w:r>
      <w:r w:rsidRPr="00503627">
        <w:rPr>
          <w:sz w:val="24"/>
        </w:rPr>
        <w:t xml:space="preserve">the interface can be </w:t>
      </w:r>
      <w:r w:rsidR="000B33C0">
        <w:rPr>
          <w:sz w:val="24"/>
        </w:rPr>
        <w:t>described</w:t>
      </w:r>
      <w:r w:rsidR="000B33C0" w:rsidRPr="00503627">
        <w:rPr>
          <w:sz w:val="24"/>
        </w:rPr>
        <w:t xml:space="preserve"> </w:t>
      </w:r>
      <w:r w:rsidR="000B33C0">
        <w:rPr>
          <w:sz w:val="24"/>
        </w:rPr>
        <w:t>using</w:t>
      </w:r>
      <w:r w:rsidRPr="00503627">
        <w:rPr>
          <w:sz w:val="24"/>
        </w:rPr>
        <w:t xml:space="preserve"> a symmetric generalized Green function </w:t>
      </w:r>
      <w:r w:rsidR="00A47DFF">
        <w:rPr>
          <w:sz w:val="24"/>
        </w:rPr>
        <w:t xml:space="preserve">as </w:t>
      </w:r>
      <w:r w:rsidR="000B33C0">
        <w:rPr>
          <w:sz w:val="24"/>
        </w:rPr>
        <w:t>shown</w:t>
      </w:r>
      <w:r w:rsidRPr="00503627">
        <w:rPr>
          <w:sz w:val="24"/>
        </w:rPr>
        <w:t xml:space="preserve"> below:</w:t>
      </w:r>
    </w:p>
    <w:p w:rsidR="00427A48" w:rsidRPr="00503627" w:rsidRDefault="00994DD1" w:rsidP="00032F46">
      <w:pPr>
        <w:spacing w:line="480" w:lineRule="auto"/>
        <w:ind w:firstLineChars="100" w:firstLine="240"/>
        <w:rPr>
          <w:sz w:val="24"/>
        </w:rPr>
      </w:pPr>
      <w:r w:rsidRPr="00503627">
        <w:rPr>
          <w:position w:val="-68"/>
          <w:sz w:val="24"/>
        </w:rPr>
        <w:object w:dxaOrig="3519" w:dyaOrig="1480">
          <v:shape id="_x0000_i1033" type="#_x0000_t75" style="width:174.45pt;height:1in" o:ole="">
            <v:imagedata r:id="rId21" o:title=""/>
          </v:shape>
          <o:OLEObject Type="Embed" ProgID="Equation.3" ShapeID="_x0000_i1033" DrawAspect="Content" ObjectID="_1541415025" r:id="rId22"/>
        </w:object>
      </w:r>
      <w:r w:rsidR="00035BBD" w:rsidRPr="00503627">
        <w:rPr>
          <w:sz w:val="24"/>
        </w:rPr>
        <w:t xml:space="preserve">                                (2)</w:t>
      </w:r>
    </w:p>
    <w:p w:rsidR="00032F46" w:rsidRDefault="00032F46" w:rsidP="00935A73">
      <w:pPr>
        <w:spacing w:line="480" w:lineRule="auto"/>
        <w:rPr>
          <w:sz w:val="24"/>
          <w:lang w:val="en-GB"/>
        </w:rPr>
      </w:pPr>
      <w:proofErr w:type="gramStart"/>
      <w:r w:rsidRPr="00A774D6">
        <w:rPr>
          <w:sz w:val="24"/>
          <w:lang w:val="en-GB"/>
        </w:rPr>
        <w:t>where</w:t>
      </w:r>
      <w:proofErr w:type="gramEnd"/>
      <w:r w:rsidRPr="00A774D6">
        <w:rPr>
          <w:sz w:val="24"/>
          <w:lang w:val="en-GB"/>
        </w:rPr>
        <w:t xml:space="preserve"> </w:t>
      </w:r>
      <w:r w:rsidR="00994DD1">
        <w:rPr>
          <w:i/>
          <w:sz w:val="24"/>
          <w:lang w:val="en-GB"/>
        </w:rPr>
        <w:t>σ</w:t>
      </w:r>
      <w:r w:rsidRPr="00A774D6">
        <w:rPr>
          <w:sz w:val="24"/>
          <w:lang w:val="en-GB"/>
        </w:rPr>
        <w:t xml:space="preserve"> and </w:t>
      </w:r>
      <w:r w:rsidRPr="00D81ED3">
        <w:rPr>
          <w:i/>
          <w:sz w:val="24"/>
          <w:lang w:val="en-GB"/>
        </w:rPr>
        <w:t>φ</w:t>
      </w:r>
      <w:r w:rsidRPr="00A774D6">
        <w:rPr>
          <w:sz w:val="24"/>
          <w:lang w:val="en-GB"/>
        </w:rPr>
        <w:t xml:space="preserve"> denote</w:t>
      </w:r>
      <w:r w:rsidR="00D20192">
        <w:rPr>
          <w:rFonts w:hint="eastAsia"/>
          <w:sz w:val="24"/>
          <w:lang w:val="en-GB"/>
        </w:rPr>
        <w:t xml:space="preserve"> </w:t>
      </w:r>
      <w:r w:rsidR="00A774D6" w:rsidRPr="00A774D6">
        <w:rPr>
          <w:sz w:val="24"/>
          <w:lang w:val="en-GB"/>
        </w:rPr>
        <w:t>charge density and potential</w:t>
      </w:r>
      <w:r w:rsidR="000B33C0">
        <w:rPr>
          <w:sz w:val="24"/>
          <w:lang w:val="en-GB"/>
        </w:rPr>
        <w:t>,</w:t>
      </w:r>
      <w:r w:rsidRPr="00A774D6">
        <w:rPr>
          <w:sz w:val="24"/>
          <w:lang w:val="en-GB"/>
        </w:rPr>
        <w:t xml:space="preserve"> respectively</w:t>
      </w:r>
      <w:r w:rsidR="00994DD1">
        <w:rPr>
          <w:sz w:val="24"/>
          <w:lang w:val="en-GB"/>
        </w:rPr>
        <w:t xml:space="preserve">, </w:t>
      </w:r>
      <w:r w:rsidR="00D81ED3">
        <w:rPr>
          <w:sz w:val="24"/>
          <w:lang w:val="en-GB"/>
        </w:rPr>
        <w:t xml:space="preserve">and </w:t>
      </w:r>
      <w:r w:rsidR="00994DD1">
        <w:rPr>
          <w:sz w:val="24"/>
          <w:lang w:val="en-GB"/>
        </w:rPr>
        <w:t>T</w:t>
      </w:r>
      <w:r w:rsidR="00994DD1" w:rsidRPr="00D81ED3">
        <w:rPr>
          <w:sz w:val="24"/>
          <w:vertAlign w:val="subscript"/>
          <w:lang w:val="en-GB"/>
        </w:rPr>
        <w:t>3i</w:t>
      </w:r>
      <w:r w:rsidR="00994DD1">
        <w:rPr>
          <w:sz w:val="24"/>
          <w:lang w:val="en-GB"/>
        </w:rPr>
        <w:t xml:space="preserve"> is the stress </w:t>
      </w:r>
      <w:r w:rsidR="00D81ED3">
        <w:rPr>
          <w:sz w:val="24"/>
          <w:lang w:val="en-GB"/>
        </w:rPr>
        <w:t>along X</w:t>
      </w:r>
      <w:r w:rsidR="00D81ED3" w:rsidRPr="00D81ED3">
        <w:rPr>
          <w:sz w:val="24"/>
          <w:vertAlign w:val="subscript"/>
          <w:lang w:val="en-GB"/>
        </w:rPr>
        <w:t>i</w:t>
      </w:r>
      <w:r w:rsidR="00D81ED3">
        <w:rPr>
          <w:sz w:val="24"/>
          <w:lang w:val="en-GB"/>
        </w:rPr>
        <w:t xml:space="preserve"> direction at the interface. </w:t>
      </w:r>
      <w:r w:rsidRPr="00503627">
        <w:rPr>
          <w:sz w:val="24"/>
          <w:lang w:val="en-GB"/>
        </w:rPr>
        <w:t>The</w:t>
      </w:r>
      <w:r w:rsidR="00D45788">
        <w:rPr>
          <w:sz w:val="24"/>
          <w:lang w:val="en-GB"/>
        </w:rPr>
        <w:t xml:space="preserve"> term</w:t>
      </w:r>
      <w:r w:rsidRPr="00503627">
        <w:rPr>
          <w:sz w:val="24"/>
          <w:lang w:val="en-GB"/>
        </w:rPr>
        <w:t xml:space="preserve"> </w:t>
      </w:r>
      <w:r w:rsidRPr="00D81ED3">
        <w:rPr>
          <w:i/>
          <w:sz w:val="24"/>
          <w:lang w:val="en-GB"/>
        </w:rPr>
        <w:t>G</w:t>
      </w:r>
      <w:r w:rsidR="002129B5" w:rsidRPr="00D81ED3">
        <w:rPr>
          <w:i/>
          <w:sz w:val="24"/>
          <w:vertAlign w:val="subscript"/>
          <w:lang w:val="en-GB"/>
        </w:rPr>
        <w:t>44</w:t>
      </w:r>
      <w:r w:rsidRPr="00503627">
        <w:rPr>
          <w:sz w:val="24"/>
          <w:lang w:val="en-GB"/>
        </w:rPr>
        <w:t xml:space="preserve"> </w:t>
      </w:r>
      <w:r w:rsidR="00D45788" w:rsidRPr="00503627">
        <w:rPr>
          <w:sz w:val="24"/>
          <w:lang w:val="en-GB"/>
        </w:rPr>
        <w:t>de</w:t>
      </w:r>
      <w:r w:rsidR="00D45788">
        <w:rPr>
          <w:sz w:val="24"/>
          <w:lang w:val="en-GB"/>
        </w:rPr>
        <w:t>notes</w:t>
      </w:r>
      <w:r w:rsidR="00D45788" w:rsidRPr="00503627">
        <w:rPr>
          <w:sz w:val="24"/>
          <w:lang w:val="en-GB"/>
        </w:rPr>
        <w:t xml:space="preserve"> </w:t>
      </w:r>
      <w:r w:rsidRPr="00503627">
        <w:rPr>
          <w:sz w:val="24"/>
          <w:lang w:val="en-GB"/>
        </w:rPr>
        <w:t xml:space="preserve">the effective </w:t>
      </w:r>
      <w:proofErr w:type="gramStart"/>
      <w:r w:rsidRPr="00503627">
        <w:rPr>
          <w:sz w:val="24"/>
          <w:lang w:val="en-GB"/>
        </w:rPr>
        <w:t>permittivity,</w:t>
      </w:r>
      <w:proofErr w:type="gramEnd"/>
      <w:r w:rsidRPr="00503627">
        <w:rPr>
          <w:sz w:val="24"/>
          <w:lang w:val="en-GB"/>
        </w:rPr>
        <w:t xml:space="preserve"> whose poles and zeros represent the velocities of propagation modes for short and free interface conditions</w:t>
      </w:r>
      <w:r w:rsidR="00A47DFF">
        <w:rPr>
          <w:sz w:val="24"/>
          <w:lang w:val="en-GB"/>
        </w:rPr>
        <w:t>,</w:t>
      </w:r>
      <w:r w:rsidRPr="00503627">
        <w:rPr>
          <w:sz w:val="24"/>
          <w:lang w:val="en-GB"/>
        </w:rPr>
        <w:t xml:space="preserve"> respectively.</w:t>
      </w:r>
    </w:p>
    <w:p w:rsidR="000B33C0" w:rsidRPr="00503627" w:rsidRDefault="000B33C0" w:rsidP="00D81ED3">
      <w:pPr>
        <w:spacing w:line="480" w:lineRule="auto"/>
        <w:rPr>
          <w:sz w:val="24"/>
          <w:lang w:val="en-GB"/>
        </w:rPr>
      </w:pPr>
    </w:p>
    <w:p w:rsidR="00032F46" w:rsidRPr="00503627" w:rsidRDefault="00032F46" w:rsidP="00032F46">
      <w:pPr>
        <w:spacing w:line="480" w:lineRule="auto"/>
        <w:ind w:firstLineChars="100" w:firstLine="240"/>
        <w:rPr>
          <w:i/>
          <w:iCs/>
          <w:sz w:val="24"/>
          <w:lang w:val="en-GB"/>
        </w:rPr>
      </w:pPr>
      <w:r w:rsidRPr="00503627">
        <w:rPr>
          <w:i/>
          <w:iCs/>
          <w:sz w:val="24"/>
          <w:lang w:val="en-GB"/>
        </w:rPr>
        <w:t>2.</w:t>
      </w:r>
      <w:r w:rsidR="006708D6" w:rsidRPr="00503627">
        <w:rPr>
          <w:i/>
          <w:iCs/>
          <w:sz w:val="24"/>
          <w:lang w:val="en-GB"/>
        </w:rPr>
        <w:t>1</w:t>
      </w:r>
      <w:r w:rsidRPr="00503627">
        <w:rPr>
          <w:i/>
          <w:iCs/>
          <w:sz w:val="24"/>
          <w:lang w:val="en-GB"/>
        </w:rPr>
        <w:t xml:space="preserve"> Electromechanical coupling coefficient (Κ</w:t>
      </w:r>
      <w:r w:rsidRPr="00503627">
        <w:rPr>
          <w:i/>
          <w:iCs/>
          <w:sz w:val="24"/>
          <w:vertAlign w:val="superscript"/>
          <w:lang w:val="en-GB"/>
        </w:rPr>
        <w:t>2</w:t>
      </w:r>
      <w:r w:rsidRPr="00503627">
        <w:rPr>
          <w:i/>
          <w:iCs/>
          <w:sz w:val="24"/>
          <w:lang w:val="en-GB"/>
        </w:rPr>
        <w:t>)</w:t>
      </w:r>
    </w:p>
    <w:p w:rsidR="00032F46" w:rsidRPr="00503627" w:rsidRDefault="00032F46" w:rsidP="00032F46">
      <w:pPr>
        <w:spacing w:line="480" w:lineRule="auto"/>
        <w:ind w:firstLineChars="100" w:firstLine="240"/>
        <w:rPr>
          <w:sz w:val="24"/>
          <w:lang w:val="en-GB"/>
        </w:rPr>
      </w:pPr>
      <w:r w:rsidRPr="00503627">
        <w:rPr>
          <w:sz w:val="24"/>
          <w:lang w:val="en-GB"/>
        </w:rPr>
        <w:t>The</w:t>
      </w:r>
      <w:r w:rsidR="00D45788">
        <w:rPr>
          <w:sz w:val="24"/>
          <w:lang w:val="en-GB"/>
        </w:rPr>
        <w:t xml:space="preserve"> </w:t>
      </w:r>
      <w:r w:rsidR="000B33C0">
        <w:rPr>
          <w:sz w:val="24"/>
          <w:lang w:val="en-GB"/>
        </w:rPr>
        <w:t xml:space="preserve">value of </w:t>
      </w:r>
      <w:r w:rsidR="00B40FAB" w:rsidRPr="00503627">
        <w:rPr>
          <w:i/>
          <w:iCs/>
          <w:sz w:val="24"/>
          <w:lang w:val="en-GB"/>
        </w:rPr>
        <w:t>Κ</w:t>
      </w:r>
      <w:r w:rsidR="00B40FAB" w:rsidRPr="00503627">
        <w:rPr>
          <w:i/>
          <w:iCs/>
          <w:sz w:val="24"/>
          <w:vertAlign w:val="superscript"/>
          <w:lang w:val="en-GB"/>
        </w:rPr>
        <w:t>2</w:t>
      </w:r>
      <w:r w:rsidRPr="00503627">
        <w:rPr>
          <w:sz w:val="24"/>
          <w:lang w:val="en-GB"/>
        </w:rPr>
        <w:t xml:space="preserve"> </w:t>
      </w:r>
      <w:r w:rsidR="00A47DFF">
        <w:rPr>
          <w:sz w:val="24"/>
          <w:lang w:val="en-GB"/>
        </w:rPr>
        <w:t>is</w:t>
      </w:r>
      <w:r w:rsidRPr="00503627">
        <w:rPr>
          <w:sz w:val="24"/>
          <w:lang w:val="en-GB"/>
        </w:rPr>
        <w:t xml:space="preserve"> determined using the following formula:</w:t>
      </w:r>
    </w:p>
    <w:p w:rsidR="00035BBD" w:rsidRPr="00503627" w:rsidRDefault="000042C5" w:rsidP="00035BBD">
      <w:pPr>
        <w:spacing w:line="480" w:lineRule="auto"/>
        <w:ind w:firstLineChars="100" w:firstLine="240"/>
        <w:rPr>
          <w:sz w:val="24"/>
        </w:rPr>
      </w:pPr>
      <w:r>
        <w:rPr>
          <w:bCs/>
          <w:noProof/>
          <w:sz w:val="24"/>
        </w:rPr>
        <w:drawing>
          <wp:inline distT="0" distB="0" distL="0" distR="0" wp14:anchorId="10162CC2" wp14:editId="3DBFC759">
            <wp:extent cx="1177925" cy="47117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77925" cy="471170"/>
                    </a:xfrm>
                    <a:prstGeom prst="rect">
                      <a:avLst/>
                    </a:prstGeom>
                    <a:noFill/>
                    <a:ln>
                      <a:noFill/>
                    </a:ln>
                  </pic:spPr>
                </pic:pic>
              </a:graphicData>
            </a:graphic>
          </wp:inline>
        </w:drawing>
      </w:r>
      <w:r w:rsidR="00035BBD" w:rsidRPr="00503627">
        <w:rPr>
          <w:sz w:val="24"/>
        </w:rPr>
        <w:t xml:space="preserve">                                (3)</w:t>
      </w:r>
    </w:p>
    <w:p w:rsidR="00032F46" w:rsidRDefault="00D45788" w:rsidP="00D81ED3">
      <w:pPr>
        <w:spacing w:line="480" w:lineRule="auto"/>
        <w:rPr>
          <w:sz w:val="24"/>
          <w:lang w:val="en-GB"/>
        </w:rPr>
      </w:pPr>
      <w:proofErr w:type="gramStart"/>
      <w:r>
        <w:rPr>
          <w:sz w:val="24"/>
          <w:lang w:val="en-GB"/>
        </w:rPr>
        <w:t>w</w:t>
      </w:r>
      <w:r w:rsidRPr="00503627">
        <w:rPr>
          <w:sz w:val="24"/>
          <w:lang w:val="en-GB"/>
        </w:rPr>
        <w:t>here</w:t>
      </w:r>
      <w:proofErr w:type="gramEnd"/>
      <w:r w:rsidRPr="00503627">
        <w:rPr>
          <w:sz w:val="24"/>
          <w:lang w:val="en-GB"/>
        </w:rPr>
        <w:t xml:space="preserve"> </w:t>
      </w:r>
      <w:proofErr w:type="spellStart"/>
      <w:r w:rsidR="00032F46" w:rsidRPr="00A774D6">
        <w:rPr>
          <w:i/>
          <w:sz w:val="24"/>
          <w:lang w:val="en-GB"/>
        </w:rPr>
        <w:t>V</w:t>
      </w:r>
      <w:r w:rsidR="00032F46" w:rsidRPr="00A774D6">
        <w:rPr>
          <w:i/>
          <w:sz w:val="24"/>
          <w:vertAlign w:val="subscript"/>
          <w:lang w:val="en-GB"/>
        </w:rPr>
        <w:t>free</w:t>
      </w:r>
      <w:proofErr w:type="spellEnd"/>
      <w:r w:rsidR="00032F46" w:rsidRPr="00503627">
        <w:rPr>
          <w:sz w:val="24"/>
          <w:lang w:val="en-GB"/>
        </w:rPr>
        <w:t xml:space="preserve"> and </w:t>
      </w:r>
      <w:proofErr w:type="spellStart"/>
      <w:r w:rsidR="00032F46" w:rsidRPr="00A774D6">
        <w:rPr>
          <w:i/>
          <w:sz w:val="24"/>
          <w:lang w:val="en-GB"/>
        </w:rPr>
        <w:t>V</w:t>
      </w:r>
      <w:r w:rsidR="00032F46" w:rsidRPr="00A774D6">
        <w:rPr>
          <w:i/>
          <w:sz w:val="24"/>
          <w:vertAlign w:val="subscript"/>
          <w:lang w:val="en-GB"/>
        </w:rPr>
        <w:t>short</w:t>
      </w:r>
      <w:proofErr w:type="spellEnd"/>
      <w:r w:rsidR="00032F46" w:rsidRPr="00503627">
        <w:rPr>
          <w:sz w:val="24"/>
          <w:lang w:val="en-GB"/>
        </w:rPr>
        <w:t xml:space="preserve"> derived from the effective permittivity denote the Love wave phase velocities for electric free and short circuit conditions</w:t>
      </w:r>
      <w:r w:rsidR="00A47DFF">
        <w:rPr>
          <w:sz w:val="24"/>
          <w:lang w:val="en-GB"/>
        </w:rPr>
        <w:t>,</w:t>
      </w:r>
      <w:r>
        <w:rPr>
          <w:sz w:val="24"/>
          <w:lang w:val="en-GB"/>
        </w:rPr>
        <w:t xml:space="preserve"> </w:t>
      </w:r>
      <w:r w:rsidR="00032F46" w:rsidRPr="00503627">
        <w:rPr>
          <w:sz w:val="24"/>
          <w:lang w:val="en-GB"/>
        </w:rPr>
        <w:t xml:space="preserve">respectively. </w:t>
      </w:r>
    </w:p>
    <w:p w:rsidR="000B33C0" w:rsidRPr="00503627" w:rsidRDefault="000B33C0" w:rsidP="00D81ED3">
      <w:pPr>
        <w:spacing w:line="480" w:lineRule="auto"/>
        <w:rPr>
          <w:sz w:val="24"/>
          <w:lang w:val="en-GB"/>
        </w:rPr>
      </w:pPr>
    </w:p>
    <w:p w:rsidR="00032F46" w:rsidRPr="00503627" w:rsidRDefault="00032F46" w:rsidP="00032F46">
      <w:pPr>
        <w:spacing w:line="480" w:lineRule="auto"/>
        <w:ind w:firstLineChars="100" w:firstLine="240"/>
        <w:rPr>
          <w:i/>
          <w:iCs/>
          <w:sz w:val="24"/>
          <w:lang w:val="en-GB"/>
        </w:rPr>
      </w:pPr>
      <w:r w:rsidRPr="00503627">
        <w:rPr>
          <w:i/>
          <w:iCs/>
          <w:sz w:val="24"/>
          <w:lang w:val="en-GB"/>
        </w:rPr>
        <w:t>2.3 Mass sensitivity</w:t>
      </w:r>
    </w:p>
    <w:p w:rsidR="00032F46" w:rsidRPr="00503627" w:rsidRDefault="00032F46" w:rsidP="00032F46">
      <w:pPr>
        <w:spacing w:line="480" w:lineRule="auto"/>
        <w:ind w:firstLineChars="100" w:firstLine="240"/>
        <w:rPr>
          <w:sz w:val="24"/>
          <w:lang w:val="en-GB"/>
        </w:rPr>
      </w:pPr>
      <w:r w:rsidRPr="00503627">
        <w:rPr>
          <w:sz w:val="24"/>
          <w:lang w:val="en-GB"/>
        </w:rPr>
        <w:t xml:space="preserve">The sensitivity </w:t>
      </w:r>
      <w:r w:rsidR="000B33C0">
        <w:rPr>
          <w:sz w:val="24"/>
          <w:lang w:val="en-GB"/>
        </w:rPr>
        <w:t xml:space="preserve">of the LM-SAW device </w:t>
      </w:r>
      <w:r w:rsidRPr="00503627">
        <w:rPr>
          <w:sz w:val="24"/>
          <w:lang w:val="en-GB"/>
        </w:rPr>
        <w:t>subject</w:t>
      </w:r>
      <w:r w:rsidR="00A13890">
        <w:rPr>
          <w:sz w:val="24"/>
          <w:lang w:val="en-GB"/>
        </w:rPr>
        <w:t>ed</w:t>
      </w:r>
      <w:r w:rsidRPr="00503627">
        <w:rPr>
          <w:sz w:val="24"/>
          <w:lang w:val="en-GB"/>
        </w:rPr>
        <w:t xml:space="preserve"> to surface mass loading is defined as the fractional velocity change due to a small mass loading per unit area</w:t>
      </w:r>
      <w:r w:rsidR="000B33C0">
        <w:rPr>
          <w:sz w:val="24"/>
          <w:lang w:val="en-GB"/>
        </w:rPr>
        <w:t>:</w:t>
      </w:r>
    </w:p>
    <w:p w:rsidR="00035BBD" w:rsidRPr="00503627" w:rsidRDefault="00DA71DE" w:rsidP="00035BBD">
      <w:pPr>
        <w:spacing w:line="480" w:lineRule="auto"/>
        <w:ind w:firstLineChars="100" w:firstLine="240"/>
        <w:rPr>
          <w:sz w:val="24"/>
        </w:rPr>
      </w:pPr>
      <w:r>
        <w:rPr>
          <w:sz w:val="24"/>
        </w:rPr>
        <w:pict>
          <v:shape id="_x0000_i1034" type="#_x0000_t75" style="width:195.25pt;height:30.4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à????breakWrappedTables/&gt;&lt;w:snapToGridInCell/&gt;&lt;w:wrapTextWithPunct/&gt;&lt;w:uuubreakWrappedTables/&gt;&lt;w:snapToGridInCell/&gt;&lt;w:wrapTextWithPunct/&gt;&lt;w:ubreakWrappedTables/&gt;&lt;w:snapToGridInCell/&gt;&lt;w:wrapTextWithPunct/&gt;&lt;w:ubreakWrappedTables/&gt;&lt;w:snapToGridInCell/&gt;&lt;w:wrapTextWithPunct/&gt;&lt;w:ubreakWrappedTables/&gt;&lt;w:snapToGridInCell/&gt;&lt;w:wrapTextWithPunct/&gt;&lt;w:u€????????€€?€?€?€?€?€?€?€?€?€????apTextWithPunct/&gt;&lt;w:u??????????????????????????????????ables/&gt;&lt;w:snapToGridInCell/&gt;&lt;w:wrapTextWithPunct/&gt;&lt;w:u?????à?????????????€?€??rapTextWithPunct/&gt;&lt;w:ubreakWrappedTables/&gt;&lt;w:snapToGridInCell/&gt;&lt;w:wrapTexttWWi???????????????????€?????à????breakWrappedTables/&gt;&lt;w:snapToGl/&gt;&lt;w:wrapTextWithPunct/&gt;&lt;w:u€????????€€?€?€?€?€?€?€?€?€?€????apTextWithPunct/&gt;&lt;w:uridInCell/&gt;&lt;w:wrapTextWithPunct/&gt;&lt;w:u?????????????ct/&gt;&lt;w:ubreakWrappedTables/&gt;&lt;w:snapToGridInCell/&gt;&lt;w:wrapTtexWtWi???????????????????????????????????????????????????????????????????ables/&gt;&lt;w:snapToGridInCell/&gt;&lt;w:wrapTextWithPunct/&gt;&lt;w:u???&gt;&lt;w:wrapTextWithPunct/&gt;&lt;w:u€????????€€?€?€?€?€?€?t/&gt;&lt;w:u?????????????ct/&gt;&lt;w:ubreakWrappedTables/&gt;&lt;w:snapToGridInCell/&gt;&lt;w:wrapTextWi€?€?€?€????apTextWithPunct/&gt;&lt;w:u???????????????????????????????€?????à????breakWrappedTables/&gt;&lt;w:snapToGridInCell/&gt;&lt;w:wrapTextWithPunct/&gt;&lt;w:u?o??r??s???????????????€?????à????breau?????????????ct/&gt;&lt;w:ubreakWrappedTables/&gt;&lt;w:snapToGridInCell/&gt;&lt;w:wrapapTexextWikWrappedTables/&gt;&lt;w:snapToGridInCel???xtWithPunct/&gt;&lt;w:u€????????€€?€?€?€?€?€?€?€?€?€????apTextWithPunct/&gt;&lt;w:u??????????????ables/&gt;&lt;w:snapToGridInCell/&gt;&lt;w:wrapTextWithPunct/&gt;&lt;w:ul/&gt;&lt;w:wrapTextWithPunct/&gt;&lt;w:uTu??w??y?ables/&gt;&lt;w:snapToGridInCell/&gt;&lt;w:wrapTextWi? ?V,?+-??.?+:??A?+O?Va?????e??i?Vo?????r??u??y?? ?W,?????-?W.??:??A??a??e??i??tWithPunct/&gt;&lt;w:u€????????€€?€?€?€?€?€?€?€?€?€????apTextWithPunct/&gt;&lt;w:u??Wo??r?Wu????Wy????Y/&gt;&lt;w:ul/&gt;&lt;w:wrapTextWithPunct/&gt;&lt;w:uTu??w??y?ables/&gt;&lt;w:snapToGridInCell/&gt;&lt;w:wrapTextWi ?Y,??-?????.?????:??A??a???&lt;w:snapToGridInCel?????????????????ables/&gt;&lt;w:snapToGridInCell/&gt;&lt;w:wrapTextWithPunct/&gt;&lt;w:u??e??i??????????u?o??r??s????????????????e??i??tWithPunct/&gt;&lt;w:u€??rapTextWithPunct/&gt;&lt;w:uTu??w??y?ables/&gt;&lt;w:snapToGridInCell/&gt;&lt;w:wrapTextWi?€?????€€?€?€?€?€?€?€?€?€?€????apTextWithPunct/&gt;&lt;w:u?€€?????à????breakWrappedTables/&gt;&lt;w:snapToGridInCell/&gt;&lt;w:wrapTextWithPunct/&gt;&lt;w:u???????????????€?????à????breakWrappedTables/&gt;&lt;w:snapToGridInCell/&gt;&lt;&gt;&lt;w:uTu??w??y?ables/&gt;&lt;w:snapToGridInCell/&gt;&lt;w:w:wrapTpTextWiw:w????????????ables/&gt;&lt;w:snapToGridInCell/&gt;&lt;w:wrapTextWithPu??€€?€?€?€?€?€?€?€?€?€????apTextWithPunct/&gt;&lt;w:unct/&gt;&lt;w:urapTextWithPunct/&gt;&lt;w:u???o?????p??q?????u?????v?????ff??????r ?r,?????-??€dInCell/&gt;&lt;&gt;&lt;w:uTu??w??y?ables/&gt;&lt;w:snapToGridInCell/&gt;&lt;w:wrapTextWi??.??c?re?rh???ro?rq?rt???rw????€?????à????breakWrappedTables/&gt;&lt;w:snapToGridInCell/&gt;&lt;w:wrapTextWithPunct/l/&gt;&lt;w:wrapTextWithPu??€€?€?€?€?€?€?€?€?€?€????apTextWithPunct/&gt;&lt;w:u&gt;&lt;w:u?rx:w????????????ables/&gt;&lt;w:uTu??w??y?ables/&gt;&lt;w:snapToGridInCell//&gt;&lt;w:wraapTextWi&gt;&lt;w:snapToGridInCell/&gt;&lt;w:wrapTextWithPunct/&gt;&lt;w:u???ryrzr???v,??.??,??.??,??.?????€?€?????????€????€??G,?????.?????t?????????????????????????€??rapTextWithPunct/l/&gt;&lt;w:wrapTextWithPu??????????????ables/&gt;&lt;w:uTu??w??y?ables/&gt;&lt;w:snapToGridInCell/&gt;&lt;w:wrapTextWi?€?€?€?€?€?€?€?€?€?€????apTextWithPunct/&gt;&lt;w:u???à????breakWrappedTables/&gt;&lt;w:snapToGridInCell/&gt;&lt;w:wrapTextWithPunct/&gt;&lt;w:u???Punct/&gt;&lt;w:u?rx:w????????????ables/&gt;&lt;w:snapToGridInCell/&gt;&lt;w:wrapTextWithPunct/&gt;&lt;w:u?€???????ables/&gt;&lt;w:snapToGridInCelll/&gt;&lt;w:wrrapTextWi????€breakWrappedTables/&gt;&lt;w:snapToGridInCell/&gt;&lt;w:wrapTe?€?€?€?€????apTextWithPunct/&gt;&lt;w:uxtWithPunct/&gt;&lt;w:u????????????????|???????&quot;/&gt;&lt;w:docVar w:name=&quot;EN.Layout&quot; w:val=&quot;???????????5???€????????????nct/&gt;&lt;w:u?€???????ables/&gt;&lt;w:snapToGridInCell/&gt;&lt;w:wrapTextWi??????????s????rx:w????????????ables/&gt;&lt;w:snapToGridInCell/&gt;&lt;w:wrapTextWithPunables/&gt;&lt;w:snapToGridInCell/&gt;&lt;w:wrapTe?€?€?€?€????apTextWithPunct/&gt;&lt;w:uct/&gt;&lt;w:u?????+???????????????????????????????????nct/&gt;&lt;w:u?€???????ables/&gt;&lt;w:snapToGridInCell/&gt;&lt;w:wrapTextWi?????????t?apTextWithPunct/&gt;&lt;w:u????€?????à????breakWrappedTables/&gt;&lt;w:snapToGridInCell/&gt;&lt;w:wrapTextWithPunct/&gt;&lt;w:u??????????????????????ithPunables/&gt;&lt;w:snapToGridInCell/&gt;&lt;w:wrapTe?€?€?€?€????apTextWithPunc?€???????ables/&gt;&lt;w:snapToGridInCCell/&gt;&lt;w:wwrapTextWit/&gt;&lt;w:u??€€??????s????rx:w????????????ables/&gt;&lt;w:snapToGridInCell/&gt;&lt;w:wrapTextWithPunct/&gt;&lt;w:u?????????€breakWrappedTables/&gt;&lt;w:snapToGridInCell/&gt;&lt;w:wrapTextWithPunct/&gt;&lt;w:u??????????????????????€??????ithPunc?€???????ables/&gt;&lt;w:snapToGridInCell/&gt;&lt;w:wrapTextWi????snapToGridInCell/&gt;&lt;w:wrapTe?€?€?€?€????apTextWithPunct/&gt;&lt;w:u???????????????????????+????unct/&gt;&lt;w:u????€?????à????breakWrapped?????s????rx:w????????????ables/&gt;&lt;w:snapToGridInCell/&gt;&lt;w:?????€??????ithPunc?€???????ables/&gt;&lt;w:snapToGridIInCell/&gt;&lt;w::wrapTextWiwrapTextWithPunct/&gt;&lt;w:uTables/&gt;&lt;w:snapToGridInCell/&gt;&lt;w:wrapTextWithPunct/&gt;&lt;apToGridInCell/&gt;&lt;w:wrapTe?€?€?€?€????apTextWithPunct/&gt;&lt;w:uw:u??????????????????+???????????€??????????+???????????€????????ithPunc?€???????ables/&gt;&lt;w:snapToGridInCell/&gt;&lt;w:wrapTextWi?????????????????????????????????t????????????à????breakWrapped?????s????rx:w?????w:uTables/&gt;&lt;w:snapToGridInCell/&gt;&lt;w:wrapTextWithPunct/&gt;&lt;apToGridInCell/&gt;&lt;w:wrapTe?€?€?€?€????apTextWithPunc?€????????ithPunc?€???????ables/&gt;&lt;w:snapToGriidInCell/&gt;&lt;ww:wrapTextWit/&gt;&lt;w:u???????ables/&gt;&lt;w:snapToGridInCell/&gt;&lt;w:wrapTextWithPunct/&gt;&lt;w:u?????????€????€?????à????breakWr?+???????????€??????????+????unct/&gt;&lt;w:u????€?????à????breakWrappedTables/&gt;&lt;w:snapToGrinc?€????????ithPunc?€???????ables/&gt;&lt;w:snapTrioGridInCell/&lt;w&gt;&lt;w:wrapTextWidInCelWithPunct/&gt;&lt;apToGridInCell/&gt;&lt;w:wrapTe?€?€?€?€????apTextWithPunct/&gt;&lt;w:ul/&gt;&lt;w:wrapTextWithPunct/&gt;&lt;w:uappedTables/&gt;&lt;w:snapToGridInCell/&gt;&lt;w:wr?????????ables/&gt;&lt;w:snapToGridInCell/&gt;&lt;w:wrapTextWithPunct/&gt;&lt;w:uapTextWithPunct/&gt;&lt;w:u??????InCell/&gt;&lt;w:wrapTextWi????????????+???????????€??????????+??€€??€€?idInCell/&gt;&lt;w:wrapTe?€?€?€?€????apTextWithPunct/&gt;&lt;w:u€€?????€??????????+???????????€??????????+??????&quot;/&gt;&lt;w:dot/&gt;&lt;w:u???snapToGridInCell/&gt;&lt;w:wrapTextWithPunct/&gt;&lt;w:uapTextWithPunct/&gt;&lt;w:u??????InCell/&gt;&lt;w:wrapTextWi?€€?????à????breaappedTables/&gt;&lt;w:snapToGridInCell/&gt;&lt;w:wr?????????ables/&gt;&lt;w:snapToGridInCell/&gt;&lt;w:wrapTextWithPunct/&gt;&lt;w:ukWrapp???+??€€??€€?idInCell/&gt;&lt;w:wrapTe?€?€?€?€????apTextWithPunct/&gt;&lt;w:uedTables/&gt;&lt;w:snapToGridInCell/ct/&gt;&lt;w::u??????InCell//&gt;&lt;w:wrapTextWi&gt;&lt;w:wrapTextWithPunct/&gt;&lt;w:ucVar w:name=&quot;EN.Libraries&quot; w:val=&quot;23t3?????????????????????????????????€?????à????breakWrappedTables/&gt;&lt;w:snapToGridInCell/&gt;&lt;w:wrapTextWithPunct/&gt;&lt;w:unapToG&gt;&lt;w:wrapTe?€?€?€?€????napToGridInCell/ct/&gt;:&lt;w:u??????InCel/l/&gt;&lt;w:wrapTextWiapTextWithPunct/&gt;&lt;w:uridInCell/&gt;&lt;w:wrapTextWithPunct/&gt;&lt;w:u????????????????€?????????????????à????breakWrappedTables/&gt;&lt;w:snapToGridInCell/&gt;&lt;w:wrapTextWithPunct/&gt;&lt;w:u???€???????????????????????e?€?€?€?€????napToGridInCell/ct:/&gt;&lt;w:u??????InCe/ll/&gt;&lt;w:wrapTextWi???????????w:wrapTextWithPunct/&gt;&lt;w:unapToG&gt;&lt;w:wrapTe?€?€?€?€????apTextWithPunct/&gt;&lt;w:u???????????????????/&gt;&lt;w:snapToGridInCell/&gt;&lt;w:wrapTextWithPunct/&gt;&lt;w:unapToGridInCell/&gt;&lt;w:wrapTextWithPunct/&gt;&lt;w:u?€??????????oGridInCell/ct/&gt;&lt;w:u??????InCell/&gt;&lt;w:wrapTextWi??????????????????????????????s&quot; w:val=&quot;23t3???????????????:wrapTextWithPunct/&gt;&lt;w:unapToG&gt;&lt;w:wrapTe?€?€?€?€????apTextWithPunct/&gt;&lt;w:u??????????hPunct/&gt;&lt;w:u????????????????€???rapTextWithPunct/&gt;&lt;w:u?€??????????oGridInCell/ct/&gt;&lt;w:u??????InCell/&gt;&lt;w:wrapTextWi??????????????à????breakWrappedTables/&gt;&lt;?????????s/&gt;&lt;w:snapToGridInCell/&gt;&lt;w:wrapTextWithPunct/&gt;&lt;w:unapToGridInCell/&gt;&lt;w:wrapTextWithPunct/&gt;&lt;w:uw:snapToGridInct/&gt;&lt;w:unapToG&gt;&lt;w:wrapTe?€?€?€?€????apTextWithPunct/&gt;&lt;w:uCell/&gt;/cct/&gt;&lt;w:u??????InCeell/&gt;&lt;w:wrapTextWi&lt;w:wrapTextWithPunct/&gt;&lt;w:u?????????€?????à????breakWrappedTables/&gt;&lt;w:snapToGridInCell/&gt;&lt;w:wrapTextWithPunct/&gt;&lt;w:u????????????€?€?€?€???????€?€?€?€?????€?€?€?€?????????€?€?€pTextWithPunctGridInapTextWithPunct/&gt;&lt;w:uCell/c&gt;/ct/&gt;&lt;w:u??????IneCell/&gt;&lt;w:wrapTextWict/&gt;&lt;w:unapToG&gt;&lt;w:wrapTe?€?€?€?€????apTextWithPunct/&gt;&lt;w:u/&gt;&lt;w:unapToGridInCell/&gt;&lt;w:wrapTextWithPunct/&gt;&lt;w:u???????€?€?€?€?????€?€?€?€???????????à????breakWrappedTables/&gt;&lt;w:snapToGridInCell/&gt;&lt;w:wrapTextWithPunct/&gt;&lt;wCelcl/&gt;/ct/&gt;&lt;w:u??????IenCell/&gt;&lt;w:wrapTextWi:u?€?????€?€?€?€?????????€?€?€????????idInct/&gt;&lt;w:unapToG&gt;&lt;w:wrapTe?€?€?€?€????apTextWithPunct/&gt;&lt;w:u€?€?€?€??????€?€?€???????????€?€?€?????????€?€?€pTextWithPunct/&gt;&lt;w:unapToGridInCell/&gt;&lt;ll/&gt;&lt;w:wrapTextWithPunct/&gt;&lt;wCell/&gt;/ct/&gt;&lt;w:u??????InCell/&gt;&lt;w:wrapTextWiw:wrapTextWithPunct/&gt;&lt;w:u????????????????????????????€?????à????breakWrappedTables/&gt;&lt;w:snapToGri?€?€????????idInct/&gt;&lt;w:unapToG&gt;&lt;w:wrapTe?€?€?€?€????apTextWithPunct/&gt;&lt;w:udInCell/&gt;&lt;w:wrapTextWithPunct/&gt;WithPunct/&gt;&lt;wCeell/&gt;/ct/&gt;&lt;w:u??????IInCell/&gt;&lt;w:wrapTextWi&lt;w:?€?€???????????à????breakWrappedTables/&gt;&lt;w:snapToGridInCell/&gt;&lt;w:wrapTextWithPunct/&gt;&lt;w:uu?€?€WithPunct/&gt;&lt;w:unapToGridInCell/&gt;&lt;w:wrapTextWithPunct/&gt;&lt;w:u?€?€??????€?€?€?????€?€?€?€???w:wrapTe?€?€?€?€????apTnct/&gt;&lt;ewCell/&gt;/ct/&gt;&lt;w:u?????I?InCell/&gt;&lt;w:wrapTextWiextWithPunct/&gt;&lt;w:u??????€?€?€??????€?€?€?????€?€?€?€???????€?€?€??€??????€?€?€?????????€?€?€?????????€?€?€??????€?€?€????????€?€?€?apTextWapToGridInCell/&gt;&lt;w:wrapTextWithPu??€?€?€?€???w:wrapTe?€?€?€?€????apTnct/&gt;&lt;wCell/&gt;/ct/&gt;&lt;w:u??????InCell/&gt;&lt;w:wrapTextWinct/&gt;&lt;w:uu?€?€WiWithPunct/&gt;&lt;w:u?€?€??????€?€?€?????€?€?€?€???w:wrapTe?€?€?€?€????apTextWithPunct/&gt;&lt;w:uthPunct/&gt;&lt;w:unapToGridInCell/&gt;&lt;w:wrapTextWithPunct/&gt;&lt;w:uithPunct/&gt;&lt;w:?€?€???????????à????breakWrappedTabnct/&gt;&gt;&lt;wCell/&gt;/ct/&gt;&lt;w:u???????InCell/&gt;&lt;w:wrapTextWiles/&gt;&lt;w:snapToGridInCell/&gt;&lt;w:wrapTextWithPunct/&gt;&lt;w:u€?????????????????????????????€?????à????b€?????€?€?€?€???w:wrapTe?€?€?€?€????apTextWithPunct/&gt;&lt;w:ureakWrappedTables/&gt;&lt;w:snapToGridInCell/&gt;&lt;w:wrarappedTabnc&gt;t/&gt;&lt;wCell/&gt;/ct/&gt;&lt;w:u???????InCell/&gt;&lt;w:wrapTextWipTextWithPithPunct/&gt;&lt;w:unapToGridInCell/&gt;&lt;w:wrapTextWithPunct/&gt;&lt;w:uunct/&gt;&lt;w:u??????€?€?€?????€?€?€?€?????????€?€?€?????????€?€?€?€??????€?€?€???????????€?????€?€?€?€???w:wrapTe?€?€?€?InCell/&gt;&lt;w:wrarappedTabnct/&gt;&lt;wCell/&gt;/ct/&gt;&lt;w:u??????InCell/&gt;&lt;w:wrapTextWi€????apTextWithPunct/&gt;&lt;w:u?????€breakWrappedTables/&gt;&lt;w:snapToGridInCell/&gt;&lt;w:wrapTextWithPunct/&gt;&lt;w:u?€????€?€?€????????€ell/&gt;&lt;w:wrapTextWithPithPunct/&gt;&lt;w:unapToGridInCell/&gt;&lt;w:wrapTextWithPunct/&gt;&lt;w:u?€?€?€?????€?€?€?€???&gt;/ct/&gt;&lt;w:u??????InCell/&gt;&lt;w:wrapTextWi?????€?€?€?€?????€?€???w:wrapTe?€?€?€?€????apTextWithPunct/&gt;&lt;w:u????€?€?€?????€?€?€?€???????€?????????????????????????????€?????à????breakWrappedTables/&gt;&lt;w:snapT€?€?€?€l/&gt;&lt;w:wrapTextWithPunct/&gt;&lt;w:u?€?€?€??????€?€?€?€???&gt;/ct/&gt;&lt;w:u???????InCell/&gt;&lt;w:wrapTextWi??????€?€?€???:u?€????€?€?€????????€ell/&gt;&lt;w:wrapTextWithPithPun&lt;w:u?€?€?€?????€?€?€?€?????????€?€?€?????€?€???w:wrapTe?€?€?€?€????apTextWithPunct/&gt;&lt;w:uct/&gt;&lt;w:unapToGridInCell/&gt;&lt;w:wrapTextWitt/&gt;&lt;w:u?€?€?€?????€?€?€?€???&gt;/ct/&gt;&lt;w:u??????InCell/&gt;&lt;w:wrapTextWihPunct/&gt;&lt;w:u????????à????breakWrappedTables/&gt;&lt;w:snapToGridInCell/&gt;&lt;w:wrapTextWithPunct/&gt;&lt;w:uoGridInCell/&gt;&lt;w:wrapTextWithPunct/&gt;&lt;w:u?€?€?€?€????????€?€?€?€?????????€?€?€???????w:wrapTe?€?€?€?€????apTextW€??????€?€?€?€???&gt;/ct/&gt;&lt;w:u???????InCell/&gt;&lt;w:wrapTextWiithPunct/&gt;&lt;w:u??????????????????€?????€??apTextWithPithPunct/&gt;&lt;w:unapToGridInCell/&gt;&lt;w:wrapTextWithPunct/&gt;&lt;w:u?????????€??€????€?€?€?????????€?€?€?????????€?€?€???€??????€?€?€?????apTe?€?€?€?€????apTextW€?????€?€?€?€???&gt;/ct/&gt;&lt;w:u??????InCell/&gt;&lt;w:wrapTextWi????????€?€?€????????€?€?€?€?????????€?€?€???????w:wrapTe?€?€?€?€????apTextWithPunct/&gt;&lt;w:u????€breakWrappedTables/&gt;&lt;w:snapToGridInCell/&gt;&lt;w:wrapTextWithPunct/&gt;&lt;w:u???€?€?€??&lt;?????€?€?€?????€?€????apTextW€?????€?€?€?€???&gt;/ct/&gt;&lt;w:u??????InCell/&gt;&lt;w:wrapTextWi???????????€??apTextWithPithPunct/&gt;&lt;w:unapToGridInCell/&gt;&lt;w:wrapTextWithPunct/&gt;&lt;w:u?€?????????????????????€?€?€???????w:wrapTe?€?€?€?€????apTextWithPunct/&gt;&lt;w:u?????????€?????à????breakWrap?€?€????apTextW€€?????€?€?€?€???&gt;/ct/&gt;&lt;w:u???????InCell/&gt;&lt;w:wrapTextWipedTables/&gt;&lt;w:snapToGridInCell/&gt;&lt;w:wrapTextWithPunct/&gt;&lt;w:u?€???????€?€?€?€?????€?€?€?€?????????€???????????à????breakWra?????????????€??apTextWithPith?€?????????????????????€?€??breakWrap?€?€????apTex€tW€?????€?€?€?€???&gt;/ct/&gt;&lt;w:?u??????InCell/&gt;&lt;w:wrapTextWi?€???????w:wrapTe?€?€?€?€????apTextWithPunct/&gt;&lt;w:uPunct/&gt;&lt;w:unapToGridInCell/&gt;&lt;w:wrapTextWithPunct/&gt;&lt;w:uppedTables/&gt;&lt;w:snapToGridInCell/&gt;&lt;w:wrapTextWithPunct/&gt;&lt;w:u?€?€?€????????€?€?€?????€?€?€?€??????€?€?€???€?€?€?€???&gt;/ct/&gt;&lt;w:u??????InCell/&gt;&lt;w:wrapTextWi???€?€?€?€??€???????????????????????????????€?€?€???????w:wrapTe?€?€?€?€????apTextWithPunct/&gt;&lt;w:u????????????·????????????€??kWra?????????????€??apTextWithPithPu:u?€?€?€????????€?€?€?????€?€?€?€???????€?€?€???€?€?€?€???&gt;/ct/&gt;&lt;w::u??????InCell/&gt;&lt;w:wrapTextWinct/&gt;&lt;w:unapToGridInCell/&gt;&lt;w:wrapTextWithPunct/&gt;&lt;w:u???€???????????????????????????????€?€?€?€?????€?€?€?€????????????????????????????????€?€?€???????w:wrapTe?€?€?€?€??€????????€?€?€?????€?€?€?€??????€?€?€???€?€?€?€???&gt;/ct/&gt;&lt;w:u??????InCell/&gt;&lt;w:wrapTextWi????pTextWithPunct/&gt;&lt;w:u????????€???????????à????breakWrappedTables/&gt;&lt;w:snapToGridInCell/&gt;&lt;w:wrapTextWithPunct/&gt;&lt;w:u???€?????à????breakWrappe????????????€??apTextWithPithPunct/&gt;&lt;w:unapToGridInCel??l/&gt;&lt;w:w€?€???€?€?€?€???&gt;/ct/&gt;&lt;w&lt;w:u??????InCell/&gt;&lt;w:wrapTextWirapTextWithPunct/&gt;&lt;w:udTable€???????w:wrapTe?€?€?€?€????apTextWithPunct/&gt;&lt;w:us/&gt;&lt;w:snapToGridInCell/&gt;&lt;w:wrapTextWithPunct/&gt;&lt;w:u????????????????€????????????????????????????.?????????????GridInCell/&gt;&lt;w:w€?€???€?€?€?€???&gt;/ct/&gt;&lt;w:u??????InCell/&gt;&lt;w:wrapTextWi?€?????????????.?:??????????????€???????????à??breapToGridInCell/&gt;&lt;w:wrapTextWithPunct/&gt;&lt;w:udTable€???????w:wrapTe?€?€?€?€????apTextWithPunct/&gt;&lt;w:ukWrappe????????????€??apTextWithPithPunct/dInCCell/&gt;&lt;w:w€?€???€?€?€?€???&gt;/ct/&gt;&gt;&lt;w:u??????InCell/&gt;&lt;w:wrapTextWi&gt;&lt;w:unapToGridInCell/&gt;&lt;w:wrapTextWithPunct/&gt;&lt;w:u???€breakWrappedTables/&gt;&lt;w:snapToGridInCell/&gt;&lt;w:wrapTextWithPunct/&gt;&lt;w:u????????????????????????????????????????Table€???????w:wrapTe?€?€?€?€????apTextWw:w€?€???€?€?€?€???&gt;/ct/&gt;&lt;w:u??????InCell/&gt;&lt;w:wrapTextWiithPunct/&gt;&lt;w:u?????????????????€?????€?????????????????????????????akWrappe????????????€??apTextWithPithPunct/&gt;&lt;w:unapToGridInCell/&gt;&lt;w:wrapTextWithPunct/&gt;&lt;w:u€€?????à????breakWrappedTab€?€?????apTextWw:w€?€???€?€?€?€???&gt;/ct//&gt;&lt;w:u??????InCell/&gt;&lt;w:wrapTextWiles/&gt;&lt;w:snapT?????????????????Table€???????w:wrapTe?€?€?€?€????apTextWithPunct/&gt;&lt;w:uoGridInCell/&gt;&lt;w:wrapTex?:??????????????€???????????à????breakWrappedTables/&gt;&lt;w:snapToGridInCell/&gt;&lt;w:wrap?TextWitextWw:w€?€???€?€?€?€???&gt;/c/t/&gt;&lt;w:u??????InCell/&gt;&lt;w:wrapTextWihPunct/&gt;&lt;w:utWithPunct/&gt;&lt;w:u??????????????????PithPunct/&gt;&lt;w:unapToGridInCell/&gt;&lt;w:wrapTextWithPun???????w:wrapTe?€?€?€?€????apTextWithPunct/&gt;&lt;w:uct/&gt;&lt;w:u????????????????????????????,?.???,?.?xtWitextWw:w€?€???€?€?€?€???&gt;/ct/&gt;&lt;w:u??????InCell/&gt;&lt;w:wrapTextWi?????&quot;/&gt;&lt;/w:docVars&gt;&lt;wsp:rsids&gt;&lt;wsp:rsidRoot wsp:val=&quot;00111184&quot;/&gt;&lt;wsp:rsid wsp:val=&quot;0000373C&quot;/&gt;&lt;wsp:rsid wsp:val=&quot;00014D4C&quot;/&gt;&lt;wdTables/&gt;&lt;w:snapToGridInCell/&gt;&lt;w:wrapTextWitrapTe?€?€?€?€????apTextWithPunct/&gt;&lt;w:uhPunct/&gt;GridInCell/&gt;&lt;w:wrapTextWi&lt;w:wrapTextWithPunct/&gt;&lt;w:u&lt;w:usp:rsid wsp:val=dTables/&gt;&lt;w:snapToGridInCell/&gt;&lt;w:wrapTextWithPunct/&gt;&lt;w:u&quot;00014E03&quot;/&gt;&lt;wsp:rsid wsp:val=&quot;00020138&quot;/&gt;&lt;wsp:rsid wsp:val=&quot;00020A86&quot;/&gt;&lt;wsp:rsid wsp:val=&quot;00021BB6&quot;/&gt;&lt;wsp:rsid wsp:val=&quot;00021F79&quot;/&gt;&lt;wsp:rsid wsp:val=&quot;00023E62&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023E62&quot;&gt;&lt;m:oMathPara&gt;&lt;m:oMath&gt;&lt;m:sSub&gt;&lt;m:sSubPr&gt;&lt;m:ctrlPr&gt;&lt;w:rPr&gt;&lt;w:rFonts w:ascii=&quot;Cambria Math&quot; w:fareast=&quot;???&quot; w:h-a&lt;wsnsi=&quot;Cambria Math&quot;/&gt;&lt;wx:font wx:val=&quot;Cambria Math&quot;/&gt;&lt;w:i/&gt;&lt;w:kern w:val=&quot;0&quot;/&gt;&lt;w:sz w:val=&quot;24&quot;/&gt;&lt;w:lang w:val=&quot;EN-GB&quot; w:fareast=&quot;EN&quot;00-US&quot;/&gt;&lt;/w:rPr&gt;&lt;/m:ctrlPr&gt;&lt;/m:s&lt;m:SubPr&gt;&lt;m:e&gt;&lt;m:r&gt;ubP&lt;w:r&gt;&lt;mPr&gt;&lt;w:rFonts w:ascii=&quot;Cambria Math&quot; w:fareast=&quot;???&quot; w:h-ansi=&quot;Cambria Ma&lt;wsth&quot;/&gt;&lt;wx:font wx:val=&quot;Cambria Math&quot;/&gt;&lt;w:i/&gt;&lt;w:kern w:val=&quot;0&quot;/&gt;&lt;w:sz w:val=&quot;24&quot;/&gt;&lt;w:lang w:val=&quot;EN-GB&quot; w:fareast=&quot;EN-US&quot;/&gt;&quot;00&lt;/w:rPr&gt;&lt;m:t&gt;S&lt;/m:t&gt;&lt;/m:r&gt;&lt;&lt;m:/m:e&gt;&lt;m:sub&gt;&lt;m:r&gt;&lt;w:rPubPr&gt;&lt;w:rF&gt;&lt;monts w:ascii=&quot;Cambria Math&quot; w:fareast=&quot;???&quot; w:h-ansi=&quot;Cambria Math&quot;/&gt;&lt;wx:fo&lt;wsnt wx:val=&quot;Cambria Math&quot;/&gt;&lt;w:i/&gt;&lt;w:kern w:val=&quot;0&quot;/&gt;&lt;w:sz w:val=&quot;24&quot;/&gt;&lt;w:lang w:val=&quot;EN-GB&quot; w:fareast=&quot;EN-US&quot;/&gt;&lt;/&quot;00w:rPr&gt;&lt;m:t&gt;m&lt;/m:t&gt;&lt;/m:r&gt;&lt;m:&lt;/m:sub&gt;&lt;/m:sSub&gt;&lt;m:r&gt;&lt;w:rPrubP&gt;&lt;w:rFonts&gt;&lt;m w:ascii=&quot;Cambria Math&quot; w:fareast=&quot;???&quot; w:h-ansi=&quot;Cambria Math&quot;/&gt;&lt;wx:font wx:v&lt;wsal=&quot;Cambria Math&quot;/&gt;&lt;w:i/&gt;&lt;w:kern w:val=&quot;0&quot;/&gt;&lt;w:sz w:val=&quot;24&quot;/&gt;&lt;w:lang w:val=&quot;EN-GB&quot; w:fareast=&quot;EN-US&quot;/&gt;&quot;00&lt;/w:rPr&gt;&lt;m:t&gt;=&lt;/m:t&gt;&lt;&lt;m:/m:r&gt;&lt;m:sSub&gt;&lt;m:sSubPr&gt;&lt;m:ctrlPr&gt;&lt;ubPw:rPr&gt;&lt;w:rFon&gt;&lt;mts w:ascii=&quot;Cambria Math&quot; w:fareast=&quot;???&quot; w:h-ansi=&quot;Cambria Math&quot;/&gt;&lt;wx:font wx:va&lt;wsl=&quot;Cambria Math&quot;/&gt;&lt;w:i/&gt;&lt;w:kern w:val=&quot;0&quot;/&gt;&lt;w:sz w:val=&quot;24&quot;/&gt;&lt;w:lang w:val=&quot;EN-GB&quot; w:fareast=&quot;&quot;00EN-US&quot;/&gt;&lt;/w:rPr&gt;&lt;/&lt;m:m:ctrlPr&gt;&lt;/m:sSubPr&gt;&lt;m:e&gt;&lt;m:f&gt;&lt;m:fPr&gt;&lt;m:ubPctrlPr&gt;&lt;w:rPr&gt;&lt;w&gt;&lt;m:rFonts w:ascii=&quot;Cambria Math&quot; w:fareast=&quot;???&quot; w:h-ansi=&quot;Cambria Math&quot;/&gt;&lt;wx:font wx:&lt;wsval=&quot;Cambria Math&quot;/&gt;&lt;w:i/&gt;&lt;w:kern w:val=&quot;0&quot;/&gt;&lt;w:sz w:val=&quot;24&quot;/&gt;&lt;w:lang w:val=&quot;EN-GB&quot; &quot;00w:fareast=&quot;EN-U&lt;m:S&quot;/&gt;&lt;/w:rPr&gt;&lt;/m:ctrlPr&gt;&lt;/m:fPr&gt;&lt;m:num&gt;&lt;m:r&gt;&lt;w:ubPrPr&gt;&lt;w:rFonts w:asc&gt;&lt;mii=&quot;Cambria Math&quot; w:fareast=&quot;???&quot; w:h-ansi=&quot;Cambria Math&quot;/&gt;&lt;wx:font wx:val=&quot;Cambria Mat&lt;wsh&quot;/&gt;&lt;w:i/&gt;&lt;w:kern w:val=&quot;0&quot;/&gt;&lt;w:sz w:val=&quot;24&quot;/&gt;&lt;w:lang w:val=&quot;EN-GB&quot; w:farea&quot;00st=&quot;EN-US&quot;/&gt;&lt;m:&lt;/w:rPr&gt;&lt;m:t&gt;1&lt;/m:t&gt;&lt;/m:r&gt;&lt;/m:num&gt;&lt;m:den&gt;&lt;m:r&gt;&lt;w:rPrubP&gt;&lt;w:rFonts w:ascii=&quot;Ca&gt;&lt;mmbria Math&quot; w:fareast=&quot;???&quot; w:h-ansi=&quot;Cambria Math&quot;/&gt;&lt;wx:font wx:val=&quot;Cambria Math&quot;/&gt;&lt;w:i/&lt;ws&gt;&lt;w:kern w:val=&quot;0&quot;/&gt;&lt;w:sz w:val=&quot;24&quot;/&gt;&lt;w:lang w:val=&quot;EN-GB&quot; w:farea&quot;00st=&quot;EN-US&lt;m:&quot;/&gt;&lt;/w:rPr&gt;&lt;m:t&gt;v&lt;/m:t&gt;&lt;/m:r&gt;&lt;/m:den&gt;&lt;/m:f&gt;&lt;m:d&gt;&lt;m:dPr&gt;&lt;m:ubPctrlPr&gt;&lt;w:rPr&gt;&lt;w:rFonts w&gt;&lt;m:ascii=&quot;Cambria Math&quot; w:fareast=&quot;???&quot; w:h-ansi=&quot;Cambria Math&quot;/&gt;&lt;wx:font wx:val=&quot;Cambria Math&quot;&lt;ws/&gt;&lt;w:i/&gt;&lt;w:kern w:val=&quot;0&quot;/&gt;&lt;w:sz w:val=&quot;24&quot;/&gt;&lt;w:lang w:val&quot;00=&quot;EN-G&lt;m:B&quot; w:fareast=&quot;EN-US&quot;/&gt;&lt;/w:rPr&gt;&lt;/m:ctrlPr&gt;&lt;/m:dPr&gt;&lt;m:e&gt;&lt;m:f&gt;&lt;m:fPubPr&gt;&lt;m:ctrlPr&gt;&lt;w:rPr&gt;&lt;w:rFonts&gt;&lt;m w:ascii=&quot;Cambria Math&quot; w:fareast=&quot;???&quot; w:h-ansi=&quot;Cambria Math&quot;/&gt;&lt;wx:font wx:val=&quot;Cambria Math&quot;/&lt;ws&gt;&lt;w:i/&gt;&lt;w:kern w:val=&quot;0&quot;/&gt;&lt;w:sz w:val=&quot;24&quot;/&gt;&lt;w:la&quot;00ng &lt;m:w:val=&quot;EN-GB&quot; w:fareast=&quot;EN-US&quot;/&gt;&lt;/w:rPr&gt;&lt;/m:ctrlPr&gt;&lt;/m:fPr&gt;&lt;m:num&gt;&lt;m:ubPr&gt;&lt;w:rPr&gt;&lt;w:rFonts w:ascii=&quot;Cam&gt;&lt;mbria Math&quot; w:fareast=&quot;???&quot; w:h-ansi=&quot;Cambria Math&quot;/&gt;&lt;wx:font wx:val=&quot;Cambria Math&quot;/&gt;&lt;w:i/&gt;&lt;w:kern w&lt;ws:val=&quot;0&quot;/&gt;&lt;w:sz w:val=&quot;24&quot;/&gt;&lt;w:lang w:va&quot;00&lt;m:l=&quot;EN-GB&quot; w:fareast=&quot;EN-US&quot;/&gt;&lt;/w:rPr&gt;&lt;m:t&gt;??&lt;/m:t&gt;&lt;/m:r&gt;&lt;/m:num&gt;&lt;m:den&gt;&lt;m:m:ubPr&gt;&lt;w:rPr&gt;&lt;w:rFonts w:ascii=&quot;Cambriam&gt;&lt;ma Math&quot; w:fareast=&quot;???&quot; w:h-ansi=&quot;Cambria Math&quot;/&gt;&lt;wx:font wx:val=&quot;Cambria Math&quot;/&gt;&lt;w:i/&gt;&lt;w:kern w:val=&quot; w&lt;ws0&quot;/&gt;&lt;w:sz w:val=&quot;24&quot;/&gt;&lt;w:00&lt;m:va&quot;00lang w:val=&quot;EN-GB&quot; w:fareast=&quot;EN-US&quot;/&gt;&lt;/w:rPr&gt;&lt;m:t&gt;??&lt;/m:t&gt;&lt;/m:r&gt;&lt;/m:den&gt;&lt;/m:f&gt;m:ubP&lt;/m:e&gt;&lt;/m:d&gt;&lt;/m:e&gt;&lt;m:sub&gt;&lt;m:r&gt;&lt;w:rPr&gt;&lt;wam&gt;&lt;m:rFonts w:ascii=&quot;Cambria Math&quot; w:fareast=&quot;???&quot; w:h-ansi=&quot;Cambria Math&quot;/&gt;&lt;wx:font wx:val=&quot;Cambria Math&quot;/&gt;&lt;w: w&lt;wsi/&gt;&lt;w00&lt;m::kernva&quot;00 w:val=&quot;0&quot;/&gt;&lt;w:sz w:val=&quot;24&quot;/&gt;&lt;w:lang w:val=&quot;EN-GB&quot; w:fareast=&quot;EN-US&quot;/&gt;&lt;/w:rPr&gt;&lt;m:t&gt;?:ubP???&lt;/m:t&gt;&lt;/m:r&gt;&lt;/m:sub&gt;&lt;/m:sSub&gt;&lt;m:r&gt;&lt;w:rPwam&gt;&lt;mr&gt;&lt;w:rFonts w:ascii=&quot;Cambria Math&quot; w:fareast=&quot;???&quot; w:h-ansi=&quot;Cambria Math&quot;/&gt;&lt;wx:font wx:val=&quot;Cambria Mw00&lt;m:ath&quot;/&gt;&lt;w:wnva&quot;00: w&lt;wsi/&gt;&lt;w:kern w:val=&quot;0&quot;/&gt;&lt;w:sz w:val=&quot;24&quot;/&gt;&lt;w:lang w:val=&quot;EN-GB&quot; w:fareast=&quot;EN-US&quot;/&gt;&lt;/w?:ubP:rPr&gt;&lt;m:t&gt;=&lt;/m:t&gt;&lt;/m:r&gt;&lt;m:f&gt;&lt;m:fPr&gt;&lt;m:ctrlPr&gt;&lt;w:rP&gt;&lt;mr&gt;&lt;w:rFonts w:ascii=&quot;Cambria Math&quot; w:fareast=&quot;???&quot; w:h-ansi=&quot;Cambria Math&quot;/&gt;&lt;wx:font wx0&lt;m::val=&quot;Cambria Maa&quot;00th&quot;/&gt;&lt;w:i/&gt;&lt;w:k&lt;wsern w:val=&quot;0&quot;/&gt;&lt;w:sz w:val=&quot;24&quot;/&gt;&lt;w:lang w:val=&quot;EN-GB&quot; w:fareast=&quot;EN-US&quot;/&gt;&lt;/w:ubPrPr&gt;&lt;/m:ctrlPr&gt;&lt;/m:fPr&gt;&lt;m:num&gt;&lt;m:r&gt;&lt;w:rPr&gt;&lt;w:rFonts w&gt;&lt;m:ascii=&quot;Cambria Math&quot; w:fareast=&quot;???&quot; w:h-ansi=&quot;Cambria Math&quot;/&gt;&lt;wx:font wx:va&lt;m:l=&quot;Cambria Math&quot;/&gt;&lt;w&quot;00:i/&gt;&lt;w:kern w:val=&quot;0&quot;/&gt;&lt;&lt;wsw:sz w:val=&quot;24&quot;/&gt;&lt;w:lang w:val=&quot;EN-GB&quot; w:fareast=&quot;EN-US&quot;/&gt;&lt;/w:rPr&gt;&lt;m:t&gt;1ubP&lt;/m:t&gt;&lt;/m:r&gt;&lt;/m:num&gt;&lt;m:den&gt;&lt;m:sSub&gt;&lt;m:sSubPr&gt;&lt;m:ctrlPr&gt;&lt;&gt;&lt;mw:rPr&gt;&lt;w:rFonts w:ascii=&quot;Cambria Math&quot; w:fareast=&quot;???&quot; w:h-ansi=&quot;Cam&lt;m:bria Math&quot;/&gt;&lt;wx:font wx&quot;00:val=&quot;Cambria Math&quot;/&gt;&lt;w:i/&gt;&lt;w:ker&lt;wsn w:val=&quot;0&quot;/&gt;&lt;w:sz w:val=&quot;24&quot;/&gt;&lt;w:lang w:val=&quot;EN-GB&quot; w:fareast=&quot;ENubP-US&quot;/&gt;&lt;/w:rPr&gt;&lt;/m:ctrlPr&gt;&lt;/m:sSubPr&gt;&lt;m:e&gt;&lt;m:r&gt;&lt;w:rPr&gt;&lt;w:rFo&gt;&lt;mnts w:ascii=&quot;Cambria Math&quot; w:fareast=&quot;???&quot; w:h-ansi=&quot;Cambri&lt;m:a Math&quot;/&gt;&lt;wx:font wx:val=&quot;&quot;00Cambria Math&quot;/&gt;&lt;w:i/&gt;&lt;w:kern w:val=&quot;0&quot;/&gt;&lt;w&lt;ws:sz w:val=&quot;24&quot;/&gt;&lt;w:lang w:val=&quot;EN-GB&quot; w:fareast=&quot;EN-US&quot;/&gt;&lt;/wubP:rPr&gt;&lt;m:t&gt;?&lt;/m:t&gt;&lt;/m:r&gt;&lt;/m:e&gt;&lt;m:sub&gt;&lt;m:r&gt;&lt;w:rPr&gt;&lt;w:rFonts w:ao&gt;&lt;mscii=&quot;Cambria Math&quot; w:fareast=&quot;???&quot; w:h-ansi=&quot;Cami&lt;m:bria Math&quot;/&gt;&lt;wx:font wx:val=&quot;&quot;&quot;00Cambria Math&quot;/&gt;&lt;w:i/&gt;&lt;w:kern w:val=&quot;0&quot;/&gt;&lt;w:sz w:val=w&lt;ws&quot;24&quot;/&gt;&lt;w:lang w:val=&quot;EN-GB&quot; w:fareast=&quot;EN-US&quot;/&gt;&lt;/w:rwubPPr&gt;&lt;m:t&gt;w&lt;/m:t&gt;&lt;/m:r&gt;&lt;/m:sub&gt;&lt;/m:sSub&gt;&lt;/m:den&gt;&lt;/m:f&gt;&lt;m:f&gt;&lt;m:fPr&gt;&lt;m&gt;&lt;m:ctrlPr&gt;&lt;w:rPr&gt;&lt;w:rFonts w:ascii=&quot;Cambria Math&quot; w:fareast=&quot;???&quot; w:h-ans&quot;00i=&quot;Cambria Math&quot;/&gt;&lt;wx:font wx:val=&quot;Cambria Math&quot;/&gt;&lt;w:i/&gt;&lt;w:kern&lt;ws w:val=&quot;0&quot;/&gt;&lt;w:sz w:val=&quot;24&quot;/&gt;&lt;w:lang w:val=&quot;EubPN-GB&quot; w:fareast=&quot;EN-US&quot;/&gt;&lt;/w:rPr&gt;&lt;/m:ctrlPr&gt;&lt;/m:fPr&gt;&lt;m:num&gt;&lt;m:box&gt;&lt;m:&gt;&lt;mboxPr&gt;&lt;m:diff m:val=&quot;on&quot;/&gt;&lt;m:ctrrialPr&gt;&lt;w:rPr&gt;&lt;w:rFonts w:ascii=&quot;Cambria Math&quot; w:fareast=&quot;???&quot; w:h-ansi=&quot;Cambria Math&quot;/&gt;&lt;wx:font wx:val=&quot;Cam&lt;wsbria Math&quot;/&gt;&lt;w:i/&gt;&lt;w:kern w:val=&quot;0&quot;/&gt;&lt;w:ubPsz w:val=&quot;24&quot;/&gt;&lt;w:lang w:val=&quot;EN-GB&quot; w:fareast=&quot;EN-US&quot;/&gt;&lt;/w:rPr&gt;&lt;/m:ctrl&gt;&lt;mPr&gt;&lt;/m:boxPr&gt;&lt;m:e&gt;&lt;m:r&gt;&lt;w:riarPr&gt;&lt;w:rFonts w:ascii=&quot;Cambria Math&quot;bri w:fareast=&quot;???&quot; w:h-ansi=&quot;Cambria Math&quot;/&gt;&lt;wx:font wx:val=&quot;Cambria Math&quot;/&gt;&lt;w:i&lt;ws/&gt;&lt;w:kern w:val=&quot;0&quot;/&gt;&lt;w:sz w:val=&quot;ubP24&quot;/&gt;&lt;w:lang w:val=&quot;EN-GB&quot; w:fareast=&quot;EN-US&quot;/&gt;&lt;/w:rPr&gt;&lt;m:t&gt;d&lt;/m:t&gt;&lt;/m:r&gt;&lt;m:&gt;&lt;mfunc&gt;&lt;m:funcPr&gt;&lt;mria:ctrlPr&gt;&lt;w:rPr&gt;&lt;w:rFonts w:ascii=&quot;Cambrbriia Math&quot; w:fareast=&quot;???&quot; w:h-ansi=&quot;Cambria Math&quot;/&gt;&lt;wx:font wx:val=&quot;Cambria Math&quot;/&gt;&lt;w:i/&lt;ws&gt;&lt;w:kern w:val=&quot;0&quot;/&gt;&lt;w:sz w:ubPval=&quot;24&quot;/&gt;&lt;w:lang w:val=&quot;EN-GB&quot; w:fareast=&quot;EN-US&quot;/&gt;&lt;/w:rPr&gt;&lt;/m:ctrlPr&gt;&lt;/m:func&gt;&lt;mPr&gt;&lt;m:fNriaame&gt;&lt;m:r&gt;&lt;m:rPr&gt;&lt;m:sty m:val=&quot;p&quot;/&gt;&lt;/m:rPr&gt;bri&lt;w:rPr&gt;&lt;w:rFonts w:ascii=&quot;Cambria Math&quot; w:fareast=&quot;???&quot; w:h-ansi=&quot;Cambria Math&quot;/&gt;&lt;wx:font wx:val&lt;ws=&quot;Cambria Math&quot;/&gt;&lt;w:keubPrn w:val=&quot;0&quot;/&gt;&lt;w:sz w:val=&quot;24&quot;/&gt;&lt;w:lang w:val=&quot;EN-GB&quot; w:fareast=&quot;EN-US&quot;/&gt;&lt;/w:rPr&gt;&gt;&lt;riam&lt;m:t&gt;ln&lt;/m:t&gt;&lt;/m:r&gt;&lt;/m:fName&gt;&lt;m:e&gt;&lt;m:d&gt;&lt;m:dPbrir&gt;&lt;m:ctrlPr&gt;&lt;w:rPr&gt;&lt;w:rFonts w:ascii=&quot;Cambria Math&quot; w:fareast=&quot;???&quot; w:h-ansi=&quot;Cambria Math&quot;/&gt;&lt;wx:font wx:&lt;wsval=&quot;Cambria MatubPh&quot;/&gt;&lt;w:i/&gt;&lt;w:kern w:val=&quot;0&quot;/&gt;&lt;w:sz w:val=&quot;24&quot;/&gt;&lt;w:lang w:val=&quot;EN-GB&quot; w:fareasriat=&quot;EN-U&gt;&lt;mS&quot;/&gt;&lt;/w:rPr&gt;&lt;/m:ctrlPr&gt;&lt;/m:dPr&gt;&lt;m:e&gt;&lt;mbri:sSup&gt;&lt;m:sSupPr&gt;&lt;m:ctrlPr&gt;&lt;w:rPr&gt;&lt;w:rFonts w:ascii=&quot;Cambria Math&quot; w:fareast=&quot;???&quot; w:h-ansi=&quot;Cambria Math&quot;/&gt;&lt;wx:fon&lt;wst wx:val=&quot;ubPCambria Math&quot;/&gt;&lt;w:i/&gt;&lt;w:kern w:val=&quot;0&quot;/&gt;&lt;w:sz w:val=&quot;24&quot;/&gt;&lt;w:lang w:valria=&quot;EN-GB&quot; w:farea&gt;&lt;mst=&quot;EN-US&quot;/&gt;&lt;/w:rPr&gt;&lt;/m:ctrlPr&gt;&lt;bri/m:sSupPr&gt;&lt;m:e&gt;&lt;m:r&gt;&lt;w:rPr&gt;&lt;w:rFonts w:ascii=&quot;Cambria Math&quot; w:fareast=&quot;???&quot; w:h-ansi=&quot;Cambria Math&quot;/&gt;&lt;wx:font wx:val=&quot;Cambr&lt;wsia MubPath&quot;/&gt;&lt;w:i/&gt;&lt;w:kern w:val=&quot;0&quot;/&gt;&lt;w:sz w:val=&quot;24&quot;/&gt;&lt;w:lang w:val=&quot;EriaN-GB&quot; w:fareast=&quot;EN-US&quot;/&gt;&gt;&lt;m&lt;/w:rPr&gt;&lt;m:t&gt;v&lt;/m:t&gt;&lt;/m:r&gt;bri&lt;/m:e&gt;&lt;m:sup&gt;&lt;m:r&gt;&lt;w:rPr&gt;&lt;w:rFonts w:ascii=&quot;Cambria Math&quot; w:fareast=&quot;???&quot; w:h-ansi=&quot;Cambria Math&quot;/&gt;&lt;wx:font wx:val=&quot;Cambria Math&quot;/&gt;&lt;&lt;ubPwsw:i/&gt;&lt;w:kern w:val=&quot;0&quot;/&gt;&lt;w:sz w:val=&quot;24&quot;/&gt;&lt;w:lang w:val=&quot;riaEN-GB&quot; w:fareast=&quot;EN-US&quot;/&gt;&lt;/w:rPr&gt;&gt;&lt;m&lt;m:t&gt;2&lt;/m:t&gt;&lt;/m:r&gt;&lt;/brim:sup&gt;&lt;/m:sSup&gt;&lt;m:r&gt;&lt;w:rPr&gt;&lt;w:rFonts w:ascii=&quot;Cambria Math&quot; w:fareast=&quot;???&quot; w:h-ansi=&quot;Cambria Math&quot;/&gt;&lt;wx:font wx:val=&quot;Cambria Math&quot;/&gt;&lt;w:ubPi/&gt;&lt;w&lt;ws:kern w:val=&quot;0&quot;/&gt;&lt;w:sz w:val=&quot;24&quot;/&gt;&lt;w:lang w:riaval=&quot;EN-GB&quot; w:fareast=&quot;EN-US&quot;/&gt;&lt;/w:rPr&gt;&lt;m:t&gt;&lt;m&gt;-&lt;/m:t&gt;&lt;/m:r&gt;bri&lt;m:sSubSup&gt;&lt;m:sSubSupPr&gt;&lt;m:ctrlPr&gt;&lt;w:rPr&gt;&lt;w:rFonts w:ascii=&quot;Cambria Math&quot; w:fareast=&quot;???&quot; w:h-ansi=&quot;Cambria Math&quot;/&gt;&lt;wx:font wx:val=&quot;CambriaubP Math&quot;/&gt;&lt;w:&lt;wsi/&gt;&lt;w:kern w:val=&quot;0&quot;/&gt;&lt;w:sz w:valria=&quot;24&quot;/&gt;&lt;w:lang w:val=&quot;EN-GB&quot; w:fareast=&quot;EN-US&quot;/&gt;&lt;/w:&gt;&lt;mrPr&gt;&lt;/m:brictrlPr&gt;&lt;/m:sSubSupPr&gt;&lt;m:e&gt;&lt;m:r&gt;&lt;w:rPr&gt;&lt;w:rFonts w:ascii=&quot;Cambria Math&quot; w:fareast=&quot;???&quot; w:h-ansi=&quot;Cambria Math&quot;/&gt;&lt;wx:font wx:val=&quot;Cambria Math&quot;ubP/&gt;&lt;w:i/&gt;&lt;w:kern w&lt;ws:val=&quot;0&quot;/&gt;&lt;w:sz w:valria=&quot;24&quot;/&gt;&lt;w:lang w:val=&quot;EN-GB&quot; w:fareast=&quot;EN-US&quot;/&gt;&lt;/w:rPr&gt;&lt;m:t&gt;&gt;&lt;mv&lt;bri/m:t&gt;&lt;/m:r&gt;&lt;/m:e&gt;&lt;m:sub&gt;&lt;m:r&gt;&lt;w:rPr&gt;&lt;w:rFonts w:ascii=&quot;Cambria Math&quot; w:fareast=&quot;???&quot; w:h-ansi=&quot;Cambria Math&quot;/&gt;&lt;wx:font wx:val=&quot;Cambria Math&quot;/&gt;&lt;w:ubPi/&gt;&lt;w:kern w:val=&quot;0&quot;/&gt;&lt;&lt;wsw:sz w:varial=&quot;24&quot;/&gt;&lt;w:lang w:val=&quot;EN-GB&quot; w:fareast=&quot;EN-US&quot;/&gt;&lt;/w:rPr&gt;&lt;m:t&gt;w&lt;/m:t&gt;bri&lt;&gt;&lt;m/m:r&gt;&lt;/m:sub&gt;&lt;m:sup&gt;&lt;m:r&gt;&lt;w:rPr&gt;&lt;w:rFonts w:ascii=&quot;Cambria Math&quot; w:fareast=&quot;???&quot; w:h-ansi=&quot;Cambria Math&quot;/&gt;&lt;wx:font wx:val=&quot;Cambria Math&quot;/&gt;&lt;w:i/&gt;ubP&lt;w:kern w:val=&quot;0&quot;/&gt;&lt;w:sz w:varia&lt;wsl=&quot;24&quot;/&gt;&lt;w:lang w:val=&quot;EN-GB&quot; w:fareast=&quot;EN-US&quot;/&gt;&lt;/w:rPr&gt;&lt;m:t&gt;2&lt;/m:t&gt;bri&lt;/m:r&gt;&lt;&gt;&lt;m/m:sup&gt;&lt;/m:sSubSup&gt;&lt;/m:e&gt;&lt;/m:d&gt;&lt;/m:e&gt;&lt;/m:func&gt;&lt;/m:e&gt;&lt;/m:box&gt;&lt;/m:num&gt;&lt;m:den&gt;&lt;m:r&gt;&lt;w:rPr&gt;&lt;w:rFonts w:ascii=&quot;Cambria Math&quot; w:fareast=&quot;???&quot; w:h-aubPnsi=&quot;Cambria Math&quot;/&gt;&lt;wxria:font wx:val&lt;ws=&quot;Cambria Math&quot;/&gt;&lt;w:i/&gt;&lt;w:kern w:val=&quot;0&quot;/&gt;&lt;w:sz w:val=&quot;24&quot;/&gt;bri&lt;w:lang w:val&gt;&lt;m=&quot;EN-GB&quot; w:fareast=&quot;EN-US&quot;/&gt;&lt;/w:rPr&gt;&lt;m:t&gt;dh&lt;/m:t&gt;&lt;/m:r&gt;&lt;/m:den&gt;&lt;/m:f&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4" o:title="" chromakey="white"/>
          </v:shape>
        </w:pict>
      </w:r>
      <w:r w:rsidR="00035BBD" w:rsidRPr="00503627">
        <w:rPr>
          <w:sz w:val="24"/>
        </w:rPr>
        <w:t xml:space="preserve">                                (4)</w:t>
      </w:r>
    </w:p>
    <w:p w:rsidR="000B33C0" w:rsidRPr="00503627" w:rsidRDefault="00032F46" w:rsidP="008D4822">
      <w:pPr>
        <w:spacing w:line="480" w:lineRule="auto"/>
        <w:rPr>
          <w:sz w:val="24"/>
          <w:lang w:val="en-GB"/>
        </w:rPr>
      </w:pPr>
      <w:r w:rsidRPr="00503627">
        <w:rPr>
          <w:sz w:val="24"/>
          <w:lang w:val="en-GB"/>
        </w:rPr>
        <w:t xml:space="preserve">where </w:t>
      </w:r>
      <w:r w:rsidRPr="00503627">
        <w:rPr>
          <w:i/>
          <w:sz w:val="24"/>
          <w:lang w:val="en-GB"/>
        </w:rPr>
        <w:t>v</w:t>
      </w:r>
      <w:r w:rsidRPr="00503627">
        <w:rPr>
          <w:sz w:val="24"/>
          <w:lang w:val="en-GB"/>
        </w:rPr>
        <w:t xml:space="preserve"> is the phase velocity without mass loading perturbation</w:t>
      </w:r>
      <w:r w:rsidR="00D45788">
        <w:rPr>
          <w:sz w:val="24"/>
          <w:lang w:val="en-GB"/>
        </w:rPr>
        <w:t>,</w:t>
      </w:r>
      <w:r w:rsidR="00D45788" w:rsidRPr="00503627">
        <w:rPr>
          <w:sz w:val="24"/>
          <w:lang w:val="en-GB"/>
        </w:rPr>
        <w:t xml:space="preserve"> </w:t>
      </w:r>
      <w:r w:rsidRPr="00935A73">
        <w:rPr>
          <w:i/>
          <w:sz w:val="24"/>
          <w:lang w:val="en-GB"/>
        </w:rPr>
        <w:t>∆m</w:t>
      </w:r>
      <w:r w:rsidRPr="00503627">
        <w:rPr>
          <w:sz w:val="24"/>
          <w:lang w:val="en-GB"/>
        </w:rPr>
        <w:t xml:space="preserve"> is the absorbed </w:t>
      </w:r>
      <w:r w:rsidRPr="00503627">
        <w:rPr>
          <w:sz w:val="24"/>
          <w:lang w:val="en-GB"/>
        </w:rPr>
        <w:lastRenderedPageBreak/>
        <w:t>mass per area</w:t>
      </w:r>
      <w:r w:rsidR="00D45788">
        <w:rPr>
          <w:sz w:val="24"/>
          <w:lang w:val="en-GB"/>
        </w:rPr>
        <w:t>,</w:t>
      </w:r>
      <w:r w:rsidRPr="00503627">
        <w:rPr>
          <w:sz w:val="24"/>
          <w:lang w:val="en-GB"/>
        </w:rPr>
        <w:t xml:space="preserve"> and </w:t>
      </w:r>
      <w:r w:rsidRPr="00935A73">
        <w:rPr>
          <w:i/>
          <w:sz w:val="24"/>
          <w:lang w:val="en-GB"/>
        </w:rPr>
        <w:t xml:space="preserve">∆v </w:t>
      </w:r>
      <w:r w:rsidR="00D45788" w:rsidRPr="00503627">
        <w:rPr>
          <w:sz w:val="24"/>
          <w:lang w:val="en-GB"/>
        </w:rPr>
        <w:t>correspond</w:t>
      </w:r>
      <w:r w:rsidR="00D45788">
        <w:rPr>
          <w:sz w:val="24"/>
          <w:lang w:val="en-GB"/>
        </w:rPr>
        <w:t>s to</w:t>
      </w:r>
      <w:r w:rsidR="00D45788" w:rsidRPr="00503627">
        <w:rPr>
          <w:sz w:val="24"/>
          <w:lang w:val="en-GB"/>
        </w:rPr>
        <w:t xml:space="preserve"> </w:t>
      </w:r>
      <w:r w:rsidRPr="00503627">
        <w:rPr>
          <w:sz w:val="24"/>
          <w:lang w:val="en-GB"/>
        </w:rPr>
        <w:t xml:space="preserve">the velocity shift </w:t>
      </w:r>
      <w:r w:rsidR="000B33C0">
        <w:rPr>
          <w:sz w:val="24"/>
          <w:lang w:val="en-GB"/>
        </w:rPr>
        <w:t>due</w:t>
      </w:r>
      <w:r w:rsidR="000B33C0" w:rsidRPr="00503627">
        <w:rPr>
          <w:sz w:val="24"/>
          <w:lang w:val="en-GB"/>
        </w:rPr>
        <w:t xml:space="preserve"> </w:t>
      </w:r>
      <w:r w:rsidRPr="00503627">
        <w:rPr>
          <w:sz w:val="24"/>
          <w:lang w:val="en-GB"/>
        </w:rPr>
        <w:t>to the mass loading</w:t>
      </w:r>
      <w:r w:rsidR="00D45788">
        <w:rPr>
          <w:sz w:val="24"/>
          <w:lang w:val="en-GB"/>
        </w:rPr>
        <w:t>,</w:t>
      </w:r>
      <w:r w:rsidR="00D45788" w:rsidRPr="00503627">
        <w:rPr>
          <w:sz w:val="24"/>
          <w:lang w:val="en-GB"/>
        </w:rPr>
        <w:t xml:space="preserve"> </w:t>
      </w:r>
      <w:proofErr w:type="spellStart"/>
      <w:r w:rsidR="00D45788" w:rsidRPr="00935A73">
        <w:rPr>
          <w:i/>
          <w:sz w:val="24"/>
          <w:lang w:val="en-GB"/>
        </w:rPr>
        <w:t>ρ</w:t>
      </w:r>
      <w:r w:rsidR="00D45788" w:rsidRPr="000B33C0">
        <w:rPr>
          <w:i/>
          <w:sz w:val="24"/>
          <w:vertAlign w:val="subscript"/>
          <w:lang w:val="en-GB"/>
        </w:rPr>
        <w:t>w</w:t>
      </w:r>
      <w:proofErr w:type="spellEnd"/>
      <w:r w:rsidRPr="00935A73">
        <w:rPr>
          <w:i/>
          <w:sz w:val="24"/>
          <w:lang w:val="en-GB"/>
        </w:rPr>
        <w:fldChar w:fldCharType="begin"/>
      </w:r>
      <w:r w:rsidRPr="00935A73">
        <w:rPr>
          <w:i/>
          <w:sz w:val="24"/>
          <w:lang w:val="en-GB"/>
        </w:rPr>
        <w:instrText xml:space="preserve"> QUOTE </w:instrText>
      </w:r>
      <w:r w:rsidR="00DA71DE">
        <w:rPr>
          <w:i/>
          <w:sz w:val="24"/>
        </w:rPr>
        <w:pict>
          <v:shape id="_x0000_i1035" type="#_x0000_t75" style="width:14.5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xA;$&amp;amp;'()*+,-./0123456789:;&amp;lt;=&amp;gt;?@ABCDEFG??????€???????????€????????????????????€???pToGridInCell/&gt;&lt;w:wrapTextWithPunct/&gt;&lt;w:uToGridInCell/&gt;&lt;w:wrapTextWithPunct/&gt;&lt;w:uToGridInCell/&gt;&lt;w:wrapTextWithPunct/&gt;&lt;w:uToGridInCell/&gt;&lt;w:wrapTextWithPunct/&gt;&lt;w:uToGridInCell/&gt;&lt;w:wrapTextWithPunct/&gt;&lt;w:u?????????????,????€??.?????c?rd?rerg????rh????ro?q???rrrtGridInCell/&gt;&lt;w:wrapTextWithPunct/&gt;&lt;w:u???ru ?€??v???rw???rx????????????€???pToGridInCell/&gt;&lt;w:wrapTextWithPunct/&gt;&lt;w:u??????v,??quot;.??,??.??,??€????????????????????€???pToGridInCell/&gt;&lt;w:wrapTextWithPunct/&gt;&lt;w:u???y.??????€????c?rd?rerg????rh????ro?q???rrrtGridInCell/&gt;&lt;w:wrapTextWithPunct/&gt;&lt;w:u??€??????????????€???????????€????????????????????€???pTo????ro?q???rrrt???ru ?€??v???rw???rx????????????€???pToGridInCell/&gt;&lt;w:wrapTextWithPunct/&gt;&lt;w:uGridInCell/&gt;&lt;w:wrapTextWit??????€????c?rd?rerg????rh????ro?q???rrrtGridInCell/&gt;&lt;w:wrapTextWithPunct/&gt;&lt;w:uhPunct/&gt;&lt;w:us??€???€?€??%,??????G.?&amp;lt;=&amp;gt;?@ABCDEFG??????€???????????€?v,??quot;.??,??.??,??€????????????????????€???pToGridInCell/&gt;&lt;w:wrapTextWithPunct/&gt;&lt;w:u?€???rw???rx??????????€????c?rd?rerg????rh????ro?q???rrrtGridInCell/&gt;&lt;w:wrapTextWithPunct/&gt;&lt;w:u?€???€???pToGridInCell/&gt;&lt;w:wrapTextWithPunct/&gt;&lt;w:u????????????????€???pToGridInCell/&gt;&lt;w:wrapTextWithPunct/&gt;&lt;w:u??€??t???????&amp;amp;'???????????????+?????????????????€???????????€??????€????c?rd?rerg????rh????ro?q???rrrtGridInCell/&gt;&lt;w:wrapTextWithPunct/&gt;&lt;w:u€??????????????????€???pToGri????&lt;w:wrapTextWithPunct/&gt;&lt;w:u?€???rw???rx????????????€???pToGridInCell/&gt;&lt;w:wrapTextWithPunct/&gt;&lt;w:u????v,??quot;.??,??.??,??€????????????????????€???????€????c?rd?rerg????rh????ro?q???rrrtGridInCell/&gt;&lt;w:wrapTextWithPunct/&gt;&lt;w:upToGridInCell/&gt;&lt;w:wrapTextWithPunct/&gt;&lt;w:udInCell/&gt;&lt;w:wrapTextWithPunct/&gt;&lt;w:u?|?????????*?????/&gt;&lt;w:docVar w:name=&quot;EN.Layout&quot; w:val=&quot;???????????????rx????????????€???pToGridInCell/&gt;&lt;w:wrapTextWithPunct/&gt;&lt;w:u????q???rrrtGridInCell/&gt;&lt;w:wrapTextWithPunct/&gt;&lt;w:u??€?€??eu????€?|????????????€.???????????;=&amp;gt;?@ABCDEFG??????€??????????,??.??,??€????????????????????€???pToGridInCell/&gt;&lt;w:wrapTextWithPunct/&gt;&lt;w:u?????????????.Layout&quot; dInCell/&gt;&lt;w:wrapTextWithPunct/&gt;&lt;w:u????q???rrrtGridInCell/&gt;&lt;w:wrapTextWithPunct/&gt;&lt;w:uw:val=&quot;???????????????rx????????????€???pToGridInCell/&gt;&lt;w:wrapTextWithPunct/&gt;&lt;w:u€????????????????????€???????????€????????????????????€???pToGridInCell/&gt;&lt;w:wrapTextWithPunct/&gt;&lt;w&gt;&lt;w:wrapTextWithPunct/&gt;&lt;w:u????q???rrrtGridInCell/&gt;&lt;w:wrapTextWithPunct/&gt;&lt;w:u:u??€???€???pToGridInCell/&gt;&lt;w:wrapTextWithPunct/&gt;&lt;w:u??????????????????,??.??,??al=&quot;???????????????rx????????????€???pToGridInCell/&gt;&lt;w:wrapTextWithPunct/&gt;&lt;w:u?????????????????????&lt;w:wrapTextWithPunct/&gt;&lt;w:u????q???rrrtGridInCell/&gt;&lt;w:wrapTextWithPunct/&gt;&lt;w:u€???pToGridInCell/&gt;&lt;w:wrapTextWithPunct/&gt;&lt;w:u???????????????????????????????????????????????????????????????????????????????????u??????????????????,??.?/&gt;&lt;w:u?????????????????????&lt;w:wrapTextWithPunct/&gt;&lt;w:u????q???rrrtGridInCell/&gt;&lt;w:wrapTextWithPunct/&gt;&lt;w:u?y,??al=&quot;???????????????rx????????????€???pToGridInCell/&gt;&lt;w:wrapTextWithPunct/&gt;&lt;w:u???????????????????????????????€???????????€???Cell/&gt;&lt;w:wrapTextWithPunct/&gt;&lt;w:u?????????????????&lt;w:wrapTextWithPunct/&gt;&lt;w:u????q???rrrtGridInCell/&gt;&lt;w:wrapTextWithPunct/&gt;&lt;w:u??????,??.??,??€????????????????????€???pToGridInCell/&gt;&lt;w:wrapTextWithPunct/&gt;&lt;w?.??,??al=&quot;???????????????rx????????????€???pToGridInCell/&gt;&lt;w:wrapTextWithPunct/&gt;&lt;w:u:u?????????????&lt;w:wrapTextWithPunct/&gt;&lt;w:u????q???rrrtGridInCell/&gt;&lt;w:wrapTextWithPunct/&gt;&lt;w:u?€???€???pToGridInCell/&gt;&lt;w:wrapTextWithPunct/&gt;&lt;w:u??€??€€?€?????????????????/&gt;&lt;w:docVa????????€.???????????;=&amp;gt;?@ABCDEFG??????€???????????€?????????????&lt;w?.??,??al=&quot;????????????&lt;w:wrapTextWithPunct/&gt;&lt;w:u????q???rrrtGridInCell/&gt;&lt;w:wrapTextWithPunct/&gt;&lt;w:u??????????rx????????????€???pToGridInCell/&gt;&lt;w:wrapTextWithPunct/&gt;&lt;w:u??????????????,??.??,??€????????????????????€???pToGridInCell/&gt;&lt;w:wrapTextWithPunct/&gt;&lt;w:u€??????€???pToGridInCell/&gt;&lt;wTextWithPunct/&gt;&lt;w:u????q???rrrtGridInCell/&gt;&lt;w:wrapTextWithPunct/&gt;&lt;w:u:wrapTextWithPunct/&gt;&lt;w:ur w:name=&quot;EN.Librarie€???????????€?????????????????????rx????????????€???pToGridInCell/&gt;&lt;w:wrapTextWithPunct/&gt;&lt;w:u?€????????€???pToGridInCell/&gt;&lt;w:wrapTextWithPunct/&gt;&lt;w:us&quot; w:val&lt;w:u????q???rrrtGridInCell/&gt;&lt;w:wrapTextWithPunct/&gt;&lt;w:u=&quot;23t3?????????????????????????????????????????????€???pToGridInCell/&gt;&lt;w:wrapTextWithPunct/&gt;&lt;w:u?????????????????????????????????????rx????????????€???pToGridInCeell/&gt;&lt;w:wrapTextWithPunct/&gt;&lt;w:us&quot; w:val&lt;w:u????q???rrrtGridInCell/&gt;&lt;w:wrapTextWithPunct/&gt;&lt;w:ull/&gt;&lt;w:wrapTextWithPunct/&gt;&lt;w:u???????????????????????????????????????????????????????€????????????????????;=&amp;gxtWithPunct/&gt;&lt;w:ur w:name=&quot;EN.Librarie€???????????€?&quot; w:val=&quot;rapTextWithPunct/&gt;&lt;w:us&quot; w:val&lt;w:u????q???rrrtGridInCell/&gt;&lt;w:wrapTextWithPunct/&gt;&lt;w:u23t3?????????????u?????????????????????????????????????rx????????????€???pToGridInCell/&gt;&lt;w:wrapTextWithPunct/&gt;&lt;w:u????????????????????????????????€???pToGridInCel&quot; w:val=&quot;rapTextWithPunct/&gt;&lt;w:us&quot; w:val&lt;w:u????q???rrrtGridInCell/&gt;&lt;w:wrapTextWithPunct/&gt;&lt;w:ul/&gt;&lt;w:wrapTextWithPunct/&gt;&lt;w:u?€??????????????????€???pToGridInCell/&gt;&lt;w:wrapTextWithPunct/&gt;&lt;w:ut;?@ABCDEFG??????€???????????€????????????????????????rx????????????€???pToGridInCell/&gt;&lt;wunct/&gt;&lt;w:us&quot; w:val&lt;w:u????q???rrrtGridInCell/&gt;&lt;w:wrapTextWithPunct/&gt;&lt;w:u:wrapTextWithPunct/&gt;&lt;w:u??????????????€???pToGridInCell/&gt;&lt;w:wrapTextWithPunct/&gt;&lt;w:u??????????????????????????????????????????????????€???pToGridInCell/&gt;&lt;w:wrapTextWithPunct/&gt;&lt;w:u??????nct/&gt;&lt;w:us&quot; w:val&lt;w:u????q???rrrtGridInCell/&gt;&lt;w:wrapTextWithPunct/&gt;&lt;w:u????????????????????????????????????rx????????????€???pToGridInCell/&gt;&lt;w:wrapTextWithPunct/&gt;&lt;w:u???????€?€?€???????€?€?€?€???:name=&quot;EN.Librarie€???????????€???????????hPunct/&gt;&lt;w:u??????nct/&gt;&lt;w:us&quot; w:val&lt;w:u????q???rrrtGridInCell/&gt;&lt;w:wrapTextWithPunct/&gt;&lt;w:u?€????????€???pToGridInCell/&gt;&lt;w:wrapTextWithPunct/&gt;&lt;w:u??€?€?€?€?????????€?€?€????????????????????????????????????????????????rx????????????€???pToGridInCell/&gt;&lt;w:wrapTextWit&gt;&lt;w:u??????nct/&gt;&lt;w:us&quot; w:val&lt;w:u????q???rrrtGridInCell/&gt;&lt;w:wrapTextWithPunct/&gt;&lt;w:uhPunct/&gt;&lt;w:u?????????????????????????€???pToGridInCell/&gt;&lt;w:wrapTextWithPunct/&gt;&lt;w:u????????€?€?€?????€?€?€?€?????????€?€?€?????????€?€?€???????????????;=&amp;gt;?@ABCDEFG??????it&gt;&lt;w:u??????nct/&gt;&lt;w:us&quot; w:val&lt;w:u????q???rrrtGridInCell/&gt;&lt;w:wrapTextWithPunct/&gt;&lt;w:u€????????????????????????????????????rx????????????€???pToGridInCell/&gt;&lt;w:wrapTextWithPunct/&gt;&lt;w:u??????????????????????????€??€?€?€?€???:name=&quot;EN.Librarie€???????€?€?€?????it&gt;&lt;w:u??????nct/&gt;&lt;w:us&quot; w:val&lt;w:u????q???rrrtGridInCell/&gt;&lt;w:wrapTextWithPunct/&gt;&lt;w:u?????????????????????????????????????????€???pToGridInCell/&gt;&lt;w:wrapTextWithPunct/&gt;&lt;w:u€????????????????????????????????????rx????????????€???pToGridInCell/&gt;&lt;w:wrapTextWi??it&gt;&lt;w:u??????nct/&gt;&lt;w:us&quot; w:val&lt;w:u????q???rrrtGridInCell/&gt;&lt;w:wrapTextWithPunct/&gt;&lt;w:uthPunct/&gt;&lt;w:u???????????????????????€???pToGridInCell/&gt;&lt;w:wrapTextWithPunct/&gt;&lt;w:u€?pToGridInCell/&gt;&lt;w:wrapTextWithPunct/&gt;&lt;w:u???????€?€?€?€??????€?€?€??€???????€?€?€??????€?€?€?????€?€?€?t/&gt;&lt;w:us&quot; w:val&lt;w:u????q???rrrtGridInCell/&gt;&lt;w:wrapTextWithPunct/&gt;&lt;w:u??n?????€???????????????rx????????????€???pToGridInCell/&gt;&lt;w:wrapTextWithPunct/&gt;&lt;w:u????????????????????????€???pToGridInCell/&gt;&lt;w:wrapTextWithPunct/&gt;&lt;w:u€?????????€?€?€??????€?€????€?€?€?t/&gt;&lt;w:us&quot; w:val&lt;w:u????q???rrrtGridInCell/&gt;&lt;w:wrapTextWithPunct/&gt;&lt;w:u€?????€?€?€?€???????€?€?€???????€?€?EN.Librarie€???????????€?????????????€?€?€????????????????????????rx????????????€???pToGridInCell/&gt;&lt;w:wrapTextWithPunct/&gt;&lt;w:u?€???€??????€?€????€?€?€?t/&gt;&lt;w:us&quot; w:val&lt;w:u????q???rrrtGridInCell/&gt;&lt;w:wrapTextWithPunct/&gt;&lt;w:u?????€???pToGridInCell/&gt;&lt;w:wrapTextWithPunct/&gt;&lt;w:u??€?????????€?€?€?€?????€?€?€???????????????????????????????€???pToGridInCell/&gt;&lt;w:wrapTextWithPunct/&gt;&lt;w:u?????????????????????????€?€?€?t/&gt;&lt;w:us&quot; w:val&lt;w:u????q???rrrtGridInCell/&gt;&lt;w:wrapTextWithPunct/&gt;&lt;w:u?€?????????????rx????????????€???pToGridInCell/&gt;&lt;w:wrapTextWithPunct/&gt;&lt;w:u;=&amp;gt;?@ABCDEFG??????€???????????€????????????????????€???pToGridInCell/&gt;&lt;w:wrapTextWithPunct/&gt;&lt;w:u?€?€?€?€???€?t/&gt;&lt;w:us&quot; w:val&lt;w:u????q???rrrtGridInCell/&gt;&lt;w:wrapTextWithPunct/&gt;&lt;w:u???€?€?€????????€?€?€?€EN.Librarie€????????????€?€?€??????????????????????????????????rx????????????€???pToGridInCell/&gt;&lt;w:wrapTextWithPunct/&gt;&lt;w:u???????????????????nct/&gt;&lt;w:u?€?€?€?€???€?t/&gt;&lt;w:us&quot; w:val&lt;w:u????q???rrrtGridInCell/&gt;&lt;w:wrapTextWithPunct/&gt;&lt;w:u???€???pToGridInCell/&gt;&lt;w:wrapTextWithPunct/&gt;&lt;w:u???€????????????????????€???pToGridInCell/&gt;&lt;w:wrapTextWithPunct/&gt;&lt;w:u??????€?€?€?????€?€?€?€?????????€?€?€???????????????????????r€?€???€?t/&gt;&lt;w:us&quot; w:val&lt;w:u????q???rrrtGridInCell/&gt;&lt;w:wrapTextWithPunct/&gt;&lt;w:ux????????????€???pToGridInCell/&gt;&lt;w:wrapTextWithPunct/&gt;&lt;w:u??????€?€?€?€??????€?€?€????€?€?€????????€?€?€?€?????????????????€?€?€???????????????????????????????€?????????????????r€?€???€?t/&gt;&lt;w:us&quot; w:val&lt;w:u????q???rrrtGridInCell/&gt;&lt;w:wrapTextWithPunct/&gt;&lt;w:u???pToGridInCell/&gt;&lt;w:wrapTextWithPunct/&gt;&lt;w:u??€?€?€???????????????€?€?€???????????????????????rx????????????€???pToGridInCell/&gt;&lt;w:wrapTextWithPunct/&gt;&lt;w:u??€?€?€????????;=&amp;gt;?@ABCDEFG???t/&gt;&lt;w:us&quot; w:val&lt;w:u????q???rrrtGridInCell/&gt;&lt;w:wrapTextWithPunct/&gt;&lt;w:u???€???????????????€?€?€?€EN.Librarie€???????????€????????????????????€???pToGridInCell/&gt;&lt;w:wrapTextWithPunct/&gt;&lt;w:u???€????????€?€?€?????€?€????????????????????????????;=&amp;gt;?@ABCDEFG???t/&gt;&lt;w:us&quot; w:val&lt;w:u????q???rrrtGridInCell/&gt;&lt;w:wrapTextWithPunct/&gt;&lt;w:u?x????????????€???pToGridInCell/&gt;&lt;w:wrapTextWithPunct/&gt;&lt;w:u??????????????????????????€???pToGridInCell/&gt;&lt;w:wrapTextWithPunct/&gt;&lt;w:u????????????????€???pToGridInCell/&gt;&lt;w:wrapTextWithPunct/&gt;&lt;w:u???&quot; w:val&lt;w:u????q???rrrtGridInCell/&gt;&lt;w:wrapTextWithPunct/&gt;&lt;w:u??????€?€?€?????€?€?€?€?????????€?€?€????????????????????????rx????????????€???pToGridInCell/&gt;&lt;w:wrapTextWithPunct/&gt;&lt;w:u?????€?€?€?????????€?€?€????????????????ell/&gt;&lt;w:wrapTextWithPunct/&gt;&lt;w:u???&quot; w:val&lt;w:u????q???rrrtGridInCell/&gt;&lt;w:wrapTextWithPunct/&gt;&lt;w:u?????€?€?€?€EN.Li??€????????€?€?€???????????????????????????????€???pToGridInCell/&gt;&lt;w:wrapTextWithPunct/&gt;&lt;w:ubrarie€???????????€?€?€????????????????????????rx???????&lt;w:wrapTextWithPunct/&gt;&lt;w:u???&quot; w:val&lt;w:u????q???rrrtGridInCell/&gt;&lt;w:wrapTextWithPunct/&gt;&lt;w:u??€???€???pToGridInCell/&gt;&lt;w:wrapTextWithPunct/&gt;&lt;w:u????€????????????????????€???pToGridInCell/&gt;&lt;w:wrapTextWithPunct/&gt;&lt;w:u??????????????????????????€?€?€?????????€?€?€????????€?€ithPunct/&gt;&lt;w:u???&quot; w:val&lt;w:u????q???rrrtGridInCell/&gt;&lt;w:wrapTextWithPunct/&gt;&lt;w:u?€????????;=&amp;gt;?@ABCDEFG?????????€?€?€??€?€?€????????????????????????rx????????????€???pToGridInCell/&gt;&lt;w:wrapTextWithPunct/&gt;&lt;w:u??????????????????????????????€???pToGri?????€?€ithPunct/&gt;&lt;w:u???&quot; w:val&lt;w:u????q???rrrtGridInCell/&gt;&lt;w:wrapTextWithPunct/&gt;&lt;w:udInCell/&gt;&lt;w:wrapTextWithPunct/&gt;&lt;w:u???????????????€????????????????????€???pToGridInCell/&gt;&lt;w:wrapTextWithPunct/&gt;&lt;w:?€EN.Librarie€???????????????????????????rx????????????€???pToGriPunct/&gt;&lt;w:u???&quot; w:val&lt;w:u????q???rrrtGridInCell/&gt;&lt;w:wrapTextWithPunct/&gt;&lt;w:udInCell/&gt;&lt;w:wrapTextWithPunct/&gt;&lt;w:u???????????????????????€???pToGridInCell/&gt;&lt;w:wrapTextWithPunct/&gt;&lt;w:uu????€?€???????????????????????????????€???pToGridInCell/&gt;&lt;w:wrapTextWithPunct/&gt;&lt;w:u?€?????&quot; w:val&lt;w:u????q???rrrtGridInCell/&gt;&lt;w:wrapTextWithPunct/&gt;&lt;w:u???€?€?€?€????????€?????????????????????rx????????????€???pToGridInCell/&gt;&lt;w:wrapTextWithPunct/&gt;&lt;w:u€?€?€???????€?€?€?€?????€?€?€?€?????????€?€?€????????€?€?€?????€?wrapTextWithPunct/&gt;&lt;w:u?€?????&quot; w:val&lt;w:u????q???rrrtGridInCell/&gt;&lt;w:wrapTextWithPunct/&gt;&lt;w:u??€?€??????€?€?€??????€?€?€?€?????????????????????extWithPunct/TextWithPunct/&gt;&lt;w:uu????€?€??????€?€?€????????€?????????????????????rx????????????€???pToGridInCell/&gt;wrapTextWithPunct/&gt;&lt;w:u?€?????&quot; w:val&lt;w:u????q???rrrtGridInCell/&gt;&lt;w:wrapTextWithPunct/&gt;&lt;w:u&lt;w:wrapTextWithPunct/&gt;&lt;w:u??????????????????????????€???pToGridInCell/&gt;&lt;w:wrapTextWithPunct/&gt;&lt;w:u&gt;&lt;w:?€EN.Librarie€???????????€????????????????????€???pToGridInCell/&gt;&lt;w:wrapTextWithPunct/&gt;&lt;w:u??&quot; w:val&lt;w:u????q???rrrtGridInCell/&gt;&lt;w:wrapTextWithPunct/&gt;&lt;w:u?????????;=&amp;gt;?@A???????????rx????????????€???pToGridInCell/&gt;&lt;w:wrapTextWithPunct/&gt;&lt;w:uBCDEFG??????€???????????€????????????????????€???pToGridInCe??€?€????????????????wrapTextWithPunct/&gt;&lt;w:u??&quot; w:val&lt;w:u????q???rrrtGridInCell/&gt;&lt;w:wrapTextWithPunct/&gt;&lt;w:u???????????????€???pToGridInCell/&gt;&lt;w:wrapTextWithPunct/&gt;&lt;w:ull/&gt;&lt;w:wrapTextWithPunct/&gt;&lt;w:u?????;=&amp;gt;?@A???????????rx????????????€???pToGridInCell/&gt;&lt;w:wrapTextWithPunct/&gt;&lt;w:u????????????????????&quot; w:val&lt;w:u????q???rrrtGridInCell/&gt;&lt;w:wrapTextWithPunct/&gt;&lt;w:u??????????????????????????/&gt;&lt;w:?€EN.Librarie€???????????€????????????????????€???pToGridInCell/&gt;&lt;w:wrapTextWithPunct/&gt;Ce??€?€????????????????Punct/&gt;&lt;w:u?????;=&amp;gt;?@A????&lt;w:u????????????????????&quot; w:val&lt;w:u????q???rrrtGridInCell/&gt;&lt;w:wrapTextWithPunct/&gt;&lt;w:u???????rx????????????€???pToGridInCell/&gt;&lt;w:wrapTextWithPunct/&gt;&lt;w:u?€??????????????€???pToGridInCell/&gt;&lt;w:wrapTextWithPunct/&gt;&lt;w:u&lt;w:u???????€???€?????€???€????€???€???€?3????????3?????????????????&quot; w:val&lt;w:u????q???rrrtGridInCell/&gt;&lt;w:wrapTextWithPunct/&gt;&lt;w:u??????????????????????????????????????????????Punct/&gt;&lt;w:u?????;=&amp;gt;?@A???????????rx????????????€???pToGridInCell/&gt;&lt;w:wrapTextWithPunct/&gt;&lt;w:u?????€????????;=&amp;gt;?@ABCDEFG??????3?????????????????&quot; w:val&lt;w:u????q???rrrtGridInCell/&gt;&lt;w:wrapTextWithPunct/&gt;&lt;w:u????????????????€?ell/&gt;&lt;w:wrapTextWithPunct/&gt;Ce??€?€???????????????????????????????€???pToGridInCell/&gt;&lt;w:wrapTextWithPunct/&gt;&lt;w:u????3????????????;=&amp;gt;?@A???????????rx?????????3?????????????????&quot; w:val&lt;w:u????q???rrrtGridInCell/&gt;&lt;w:wrapTextWithPunct/&gt;&lt;w:u??€???€???pToGridInCell/&gt;&lt;w:wrapTextWithPunct/&gt;&lt;w:u??&gt;&lt;w:?€EN.Librarie€???????????€????????????????????€???pToGridInCell/&gt;&lt;w:wrapTextWithPunct/&gt;&lt;w:u?????????????????€???pToGridInCell/&gt;&lt;w:wrapTex&quot; w:val&lt;w:u????q???rrrtGridInCell/&gt;&lt;w:wrapTextWithPunct/&gt;&lt;w:utWithPunct/&gt;&lt;w:u??????????????????????;?@A???????????rx????????????€???pToGridInCell/&gt;&lt;w:wrapTextWithPunct/&gt;&lt;w:u€????????????€???pToGridInCell/&gt;&lt;w:wrapTextWithPunct/&gt;&lt;w:u€???????????????:wrapTex&quot; w:val&lt;w:u????q???rrrtGridInCell/&gt;&lt;w:wrapTextWithPunct/&gt;&lt;w:u?????????????3???????????????????????????????????????????????????????????????/&gt;/&gt;&lt;w:u??????????????????????;?@A???????????rx????????????€???ll/&gt;&lt;w:wrapTextWithPunct/&gt;&lt;w:u€???????????????:wrapTex&quot; w:val&lt;w:u????q???rrrtGridInCell/&gt;&lt;w:wrapTextWithPunct/&gt;&lt;w:upToGridInCell/&gt;&lt;w:wrapTextWithPunct/&gt;&lt;w:u&lt;w:?€EN.Librarie€???????????€????????????????idInCell/&gt;&lt;w:wrapTextWithPunct/&gt;&lt;w:u??????????????????????????????????€???pToGridInCell/&gt;&lt;w:wrapTextWithPunc&quot; w:val&lt;w:u????q???rrrtGridInCell/&gt;&lt;w:wrapTextWithPunct/&gt;&lt;w:ut/&gt;&lt;w:u?€???€???pToGridInCell/&gt;&lt;w:w????????rx????????????€???pToGridInCell/&gt;&lt;w:wrapTextWithPunct/&gt;&lt;w:urapTextWithPunct/&gt;&lt;w:u?????????????????????????????????????????????????????:wrapTextWithPunc&quot; w:val&lt;w:u????q???rrrtGridInCell/&gt;&lt;w:wrapTextWithPunct/&gt;&lt;w:u??????????????;=&amp;gt;?@ABCDEFG??????€???????????€?????????tWithPunct/&gt;&lt;w:u??????????:u?€???€???pToGridInCell/&gt;&lt;w:w????????rx????????????€???pToGridInCell/&gt;&lt;w:wrapTextWithPunct/&gt;&lt;w:u??TextWithPunc&quot; w:val&lt;w:u????q???rrrtGridInCell/&gt;&lt;w:wrapTextWithPunct/&gt;&lt;w:u??????????????????????€???pToGridInCell/&gt;&lt;w:wrapTextWithPunct/&gt;&lt;w:u?€??????????€???pToGridInCell/&gt;&lt;w:wrapTextW???????/&gt;&lt;w:?€EN.Librarie€???????????€????????????????????€???pdInCe:u??TextWithPunc&quot; w:val&lt;w:u????q???rrrtGridInCell/&gt;&lt;w:wrapTextWithPunct/&gt;&lt;w:ull/&gt;&lt;w:w????????rx????????????€???pToGridInCell/&gt;&lt;w:wrapTextWithPunct/&gt;&lt;w:uToGridInCell/&gt;&lt;w:wrapTextWithPunct/&gt;&lt;w:uithPunct/&gt;&lt;w:u??????????????????????????????????????????????????€???pTtWithPunc&quot; w:val&lt;w:u????q???rrrtGridInCell/&gt;&lt;w:wrapTextWithPunct/&gt;&lt;w:uoGridInCell/&gt;&lt;w:wrapTextWithPunct/&gt;&lt;w:u????????????????????????????nCell/&gt;&lt;w:w????????rx????????????€???pToGridInCell/&gt;&lt;w:wrapTextWithPunct/&gt;&lt;w:u??????????????????????????????????€???pTtWithPunc&quot; w:val&lt;w:u????q???rrrtGridInCell/&gt;&lt;w:wrapTextWithPunct/&gt;&lt;w:u??????/&gt;&lt;/w:docVars&gt;&lt;wsp:rsids&gt;&lt;wsp:rsidRoot wsp:val=&quot;00111184&quot;/&gt;&lt;wsp:rsid rarie€???????????€??????????????????????????????????????????????????nCell/&gt;&lt;w:w????????rx???????????????€???pTtWithPunc&quot; w:val&lt;w:u????q???rrrtGridInCell/&gt;&lt;w:wrapTextWithPunct/&gt;&lt;w:u?????pToGridInCell/&gt;&lt;w:wrapTextWithPunct/&gt;&lt;w:u€????????????€???pToGridInCell/&gt;&lt;w:wrapTextWithPunct/&gt;&lt;w:u???????€???pToGridInCell/&gt;&lt;w:wrapTextWithPunct/&gt;&lt;w:uwsp:val=&quot;0EFG??????€???????????€????????????l&lt;w:u????q???rrrtGridInCell/&gt;&lt;w:wrapTextWithPunct/&gt;&lt;w:u€????????€???pToGridInCell/&gt;&lt;w:wrapTextW???rx????????????€???pToGridInCell/&gt;&lt;w:wrapTextWithPunct/&gt;&lt;w:uithPunct/&gt;&lt;w:u000373C&quot;/&gt;&lt;wsp:rsid wsp:val=&quot;00014D4C&quot;/&gt;&lt;wsp:rsid wsp:val=???€???pToGridInCell/&gt;&lt;w:wrapTextWithPunct/&gt;&lt;w:u&quot;00ll/&gt;&lt;w:wrapTextWithPunct/&gt;&lt;w:u014E03&quot;/&gt;&lt;wsp:rsid wsp:val=&quot;00020138&quot;/&gt;&lt;wsp:rsid wsp:val=&quot;oGridInCell/&gt;&lt;w:wrapTextWithPunct/&gt;&lt;w:u00020A86&quot;/&gt;&lt;wsp:rsid wsp:val=&quot;&gt;&lt;w:u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0DB4&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DF0DB4&quot;&gt;&lt;m:oMathPara&gt;&lt;m:oMath&gt;&lt;aml:annotation aml:id=&quot;0&quot; w:type=&quot;Word.Bookmark.Start&quot; w:name=&quot;OLE_LINK5&quot;/&gt;&lt;aml:annotation aml:id=&quot;1&quot; w:type=&quot;Word.Bookmark.Start&quot; w:name=&quot;OLE_LINK6&quot;/&gt;&lt;m:sSub&gt;&lt;m:sSubPr&gt;&lt;m:ctrlPr&gt;&lt;w:rPr&gt;&lt;w:rFonts w:ascii=&quot;Cambria Math&quot; w:fareast=&quot;???&quot; w:h-ansi=&quot;Cambria Math&quot;/&gt;&lt;wx:font wx:val=&quot;Cambria pe=Math&quot;/&gt;&lt;w:i/&gt;&lt;.Stw:tarkern w:val=&quot;0&quot;/&gt;&lt;w:sz w:val=&quot;24&quot;/&gt;&lt;w:lang w:val=&quot;EN-GB&quot; w:fareast=&quot;EN-US&quot;/&gt;&lt;/w:rPr&gt;&lt;/m:ctrlPr&gt;&lt;/m:sS/&gt;&lt;ubPr&gt;&lt;m:e&gt;&lt;m:r&gt;&lt;w:rPr&gt;&lt;w&lt;w::rFonts w:ascii=&quot;Cambria Math&quot; w:fareast=&quot;???&quot; w:h-ansi=&quot;Cambria Math&quot;/&gt;&lt;wx:font wx:val=&quot;Cambria Math&quot;/&gt;&lt;w:i/&gt;&lt;wpe=:k.Stern w:vatarl=&quot;0&quot;/&gt;&lt;w:sz w:val=&quot;24&quot;/&gt;&lt;w:lang w:val=&quot;EN-GB&quot; w:fareast=&quot;EN-US&quot;/&gt;&lt;/w:rPr&gt;&lt;m:t&gt;?&lt;/m:t&gt;&lt;/m:r&gt;&lt;/m:e&gt;&lt;m:sS/&gt;&lt;ub&gt;&lt;m:r&gt;&lt;w:rPr&gt;&lt;ww&lt;w::rFonts w:ascii=&quot;Cambria Math&quot; w:fareast=&quot;???&quot; w:h-ansi=&quot;Cambria Math&quot;/&gt;&lt;wx:font wx:val=&quot;Cambria Math&quot;/&gt;&lt;w:i/&gt;&lt;w:k.Stkern w:vawpe=l=atar&quot;0&quot;/&gt;&lt;w:sz w:val=&quot;24&quot;/&gt;&lt;w:lang w:val=&quot;EN-GB&quot; w:fareast=&quot;EN-US&quot;/&gt;&lt;/w:rPr&gt;&lt;m:t&gt;w&lt;/m:t&gt;&lt;/m:r&gt;&lt;/m:sub&gt;&lt;/m:sSub&gt;/&gt;&lt;&lt;aml:annot&lt;w:ation aml:id=&quot;0&quot; w:type=&quot;Word.Bookmark.End&quot;/&gt;&lt;aml:annotation aml:id=&quot;1&quot; w:type=&quot;Word.Bookmark.End&quot;/&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5" o:title="" chromakey="white"/>
          </v:shape>
        </w:pict>
      </w:r>
      <w:r w:rsidRPr="00935A73">
        <w:rPr>
          <w:i/>
          <w:sz w:val="24"/>
          <w:lang w:val="en-GB"/>
        </w:rPr>
        <w:instrText xml:space="preserve"> </w:instrText>
      </w:r>
      <w:r w:rsidRPr="00935A73">
        <w:rPr>
          <w:i/>
          <w:sz w:val="24"/>
          <w:lang w:val="en-GB"/>
        </w:rPr>
        <w:fldChar w:fldCharType="end"/>
      </w:r>
      <w:r w:rsidRPr="00935A73">
        <w:rPr>
          <w:i/>
          <w:sz w:val="24"/>
          <w:lang w:val="en-GB"/>
        </w:rPr>
        <w:t>,</w:t>
      </w:r>
      <w:r w:rsidRPr="00935A73">
        <w:rPr>
          <w:i/>
          <w:sz w:val="24"/>
          <w:lang w:val="en-GB"/>
        </w:rPr>
        <w:fldChar w:fldCharType="begin"/>
      </w:r>
      <w:r w:rsidRPr="00935A73">
        <w:rPr>
          <w:i/>
          <w:sz w:val="24"/>
          <w:lang w:val="en-GB"/>
        </w:rPr>
        <w:instrText xml:space="preserve"> QUOTE </w:instrText>
      </w:r>
      <w:r w:rsidR="00DA71DE">
        <w:rPr>
          <w:i/>
          <w:sz w:val="24"/>
        </w:rPr>
        <w:pict>
          <v:shape id="_x0000_i1036" type="#_x0000_t75" style="width:16.6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pToGridInCell/&gt;&lt;w:wrapTextWithPunct/&gt;&lt;w:u????????????????????????????€????€????€??ables/&gt;&lt;w:snapToGridInCell/&gt;&lt;w:wrapTextWithPunct/&gt;&lt;w:u??????????????idInCell/&gt;&lt;w:wrapTextWithPunct/&gt;&lt;w:u??€€????€????€????€???xtWithPunct/&gt;&lt;w:u?????????????€????€??????€€????€????€????€????€????€u??€€????€????€????€????€????€????€????€????€???€????pToGridInCell/&gt;&lt;w:wrapTextWithPunct/&gt;&lt;w:u??ables/&gt;&lt;w:snapToGridIn??????????idInCell/&gt;&lt;w:wrapTextWithPunct/&gt;&lt;w:u??€€????€????€????€???xtWithPunct/&gt;&lt;w:uCell/&gt;&lt;w:wrapTextWithPunct/&gt;&lt;w:u???????????????????€??????€?€????€??€€????????????????????????????€????€????€??ables/&gt;&lt;w:snapToGridInCell/&gt;&lt;w:wrapTextWithPunct/&gt;&lt;????€????€????????idInCell/&gt;&lt;w:wrapTextWithPunct/&gt;&lt;w:u??€€????€????€????€???xtWithPunct/&gt;&lt;w:u€€????€???€????pToGridInCell/&gt;&lt;w:wrapTextWithPunct/&gt;&lt;w:uw:u?#xA;?€????€?€????€??????€€????€????€????€????€????€??ables/&gt;&lt;w:snapToGridInCell/&gt;&lt;w:wrapTextWithPunct/&gt;&lt;w:u???€?€&quot;/&gt;&lt;w:docVar w:name=&quot;EN.???tWithPunct/&gt;&lt;w:u??€€????€????€????€???xtWithPunct/&gt;&lt;w:u?€????€????€????€??ables/&gt;&lt;w:snapToGridInCell/&gt;&lt;w:wra???€????€???€????pToGridInCell/&gt;&lt;w:wrapTextWithPunct/&gt;&lt;w:upT??€??ables/&gt;&lt;w:snapToGridInCell/&gt;&lt;w:wrapTextWithPunct/&gt;&lt;w:uextWithPunct/&gt;&lt;w:uLayout&quot; w:val=&quot;??????????u??€€????€????€????€???xtWithPunct/&gt;&lt;w:u?????????€?€??eu????€?|????????????€.?????????????????????????????????????oGridInCell/&gt;&lt;w:wra???€????€???€????pToGridInCell/&gt;&lt;w:wrapTextWithPunct/&gt;&lt;w:u?????????????ct/&gt;&lt;w:uextWithPunct/&gt;&lt;w:uLayout&quot; w:val=&quot;??????????u??€€????€????€????€???xtWithPunct/&gt;&lt;w:u???????????€????€?€???€????€??ables/&gt;&lt;w:snapToGridInCell/&gt;&lt;w:wrapT??€??ables/&gt;&lt;w:snapToGridInCell/&gt;&lt;w:wrapTextWithPunct/&gt;&lt;w:u??€??????€/&gt;&lt;w:u???€?€&quot;/&gt;&lt;w:docVar w:name=&quot;EN.????€????€?ra???€????€???€ w:val=&quot;??????????u??€€????€????€????€???xtWithPunct/&gt;&lt;w:u????pToGridInCell/&gt;&lt;w:wrapTextWithPunct/&gt;&lt;w:u???€????€??ables/&gt;&lt;w:snapToGridInCell/&gt;&lt;w:wrapTextWithPunct/&gt;&lt;w:u€????€????€????€????€????€??ables/&gt;&lt;w:snapToGridInCell/&gt;&lt;w:wrapTextWithPunct/&gt;&lt;w:u?s/&gt;&lt;w:snapToGridInCell/&gt;&lt;w:wr??€????€????€???xtWithPunct/&gt;&lt;w:uapTextWithPunct/&gt;&lt;w:u????????????????pToGridInCell/&gt;&lt;w:wrapTextWithPunct/&gt;&lt;w:u????????????????????????????????????€??€€?€??????????????????€??docVar w:name=&quot;EN.????€????€?apTextWithPunct/&gt;&lt;w:u?s/&gt;&lt;w:snapToGridInCell/&gt;&lt;w:wr??€????€????€???xtWithPunct/&gt;&lt;w:u???€????€??ables/&gt;&lt;w:snapToGridInCell/&gt;&lt;w:wrapTextWithPuncoGridInCell/&gt;&lt;w:wrapTextWithTextWithPunct/&gt;&lt;w:u????????????????pToGridInCell/&gt;&lt;w:wrapTextWithPunct/&gt;&lt;w:uPunct/&gt;&lt;w:u?s/&gt;&lt;w:snapToGridInCell/&gt;&lt;w:wrapTextWithPunct/&gt;&lt;w:ut/&gt;&lt;w:u???€???xtWithPunct/&gt;&lt;w:u???????5???€???????????????€??????s???????????????????????????????????????€????€?€????€??????€€????€?pTextWithTextWithPunct/&gt;&lt;w:u????????????????pToGridInct/&gt;&lt;w:uPunct/&gt;&lt;w:u?s/&gt;&lt;w:snapToGridInCell/&gt;&lt;w:wrapTextWithPunct/&gt;&lt;w:ut/&gt;&lt;w:u???€???xtWithPunct/&gt;&lt;w:uCell/&gt;&lt;w:wrapTextWithPunct/&gt;&lt;w:u???€????€????€????€??ables/&gt;&lt;w:snapToGridInCelextWithPuncoGridInCell/&gt;&lt;w:wrapTextWithPunct/&gt;&lt;w:u?s/&gt;&lt;w:snapToGridInCell/&gt;&lt;w:wrapTextWithPunct/&gt;&lt;w:ul/&gt;&lt;w:w????€??docVar w:name=&quot;EN.????€????€??ut/&gt;&lt;w:u???€???xtWithPunct/&gt;&lt;w:u??€????€??ables/&gt;&lt;w:snapToGridInCell/&gt;&lt;w:wrapTextWithPunct/&gt;&lt;w:uoGridInCell/&gt;&lt;w:wrapTextWithPunct/&gt;&lt;w:urapTextWithPunct/&gt;&lt;w:u??????????????????????????????????????????????????€?rapTextWithPunct/&gt;&lt;w:r w:name=&quot;EN.????€????€??ut/&gt;&lt;w:u???€???xtWithPunct/&gt;&lt;w:uu?s/&gt;&lt;w:snapToGridInCell/&gt;&lt;w:wrapTextWithPunct/&gt;&lt;w:u????????????€??ables/&gt;&lt;w:snapToGridInCell/&gt;&lt;w:wrapTextWithPunct/&gt;&lt;w:u+???????????€??????????+???????????€??????????+??????????idInCell/&gt;Punct/&gt;&lt;w:r w:name=&quot;EN.????€????€??ut/&gt;&lt;w:u???€???xtWithPunct/&gt;&lt;w:u&lt;w:w????€??docVar w:name=&quot;EN.????€????€????€????€??ables/&gt;&lt;w:snapToGridInCell/&gt;&lt;w:wrapTextW??????????extWithPunct/&gt;&lt;w:u????????????€??ables/&gt;&lt;w:snapToGridInCell/&gt;&lt;w:wrapTextWithPunct/&gt;&lt;w:u?????rapTextWithPun&quot;EN.????€????€??ut/&gt;&lt;w:u???€???xtWithPunct/&gt;&lt;w:uct/&gt;&lt;w:u?s/&gt;&lt;w:snapToGridInCell/&gt;&lt;w:wrapTextWithPunct/&gt;&lt;w:uithPunct/&gt;&lt;w:u?€?????????????????????????????????€????€?€????€??????€€????€????€????€????€????€??ables/&gt;&lt;w:u???????????unct/&gt;&lt;w:u?????rapTextWithPun&quot;EN.????€????€??ut/&gt;&lt;w:u???€???xtWithPunct/&gt;&lt;w:u?€??ables/&gt;&lt;w:snapToGridInCell/&gt;&lt;w:wrapTextWithPunct/&gt;&lt;w:u:snapToGridInCell/&gt;&lt;w:wrapTextWithPunct/&gt;&lt;w:u?????????????????????????????€?rapTextWithPunct/&gt;&lt;w:u?s/&gt;&lt;w:snapToGridInCell/&gt;&lt;w:wrapTextWithPunct/&gt;&lt;w:u???????cVar ?€??ut/&gt;&lt;w:u???€???xtWithPunct/&gt;&lt;w:uw:name=&quot;EN.????€????€????€????€??ables/&gt;&lt;w:es/&gt;&lt;w:snapToGridInCell/&gt;&lt;w:wrapTextWithPunct/&gt;&lt;w:usnapToGridInCell/&gt;&lt;w:wrapTextWithPunct/&gt;&lt;w:u????????????????????+???????????€??????????+??€€??€€?tWithPunct/&gt;&lt;w:u???????cVar ?€??ut/&gt;&lt;w:u???€???xtWithPunct/&gt;&lt;w:u€€?????€?????????????????????€?rapTextWithPunct/&gt;&lt;w:u?s/&gt;&lt;w:snapToGridInCell/&gt;&lt;w:wrapTe???€????€??ables/&gt;&lt;w:es/&gt;&lt;w:snapToGridInCell/&gt;&lt;w:wrapTextWithPunct/&gt;&lt;w:uxtWithPunct/&gt;&lt;w:u????????????????????????t/&gt;&lt;w:u???????cVar ?€??ut/&gt;&lt;w:u???€???xtWithPunct/&gt;&lt;w:u???????/&gt;&lt;w:docVar???????????????€????€?€????€????????????????????+??cVar w:name=&quot;EN.????€????€????€????€??ables/&gt;&lt;w:snapTridInCell/&gt;&lt;w:wrapTe???€????€??ables/&gt;&lt;w:es/&gt;&lt;w:snapToGr??????????????????????t/&gt;&lt;w:u???????cVar ?€??ut/&gt;&lt;w:u???€???xtWithPunct/&gt;&lt;w:uidInCell/&gt;&lt;w:wrapTextWithPunct/&gt;&lt;w:uoGridInCell/&gt;&lt;w:w?????????????????€?rapTextWithPunct/&gt;&lt;w:u?s/&gt;&lt;w:snapToGridInCell/&gt;&lt;w:wrapTextWithPunct/&gt;&lt;w:urapTextWithPunct/&gt;&lt;w:u??????€€????€????€????€????€????€??ables/&gt;&lt;w:s?cVar ?€??ut/&gt;&lt;w:u???€???xtWithPunct/&gt;&lt;w:unapToGridInCell/&gt;&lt;w:wrapTextWithPuncapToGridInCell/&gt;&lt;w:wrapTextWithPunct/&gt;&lt;w:ut/&gt;&lt;w:u w:name=&quot;EN.Libraries&quot; w:val=&quot;23t3???????????????????????????€??????????????xtWithPunct/&gt;&lt;w:u?s/&gt;&lt;w:snapToGridInCell/&gt;&lt;w:wrapTextcVar ?€??ut/&gt;&lt;w:u???€???xtWithPunct/&gt;&lt;w:uWithPunct/&gt;&lt;w:u????€???????N.????€????€????€????€??nCell/&gt;&lt;w:wrapTextWithPuncapToGridInCell/&gt;&lt;w:wrapTextWithPunct/&gt;&lt;w:uables/&gt;&lt;w:snapToGridInCell/&gt;&lt;w:wrapTextWithPunct/&gt;&lt;w:u????????????????????????????/&gt;&lt;w:wrapTextcVar ?€??ut/&gt;&lt;w:u???€???xtWithPunct/&gt;&lt;w:u???????????????????€??????????????????€????????????????€??????????????xtWithPunc??N.????€????€????€????€??nCell/&gt;&lt;w:wrapTextWithPuncapToGridInCell/&gt;&lt;w:wrapTextWithPunct/&gt;&lt;:u????????????????????????????/&gt;&lt;w:wrapTextcVar ?€??ut/&gt;&lt;w:u???€???xtWithPunct/&gt;&lt;w:uw:ut/&gt;&lt;w:u?s/&gt;&lt;w:snapToGridInCell/&gt;&lt;w:wrapTextWithPunct/&gt;&lt;w:u€?€????€??????€€????€????€????€????€????€??ables/&gt;&lt;w:snapToGridInCell/&gt;&lt;w:wrapTextWit??????????????€???????N.????€????€????€????????????????/&gt;&lt;w:wrapTextcVar ?€??ut/&gt;&lt;w:u???€???xtWithPunct/&gt;&lt;w:u?€nCell/&gt;&lt;w:wrapTextWithPuncapToGridInCell/&gt;&lt;w:wrapTextWithPunct/&gt;&lt;w:u??ables/&gt;&lt;w:snapToGridInCell/&gt;&lt;w:wrapTextWithPunct/&gt;&lt;w:uh?xtWithPunct/&gt;&lt;w:u?s/&gt;&lt;w:snapToGridInCell/&gt;&lt;w:wrapTextWithPunct/&gt;&lt;w:uPunct/&gt;&lt;w:u???????????????????????u???€???xtWithPunct/&gt;&lt;w:u???????????????????€?€?€???????€?€?€?€?apTextWithPuncapToGridInCell/&gt;&lt;w:wrapTextWithPunct/&gt;&lt;w:u????€?€?€?€?????????€?€?€???????€?€?€?€?????€?€?€?€?????????€?€?€????????p&gt;&lt;w:wrapTextWithPunct/&gt;&lt;w:uPunct/&gt;&lt;w:u???????????????????????u???€???xtWithPunct/&gt;&lt;w:uGridInCell/&gt;&lt;w:wrapTextWithPunct/&gt;&lt;w:uh?xtWithPunct/&gt;&lt;w:u?s/&gt;&lt;w:snapToGridInCell/&gt;&lt;w:wrapTextWithPunct/&gt;&lt;w:uTextWit??????€?€?apTextWithPuncapToGridInCell/&gt;&lt;w:wrapTextWithPunct/&gt;&lt;w:u????????????????N.????€????€????€????????????????u???€???xtWithPunct/&gt;&lt;w:u?€??ables/&gt;&lt;w:snapToGridInCell/&gt;&lt;w:wrapTextWithPunct/&gt;&lt;w:u€?€?€?€????????????€????€?€????€??????€€????€????€????€????€???WithPunct/&gt;&lt;w:uh?ct/&gt;&lt;w:uTextWit??????€?€?apTextWithPuncapToGridInCell/&gt;&lt;w:wN.????€????€????€????????????????u???€???xtWithPunct/&gt;&lt;w:urapTextWithPunct/&gt;&lt;w:uxtWithPunct/&gt;&lt;w:u?s/&gt;&lt;w:snapToGridInCell/&gt;&lt;w:wrapTextWithPunct/&gt;&lt;w:u?€??ables/&gt;&lt;w:snapToGridInCell/&gt;&lt;w:wrapTextWithPunct/&gt;&lt;w:u????????€?€?€??????€?€?€????????€?€?€?€??????€?€€???????N.???????€????????????????u???€???xtWithPunct/&gt;&lt;w:u?€€????€????€apTextWithPuncapToGridInCell/&gt;&lt;w:wrapTextWithPunct/&gt;&lt;w:u????€??ables/&gt;&lt;w:snapToGridInCell/&gt;&lt;w:wrapTextWithPunct/&gt;&lt;w:u?Punct/&gt;&lt;w:u?s/&gt;&lt;w:snapToGridInCell/&gt;&lt;w:wrapTextWithPunct/&gt;&lt;w:u€?????€?€?€?€??€?????€?€?€?€?????????u???€???xtWithPunct/&gt;&lt;w:u????€?€?€?€?????€?€?€?€???????€?€?€???????€?€?€apTextWithPuncapToGridInCell/&gt;&lt;w:wrapTextWithPunct/&gt;&lt;w:u??€?????????€?€?€?????????????€????€?€????€??????€€????€????€????€?wrapTextWithPunct/&gt;&lt;w:u€?????€?€?€?€??€?????€?€?€?€?????????u???€???xtWithPunct/&gt;&lt;w:u???€??:snapToGridInCell/&gt;&lt;w:wrapTextWithPunct/&gt;&lt;w:u?Punct/&gt;&lt;w:u?s/&gt;&lt;w:snapToGridInCell/&gt;&lt;w:wrapTextWithPunct/&gt;&lt;w:u?????€?€?????€?€?€apTextWithPuncapToGridInCell/&gt;&lt;w:wrapTextWithPunct/&gt;&lt;w:u€?€??????€?€€???????N.????€???€?€?????????u???€???xtWithPunct/&gt;&lt;w:u?€€????€????€??ables/&gt;&lt;w:snapToGridInCell/&gt;&lt;w:wrapTextWithPunct/&gt;&lt;w:u???€€??ables/&gt;&lt;w:snapToGridInCell/&gt;&lt;w:wrapTextWithPunct/&gt;&lt;w:u??€?€?€??????€?€?€????????unct/&gt;&lt;w:u?s/&gt;&lt;wTextWithPuncapToGridInCell/&gt;&lt;w:wrapTextWithPunct/&gt;????????u???€???xtWithPunct/&gt;&lt;w:u&lt;w:u:snapToGridInCell/&gt;&lt;w:wrapTextWithPunct/&gt;&lt;w:u??€?€?€??????€?€?€?????€?€?€?€?????????€?€?€?????????€?€?€?€??????€?€?€????€?€?€??????????N.????€????€????€????€??ables/&gt;&lt;wTextWithPuncapToGridInCell/&gt;&lt;w:wrapTextWithPunct/&gt;????????u???€???xtWithPunct/&gt;&lt;w:u:sna€?€?€????????unct/&gt;&lt;w:u?s/&gt;&lt;wTextWithPuncapToGridInCell/&gt;&lt;w:wrapTextWithPunct/&gt;&lt;w:upToGridInCell/&gt;&lt;w:wrapTextWithPunct/&gt;&lt;w:u??€?€?€??????€?€?€????????unct/&gt;&lt;w:u?s/&gt;&lt;w:snapToGridInCell/&gt;&lt;w:wrapTextWithPunct/&gt;&lt;w:u??€?€?€????????u???€???xtWithPunct/&gt;&lt;w:u??????€?€?€?€?????????€?€?€??????€????€?€????€??????€€?&lt;w:u?s/&gt;&lt;wTextWithPuncapToGridInCell/&gt;&lt;w:wrapTextWithPunct/&gt;&lt;w:u???€????€????€????€????€??ables/&gt;&lt;w:snapToGridInCell/&gt;&lt;w:wrapTextWithPunct/apTextWithPunct/&gt;&lt;w:u??€?€?€????????u???€???xtWithPunct/&gt;&lt;w:u&gt;&lt;w:u????????€?€?€?????€?€?€?€??€?€?€??????€?€?€????????unct/&gt;&lt;w:u?s/&gt;&lt;w:snapToGridInCell/&gt;&lt;w:wrapTextWithPunct/&gt;&lt;w:u????s/&gt;&lt;wTextWithPuncapToGridInCell/&gt;&lt;w:wrapTextWithPunct/&gt;&lt;w:u??N.????€????€????€??ithPunct/&gt;&lt;w:u??€?€?€????????u???€???xtWithPunct/&gt;&lt;w:u??€€??ables/&gt;&lt;w:snapToGridInCell/&gt;&lt;w:wrapTextWithPunct/&gt;&lt;w:u?????????€?€?€????????€?€?€?€?????????€?€?€????????????????????????????€????????????€??w:wrapTextWithPunct/&gt;&lt;w:u????s/&gt;u??N.????€????€????€??ithPunct/&gt;&lt;w:u??€?€?€????????u???€???xtWithPunct/&gt;&lt;w:u&lt;wTextWithPuncapToGridInCell/&gt;&lt;w:wrapTextWithPunct/&gt;&lt;w:u??€?€??????€?€?€????????unct/&gt;&lt;w:u?s/&gt;&lt;w:snapToGridInCell/&gt;&lt;w:wrapTextWithPunct/&gt;&lt;w:u???€????€?€?€?????????€?€?€????????€?€?€??????€????€?€???€??ithPunct/&gt;&lt;w:u??€?€?€????????u???€???xtWithPunct/&gt;&lt;w:u??€€?w:u????????€?€?€?????€?€?€?€?extWithPunct/&gt;&lt;w:u????s/&gt;&lt;wTextWithPuncapToGridInCell/&gt;&lt;w:wrapTextWithPunct/&gt;&lt;w:u??????N.????€????€????€????€??ables/&gt;&lt;w:snapToGridInCell/&gt;&lt;w:wrapTextWithPunct/&gt;&lt;€?€?€???Punct/&gt;&lt;w:u??€?€?€????????u???€???xtWithPunct/&gt;&lt;w:u??€?€?€?€????????unct/&gt;&lt;w:u?s/&gt;&lt;w:snapToGridInCell/&gt;&lt;w:wrapTextWithPunct/&gt;&lt;w:uw:u?????€€????€????€????€?????s/&gt;&lt;wTextWithPuncapToGridInCell/&gt;&lt;w:wrapTextWithPunct/&gt;&lt;w:u€????€??ables/&gt;&lt;w:snapToGridInCell/&gt;&lt;w:wrapTextWit€?€?€????????u???€???xtWithPunct/&gt;&lt;w:uhPunct/&gt;&lt;w:u??€?€?€?€??????€?€?€????????€?€?€?€???????€?€?€?€?????€?€?€?€??€?????€?€?€?€?????€?€??????€?€?€????????unct/&gt;&lt;w:u?s???€????€????€?????s/&gt;&lt;wTextWithPuncapTo€????€??ables/&gt;&lt;w:snapToGridInCell/&gt;&lt;w:wrapTextWit€?€?€????????u???€???xtWithPunct/&gt;&lt;w:uGridInCell/&gt;&lt;w:wrapTextWithPunct/&gt;&lt;w:u/&gt;&lt;w:snapToGridInCell/&gt;&lt;w:wrapTextWithPunct/&gt;&lt;w:u????????N.????€????€????€????€??ables/&gt;&lt;w:snapToGridInCell/&gt;&lt;w:wrapTextWithPunct/&gt;&lt;w:u€?€?€?€?????€?€?€?€??????€?€?€?????apTextWit€?€?€????????u???€???xtWithPunct/&gt;&lt;w:u?€?€?€?€??????????????????s/&gt;&lt;wTextWithPuncapToGridInCell/&gt;&lt;w:wrapTextWithPunct/&gt;&lt;w:u???????????????€????€?€???????€?€??????€?€?€????????unct/&gt;&lt;w:u?s/&gt;&lt;w:snapToGridInCell/&gt;&lt;w:wrapTextWithPunct/?????€?€?€?????apTextWit€?€?€????????u???€???xtWithPunct/&gt;&lt;w:u&gt;&lt;w:u€??????€€????€????€????€????€????€??ables/&gt;&lt;w:snapToGridInCell/&gt;&lt;w:wrapTex?????????s/&gt;&lt;wTextWithPuncapToGridInCell/&gt;&lt;w:wrapTextWithPunct/&gt;&lt;w:utWithPun????????????N.????€????€????€????€??ab?????€?€?€?????apTextWit€?€?€????????u???€???xtWithPunct/&gt;&lt;w:ules/&gt;&lt;w:snapToGridInCell/&gt;&lt;w:wrapTextWithPunct/&gt;&lt;w:uct/&gt;&lt;w:uP?????????????unct/&gt;&lt;w:u?s/&gt;&lt;w:snapToGridInCell/&gt;&lt;w:wrapTextWithPunct/&gt;&lt;w:u??????????????????&lt;wTextWithPuncapToGridInCell/&gt;&lt;w:wrapTextWithPunct/&gt;&lt;w:u??????????€?€????????u???€???xtWithPunct/&gt;&lt;w:u??????????????????€???€?????€???€????€???€???€?3????????3??????????????????,????????????????dInCell/&gt;&lt;w:wrapTextWithPun?w:wrapTextWithPunct/&gt;&lt;w:uct/&gt;&lt;w:uP?xtWithPunct/&gt;&lt;w:u?idInCell/&gt;&lt;w:wrapTextWithPunct/&gt;&lt;w:u??????????€?€????????u???€???xtWithPunct/&gt;&lt;w:u?????????????????&lt;wTextWithPuncapToGridInCell/&gt;&lt;w:wrapTextWithPunct/&gt;&lt;w:u????????????unct/&gt;&lt;w:u?s/&gt;&lt;w:snapToGridInCell/&gt;&lt;w:wrapTextWithPunct/&gt;&lt;w:u???????????N.????€????€????€????€??ables/&gt;&lt;w:snapToGridIt/&gt;&lt;w:u??????????€?€????????u???€???xtWithPunct/&gt;&lt;w:unCell/&gt;&lt;w:wrapTextWithPunct/&gt;&lt;w:u???????????????????????€????€?€??????&lt;wTextWithPuncapToGridInCell/&gt;&lt;w:wrapTextWithPunct/&gt;&lt;w:u????€??????€€????€????€????€????€????€??ables/&gt;&lt;w:snat/&gt;&lt;w:uP???:snapToGridIt/&gt;&lt;w:u??????????€?€????????u???€???xtWithPunct/&gt;&lt;w:u??????????unct/&gt;&lt;w:u?s/&gt;&lt;w:snapToGridInCell/&gt;&lt;w:wrapTextWithPunct/&gt;&lt;w:upToGridInCell/&gt;&lt;w:wrapTextWithPunct/&gt;&lt;w:u????€??????????????????&lt;wTextWithPuncapToGridInCell/&gt;&lt;w:wrapTextWithPunct/&gt;&lt;w:u??????????????3?????????????€?€????????u???€???xtWithPunct/&gt;&lt;w:un????????????N.????€????€????€????€??ables/&gt;&lt;w:snapToGridInCell/&gt;&lt;w:wrapTextWithPunct/&gt;&lt;w:u???????????????????????unct/&gt;&lt;w:u?s/&gt;&lt;w:snapToGridInCell/&gt;&lt;w:wrapTextWithPunct/&gt;????????&lt;wTextWithPuncapToGridI???3?????????????€?€????????u???€???xtWithPunct/&gt;&lt;w:unCell/&gt;&lt;w:wrapTextWithPunct/&gt;&lt;w:u&lt;w:u??????????????????????????????????????????????????????????????????????????????????????????????????????€????€?€???w:wrapTextWithPunct/&gt;????????&lt;wTextWithPuncapToGridI???3?????????????€?€????????u???€???xtWithPunct/&gt;&lt;w:u?€€???????????????unct/&gt;&lt;w:u?s/&gt;&lt;w:snapToGridInCell/&gt;&lt;w:wrapTextWithPunct/&gt;????????&lt;wTextWithPuncapToGridInCell/&gt;&lt;w:wrapTextWithPunct/&gt;&lt;w:u??oGridInCell/&gt;&lt;w:wrapTextWithPunct/&gt;&lt;w:u???????????????????????unct/&gt;&lt;w:u??????€?€????????u???€???xtWithPunct/&gt;&lt;w:u?s/&gt;&lt;w:snapToGridInCell/&gt;&lt;w:wrapTextWithPunct/&gt;&lt;w:u??????????????3?????n????????????N.????€????€????€????€??ables/&gt;&lt;w????????&lt;wTextWithPuncapToGridInCell/&gt;&lt;w:wrapTextWithPunct/&gt;&lt;w:u:snapToGridInCell/&gt;&lt;w:wrat/&gt;&lt;w:u??????€?€????????u???€???xtWithPunct/&gt;&lt;w:upTextWithPunct/&gt;&lt;w:u??€????€????€????€????€????€??ables/&gt;&lt;w:snapToGridInCell/&gt;&lt;w:wrapTextWithPunc??????unct/&gt;&lt;w:u?s/&gt;&lt;w:snapToGridInCell/&gt;&lt;w:wrapTextWithPunct/&gt;&lt;w:ut/&gt;&lt;w:u????????????????capToGridInCell/&gt;&lt;w:wrapTu??????€?€????????u???€???xtWithPunct/&gt;&lt;w:uextWithPunct/&gt;&lt;w:u????????????????????????????????????????????????????????????????n????????????N.????€????€????€????€??ables/&gt;&lt;w:snapToGridInCell/&gt;napToGridInCell/&gt;&lt;w:ww:u????????????????capToGridInCell/&gt;&lt;w:wrapTu??????€?€????????u???€???xtWithPunct/&gt;&lt;w:urapTextWithPunc??rapTextWithPunct/&gt;&lt;w:ut/&gt;&lt;w:u????????????????capToGridInCell/&gt;&lt;w:wrapTextWithPunct/&gt;&lt;w:u????unct/&gt;&lt;w:u?s/&gt;&lt;w:snapToGridInCell/&gt;&lt;w:wrapTextWithPunct/&gt;&lt;w:u&lt;w:wrapTextWithPunct/&gt;&lt;w:u???????????&quot;/&gt;&lt;/w:docVars&gt;&lt;wsp:???u???€???xtWithPunct/&gt;&lt;w:ursids&gt;&lt;wsp:rsidRoot wsp:val=&quot;00111184&quot;/&gt;&lt;wsp:rsid wsp:val=&quot;00????€€????€????€????€????€????€??abridInCell/&gt;&lt;w:wrapTextWithPunct/&gt;&lt;w:ules/&gt;&lt;w:snapToGridInCell/&gt;&lt;w:wrapTextWithPunct/&gt;&lt;w:u00373C&quot;/&gt;&lt;wsp:rsInCell/&gt;&lt;w:wrapTextWithPunct/u???€???xtWithPunct/&gt;&lt;w:u&gt;&lt;w:uid wsp:val=&quot;00014D4C&quot;/&gt;&lt;wdInCell/&gt;&lt;w:wrapTextWithPunct/&gt;&lt;w:usp:rsid wsp:val=&quot;00014E03&quot;/&gt;&lt;wsp:rsid wsp:val=&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7F5E4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7F5E45&quot;&gt;&lt;m:oMathPara&gt;&lt;m:oMath&gt;&lt;m:r&gt;&lt;w:rPr&gt;&lt;w:rFonts w:ascii=&quot;Cambria Math&quot; w:fareast=&quot;???&quot; w:h-ansi=&quot;Cavalmbria Math&quot;/&gt;&lt;wx:font wx:val=&quot;Cambria Math&quot;/&gt;&lt;w:i/&gt;&lt;w:kern w:val=&quot;0&quot;/&gt;&lt;w:sz w:val=&quot;24&quot;/&gt;&lt;wocP:lang w:val=&quot;EN-GB&quot; w:fareast=&quot;EN-US&quot;/&gt;&lt;/w:rPr&gt;&lt;m:t&gt; &lt;/m:t&gt;&lt;/m:r&gt;&lt;m:sSub&gt;&lt;m:sSubPr&gt;&lt;m:ctrlPr&gt;&lt;rPrw:rPr&gt;&lt;ww:r:rFonts w:ascii=&quot;Cambrambia Math&quot; w:fareast=&quot;???&quot; w:h-ansi=&quot;valCambria Math&quot;/&gt;&lt;wx:font wx:val=&quot;Cambria Math&quot;/&gt;&lt;w:i/&gt;&lt;w:kern w:val=&quot;0&quot;/&gt;&lt;w:sz w:val=ocP&quot;24&quot;/&gt;&lt;w:lang w:val=&quot;EN-GB&quot; w:fareast=&quot;EN-US&quot;/&gt;&lt;/w:rPr&gt;&lt;/m:ctrlPr&gt;&lt;/m:sSubPr&gt;&lt;m:e&gt;&lt;m:r&gt;&lt;w:rrPrPr&gt;&lt;w:rFonts ww:r:ascii=&quot;Cambria Math&quot; w:fareambast=&quot;???&quot; w:h-ansi=&quot;Cambria Mathval&quot;/&gt;&lt;wx:font wx:val=&quot;Cambria Math&quot;/&gt;&lt;w:i/&gt;&lt;w:kern w:val=&quot;0&quot;/&gt;&lt;w:sz w:val=&quot;24&quot;/&gt;ocP&lt;w:lang w:val=&quot;EN-GB&quot; w:fareast=&quot;EN-US&quot;/&gt;&lt;/w:rPr&gt;&lt;m:t&gt;v&lt;/m:t&gt;&lt;/m:r&gt;&lt;/m:e&gt;&lt;m:sub&gt;&lt;m:r&gt;&lt;w:rPrrPr&gt;&lt;w:rFonts w:asciw:ri=&quot;Cambria Math&quot; w:fareast=&quot;???areamb&quot; w:h-ansi=&quot;Cambria Math&quot;/&gt;&lt;wvalx:font wx:val=&quot;Cambria Math&quot;/&gt;&lt;w:i/&gt;&lt;w:kern w:val=&quot;0&quot;/&gt;&lt;w:sz w:val=&quot;24&quot;/ocP&gt;&lt;w:lang w:val=&quot;EN-GB&quot; w:fareast=&quot;EN-US&quot;/&gt;&lt;/w:rPr&gt;&lt;m:t&gt;w&lt;/m:t&gt;&lt;/m:r&gt;&lt;/m:sub&gt;&lt;/m:sSub&gt;rPr&lt;/m:oMath&gt;&lt;/m:oMathPara&gt;&lt;/w:r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6" o:title="" chromakey="white"/>
          </v:shape>
        </w:pict>
      </w:r>
      <w:r w:rsidRPr="00935A73">
        <w:rPr>
          <w:i/>
          <w:sz w:val="24"/>
          <w:lang w:val="en-GB"/>
        </w:rPr>
        <w:instrText xml:space="preserve"> </w:instrText>
      </w:r>
      <w:r w:rsidRPr="00935A73">
        <w:rPr>
          <w:i/>
          <w:sz w:val="24"/>
          <w:lang w:val="en-GB"/>
        </w:rPr>
        <w:fldChar w:fldCharType="end"/>
      </w:r>
      <w:r w:rsidRPr="00935A73">
        <w:rPr>
          <w:i/>
          <w:sz w:val="24"/>
          <w:lang w:val="en-GB"/>
        </w:rPr>
        <w:t xml:space="preserve"> </w:t>
      </w:r>
      <w:proofErr w:type="spellStart"/>
      <w:r w:rsidR="00D45788" w:rsidRPr="00935A73">
        <w:rPr>
          <w:i/>
          <w:sz w:val="24"/>
          <w:lang w:val="en-GB"/>
        </w:rPr>
        <w:t>ν</w:t>
      </w:r>
      <w:r w:rsidR="00D45788" w:rsidRPr="000B33C0">
        <w:rPr>
          <w:i/>
          <w:sz w:val="24"/>
          <w:vertAlign w:val="subscript"/>
          <w:lang w:val="en-GB"/>
        </w:rPr>
        <w:t>w</w:t>
      </w:r>
      <w:proofErr w:type="spellEnd"/>
      <w:r w:rsidR="000B33C0" w:rsidRPr="000B33C0">
        <w:rPr>
          <w:sz w:val="24"/>
          <w:lang w:val="en-GB"/>
        </w:rPr>
        <w:t xml:space="preserve"> </w:t>
      </w:r>
      <w:r w:rsidRPr="00503627">
        <w:rPr>
          <w:sz w:val="24"/>
          <w:lang w:val="en-GB"/>
        </w:rPr>
        <w:t xml:space="preserve">and </w:t>
      </w:r>
      <w:r w:rsidRPr="00711073">
        <w:rPr>
          <w:i/>
          <w:sz w:val="24"/>
          <w:lang w:val="en-GB"/>
        </w:rPr>
        <w:t>h</w:t>
      </w:r>
      <w:r w:rsidRPr="00503627">
        <w:rPr>
          <w:sz w:val="24"/>
          <w:lang w:val="en-GB"/>
        </w:rPr>
        <w:t xml:space="preserve"> are the mass density, shear bulk acoustic wave velocity and thickness of the top waveguide laye</w:t>
      </w:r>
      <w:r w:rsidR="001D48A5" w:rsidRPr="00503627">
        <w:rPr>
          <w:sz w:val="24"/>
          <w:lang w:val="en-GB"/>
        </w:rPr>
        <w:t>r</w:t>
      </w:r>
      <w:r w:rsidR="00A47DFF" w:rsidRPr="00503627">
        <w:rPr>
          <w:sz w:val="24"/>
          <w:lang w:val="en-GB"/>
        </w:rPr>
        <w:t>, respectively</w:t>
      </w:r>
      <w:r w:rsidR="001D48A5" w:rsidRPr="00503627">
        <w:rPr>
          <w:sz w:val="24"/>
          <w:lang w:val="en-GB"/>
        </w:rPr>
        <w:t>.</w:t>
      </w:r>
    </w:p>
    <w:p w:rsidR="00032F46" w:rsidRPr="00503627" w:rsidRDefault="00032F46" w:rsidP="00032F46">
      <w:pPr>
        <w:spacing w:line="480" w:lineRule="auto"/>
        <w:ind w:firstLineChars="100" w:firstLine="240"/>
        <w:rPr>
          <w:i/>
          <w:iCs/>
          <w:sz w:val="24"/>
          <w:lang w:val="en-GB"/>
        </w:rPr>
      </w:pPr>
      <w:r w:rsidRPr="00503627">
        <w:rPr>
          <w:i/>
          <w:iCs/>
          <w:sz w:val="24"/>
          <w:lang w:val="en-GB"/>
        </w:rPr>
        <w:t>2.4 Temperature coefficient of delay (TCD)</w:t>
      </w:r>
    </w:p>
    <w:p w:rsidR="00032F46" w:rsidRPr="00503627" w:rsidRDefault="000B33C0" w:rsidP="00032F46">
      <w:pPr>
        <w:spacing w:line="480" w:lineRule="auto"/>
        <w:ind w:firstLineChars="100" w:firstLine="240"/>
        <w:rPr>
          <w:sz w:val="24"/>
          <w:lang w:val="en-GB"/>
        </w:rPr>
      </w:pPr>
      <w:r>
        <w:rPr>
          <w:sz w:val="24"/>
          <w:lang w:val="en-GB"/>
        </w:rPr>
        <w:t xml:space="preserve">The TCD </w:t>
      </w:r>
      <w:r w:rsidR="00A13890">
        <w:rPr>
          <w:sz w:val="24"/>
          <w:lang w:val="en-GB"/>
        </w:rPr>
        <w:t>is</w:t>
      </w:r>
      <w:r>
        <w:rPr>
          <w:sz w:val="24"/>
          <w:lang w:val="en-GB"/>
        </w:rPr>
        <w:t xml:space="preserve"> determined using t</w:t>
      </w:r>
      <w:r w:rsidR="00032F46" w:rsidRPr="00503627">
        <w:rPr>
          <w:sz w:val="24"/>
          <w:lang w:val="en-GB"/>
        </w:rPr>
        <w:t xml:space="preserve">he phase velocity derived from the effective permittivity </w:t>
      </w:r>
      <w:r>
        <w:rPr>
          <w:sz w:val="24"/>
          <w:lang w:val="en-GB"/>
        </w:rPr>
        <w:t>at</w:t>
      </w:r>
      <w:r w:rsidRPr="00503627">
        <w:rPr>
          <w:sz w:val="24"/>
          <w:lang w:val="en-GB"/>
        </w:rPr>
        <w:t xml:space="preserve"> </w:t>
      </w:r>
      <w:r w:rsidR="00032F46" w:rsidRPr="00503627">
        <w:rPr>
          <w:sz w:val="24"/>
          <w:lang w:val="en-GB"/>
        </w:rPr>
        <w:t xml:space="preserve">the electric short condition </w:t>
      </w:r>
      <w:r w:rsidR="001E7E5E" w:rsidRPr="00503627">
        <w:rPr>
          <w:sz w:val="24"/>
          <w:lang w:val="en-GB"/>
        </w:rPr>
        <w:fldChar w:fldCharType="begin" w:fldLock="1"/>
      </w:r>
      <w:r w:rsidR="0053216F">
        <w:rPr>
          <w:sz w:val="24"/>
          <w:lang w:val="en-GB"/>
        </w:rPr>
        <w:instrText>ADDIN CSL_CITATION { "citationItems" : [ { "id" : "ITEM-1", "itemData" : { "ISBN" : "0021-8979", "author" : [ { "dropping-particle" : "", "family" : "Liu", "given" : "J", "non-dropping-particle" : "", "parse-names" : false, "suffix" : "" }, { "dropping-particle" : "", "family" : "He", "given" : "S", "non-dropping-particle" : "", "parse-names" : false, "suffix" : "" } ], "container-title" : "Journal of Applied Physics", "genre" : "Journal Article", "id" : "ITEM-1", "issue" : "7", "issued" : { "date-parts" : [ [ "2010" ] ] }, "page" : "73511", "publisher" : "AIP", "title" : "Theoretical analysis on Love waves in a layered structure with a piezoelectric substrate and multiple elastic layers", "type" : "article-journal", "volume" : "107" }, "uris" : [ "http://www.mendeley.com/documents/?uuid=3bd19a0d-572b-4c3a-aa57-1522e1cce8b2" ] } ], "mendeley" : { "formattedCitation" : "[39]", "plainTextFormattedCitation" : "[39]", "previouslyFormattedCitation" : "[39]" }, "properties" : { "noteIndex" : 0 }, "schema" : "https://github.com/citation-style-language/schema/raw/master/csl-citation.json" }</w:instrText>
      </w:r>
      <w:r w:rsidR="001E7E5E" w:rsidRPr="00503627">
        <w:rPr>
          <w:sz w:val="24"/>
          <w:lang w:val="en-GB"/>
        </w:rPr>
        <w:fldChar w:fldCharType="separate"/>
      </w:r>
      <w:r w:rsidR="0053216F" w:rsidRPr="0053216F">
        <w:rPr>
          <w:noProof/>
          <w:sz w:val="24"/>
          <w:lang w:val="en-GB"/>
        </w:rPr>
        <w:t>[39]</w:t>
      </w:r>
      <w:r w:rsidR="001E7E5E" w:rsidRPr="00503627">
        <w:rPr>
          <w:sz w:val="24"/>
        </w:rPr>
        <w:fldChar w:fldCharType="end"/>
      </w:r>
      <w:r>
        <w:rPr>
          <w:sz w:val="24"/>
        </w:rPr>
        <w:t>:</w:t>
      </w:r>
    </w:p>
    <w:p w:rsidR="00035BBD" w:rsidRPr="00503627" w:rsidRDefault="00DA71DE" w:rsidP="00035BBD">
      <w:pPr>
        <w:spacing w:line="480" w:lineRule="auto"/>
        <w:ind w:firstLineChars="100" w:firstLine="240"/>
        <w:rPr>
          <w:sz w:val="24"/>
        </w:rPr>
      </w:pPr>
      <w:r>
        <w:rPr>
          <w:sz w:val="24"/>
        </w:rPr>
        <w:pict>
          <v:shape id="_x0000_i1037" type="#_x0000_t75" style="width:218.1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lt;????O??€???€???????€??€€???&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5???€???????????????€??????s???????????????????????????????????€???w:wrapTextWithPunct/&gt;&lt;w:ut/&gt;&lt;w:u??oGridInCell/&gt;&lt;w:wrapT&lt;w:wrapTextWithPunc??€??ables/&gt;&lt;w:snapToGridInC???€???xtWithPunct/&gt;&lt;w:uextWithPunct/&gt;&lt;w:u?€?€????€??????€€????€????€????€????€????€??ables/&gt;&lt;w:l/&gt;&lt;w:wraapToGridInCell/&gt;&lt;w:wrapTextWithPunc??€??ables/&gt;&lt;w:snapToGridInCell/&gt;&lt;w:wrapTextWithPunct/&gt;&lt;w:usnapToGridInCell/&gt;&lt;w????????/&gt;&lt;w:docVs/&gt;&lt;w:snapToGridInC???€???xtWithPunct/&gt;&lt;w:uar w:n???€???t/&gt;&lt;w:u??oGridInCell/&gt;&lt;w:wrapTextWithPunct/&gt;&lt;w:u?€€????€????€????€??ables/&gt;&lt;w:snapToGridInCell/&gt;&lt;w:wrapTextWithPunct/&gt;&lt;w:u:wrapTextWithPunct/&gt;&lt;w:u????????????????????????????????????????????/&gt;&lt;w:docVs/&gt;&lt;w:snapToGridInC???€???xtWithPunct/&gt;&lt;w:u???WithPunc??€??ables/&gt;&lt;w:snapToGridInCell/&gt;&lt;w:wrapTextWithPun:n???€???t/&gt;&lt;w:u??oGridInCell/&gt;&lt;w:wrapTextWithPunct/&gt;&lt;w:uct/&gt;&lt;w:u??????????????€??????????+???????????€??????????+???????????????????????????/&gt;&lt;w:docVs/&gt;&lt;w:snapToGridInC???€???xtWithPunct/&gt;&lt;w:u???????????+?????dInCell/&gt;&lt;w????????/&gt;&lt;w:docVar w:n???€????€????€????€????€??ables/&gt;&lt;w:es/&gt;&lt;w:snapToGridInCell/&gt;&lt;w:wrapTextWithPun:n???€???t/&gt;&lt;w:u??oGridInCell/&gt;&lt;w:wrapTextWithPunct/&gt;&lt;w:usnapToGr????????/&gt;&lt;w:docVs/&gt;&lt;w:snapToGridInC???€???xtWithPunct/&gt;&lt;w:u???????????????????????????WithPunc??€??ables/&gt;&lt;w:snapToGridInCell/&gt;&lt;w:wrapTextWithPunct/&gt;&lt;w:uidInCell/&gt;&lt;w:wrapTextWithPunct/&gt;&lt;w:u????????????????????????????????????€??wrapTextWithPun:n?snapToGr????????/&gt;&lt;w:docVs/&gt;&lt;w:snapToGridInC???€???xtWithPunct/&gt;&lt;w:u??€???t/&gt;&lt;w:u??oGridInCell/&gt;&lt;w:wrapTextWithPunct/&gt;&lt;w:u????€????€??????€€????€????€????€????€????€??ables/&gt;&lt;w:snapToGridInCell/&gt;&lt;w:wrapTextWithPunct/&gt;&lt;w:u??????????????WithPunc??€??ables/&gt;&lt;w:snapToGrid???/&gt;&lt;w:docVs/&gt;&lt;w:snapToGridInC???€???xtWithPunct/&gt;&lt;w:uInCell/&gt;&lt;w:wrapTextWithPunct/&gt;&lt;w:u?????????????thPun:n???€???t/&gt;&lt;w:u??oGridInCell/&gt;&lt;w:wrapTextWithPunct/&gt;&lt;w:u€?????&gt;&lt;w:docVar w:n???€????€????€????€????€??ables/&gt;&lt;w:snapToGridInCell/&gt;&lt;w:wrapTextWithPunct/&gt;&lt;w:u??Vs/&gt;&lt;w:snapToGridInC???€???xtWithPunct/&gt;&lt;w:u??????????????????????????+???????????€??????????+??ct/&gt;&lt;w:u?????????nct/&gt;&lt;w:u?????????????thPun:n???€???t/&gt;&lt;w:u??oGridInCell/&gt;&lt;w:wrapTextWithPunct/&gt;&lt;w:u?????WithPunc??€??aridInCell/&gt;&lt;w:wrapTextWithPunct/&gt;&lt;w:u??Vs/&gt;&lt;w:snapToGridInC???€???xtWithPunct/&gt;&lt;w:ubles/&gt;&lt;w:snapToGridInCell/&gt;&lt;w:wrapTextWithPunct/&gt;&lt;w:u?€??€€?€?????€??????????+???????????€??????????+????????????????????????????€??&gt;&lt;w:u?????+?????????nct/&gt;&lt;w:u???????€??aridInCell/&gt;&lt;w:wrapTextWithPunct/&gt;&lt;w:u??Vs/&gt;&lt;w:snapToGridInC???€???xtWithPunct/&gt;&lt;w:u????????thPun:n???€???t/&gt;&lt;w:u??oGridInCell/&gt;&lt;w:wrapTextWithPunct/&gt;&lt;w:u????????????&gt;&lt;w:docVar w:n???€????€????€????€????????????€??????????+??ct/&gt;&lt;w:u??????????????WithPunc??€??nCell/&gt;&lt;w:wrapTextWithPunct/&gt;&lt;w:u??Vs/&gt;&lt;w:snapToGridInC???€???xtWithPunct/&gt;&lt;w:uables/&gt;&lt;w:snapToGridInCell/&gt;&lt;w:wrapTextWithPunct/&gt;&lt;w:u€€??ables/&gt;&lt;w:snapToGridInCel????thPun:n???€???t/&gt;&lt;w:u??oGridInCell/&gt;&lt;w:wrapTextWithPunct/&gt;&lt;w:ul/&gt;&lt;w:wrapTextWithPunct/&gt;&lt;w:u??€?€????€??????€€????€????€????€????€w:snapToGridInC???€???xtWithPunct/&gt;&lt;w:u????€??ables/&gt;&lt;w:snapToGridInCell/&gt;&lt;w:wrapTextWithPunct/&gt;&lt;w:u€???????????????*?€?€??eu????€?|????unc??€??ables/&gt;&lt;w:snapToGri??thPun:n???€???t/&gt;&lt;w:u??oGridInCell/&gt;&lt;w:wrapTextWithPunct/&gt;&lt;w:udInCell/&gt;&lt;w:wrapTextWithP??€w:snapToGridInC???€???xtWithPunct/&gt;&lt;w:uunct/&gt;&lt;w:u????????€.?????????????????????ocVar w:n???€????€????€????€????€??ables/&gt;&lt;w:snapToGridInCell/&gt;&lt;w:wrapTextWithPunct/&gt;&lt;w:u??????????????????????????:snapToGri??thPun:n???unct/&gt;&lt;w:udInCell/&gt;&lt;w:wrapTextWithP??€w:snapToGridInC???€???xtWithPunct/&gt;&lt;w:u€€???t/&gt;&lt;w:u??oGridInCell/&gt;&lt;w:wrapTextWithPunct/&gt;&lt;w:u???????????????????????????*?€?€??eu????€?|????unc??€??ables/&gt;&lt;w:snapToGridInCell/&gt;&lt;w:wrapTextWithPunct/&gt;&lt;w:u?????????????????????????udInCell/&gt;&lt;w:wrapTextWithP??€w:snapToGridInC???€???xtWithPunct/&gt;&lt;w:u?????????????????€????€?€????€?????????????????:snapToGri??thPun:n???€???t/&gt;&lt;w:u??oGridInCell/&gt;&lt;w:wrapTextWithPunct/&gt;&lt;w:u??????€€????€????€????€????€????€???????????€.????????????????????udInCell/&gt;&lt;w:wrapTextWithP??€w:snapToGridInC???€???xtWithPunct/&gt;&lt;w:u????????????????????ocVar w:n???€????€?????????????????????????????????*?€?€??eu????€?|????unc??€???????€????€?€????€?????????????????:snapToGri??thP????€???????????€.????????????????????udInCell/&gt;&lt;w:wrapTextWithP??€w:snapToGridInC???€???xtWithPunct/&gt;&lt;w:uun:n???€???t/&gt;&lt;w:u??oGridInCell/&gt;&lt;w:wrapTextWithPunct/&gt;&lt;w:u?ables/&gt;&lt;w:snapToGridInCell/&gt;&lt;w:wrapTextWithPunct/&gt;&lt;w:u????€????€????€??ables/&gt;&lt;w:snapToGridInCell/&gt;&lt;w:wrapTextWithPunct/&gt;&lt;w:u?ables/&gt;&lt;w:snapToGridInCell/&gt;&lt;w:wrapTextWithPunct/&gt;??xtWithPunct/&gt;&lt;w:u&lt;w:u????????????????????????€€??€€?€???oGridInCell/&gt;&lt;w:wrapTextWithPunct/&gt;&lt;w:u????????????????/&gt;&lt;w:docVar w:name=&quot;EN.L??ables/&gt;&lt;w:snapToGridInCell/&gt;&lt;w:wrapTextWithPunct/&gt;&lt;w:uibraries&quot; w:val=&quot;23t3????????ridInCell/&gt;&lt;w:wrapTextWithPunct/&gt;??xtWithPunct/&gt;&lt;w:u???????????????????€??????€????€????€????€??ables/&gt;&lt;w:snapToGridInC?????????????€€??€€?€???oGridInCell/&gt;&lt;w:wrapTextWithPunct/&gt;&lt;w:uell/&gt;&lt;w:wrapTextWithPunct/&gt;&lt;w:u??????????????€?????s&quot; w:val=&quot;23t3????????ridInCell/&gt;&lt;w:wrapTextWithPunct/&gt;??xtWithPunct/&gt;&lt;w:u????????????€?€????€????????/&gt;&lt;w:docVar w:name=&quot;EN.L??ables/&gt;&lt;w:snapToGridInCell/&gt;&lt;w:wrapTextWithPunct/&gt;&lt;w:u€??€€????€????€????€????€????€?nC?????????????€€??€€?€???oGridInCell/&gt;&lt;w:wrapTextWit3t3????????ridInCell/&gt;&lt;w:wrapTextWithPunct/&gt;??xtWithPunct/&gt;&lt;w:uhPunct/&gt;&lt;w:u?ables/&gt;&lt;w:snapToGridInCell/&gt;&lt;w:wrapTextWithPunct/&gt;&lt;w:u???????????????????????????????????????????????€??????€????€????€????€??ables/&gt;&lt;€????????/&gt;&lt;w:docVar w:name=&quot;EN.L??rapTextWit3t3????????ridInCell/&gt;&lt;w:wrapTextWithPunct/&gt;??xtWithPunct/&gt;&lt;w:uables/&gt;&lt;w:sn?€????€?nC?????????????€€??€€?€???oGridInCell/&gt;&lt;w:wrapTextWithPunct/&gt;&lt;w:uapToGridInCell/&gt;&lt;w:wrapTextWithPunct/&gt;&lt;w:uw:snapToGridInCell/&gt;&lt;w:wrapTextWithPunct/&gt;&lt;w:u??????????????????????????????ridInCell/&gt;&lt;w:wrapTextWithPunct/&gt;??xtWithPunct/&gt;&lt;w:u????????????????????????????????€?€?€???????€?€?€?€?????€?&gt;&lt;w:sn?€????€?nC?????????????€€??€€?€???oGridInCell/&gt;&lt;w:wrapTextWithPunct/&gt;&lt;w:u€?€?€???????????????€???ablnct/&gt;&lt;w:u??????????????????????????????ridInCell/&gt;&lt;w:wrapTextWithPunct/&gt;??xtWithPunct/&gt;&lt;w:ues/&gt;&lt;€????????/&gt;&lt;w:docVar w:name=&quot;EN.L??ables/&gt;&lt;w:snapToGridInCell/&gt;&lt;w:wrapTextWithPunct/&gt;&lt;w:u??????????????€?€????€???????????????????????????????????w:sn?€????€?nC??????????????????????????????????????ridInCell/&gt;&lt;w:wrapTextWithPunct/&gt;??xtWithPunct/&gt;&lt;w:u?€??€€?€???oGridInCell/&gt;&lt;w:wrapTextWithPunct/&gt;&lt;w:u???????€??????€????€????€????€??ables/&gt;&lt;w:snapToGridInCell/&gt;&lt;w:wrapTextWithPunct/&gt;&lt;w:u?€??€€????€????€???s/&gt;&lt;€????????/&gt;&lt;w:docVar w:name=&quot;EN.L??ables/&gt;&lt;wridInCell/&gt;&lt;w:wrapTextWithPunct/&gt;??xtWithPunct/&gt;&lt;w:u:snapToGridInCell/&gt;&lt;w:wrapTextWithPunct/&gt;&lt;w:u?€?????€€??€€?€???oGridInCell/&gt;&lt;w:wrapTextWithPunct/&gt;&lt;w:u€€????€??ables/&gt;&lt;w:snapToGridInCell/&gt;&lt;w:wrapTextWithPunct/&gt;&lt;w:u??€?€???????€?€?€?€?????€?€?€?€?????????€?€?ell/&gt;&lt;w:wrapTextWithPunct/&gt;??xtWithPunct/&gt;&lt;w:u€?????????€?€?€?????????€?€?€??????€?€???????€??????€??????????/&gt;&lt;w:wrapTextWithPunct/&gt;&lt;w:u?€?????€€??€€?€???oGridInCell/&gt;&lt;w:wrapTextWithPunct/&gt;&lt;w:u/&gt;&lt;w:docVar w:name=&quot;EN.L??ables/&gt;&lt;w:snapToGridInC????????€?€?ell/&gt;&lt;w:wrapTextWithPunct/&gt;??xtWithPunct/&gt;&lt;w:uell/&gt;&lt;w:wrapTextWithPunct/&gt;&lt;w:u€€????€????€??ables/&gt;&lt;w:snapToGridInCell/&gt;&lt;w:wrapTextWithPunct/&gt;&lt;w:u?????????€?€?€?€??????€?€?€?????€?€?€?€?????????€?€?€????€€??€€?€???oGridInCell/&gt;&lt;w:wrapTextWithPunct?????€?€?ell/&gt;&lt;w:wrapTextWithPunct/&gt;??xtWithPunct/&gt;&lt;w:u/&gt;&lt;w:u??€?€?€?€???????????€?€????€??????€€????€????€??????/&gt;&lt;w:docVar w:name=&quot;EN.L??ables/&gt;&lt;w:snapToGridInCell/&gt;&lt;w:wrapTextWithPunct/&gt;&lt;w:u???€€????€????€??ables/&gt;&lt;w:snapToGridInCell/&gt;&lt;w:wrapTextWithPunct€?€?€?ell/&gt;&lt;w:wrapTextWithPunct/&gt;??xtWithPunct/&gt;&lt;w:u??????€€??€€?€???oGridInCell/&gt;&lt;w:wrapTextWithPunct/&gt;&lt;w:u???????????€????€????€????€??ables/&gt;&lt;w:snapToGridInCell/&gt;&lt;w:wrapTextWithPunct/&gt;&lt;w:u/&gt;&lt;w:u??€????€?€?€???????€?€?€???????€?=&quot;EN.L??ables/&gt;&lt;w:snaunct€?€?€?ell/&gt;&lt;w:wrapTextWithPunct/&gt;??xtWithPunct/&gt;&lt;w:upToGridInCell/&gt;&lt;w:wrapTextWithPunct/&gt;&lt;w:u??€?€???????t€?€?????€€??€€?€???oGridInCell/&gt;&lt;w:wrapTextWithPunct/&gt;&lt;w:u??€?€?€?????????€?€?€??????€?€?€????????€?€?€?€??????€?€?€?????€?€?€?€????ables/&gt;&lt;w:snaunct€?€?€?ell/&gt;&lt;w:wrapTextWithPunct/&gt;??xtWithPunct/&gt;&lt;w:u??????€?€?€??€????????€?€wrapTextWithPunct€?€???????€??????€????€???u/&gt;&lt;w:u??€????€?&gt;&lt;w:wrapTextWithPunct/&gt;&lt;w:u??€?€???????t€?€?????€€??€€?€???oGridInCell/&gt;&lt;w:wrapTextWithPunct/&gt;&lt;w:u??€???les/&gt;&lt;w:snaunct€?€?€?ell/&gt;&lt;w:wrapTextWithPunct/&gt;??xtWithPunct/&gt;&lt;w:u????€?€?€???????€?=&quot;EN.L??ables/&gt;&lt;w:snapToGridInCell/&gt;&lt;w:wrapTextWithPunct/&gt;&lt;w:u?€????€??ables/&gt;&lt;w:snapToGridInCell/&gt;&lt;w:wrapTextWithPunct/&gt;&lt;w:u?€?????????????€?€????€??????€€????€????€????€?t€?€???naunct€?€?€?ell/&gt;&lt;w:wrapTextWithPunct/&gt;??xtWithPunct/&gt;&lt;w:u??€€??€€?€???oGridInCell/&gt;&lt;w:wrapTextWithPunct/&gt;&lt;w:u????€????€??ables/&gt;&lt;w:snapToGridInCell/&gt;&lt;w:wrapTextWithPunct/&gt;&lt;w:u???€?€?€?€????€?€?=&quot;EN.L??ables/&gt;&lt;w:snapToGridInCell/&gt;&lt;w:wrapTextWithPunct/&gt;&lt;w:u€????????€?€?€?€??:wrapTextWithPunct/&gt;??xtWithPunct/&gt;&lt;w:u?????€?€?€?????????€?€??????€???t€?€?????€€??€€?€???oGridInCell/&gt;&lt;w:wrapTextWithPunct/&gt;&lt;w:u???€€????€????€????€??ables/&gt;&lt;w:snapToGridInCell/&gt;&lt;w:wrapTextWithPunct/&gt;&lt;w:u?€?????????€?€?€?????€?ct/&gt;&lt;w:u€????????€?€?€?€??:wrapTextWithPunct/&gt;??xtWithPunct/&gt;&lt;w:u??€?€??€?????€?€?€?€??&gt;&lt;w:u???€?€?€?€????€?€?=&quot;EN.L??ables/&gt;&lt;w:snapToGridInCell/&gt;&lt;w:wrapTextWith?t€?€?????€€??€€?€???oGridInCell/&gt;&lt;w:wrapTextWithPunct/&gt;&lt;w:uPunct/&gt;&lt;w:u????????€?€?€?????????€?€?€???u€????????€?€?€?€??:wrapTextWithPunct/&gt;??xtWithPunct/&gt;&lt;w:u?????????????????????????€?€????€??????€€????€????€????€????€????€??ab€?????€?€?€?€?????????€?€??????€?????.L??ables/&gt;&lt;w:snapToGridInCell/&gt;&lt;w:wrapTextWith?t€?€?????€€?????????€?€?€?????????€?€?€???u€????????€?€?€?€??:wrapTextWithPunct/&gt;??xtWithPunct/&gt;&lt;w:u?€€?€???oGridInCell/&gt;&lt;w:wrapTextWithPunct/&gt;&lt;w:u?€€???????€?€?€?€??€?????€?€?€?€??&gt;&lt;w:u???€?€?€?€????€?€?=&quot;EN.L??ables/&gt;&lt;w:snapToGridInCell/&gt;&lt;w:wrapTextWithPunct/&gt;&lt;w:u€€????€????€??ables/&gt;&lt;w:snapToGridInCell/&gt;&lt;€?€?€??:wrapTextWithPunct/&gt;??xtWithPunct/&gt;&lt;w:uw:wrapTextWithPunct/&gt;&lt;w:ules/&gt;&lt;w:snapToGridInCell/€???oGridInCell/&gt;&lt;w:wrapTextWithPunct/&gt;&lt;w:u&gt;&lt;w:wrapTextWithPunct/&gt;&lt;w:u????????????€??????????????????€?€?€?????????€?€?€??€?????€?€?€?€??????€?=&quot;EN.idInCell/&gt;&lt;€?€?€??:wrapTextWithPunct/&gt;??xtWithPunct/&gt;&lt;w:uL??ables/&gt;&lt;w:snapToGridInCell/&gt;&lt;w:wrapTextWithPunct/&gt;&lt;w:u??€?€????????€?€?€?€?&lt;w:ules/&gt;&lt;w:snapToGridInCell/€???oGridInCell/&gt;&lt;w:wrapTextWithPunct/&gt;&lt;w:u??????€?€?€?€?????€?€?€??€??????€??????€????€????€InCell/&gt;&lt;€?€?€??:wrapTextWithPunct/&gt;??xtWithPunct/&gt;&lt;w:u????€??ables/&gt;&lt;w:snapToGridInCell/&gt;&lt;w:wrapTextWithPunct/&gt;&lt;w:u€?????????€?€?€????????€?€?€?????????€??€?????€?€?€?€???????????€?€?€?€?&lt;w:ules/&gt;&lt;w:snapToGridInCell/€???oGridInCell/&gt;&lt;w:wrapTextWithPu???€InCell/&gt;&lt;€?€?€??:wrapTextWithPunct/&gt;??xtWithPunct/&gt;&lt;w:unct/&gt;&lt;w:u?€?=&quot;EN.L??ables/&gt;&lt;w:snapToGridInCell/&gt;&lt;w:wrapTextWithPunct/&gt;&lt;w:u?????€?€????€??????€€????€????€????€????€????€??ables/&gt;&lt;w:snapToGridInCell/&gt;&lt;w:wrapTextWithPunct/&gt;&lt;w:u?????€?€?€?€??????€?€?€?InCell/&gt;&lt;€?€?€??:wrapTextWithPunct/&gt;??xtWithPunct/&gt;&lt;w:u?????napToGridInCell/€???oGridInCell/&gt;&lt;w:wrapTextWithPunct/&gt;&lt;w:u????????€??????€????€????€????€??ables/??€?????€?€?€?€??????€?=&quot;EN.L??ables/&gt;&lt;w:snapToGridInCell/&gt;&lt;w:wrapTextWithPunct/&gt;&lt;w:u&gt;&lt;w:snapToGridInCe/&gt;&lt;€?€?€??:wrapTextWithPunct/&gt;??xtWithPunct/&gt;&lt;w:ull/&gt;&lt;w:wrapTextWithPunct/&gt;&lt;w:u€?€?€?€?????????????????napToGridInCell/€???oGridInCell/&gt;&lt;w:wrapTextWithPunct/&gt;&lt;w:u???????P??????????????????????????????????????????????????????thPunct/&gt;&lt;w:u&gt;&lt;w:snapToGridInCe/&gt;&lt;€?€?€??:wrapTextWithPunct/&gt;??xtWithPunct/&gt;&lt;w:u?€???€?????€???€????€????????€??ables/??€?????€?€?€?€??????€?=&quot;EN.L??ables/&gt;&lt;w:snapToGridIpTextWithPunct/&gt;&lt;w:u€?€?€?€?????????????????napToGridInCell/€???oGridInCell/&gt;&lt;w:wrapTextWithPunct/&gt;&lt;w:unCpToGridInCe/&gt;&lt;€?€?€??:wrapTextWithPunct/&gt;??xtWithPunct/&gt;&lt;w:uell/&gt;&lt;w:wrapTextWithPunct/&gt;&lt;w:u€?€?€?€??????????????€?€????w:u?????€?€?€?€??????€?€?€???????€??????€??????€????€????€????€??ables/&gt;&lt;w:snapToGridInCell/&gt;&lt;w:wrapTextWithPunct/&gt;&lt;w:u€????unct/&gt;&lt;w:unCpToGridInCe/&gt;&lt;€?€?€??:wrapTextWithPunct/&gt;??xtWithPunct/&gt;&lt;w:u???????????napToGridInCell/€???oGridInCell/&gt;&lt;w:wrapTextWithPunct/&gt;&lt;w:u???€€????€????€??????€?????€?€?€?€??????€?=&quot;EN.L??ables/&gt;&lt;w:snapToGridInCell/&gt;&lt;w:wrapTextWithPunct/&gt;&lt;w:u€€????€????€??ables/&gt;&lt;w:snapToGe/&gt;&lt;€?€?€??:wrapTextWithPunct/&gt;??xtWithPunct/&gt;&lt;w:uridInCell/&gt;&lt;w:wrapTextWithPunct/&gt;&lt;w:u?€???€?3????????3???????napToGridInCell/€???oGridInCell/&gt;&lt;w:wrapTextWithPunct/&gt;&lt;w:u???????????????????????????????????????????????????????€????€????€??ables/&gt;&lt;w:snapToGe/&gt;&lt;€?€?€??:wrapTextWithPunct/&gt;??xtWithPunct/&gt;&lt;w:u???€??????????€??????€?????€?€?€?€??????€?=&quot;EN.L??ables/&gt;&lt;w:snapToGridInCell/&gt;&lt;w:wrapTextWithPunct/&gt;&lt;w:u€?t/&gt;&lt;w:u?€???€?3????????3???????napToGridInCell/€???oGridInCell/&gt;&lt;w:wrapTextWithPunct/&gt;&lt;w:u???napToGe/&gt;&lt;€?€?€??:wrapTextWithPunct/&gt;??xtWithPunct/&gt;&lt;w:u€€????€????€??ables/&gt;&lt;w:snapToGridInCell/&gt;&lt;w:wrapTextWithPunct/&gt;&lt;w:u???????????????3?????????????????????????????????????????????€?????€?€?€??????????????€?€?????t/&gt;&lt;wl/&gt;&lt;w:wrapTextWithPunct/&gt;&lt;w:u???napToGe/&gt;&lt;€?€?€??:wrapTextWithPunct/&gt;??xtWithPunct/&gt;&lt;w:u:u?€???€?3????????3???????napToGridInCell/€???oGridInCell/&gt;&lt;w:wrapTextWithPunct/&gt;&lt;w:u€??????€?????€?€?€?€??????€?=&quot;EN.L??ables/&gt;&lt;w:snapToGridInCell/&gt;&lt;w:wrapTextWithPunct/&gt;&lt;w:u?€€??????€€????€????€???napToGe/&gt;&lt;€?€?€??:wrapTextWithPunct/&gt;??xtWithPunct/&gt;&lt;w:u??€????€????€??ables/&gt;&lt;w:snapToGri?????????????????????€??????€???3????????3???????napToGridInCell/€???oGridInCell/&gt;&lt;w:wrapTextWithPunct/&gt;&lt;w:u????€????€????€????€??ables/&gt;&lt;w:snapToGr??€€????€????€???napToGe/&gt;&lt;€?€?€??:wrapTextWithPunct/&gt;??xtWithPunct/&gt;&lt;w:uidInCell/&gt;&lt;w:wrapTextWithPunct/&gt;&lt;w:udInCell/&gt;&lt;w:wrapT?€?€??????€?=&quot;EN.L??ables/&gt;&lt;w:snapToGridInCell/&gt;&lt;w:wrapTextWithPunct/&gt;&lt;w:uextWithPunct/&gt;&lt;w:u??????????????????????Cell/€???oGridInCell/&gt;&lt;w:wrapTextWithPunct/&gt;&lt;w:u????apTextWithPunct/&gt;??xtWithPunct/&gt;&lt;w:u????????????????????????????????????????????????????????????????????????????????????Gri???????&lt;w:wrapTextWithPunct/&gt;&lt;w:udInCell/&gt;&lt;w:wrapT?€?€??????€?ithPunct??????????Cell/€???oGridInCell/&gt;&lt;w:wrapTextWithPunct/&gt;&lt;w:u????apTextWithPunct/&gt;??xtWithPunct/&gt;&lt;w:u/&gt;&lt;w:uextWithPunct/&gt;&lt;w:u??????????????????????Cell/€???oGridInCell/&gt;&lt;w:wrapTextWithPunct/&gt;&lt;w:u?&quot;EN.L??ables/&gt;&lt;w:snapToGridInCell/&gt;&lt;w:wrapTextWithPunct/&gt;&lt;w:u??????????????€??????€??????€????€????€?TextWithPunct/&gt;&lt;w:u????apTextWithPunct/&gt;??xtWithPunct/&gt;&lt;w:u???€??ables/&gt;&lt;w:snapToGridInCell/&gt;&lt;w:wrapTextWithPunct/&gt;&lt;w:u???????????????????????€?????????????????????Cell/€???oGridInCell/&gt;&lt;w:wrapTextWithPunct/&gt;&lt;w:u€?€?€??????????????€?€????€?????????€????€?TextWithPunct/&gt;&lt;w:u????apTextWithPunct/&gt;??xtWithPunct/&gt;&lt;w:u€€??nCell/&gt;&lt;w:wrapT?€?€??????€?=&quot;EN.L??ables/&gt;&lt;w:snapToGridInCell/&gt;&lt;w:wrapTextWithPunct/&gt;&lt;w:u??€????€????€????€????€??ables/&gt;&lt;w:snapToGridInCell/&gt;&lt;w:wrapTextWithPunct/???????Cell/€???oGridInCell/&gt;&lt;w:wrapTextWithPunct/??apTextWithPunct/&gt;??xtWithPunct/&gt;&lt;w:u&gt;&lt;w:u&gt;&lt;w:u?.??????????&quot;/&gt;&lt;/w:docVars&gt;&lt;wsp€??????€????€????€????€??ables/&gt;&lt;w:snapToGridInCell/&gt;&lt;w:wrapTextWithPunct/&gt;&lt;w:u:rsids&gt;&lt;wsp:rsidRo&gt;&lt;w:snapToGridInCell/&gt;&lt;w:wrapTextWithPunct/&gt;&lt;w:uot wsp:val=&quot;00111184&quot;/&gt;&lt;wsp:rsid wsp:valithPunct/&gt;??xtWithPunct/&gt;&lt;w:u=&quot;000l/&gt;&lt;w:wrapTextWithPunct/&gt;&lt;w:u0373C&quot;/&gt;&lt;wsp:rsid wsp:val=&quot;00014D4C&quot;/&gt;&lt;wsp:rsid wsp:val=&quot;00014E03&quot;/&gt;&lt;wsp:rsid wsp:val=&quot;00020138&quot;/&gt;&lt;wsp:rsid wsp:val=&quot;00020A86&quot;/&gt;&lt;wsp:rsid wsp:val=&quot;000Punct/&gt;&lt;w:u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82D&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7B082D&quot;&gt;&lt;m:oMathPara&gt;&lt;m:oMath&gt;&lt;m:r&gt;&lt;w:rPr&gt;&lt;w:rFonts w:ascii=&quot;Cambria Math&quot; w:fareast=&quot;???&quot; w:h-ansi=&quot;Cambria Math&quot; w:cs=&quot;Times New Roman&quot;/&gt;&lt;wx:font wx:val=&quot;Cambria Math&quot;/&gt;&lt;w:i/&gt;&lt;w:kern w:val=&quot;0&quot;/&gt;&lt;w:sz w:val=&quot;22&quot;/ ws&gt;&lt;w:sz-cs w:val=&quot;22&quot;/&gt;&lt;w:lanDefg w:val=&quot;EN-GB&quot;&gt;&lt;m w:fareara&gt;st=&quot;EN-US&quot;/&gt;&lt;/w:rPr&gt;&lt;m:t&gt;TCD=?-TC w:aV=?-(&lt;/m:t&gt;&lt;/m:r&gt;&lt;m:sSub&gt;&lt;m:sSubPr&gt;&lt;m:ctrlPr&gt;&lt;w:rPr&gt;&lt;w:rFonts w:ascii=&quot;Cambria Math&quot; w:fareast=&quot;???&quot; w:h-ansi=&quot;Cambria Math&quot; w:cs=&quot;Times New Roman&quot;/&gt;&lt;wx:font wx:val=&quot;&quot;/ wsCambria Math&quot;/&gt;&lt;w:i/&gt;&lt;wanDef:kern w:vaB&quot;&gt;&lt;eara&gt;ml=&quot;0&quot;/&gt;&lt;w:sz w:val=&quot;22&quot;/&gt;&lt;w:sz-cs w:v w:aal=&quot;22&quot;/&gt;&lt;w:lang w:val=&quot;EN-GB&quot; w:fareast=&quot;EN-US&quot;/&gt;&lt;/w:rPr&gt;&lt;/m:ctrlPr&gt;&lt;/m:sSubPr&gt;&lt;m:e&gt;&lt;m:r&gt;&lt;w:rPr&gt;&lt;w:rFonts w:ascii=&quot;Cambria Math&quot; w:fareast=&quot;???&quot; w:h-ansi=&quot;Cambria Math&quot; w:cs=&quot;Times  wsNew Roman&quot;/&gt;&lt;wx:fontDef wra&gt;x:val&gt;&lt;m=&quot;Cambria Math&quot;/&gt;&lt;w:i/&gt;&lt;w:kern w:vw:aal=&quot;0&quot;/&gt;&lt;w:sz w:val=&quot;22&quot;/&gt;&lt;w:sz-cs w:val=&quot;22&quot;/&gt;&lt;w:lang w:val=&quot;EN-GB&quot; w:fareast=&quot;EN-US&quot;/&gt;&lt;/w:rPr&gt;&lt;m:t&gt;v&lt;/m:t&gt;&lt;/m:r&gt;&lt;/m:e&gt;&lt;m:sub&gt;&lt;m:r&gt;&lt;w:rPr&gt;&lt;w:rFonts w:ascii=&quot;Cambria Math&quot; w:fareast=&quot;???&quot; w:h ws-ansi=&quot;Cambrira&gt;a MaDefth&quot; &gt;&lt;mw:cs=&quot;Times New Roman&quot;/&gt;&lt;wx:fonw:at wx:val=&quot;Cambria Math&quot;/&gt;&lt;w:i/&gt;&lt;w:kern w:val=&quot;0&quot;/&gt;&lt;w:sz w:val=&quot;22&quot;/&gt;&lt;w:sz-cs w:val=&quot;22&quot;/&gt;&lt;w:lang w:val=&quot;EN-GB&quot; w:fareast=&quot;EN-US&quot;/&gt;&lt;/w:rPr&gt;&lt;m:t&gt;35&lt;/m:t&gt;&lt;/m:r&gt;&lt;/m:sub&gt;&lt;/m:sSub&gt;&lt;m:r&gt;&lt;w:rPr&gt;&lt;w:rFonts w:ascii=&quot;Cambria Math&quot; w:fareast=&quot;???&quot; w:h-ansi=&quot;Cambriaw:a Math&quot; w:cs=&quot;Times New Roman&quot;/&gt;&lt;wx:font wx:val=&quot;Cambria Math&quot;/&gt;&lt;w:i/&gt;&lt;w:kern w:val=&quot;0&quot;/&gt;&lt;w:sz w:val=&quot;22&quot;/&gt;&lt;w:sz-cs w:val=&quot;22&quot;/&gt;&lt;w:lang w:val=&quot;EN-GB&quot; w:fareast=&quot;EN-US&quot;/&gt;&lt;/w:rPr&gt;&lt;m:t&gt;-&lt;/m:t&gt;&lt;/m:r&gt;&lt;aml:annoc&quot;Caiitation aml:id=&quot; w&quot;far0&quot; w:type=&quot;Word.Bookmark.Start&quot; w:name=&quot;OLE_LINK10&quot;/&gt;&lt;m:sSub&gt;&lt;m:sSubPr&gt;&lt;m:ctrlPr&gt;&lt;w:rPr&gt;&lt;w:rFonts w:ascii=&quot;Cambria Math&quot; w:fareast=&quot;???&quot; w:h-ansi=&quot;Cambria Math&quot; w:cs=&quot;Times New Roman&quot;/&gt;&lt;wx:font wx:val=&quot;Cambria Math&quot;/&gt;&lt;w:i/&gt;&lt;w:ker&quot;Can w:val=cii&quot;0&quot;/&gt;&lt;w:sz &quot;far ww:val=&quot;22&quot;/&gt;&lt;w:sz-cs w:Staval=&quot;22&quot;/&gt;&lt;w:lang w:val=&quot;EN-GB&quot; w:fareast=&quot;EN-US&quot;/&gt;&lt;/w:rPr&gt;&lt;/m:ctrlPr&gt;&lt;/m:sSubPr&gt;&lt;m:e&gt;&lt;m:r&gt;&lt;w:rPr&gt;&lt;w:rFonts w:ascii=&quot;Cambria Math&quot; w:fareast=&quot;???&quot; w:h-ansi=&quot;Cambria Math&quot; w:cs=&quot;Times New Roman&quot;/&gt;&lt;wx&quot;Ca:font wx:val=&quot;Cambriciia Mathfar&quot;/&quot; w&gt;&lt;w:i/&gt;&lt;w:kern w:Staval=&quot;0&quot;/&gt;&lt;w:sz w:val=&quot;22&quot;/&gt;&lt;w:sz-cs w:val=&quot;22&quot;/&gt;&lt;w:lang w:val=&quot;EN-GB&quot; w:fareast=&quot;EN-US&quot;/&gt;&lt;/w:rPr&gt;&lt;m:t&gt;v&lt;/m:t&gt;&lt;/m:r&gt;&lt;/m:e&gt;&lt;m:sub&gt;&lt;m:r&gt;&lt;w:rPr&gt;&lt;w:rFonts w:ascii=&quot;Cambria Math&quot; w:fareast=&quot;???&quot; w:h-an&quot;Casi=&quot;Cambria Math&quot; w:cs=&quot;Times Neciifarw Rom&quot; wan&quot;/&gt;&lt;wx:foStant wx:val=&quot;Cambria Math&quot;/&gt;&lt;w:i/&gt;&lt;w:kern w:val=&quot;0&quot;/&gt;&lt;w:sz w:val=&quot;22&quot;/&gt;&lt;w:sz-cs w:val=&quot;22&quot;/&gt;&lt;w:lang w:val=&quot;EN-GB&quot; w:fareast=&quot;EN-US&quot;/&gt;&lt;/w:rPr&gt;&lt;m:t&gt;15&lt;/m:t&gt;&lt;/m:r&gt;&lt;/m:sub&gt;&lt;/m:sSub&gt;&lt;aml:annotation aml:id=&quot;0&quot; w:type=&quot;Word.Bookmark.End&quot;/&gt;&lt;m:r&gt;&lt;w:rPr&gt;&lt;w:rFonts w:ascii=&quot;Cambria Math&quot; w:fareast=&quot;???&quot; w:h-ansi=&quot;Cambria Math&quot; w:cs=&quot;Times New Roman&quot;/&gt;&lt;wx:font wx:val=&quot;Cambria Math&quot;/&gt;&lt;w:i/&gt;&lt;w:kern w:val=&quot;0&quot;/&gt;&lt;w:sz w:val=&quot;22&quot;/&gt;&lt;w:sz-cs w:val=&quot;22&quot;/&gt;&lt;w:lang w:vaml:l=&quot;EN-GB&quot; w:fareast=&quot;EN-US&quot;/&gt;&lt;/w:rPr&gt;&lt;m:tr&gt;&lt;&gt;)/w:r(2&gt;&lt;w0?&lt;/ w:am:t&gt;&lt;/m:r&gt;&lt;m:sSub&gt;&lt;m:sSubPr&gt;&lt;m:ctrlPr&gt;&lt;w:rPr&gt;&lt;w:rFonts w:ascii=&quot;Cambria Math&quot; w:fareast=&quot;???&quot; w:h-ansi=&quot;Cambria Math&quot; w:cs=&quot;Times New Roman&quot;/&gt;&lt;wx:font wx:val=&quot;Cambria Math&quot;/&gt;&lt;w:i/&gt;&lt;w:kern aml:w:val=&quot;0&quot;/&gt;&lt;w:sz w:val=&quot;22&quot;/&gt;&lt;w:sz-cs w:val=&quot;22&quot;tr&gt;&lt;/&gt;&lt;w:lang/w2w:a&gt;&lt;w:r w:val=&quot;EN-GB&quot; w:fareast=&quot;EN-US&quot;/&gt;&lt;/w:rPr&gt;&lt;/m:ctrlPr&gt;&lt;/m:sSubPr&gt;&lt;m:e&gt;&lt;m:r&gt;&lt;w:rPr&gt;&lt;w:rFonts w:ascii=&quot;Cambria Math&quot; w:fareast=&quot;???&quot; w:h-ansi=&quot;Cambria Math&quot; w:cs=&quot;Times New Roman&quot;/&gt;&lt;wml:x:font wx:val=&quot;Cambria Math&quot;/&gt;&lt;w:i/&gt;&lt;w:kern w:val=&quot;0&quot;/&gt;r&gt;&lt;&lt;w:sz w:vw:aal=&quot;22&gt;&lt;w&quot;/w:r&gt;&lt;w:sz-cs w:val=&quot;22&quot;/&gt;&lt;w:lang w:val=&quot;EN-GB&quot; w:fareast=&quot;EN-US&quot;/&gt;&lt;/w:rPr&gt;&lt;m:t&gt;v&lt;/m:t&gt;&lt;/m:r&gt;&lt;/m:e&gt;&lt;m:sub&gt;&lt;m:r&gt;&lt;w:rPr&gt;&lt;w:rFonts w:ascii=&quot;Cambria Math&quot; w:fareast=&quot;???&quot; w:h-aml:nsi=&quot;Cambria Math&quot; w:cs=&quot;Times New Roman&quot;/&gt;&lt;wx:font wx:val=&quot;Cr&gt;&lt;ambriaw:a Math&quot;/&gt;&lt;w:i&gt;&lt;w/&gt;&lt;w:w:rkern w:val=&quot;0&quot;/&gt;&lt;w:sz w:val=&quot;22&quot;/&gt;&lt;w:sz-cs w:val=&quot;22&quot;/&gt;&lt;w:lang w:val=&quot;EN-GB&quot; w:fareast=&quot;EN-US&quot;/&gt;&lt;/w:rPr&gt;&lt;m:t&gt;25&lt;/m:t&gt;&lt;/m:r&gt;&lt;/m:sub&gt;&lt;/m:sSub&gt;&lt;m:r&gt;&lt;w:rPr&gt;&lt;w:rFonts w:ascii=&quot;Cambria Math&quot; w:fareast=&quot;???&quot; w:h-ansi=&quot;Cambria Mathr&gt;&lt;&quot; ww:a:cs=&quot;Times New Rom&gt;&lt;wan&quot;/&gt;&lt;wxw:r:font wx:val=&quot;Cambria Math&quot;/&gt;&lt;w:i/&gt;&lt;w:kern w:val=&quot;0&quot;/&gt;&lt;w:sz w:val=&quot;22&quot;/&gt;&lt;w:sz-cs w:val=&quot;22&quot;/&gt;&lt;w:lang w:val=&quot;EN-GB&quot; w:fareast=&quot;EN-US&quot;/&gt;&lt;/w:rPr&gt;&lt;m:t&gt;Fon)&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7" o:title="" chromakey="white"/>
          </v:shape>
        </w:pict>
      </w:r>
      <w:r w:rsidR="00035BBD" w:rsidRPr="00503627">
        <w:rPr>
          <w:sz w:val="24"/>
        </w:rPr>
        <w:t xml:space="preserve">                           (5)</w:t>
      </w:r>
    </w:p>
    <w:p w:rsidR="00495A72" w:rsidRPr="00503627" w:rsidRDefault="00032F46" w:rsidP="00D81ED3">
      <w:pPr>
        <w:spacing w:line="480" w:lineRule="auto"/>
        <w:rPr>
          <w:sz w:val="24"/>
          <w:lang w:val="en-GB"/>
        </w:rPr>
      </w:pPr>
      <w:r w:rsidRPr="00503627">
        <w:rPr>
          <w:sz w:val="24"/>
          <w:lang w:val="en-GB"/>
        </w:rPr>
        <w:t xml:space="preserve">where </w:t>
      </w:r>
      <w:r w:rsidRPr="00503627">
        <w:rPr>
          <w:i/>
          <w:sz w:val="24"/>
          <w:lang w:val="en-GB"/>
        </w:rPr>
        <w:t>α</w:t>
      </w:r>
      <w:r w:rsidRPr="00503627">
        <w:rPr>
          <w:sz w:val="24"/>
          <w:lang w:val="en-GB"/>
        </w:rPr>
        <w:t xml:space="preserve"> is the thermal expansion coefficient of the </w:t>
      </w:r>
      <w:r w:rsidR="004E1D78" w:rsidRPr="00503627">
        <w:rPr>
          <w:sz w:val="24"/>
          <w:lang w:val="en-GB"/>
        </w:rPr>
        <w:t>layers</w:t>
      </w:r>
      <w:r w:rsidRPr="00503627">
        <w:rPr>
          <w:sz w:val="24"/>
          <w:lang w:val="en-GB"/>
        </w:rPr>
        <w:t xml:space="preserve"> along the Love wave propagation direction and </w:t>
      </w:r>
      <w:r w:rsidRPr="00A10F15">
        <w:rPr>
          <w:i/>
          <w:sz w:val="24"/>
          <w:lang w:val="en-GB"/>
        </w:rPr>
        <w:t>v</w:t>
      </w:r>
      <w:r w:rsidRPr="00503627">
        <w:rPr>
          <w:sz w:val="24"/>
          <w:vertAlign w:val="subscript"/>
          <w:lang w:val="en-GB"/>
        </w:rPr>
        <w:t>15</w:t>
      </w:r>
      <w:r w:rsidRPr="00503627">
        <w:rPr>
          <w:sz w:val="24"/>
          <w:lang w:val="en-GB"/>
        </w:rPr>
        <w:t xml:space="preserve">, </w:t>
      </w:r>
      <w:r w:rsidRPr="00A10F15">
        <w:rPr>
          <w:i/>
          <w:sz w:val="24"/>
          <w:lang w:val="en-GB"/>
        </w:rPr>
        <w:t>v</w:t>
      </w:r>
      <w:r w:rsidRPr="00503627">
        <w:rPr>
          <w:sz w:val="24"/>
          <w:vertAlign w:val="subscript"/>
          <w:lang w:val="en-GB"/>
        </w:rPr>
        <w:t>25</w:t>
      </w:r>
      <w:r w:rsidRPr="00503627">
        <w:rPr>
          <w:sz w:val="24"/>
          <w:lang w:val="en-GB"/>
        </w:rPr>
        <w:t xml:space="preserve"> and </w:t>
      </w:r>
      <w:r w:rsidRPr="00A10F15">
        <w:rPr>
          <w:i/>
          <w:sz w:val="24"/>
          <w:lang w:val="en-GB"/>
        </w:rPr>
        <w:t>v</w:t>
      </w:r>
      <w:r w:rsidRPr="00503627">
        <w:rPr>
          <w:sz w:val="24"/>
          <w:vertAlign w:val="subscript"/>
          <w:lang w:val="en-GB"/>
        </w:rPr>
        <w:t>35</w:t>
      </w:r>
      <w:r w:rsidRPr="00503627">
        <w:rPr>
          <w:sz w:val="24"/>
          <w:lang w:val="en-GB"/>
        </w:rPr>
        <w:t xml:space="preserve"> represent the calculated phase velocities of the Love wave structure at temperature</w:t>
      </w:r>
      <w:r w:rsidR="00D45788">
        <w:rPr>
          <w:sz w:val="24"/>
          <w:lang w:val="en-GB"/>
        </w:rPr>
        <w:t>s</w:t>
      </w:r>
      <w:r w:rsidRPr="00503627">
        <w:rPr>
          <w:sz w:val="24"/>
          <w:lang w:val="en-GB"/>
        </w:rPr>
        <w:t xml:space="preserve"> </w:t>
      </w:r>
      <w:bookmarkStart w:id="4" w:name="OLE_LINK4"/>
      <w:r w:rsidRPr="00503627">
        <w:rPr>
          <w:sz w:val="24"/>
          <w:lang w:val="en-GB"/>
        </w:rPr>
        <w:t>15°C</w:t>
      </w:r>
      <w:bookmarkEnd w:id="4"/>
      <w:r w:rsidRPr="00503627">
        <w:rPr>
          <w:sz w:val="24"/>
          <w:lang w:val="en-GB"/>
        </w:rPr>
        <w:t>, 25°C and 35°C</w:t>
      </w:r>
      <w:r w:rsidR="000B33C0">
        <w:rPr>
          <w:sz w:val="24"/>
          <w:lang w:val="en-GB"/>
        </w:rPr>
        <w:t>,</w:t>
      </w:r>
      <w:r w:rsidRPr="00503627">
        <w:rPr>
          <w:sz w:val="24"/>
          <w:lang w:val="en-GB"/>
        </w:rPr>
        <w:t xml:space="preserve"> respectively. </w:t>
      </w:r>
    </w:p>
    <w:p w:rsidR="000B33C0" w:rsidRDefault="00495A72" w:rsidP="00495A72">
      <w:pPr>
        <w:spacing w:line="480" w:lineRule="auto"/>
        <w:ind w:firstLineChars="100" w:firstLine="240"/>
        <w:rPr>
          <w:sz w:val="24"/>
          <w:lang w:val="en-GB"/>
        </w:rPr>
      </w:pPr>
      <w:r w:rsidRPr="00503627">
        <w:rPr>
          <w:sz w:val="24"/>
          <w:lang w:val="en-GB"/>
        </w:rPr>
        <w:t xml:space="preserve">Table 1 shows the details of the </w:t>
      </w:r>
      <w:r w:rsidR="00D45788">
        <w:rPr>
          <w:sz w:val="24"/>
          <w:lang w:val="en-GB"/>
        </w:rPr>
        <w:t xml:space="preserve">material </w:t>
      </w:r>
      <w:r w:rsidRPr="00503627">
        <w:rPr>
          <w:sz w:val="24"/>
          <w:lang w:val="en-GB"/>
        </w:rPr>
        <w:t xml:space="preserve">constants </w:t>
      </w:r>
      <w:r w:rsidR="000B33C0">
        <w:rPr>
          <w:sz w:val="24"/>
          <w:lang w:val="en-GB"/>
        </w:rPr>
        <w:t xml:space="preserve">used in all the simulations. </w:t>
      </w:r>
    </w:p>
    <w:p w:rsidR="00495A72" w:rsidRPr="00503627" w:rsidRDefault="00495A72" w:rsidP="00495A72">
      <w:pPr>
        <w:spacing w:line="480" w:lineRule="auto"/>
        <w:ind w:firstLineChars="100" w:firstLine="240"/>
        <w:rPr>
          <w:sz w:val="24"/>
          <w:lang w:val="en-GB"/>
        </w:rPr>
      </w:pPr>
    </w:p>
    <w:p w:rsidR="00244001" w:rsidRPr="00503627" w:rsidRDefault="00244001" w:rsidP="00244001">
      <w:pPr>
        <w:spacing w:line="480" w:lineRule="auto"/>
        <w:ind w:firstLineChars="100" w:firstLine="240"/>
        <w:rPr>
          <w:sz w:val="24"/>
          <w:lang w:val="en-GB"/>
        </w:rPr>
      </w:pPr>
      <w:r w:rsidRPr="0027495D">
        <w:rPr>
          <w:i/>
          <w:sz w:val="24"/>
          <w:lang w:val="en-GB"/>
        </w:rPr>
        <w:t xml:space="preserve">Table </w:t>
      </w:r>
      <w:r w:rsidRPr="0027495D">
        <w:rPr>
          <w:i/>
          <w:sz w:val="24"/>
          <w:lang w:val="en-GB"/>
        </w:rPr>
        <w:fldChar w:fldCharType="begin"/>
      </w:r>
      <w:r w:rsidRPr="0027495D">
        <w:rPr>
          <w:i/>
          <w:sz w:val="24"/>
          <w:lang w:val="en-GB"/>
        </w:rPr>
        <w:instrText xml:space="preserve"> SEQ Table \* ARABIC </w:instrText>
      </w:r>
      <w:r w:rsidRPr="0027495D">
        <w:rPr>
          <w:i/>
          <w:sz w:val="24"/>
          <w:lang w:val="en-GB"/>
        </w:rPr>
        <w:fldChar w:fldCharType="separate"/>
      </w:r>
      <w:r w:rsidRPr="0027495D">
        <w:rPr>
          <w:i/>
          <w:sz w:val="24"/>
          <w:lang w:val="en-GB"/>
        </w:rPr>
        <w:t>1</w:t>
      </w:r>
      <w:r w:rsidRPr="0027495D">
        <w:rPr>
          <w:i/>
          <w:sz w:val="24"/>
        </w:rPr>
        <w:fldChar w:fldCharType="end"/>
      </w:r>
      <w:r w:rsidRPr="0027495D">
        <w:rPr>
          <w:i/>
          <w:sz w:val="24"/>
          <w:lang w:val="en-GB"/>
        </w:rPr>
        <w:t xml:space="preserve"> Material constant</w:t>
      </w:r>
      <w:r w:rsidR="00A47DFF">
        <w:rPr>
          <w:i/>
          <w:sz w:val="24"/>
          <w:lang w:val="en-GB"/>
        </w:rPr>
        <w:t>s</w:t>
      </w:r>
      <w:r w:rsidRPr="0027495D">
        <w:rPr>
          <w:i/>
          <w:sz w:val="24"/>
          <w:lang w:val="en-GB"/>
        </w:rPr>
        <w:t xml:space="preserve"> and temperature coefficient</w:t>
      </w:r>
      <w:r w:rsidR="00A47DFF">
        <w:rPr>
          <w:i/>
          <w:sz w:val="24"/>
          <w:lang w:val="en-GB"/>
        </w:rPr>
        <w:t>s</w:t>
      </w:r>
      <w:r w:rsidRPr="0027495D">
        <w:rPr>
          <w:i/>
          <w:sz w:val="24"/>
          <w:lang w:val="en-GB"/>
        </w:rPr>
        <w:t xml:space="preserve"> used in the calculation</w:t>
      </w:r>
      <w:r w:rsidR="009A2E8A">
        <w:rPr>
          <w:i/>
          <w:sz w:val="24"/>
          <w:lang w:val="en-GB"/>
        </w:rPr>
        <w:t xml:space="preserve"> </w:t>
      </w:r>
      <w:r w:rsidR="001E7E5E" w:rsidRPr="00503627">
        <w:rPr>
          <w:sz w:val="24"/>
          <w:lang w:val="en-GB"/>
        </w:rPr>
        <w:fldChar w:fldCharType="begin" w:fldLock="1"/>
      </w:r>
      <w:r w:rsidR="0053216F">
        <w:rPr>
          <w:sz w:val="24"/>
          <w:lang w:val="en-GB"/>
        </w:rPr>
        <w:instrText>ADDIN CSL_CITATION { "citationItems" : [ { "id" : "ITEM-1", "itemData" : { "author" : [ { "dropping-particle" : "", "family" : "Auld", "given" : "B A", "non-dropping-particle" : "", "parse-names" : false, "suffix" : "" } ], "container-title" : "Melbourne, FL: Krieger", "genre" : "Journal Article", "id" : "ITEM-1", "issued" : { "date-parts" : [ [ "1990" ] ] }, "title" : "Acoustic Fields and Waves in Solids, vol. 1 and 2", "type" : "article-journal" }, "uris" : [ "http://www.mendeley.com/documents/?uuid=9ae8f054-3e48-45b1-82fd-804378c9a600" ] } ], "mendeley" : { "formattedCitation" : "[40]", "plainTextFormattedCitation" : "[40]", "previouslyFormattedCitation" : "[40]" }, "properties" : { "noteIndex" : 0 }, "schema" : "https://github.com/citation-style-language/schema/raw/master/csl-citation.json" }</w:instrText>
      </w:r>
      <w:r w:rsidR="001E7E5E" w:rsidRPr="00503627">
        <w:rPr>
          <w:sz w:val="24"/>
          <w:lang w:val="en-GB"/>
        </w:rPr>
        <w:fldChar w:fldCharType="separate"/>
      </w:r>
      <w:r w:rsidR="0053216F" w:rsidRPr="0053216F">
        <w:rPr>
          <w:noProof/>
          <w:sz w:val="24"/>
          <w:lang w:val="en-GB"/>
        </w:rPr>
        <w:t>[40]</w:t>
      </w:r>
      <w:r w:rsidR="001E7E5E" w:rsidRPr="00503627">
        <w:rPr>
          <w:sz w:val="24"/>
        </w:rPr>
        <w:fldChar w:fldCharType="end"/>
      </w:r>
    </w:p>
    <w:tbl>
      <w:tblPr>
        <w:tblW w:w="0" w:type="auto"/>
        <w:tblInd w:w="-34" w:type="dxa"/>
        <w:tblLook w:val="04A0" w:firstRow="1" w:lastRow="0" w:firstColumn="1" w:lastColumn="0" w:noHBand="0" w:noVBand="1"/>
      </w:tblPr>
      <w:tblGrid>
        <w:gridCol w:w="3828"/>
        <w:gridCol w:w="1417"/>
        <w:gridCol w:w="1276"/>
        <w:gridCol w:w="992"/>
        <w:gridCol w:w="1043"/>
      </w:tblGrid>
      <w:tr w:rsidR="00244001" w:rsidRPr="00503627" w:rsidTr="00503627">
        <w:tc>
          <w:tcPr>
            <w:tcW w:w="3828" w:type="dxa"/>
            <w:tcBorders>
              <w:top w:val="single" w:sz="8" w:space="0" w:color="auto"/>
              <w:bottom w:val="single" w:sz="8" w:space="0" w:color="auto"/>
            </w:tcBorders>
          </w:tcPr>
          <w:p w:rsidR="00244001" w:rsidRPr="00503627" w:rsidRDefault="00244001" w:rsidP="00B231FE">
            <w:pPr>
              <w:spacing w:line="480" w:lineRule="auto"/>
              <w:ind w:firstLineChars="100" w:firstLine="240"/>
              <w:rPr>
                <w:sz w:val="24"/>
                <w:lang w:val="en-GB"/>
              </w:rPr>
            </w:pPr>
          </w:p>
        </w:tc>
        <w:tc>
          <w:tcPr>
            <w:tcW w:w="1417" w:type="dxa"/>
            <w:tcBorders>
              <w:top w:val="single" w:sz="8" w:space="0" w:color="auto"/>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Symbol</w:t>
            </w:r>
          </w:p>
        </w:tc>
        <w:tc>
          <w:tcPr>
            <w:tcW w:w="1276" w:type="dxa"/>
            <w:tcBorders>
              <w:top w:val="single" w:sz="8" w:space="0" w:color="auto"/>
              <w:bottom w:val="single" w:sz="8" w:space="0" w:color="auto"/>
            </w:tcBorders>
          </w:tcPr>
          <w:p w:rsidR="00244001" w:rsidRPr="00503627" w:rsidRDefault="00244001" w:rsidP="002129B5">
            <w:pPr>
              <w:spacing w:line="480" w:lineRule="auto"/>
              <w:ind w:firstLineChars="100" w:firstLine="240"/>
              <w:rPr>
                <w:sz w:val="24"/>
                <w:lang w:val="en-GB"/>
              </w:rPr>
            </w:pPr>
            <w:r w:rsidRPr="00503627">
              <w:rPr>
                <w:sz w:val="24"/>
                <w:lang w:val="en-GB"/>
              </w:rPr>
              <w:t>TeO</w:t>
            </w:r>
            <w:r w:rsidRPr="00503627">
              <w:rPr>
                <w:sz w:val="24"/>
                <w:vertAlign w:val="subscript"/>
                <w:lang w:val="en-GB"/>
              </w:rPr>
              <w:t>2</w:t>
            </w:r>
            <w:r w:rsidRPr="00503627">
              <w:rPr>
                <w:sz w:val="24"/>
                <w:lang w:val="en-GB"/>
              </w:rPr>
              <w:t xml:space="preserve"> </w:t>
            </w:r>
            <w:r w:rsidR="001E7E5E" w:rsidRPr="00503627">
              <w:rPr>
                <w:sz w:val="24"/>
                <w:lang w:val="en-GB"/>
              </w:rPr>
              <w:fldChar w:fldCharType="begin" w:fldLock="1"/>
            </w:r>
            <w:r w:rsidR="0053216F">
              <w:rPr>
                <w:sz w:val="24"/>
                <w:lang w:val="en-GB"/>
              </w:rPr>
              <w:instrText>ADDIN CSL_CITATION { "citationItems" : [ { "id" : "ITEM-1", "itemData" : { "DOI" : "10.1109/TUFFC.2008.681", "ISSN" : "08853010", "author" : [ { "dropping-particle" : "", "family" : "Dewan", "given" : "Namrata", "non-dropping-particle" : "", "parse-names" : false, "suffix" : "" }, { "dropping-particle" : "", "family" : "Sreenivas", "given" : "Kondepudy", "non-dropping-particle" : "", "parse-names" : false, "suffix" : "" }, { "dropping-particle" : "", "family" : "Gupta", "given" : "Vinay", "non-dropping-particle" : "", "parse-names" : false, "suffix" : "" } ], "container-title" : "IEEE Transactions on Ultrasonics, Ferroelectrics, and Frequency Control", "id" : "ITEM-1", "issue" : "3", "issued" : { "date-parts" : [ [ "2008" ] ] }, "page" : "552-558", "title" : "Anomalous elastic properties of RF-sputtered amorphous TeO2+x thin film for temperature-stable SAW device applications", "type" : "article-journal", "volume" : "55" }, "uris" : [ "http://www.mendeley.com/documents/?uuid=65137139-a959-4c17-bb96-7cc26b229296" ] } ], "mendeley" : { "formattedCitation" : "[34]", "plainTextFormattedCitation" : "[34]", "previouslyFormattedCitation" : "[34]" }, "properties" : { "noteIndex" : 0 }, "schema" : "https://github.com/citation-style-language/schema/raw/master/csl-citation.json" }</w:instrText>
            </w:r>
            <w:r w:rsidR="001E7E5E" w:rsidRPr="00503627">
              <w:rPr>
                <w:sz w:val="24"/>
                <w:lang w:val="en-GB"/>
              </w:rPr>
              <w:fldChar w:fldCharType="separate"/>
            </w:r>
            <w:r w:rsidR="0053216F" w:rsidRPr="0053216F">
              <w:rPr>
                <w:noProof/>
                <w:sz w:val="24"/>
                <w:lang w:val="en-GB"/>
              </w:rPr>
              <w:t>[34]</w:t>
            </w:r>
            <w:r w:rsidR="001E7E5E" w:rsidRPr="00503627">
              <w:rPr>
                <w:sz w:val="24"/>
              </w:rPr>
              <w:fldChar w:fldCharType="end"/>
            </w:r>
          </w:p>
        </w:tc>
        <w:tc>
          <w:tcPr>
            <w:tcW w:w="992" w:type="dxa"/>
            <w:tcBorders>
              <w:top w:val="single" w:sz="8" w:space="0" w:color="auto"/>
              <w:bottom w:val="single" w:sz="8" w:space="0" w:color="auto"/>
            </w:tcBorders>
          </w:tcPr>
          <w:p w:rsidR="00244001" w:rsidRPr="00503627" w:rsidRDefault="00244001" w:rsidP="00751300">
            <w:pPr>
              <w:spacing w:line="480" w:lineRule="auto"/>
              <w:ind w:firstLineChars="100" w:firstLine="240"/>
              <w:rPr>
                <w:sz w:val="24"/>
                <w:lang w:val="en-GB"/>
              </w:rPr>
            </w:pPr>
            <w:proofErr w:type="spellStart"/>
            <w:r w:rsidRPr="00503627">
              <w:rPr>
                <w:sz w:val="24"/>
                <w:lang w:val="en-GB"/>
              </w:rPr>
              <w:t>ZnO</w:t>
            </w:r>
            <w:proofErr w:type="spellEnd"/>
            <w:r w:rsidR="009A2E8A">
              <w:rPr>
                <w:sz w:val="24"/>
                <w:lang w:val="en-GB"/>
              </w:rPr>
              <w:t xml:space="preserve"> </w:t>
            </w:r>
            <w:r w:rsidR="001E7E5E" w:rsidRPr="00503627">
              <w:rPr>
                <w:sz w:val="24"/>
                <w:lang w:val="en-GB"/>
              </w:rPr>
              <w:fldChar w:fldCharType="begin" w:fldLock="1"/>
            </w:r>
            <w:r w:rsidR="0053216F">
              <w:rPr>
                <w:sz w:val="24"/>
                <w:lang w:val="en-GB"/>
              </w:rPr>
              <w:instrText>ADDIN CSL_CITATION { "citationItems" : [ { "id" : "ITEM-1", "itemData" : { "DOI" : "10.1109/58.384444", "ISBN" : "0885-3010", "ISSN" : "08853010", "abstract" : "Diamond has the highest surface acoustic wave (SAW) velocity among all materials and thus can provide much advantage for fabrication of high frequency SAW devices when it is combined with a piezoelectric thin film. Basic SAW properties of layered structures consisting of a piezoelectric material layer, a diamond layer and a substrate were examined by theoretical calculation. Rayleigh mode SAW's with large SAW velocities up to 12,000 m/s and large electro-mechanical coupling coefficients from 1 to 11% were found to propagate in ZnO/diamond/Si, LiNbO/sub 3//diamond/Si and LiTaO/sub 3//diamond/Si structures. It was also found that a SiO/sub 2//ZnO/diamond/Si structure can realize a zero temperature coefficient of frequency with a high phase velocity of 8,000-9,000 m/s and a large electro-mechanical coupling coefficient of up to 4%.&lt;&gt;", "author" : [ { "dropping-particle" : "", "family" : "Nakahata", "given" : "Hideaki", "non-dropping-particle" : "", "parse-names" : false, "suffix" : "" }, { "dropping-particle" : "", "family" : "Hachigo", "given" : "Akihiro", "non-dropping-particle" : "", "parse-names" : false, "suffix" : "" }, { "dropping-particle" : "", "family" : "Higaki", "given" : "Kenjiro", "non-dropping-particle" : "", "parse-names" : false, "suffix" : "" }, { "dropping-particle" : "", "family" : "Fujii", "given" : "Satoshi", "non-dropping-particle" : "", "parse-names" : false, "suffix" : "" }, { "dropping-particle" : "", "family" : "Shikata", "given" : "Shin ichi", "non-dropping-particle" : "", "parse-names" : false, "suffix" : "" }, { "dropping-particle" : "", "family" : "Fujimori", "given" : "Naoji", "non-dropping-particle" : "", "parse-names" : false, "suffix" : "" } ], "container-title" : "IEEE Transactions on Ultrasonics, Ferroelectrics, and Frequency Control", "id" : "ITEM-1", "issue" : "3", "issued" : { "date-parts" : [ [ "1995" ] ] }, "page" : "362-375", "title" : "Theoretical study on SAW characteristics of layered structures including a diamond layer", "type" : "article-journal", "volume" : "42" }, "uris" : [ "http://www.mendeley.com/documents/?uuid=c6522bee-5353-47b1-9943-98eff25ff152" ] } ], "mendeley" : { "formattedCitation" : "[41]", "plainTextFormattedCitation" : "[41]", "previouslyFormattedCitation" : "[41]" }, "properties" : { "noteIndex" : 0 }, "schema" : "https://github.com/citation-style-language/schema/raw/master/csl-citation.json" }</w:instrText>
            </w:r>
            <w:r w:rsidR="001E7E5E" w:rsidRPr="00503627">
              <w:rPr>
                <w:sz w:val="24"/>
                <w:lang w:val="en-GB"/>
              </w:rPr>
              <w:fldChar w:fldCharType="separate"/>
            </w:r>
            <w:r w:rsidR="0053216F" w:rsidRPr="0053216F">
              <w:rPr>
                <w:noProof/>
                <w:sz w:val="24"/>
                <w:lang w:val="en-GB"/>
              </w:rPr>
              <w:t>[41]</w:t>
            </w:r>
            <w:r w:rsidR="001E7E5E" w:rsidRPr="00503627">
              <w:rPr>
                <w:sz w:val="24"/>
              </w:rPr>
              <w:fldChar w:fldCharType="end"/>
            </w:r>
          </w:p>
        </w:tc>
        <w:tc>
          <w:tcPr>
            <w:tcW w:w="1043" w:type="dxa"/>
            <w:tcBorders>
              <w:top w:val="single" w:sz="8" w:space="0" w:color="auto"/>
              <w:bottom w:val="single" w:sz="8" w:space="0" w:color="auto"/>
            </w:tcBorders>
          </w:tcPr>
          <w:p w:rsidR="00244001" w:rsidRPr="00503627" w:rsidRDefault="00244001" w:rsidP="00751300">
            <w:pPr>
              <w:spacing w:line="480" w:lineRule="auto"/>
              <w:ind w:firstLineChars="100" w:firstLine="240"/>
              <w:rPr>
                <w:sz w:val="24"/>
                <w:lang w:val="en-GB"/>
              </w:rPr>
            </w:pPr>
            <w:r w:rsidRPr="00503627">
              <w:rPr>
                <w:sz w:val="24"/>
                <w:lang w:val="en-GB"/>
              </w:rPr>
              <w:t>Si</w:t>
            </w:r>
            <w:r w:rsidR="009A2E8A">
              <w:rPr>
                <w:sz w:val="24"/>
                <w:lang w:val="en-GB"/>
              </w:rPr>
              <w:t xml:space="preserve"> </w:t>
            </w:r>
            <w:r w:rsidR="001E7E5E" w:rsidRPr="00503627">
              <w:rPr>
                <w:sz w:val="24"/>
                <w:lang w:val="en-GB"/>
              </w:rPr>
              <w:fldChar w:fldCharType="begin" w:fldLock="1"/>
            </w:r>
            <w:r w:rsidR="0053216F">
              <w:rPr>
                <w:sz w:val="24"/>
                <w:lang w:val="en-GB"/>
              </w:rPr>
              <w:instrText>ADDIN CSL_CITATION { "citationItems" : [ { "id" : "ITEM-1", "itemData" : { "DOI" : "10.1109/ULTSYM.2001.991611", "ISBN" : "0-7803-7177-1", "author" : [ { "dropping-particle" : "", "family" : "Wu", "given" : "P.", "non-dropping-particle" : "", "parse-names" : false, "suffix" : "" }, { "dropping-particle" : "", "family" : "Emanetoglu", "given" : "N.W.", "non-dropping-particle" : "", "parse-names" : false, "suffix" : "" }, { "dropping-particle" : "", "family" : "Tong", "given" : "X.", "non-dropping-particle" : "", "parse-names" : false, "suffix" : "" }, { "dropping-particle" : "", "family" : "Lu", "given" : "Y.", "non-dropping-particle" : "", "parse-names" : false, "suffix" : "" } ], "container-title" : "2001 IEEE Ultrasonics Symposium. Proceedings. An International Symposium (Cat. No.01CH37263)", "id" : "ITEM-1", "issue" : "1", "issued" : { "date-parts" : [ [ "2001" ] ] }, "page" : "211-214", "title" : "Temperature compensation of SAW in ZnO/SiO/sub 2//Si structure", "type" : "article-journal", "volume" : "1" }, "uris" : [ "http://www.mendeley.com/documents/?uuid=bc32799e-8837-40de-9d85-2adc4650c04c" ] } ], "mendeley" : { "formattedCitation" : "[42]", "plainTextFormattedCitation" : "[42]", "previouslyFormattedCitation" : "[42]" }, "properties" : { "noteIndex" : 0 }, "schema" : "https://github.com/citation-style-language/schema/raw/master/csl-citation.json" }</w:instrText>
            </w:r>
            <w:r w:rsidR="001E7E5E" w:rsidRPr="00503627">
              <w:rPr>
                <w:sz w:val="24"/>
                <w:lang w:val="en-GB"/>
              </w:rPr>
              <w:fldChar w:fldCharType="separate"/>
            </w:r>
            <w:r w:rsidR="0053216F" w:rsidRPr="0053216F">
              <w:rPr>
                <w:noProof/>
                <w:sz w:val="24"/>
                <w:lang w:val="en-GB"/>
              </w:rPr>
              <w:t>[42]</w:t>
            </w:r>
            <w:r w:rsidR="001E7E5E" w:rsidRPr="00503627">
              <w:rPr>
                <w:sz w:val="24"/>
              </w:rPr>
              <w:fldChar w:fldCharType="end"/>
            </w:r>
          </w:p>
        </w:tc>
      </w:tr>
      <w:tr w:rsidR="00244001" w:rsidRPr="00503627" w:rsidTr="00503627">
        <w:tc>
          <w:tcPr>
            <w:tcW w:w="3828" w:type="dxa"/>
            <w:vMerge w:val="restart"/>
            <w:tcBorders>
              <w:top w:val="single" w:sz="8" w:space="0" w:color="auto"/>
            </w:tcBorders>
          </w:tcPr>
          <w:p w:rsidR="00244001" w:rsidRPr="00503627" w:rsidRDefault="00244001" w:rsidP="00D45788">
            <w:pPr>
              <w:spacing w:line="480" w:lineRule="auto"/>
              <w:ind w:firstLineChars="100" w:firstLine="240"/>
              <w:rPr>
                <w:sz w:val="24"/>
                <w:lang w:val="en-GB"/>
              </w:rPr>
            </w:pPr>
            <w:r w:rsidRPr="00503627">
              <w:rPr>
                <w:sz w:val="24"/>
                <w:lang w:val="en-GB"/>
              </w:rPr>
              <w:t xml:space="preserve">Stiffness </w:t>
            </w:r>
            <w:r w:rsidR="00D45788">
              <w:rPr>
                <w:sz w:val="24"/>
                <w:lang w:val="en-GB"/>
              </w:rPr>
              <w:t>c</w:t>
            </w:r>
            <w:r w:rsidR="00D45788" w:rsidRPr="00503627">
              <w:rPr>
                <w:sz w:val="24"/>
                <w:lang w:val="en-GB"/>
              </w:rPr>
              <w:t xml:space="preserve">onstants </w:t>
            </w:r>
            <w:r w:rsidRPr="00503627">
              <w:rPr>
                <w:sz w:val="24"/>
                <w:lang w:val="en-GB"/>
              </w:rPr>
              <w:t>(×10</w:t>
            </w:r>
            <w:r w:rsidRPr="00503627">
              <w:rPr>
                <w:sz w:val="24"/>
                <w:vertAlign w:val="superscript"/>
                <w:lang w:val="en-GB"/>
              </w:rPr>
              <w:t>9</w:t>
            </w:r>
            <w:r w:rsidRPr="00503627">
              <w:rPr>
                <w:sz w:val="24"/>
                <w:lang w:val="en-GB"/>
              </w:rPr>
              <w:t>N/m</w:t>
            </w:r>
            <w:r w:rsidRPr="00503627">
              <w:rPr>
                <w:sz w:val="24"/>
                <w:vertAlign w:val="superscript"/>
                <w:lang w:val="en-GB"/>
              </w:rPr>
              <w:t>2</w:t>
            </w:r>
            <w:r w:rsidRPr="00503627">
              <w:rPr>
                <w:sz w:val="24"/>
                <w:lang w:val="en-GB"/>
              </w:rPr>
              <w:t>)</w:t>
            </w:r>
          </w:p>
        </w:tc>
        <w:tc>
          <w:tcPr>
            <w:tcW w:w="1417" w:type="dxa"/>
            <w:tcBorders>
              <w:top w:val="single" w:sz="8" w:space="0" w:color="auto"/>
            </w:tcBorders>
          </w:tcPr>
          <w:p w:rsidR="00244001" w:rsidRPr="00503627" w:rsidRDefault="00DA71DE" w:rsidP="00B231FE">
            <w:pPr>
              <w:spacing w:line="480" w:lineRule="auto"/>
              <w:ind w:firstLineChars="100" w:firstLine="240"/>
              <w:rPr>
                <w:sz w:val="24"/>
                <w:lang w:val="en-GB"/>
              </w:rPr>
            </w:pPr>
            <w:r>
              <w:rPr>
                <w:sz w:val="24"/>
              </w:rPr>
              <w:pict>
                <v:shape id="_x0000_i1038"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pToGridInCell/&gt;&lt;w:wrapTextWithPunct/&gt;&lt;w:u????????????????????????????€????€????€??ables/&gt;&lt;w:snapToGridInCell/&gt;&lt;w:wrapTextWithPunct/&gt;&lt;w:u??????????????idInCell/&gt;&lt;w:wrapTextWithPunct/&gt;&lt;w:u??€€????€????€????€???xtWithPunct/&gt;&lt;w:u?????????????€????€??????€€????€????€????€????€????€u??€€????€????€????€????€????€????€????€????€???€????pToGridInCell/&gt;&lt;w:wrapTextWithPunct/&gt;&lt;w:u??ables/&gt;&lt;w:snapToGridIn??????????idInCell/&gt;&lt;w:wrapTextWithPunct/&gt;&lt;w:u??€€????€????€????€???xtWithPunct/&gt;&lt;w:uCell/&gt;&lt;w:wrapTextWithPunct/&gt;&lt;w:u???????????????????€??????€?€????€??€€????????????????????????????€????€????€??ables/&gt;&lt;w:snapToGridInCell/&gt;&lt;w:wrapTextWithPunct/&gt;&lt;????€????€????????idInCell/&gt;&lt;w:wrapTextWithPunct/&gt;&lt;w:u??€€????€????€????€???xtWithPunct/&gt;&lt;w:u€€????€???€????pToGridInCell/&gt;&lt;w:wrapTextWithPunct/&gt;&lt;w:uw:u?#xA;?€????€?€????€??????€€????€????€????€????€????€??ables/&gt;&lt;w:snapToGridInCell/&gt;&lt;w:wrapTextWithPunct/&gt;&lt;w:u???€?€&quot;/&gt;&lt;w:docVar w:name=&quot;EN.???tWithPunct/&gt;&lt;w:u??€€????€????€????€???xtWithPunct/&gt;&lt;w:u?€????€????€????€??ables/&gt;&lt;w:snapToGridInCell/&gt;&lt;w:wra???€????€???€????pToGridInCell/&gt;&lt;w:wrapTextWithPunct/&gt;&lt;w:upT??€??ables/&gt;&lt;w:snapToGridInCell/&gt;&lt;w:wrapTextWithPunct/&gt;&lt;w:uextWithPunct/&gt;&lt;w:uLayout&quot; w:val=&quot;??????????u??€€????€????€????€???xtWithPunct/&gt;&lt;w:u?????€???????????????€??????s????????????????????????????????????????????ToGridInCell/&gt;&lt;w:wra???€????€???€????pToGridInCell/&gt;&lt;w:wrapTextWithPunct/&gt;&lt;w:u????????????nct/&gt;&lt;w:uextWithPunct/&gt;&lt;w:uLayout&quot; w:val=&quot;??????????u??€€????€????€????€???xtWithPunct/&gt;&lt;w:u???????????;?€????€?€???€????€??ables/&gt;&lt;w:snapToGridInCell/&gt;&lt;w:wrapT??€??ables/&gt;&lt;w:snapToGridInCell/&gt;&lt;w:wrapTextWithPunct/&gt;&lt;w:u???€??????t/&gt;&lt;w:u???€?€&quot;/&gt;&lt;w:docVar w:name=&quot;EN.????€????ra???€????€??? w:val=&quot;??????????u??€€????€????€????€???xtWithPunct/&gt;&lt;w:u€????pToGridInCell/&gt;&lt;w:wrapTextWithPunct/&gt;&lt;w:u€????€????€??ables/&gt;&lt;w:snapToGridInCell/&gt;&lt;w:wrapTextWithPunct/&gt;&lt;w:u?€????€????€????€????€????€??ables/&gt;&lt;w:snapToGridInCell/&gt;&lt;w:wrapTextWithPunct/&gt;&lt;wes/&gt;&lt;w:snapToGridInCell/&gt;&lt;????€????€????€???xtWithPunct/&gt;&lt;w:uw:wrapTextWithPunct/&gt;&lt;w:u:u?????????????pToGridInCell/&gt;&lt;w:wrapTextWithPunct/&gt;&lt;w:u????????????????????????+???????????€??????????+???????????€?????:docVar w:name=&quot;EN.????€????rapTextWithPunct/&gt;&lt;wes/&gt;&lt;w:snapToGridInCell/&gt;&lt;????€????€????€???xtWithPunct/&gt;&lt;w:u€€????€????€??ables/&gt;&lt;w:snapToGridInCell/&gt;&lt;w:wrapTextWithPupToGridInCell/&gt;&lt;w:wrapTexwrapTextWithPunct/&gt;&lt;w:u:u?????????????pToGridInCell/&gt;&lt;w:wrapTextWithPunct/&gt;&lt;w:utWithPunct/&gt;&lt;wes/&gt;&lt;w:snapToGridInCell/&gt;&lt;w:wrapTextWithPunct/&gt;&lt;w:unct/&gt;&lt;€???xtWithPunct/&gt;&lt;w:uw:u????????????????????????????+???????????€??????????+?????????????????????A;?€????€?€????€?????:wrapTexwrapTextWithPunct/&gt;&lt;w:u:u?????????????pToGridInCellt/&gt;&lt;w:utWithPunct/&gt;&lt;wes/&gt;&lt;w:snapToGridInCell/&gt;&lt;w:wrapTextWithPunct/&gt;&lt;w:unct/&gt;&lt;€???xtWithPunct/&gt;&lt;w:u/&gt;&lt;w:wrapTextWithPunct/&gt;&lt;w:u?€€????€????€????€????€????€??ables/&gt;&lt;w:sna/&gt;&lt;w:wrapTextWithPupToGridInCell/&gt;&lt;w:wrapTextWithPunct/&gt;&lt;wes/&gt;&lt;w:snapToGridInCell/&gt;&lt;w:wrapTextWithPunct/&gt;&lt;w:upToGridIn????????€?????:docVar w:name=&quot;ENt/&gt;&lt;w:unct/&gt;&lt;€???xtWithPunct/&gt;&lt;w:u.????€????€????€?????pToGridInCell/&gt;&lt;w:wrapTextWithPunct/&gt;&lt;w:u????€??ables/&gt;&lt;w:snapToGridInCell/&gt;&lt;w:wrapTextWithPunct/&gt;&lt;w:uCell/&gt;&lt;w:wrapTextWithPunct/&gt;&lt;w:u??????????€??????????+??€€??€€?€?????€????ith???:docVar w:name=&quot;ENt/&gt;&lt;w:unct/&gt;&lt;€???xtWithPunct/&gt;&lt;w:uPunct/&gt;&lt;wes/&gt;&lt;w:snapToGridInCell/&gt;&lt;w:wrapTextWithPunct/&gt;&lt;w:u??????????€?????pToGridInCell/&gt;&lt;w:wrapTextWithPunct/&gt;&lt;w:u????????????????????+?????????????????????????????????????????€€??€€?€?????€????ith???:docVar w:name=&quot;ENt/&gt;&lt;w:unct/&gt;&lt;€???xtWithPunct/&gt;&lt;w:u?????????€?????:docVar w:name=&quot;EN.????€????€????€????€??ables/&gt;&lt;w:snapToGridInCell/&gt;?????€????apToGridInCell/&gt;&lt;w:wrapTextWithPunct/&gt;&lt;w:u??????????€?????pToGridInCell/&gt;&lt;w:wrapTextWithPunct/&gt;&lt;w:u??????h???:docVar w:name=&quot;ENt/&gt;&lt;w:unct/&gt;&lt;€???xtWithPunct/&gt;&lt;w:u?+??€€??€€?€?????€????ithPunct/&gt;&lt;wes/&gt;&lt;w:snapToGridInCell/&gt;&lt;w:wrapTextWithPunct/&gt;&lt;w:u&lt;w:wrapTextWithPunct/&gt;&lt;w:u???????????????+??????????????????A;?€????€?€????€??????€€????€?extWithPunct/&gt;&lt;w:u??????h???:docVar w:name=&quot;ENt/&gt;&lt;w:unct/&gt;&lt;€???xtWithPunct/&gt;&lt;w:ut/&gt;&lt;w:u??????????€?????pToGridInCell/&gt;&lt;w:wrapTextWithPunct/&gt;&lt;w:u???€€????€????€????€??ables/&gt;&lt;w:snapToGridInCell/&gt;&lt;w:wrapTextWithPunct/&gt;&lt;w:u??????????€??€€?€?????€????ithPunct/&gt;&lt;wes/&gt;&lt;w:snapToGridInCell/&gt;&lt;ocVar w:name=&quot;ENt/&gt;&lt;w:unct/&gt;&lt;€???xtWithPunct/&gt;&lt;w:uw:wrapTextWithPunct/&gt;&lt;w:u????????????+ocVar w:name=&quot;EN.????€???????€?????pToGridInCell/&gt;&lt;w:wrapTextWithPunct/&gt;&lt;w:u???€€????€????€??ables/&gt;&lt;w:snapToGridInCell/&gt;&lt;w:wrapTextWithPunct/&gt;&lt;w:u???????????€????l/&gt;&lt;ocVar w:name=&quot;ENt/&gt;&lt;w:unct/&gt;&lt;€???xtWithPunct/&gt;&lt;w:u??????+???????????€??????????+???????????€???????????€??€€?€?????€????ithPunct/&gt;???????????+ocVar w:name=&quot;EN.????€???????€?????pToGridInCell/&gt;&lt;w:wrapTextWithPunct/&gt;&lt;w:uxtWithPunct/&gt;&lt;w:u???????????€????l/&gt;&lt;ocVar w:name=&quot;ENt/&gt;&lt;w:unct/&gt;&lt;€???xtWithPunct/&gt;&lt;w:u&lt;wes/&gt;&lt;w:snapToGridInCell/&gt;&lt;w:wrapTextWithPunct/&gt;&lt;w:u???????+???????????€??????????+???????????€????+??????????????????A;?€?t/&gt;&lt;w:u???????????€??????????+ocVar w:name=&quot;xtWithPunct/&gt;&lt;w:u???????????€????l/&gt;&lt;ocVar w:name=&quot;ENt/&gt;&lt;w:unct/&gt;&lt;€???xtWithPunct/&gt;&lt;w:u??????????+ocVar w:name=&quot;EN.????€???????€?????pToGridInCell/&gt;&lt;w:wrapTextWithPunct/&gt;&lt;w:uEN.????€????€????€????€??ables/&gt;&lt;w:s+???????????€???????????€??€€?€?????€????ithPunct/&gt;&lt;wes/&gt;&gt;&lt;w:u???????????€????l/&gt;&lt;ocVar w:name=&quot;ENt/&gt;&lt;w:unct/&gt;&lt;€???xtWithPunct/&gt;&lt;w:u&lt;w:snapToGridInCell/&gt;&lt;w:wrapTextWithPunct/&gt;&lt;w:unapToGridInCell/&gt;&lt;w:wrapTextWithPunct/&gt;&lt;w:u???€?€????€??????€???????€?????pToGridInCell/&gt;&lt;w:wrapTextWithPunct/&gt;&lt;w:u??€??€€????€????€????€????€????€??ables/&gt;&lt;w:sVar w:name=&quot;ENt/&gt;&lt;w:unct/&gt;&lt;€???xtWithPunct/&gt;&lt;w:unapToGridInCell/&gt;&lt;w:wrapTextWithPunct/&gt;&lt;w:u??????????€??€€?€?????€??????????+??????????€????ithPunct/&gt;&lt;wes/&gt;&lt;w:snapToGridInCell/&gt;&lt;w:wrapTextWit€????€??????€???????€?????pToGridInCell/&gt;&lt;w:wrapTex??ables/&gt;&lt;w:sVar w:name=&quot;ENt/&gt;&lt;w:unct/&gt;&lt;€???xtWithPunct/&gt;&lt;w:utWithPunct/&gt;&lt;w:uhPunct/&gt;&lt;w:u????€??????????+??????cVar w:name=&quot;EN.????€????€????€????€??ables/&gt;&lt;w:snapToGridInCell/&gt;&lt;w:wrapTextWithPunct/&gt;&lt;w:u?????????????????*?€?€??eu????€?|?????????&lt;w:wrapTex??ables/&gt;&lt;w:sVar w:name=&quot;ENt/&gt;&lt;w:unct/&gt;&lt;€???xtWithPunct/&gt;&lt;w:u????.????wrapTextWit€????€??????€???????€?????pToGridInCell/&gt;&lt;w:wrapTextWithPunct/&gt;&lt;w:u???????????+??????????€????ithPunct/&gt;&lt;wes/&gt;&lt;w:snapToGridInCell/&gt;&lt;w:wrapTextWithPunct/&gt;&lt;w:u??????????????Tex??ables/&gt;&lt;w:sVar w:name=&quot;ENt/&gt;&lt;w:unct/&gt;&lt;€???xtWithPunct/&gt;&lt;w:u?????????????????;?€????€?€????€??????€€????€????€????€????€???????€.????wrapTextWit€????€??????€???????€?????pToGridInCell/&gt;&lt;w:wrapTextWithPunct/&gt;&lt;w:u??€€??abl????€???nct/&gt;&lt;w:u??????????????Tex??ables/&gt;&lt;w:sVar w:name=&quot;ENt/&gt;&lt;w:unct/&gt;&lt;€???xtWithPunct/&gt;&lt;w:u???????+??????cVar w:name=&quot;EN.????€????€????€????€??ables??????????€.???????????????+??????????€????ithPunct/&gt;&lt;wes/&gt;&lt;w:snapToGridInCell/&gt;&lt;w:wrapTextWithPunct/&gt;?wrapTextWit€????€??????????????Tex??ables/&gt;&lt;w:sVar w:name=&quot;ENt/&gt;&lt;w:unct/&gt;&lt;€???xtWithPunct/&gt;&lt;w:u???€???????€?????pToGridInCell/&gt;&lt;w:wrapTextWithPunct/&gt;&lt;w:u&lt;w:u/&gt;&lt;w:snapToGridInCell/&gt;&lt;w:wrapTextWithPunct/&gt;&lt;w:ues/&gt;&lt;w:snapToGridInCell/&gt;&lt;w:wrapTextWithPunct/&gt;&lt;w:u????????????????????????????????????????&gt;&lt;w:sVar w:name=&quot;ENt/&gt;&lt;w:unct/&gt;&lt;€???xtWithPunct/&gt;&lt;w:u????????????????????????????????????pTextWit€????€??????€???????€?????pToGridInCell/&gt;&lt;w:wrapTextWithPunct/&gt;&lt;w:u???????????€????ithPunct/&gt;&lt;wes/&gt;&lt;w:snapToGridInCell/&gt;&lt;w:wrapTextWithPunct/&gt;&lt;w??????????????&gt;&lt;w:sVar w:name=&quot;ENt/&gt;&lt;w:unct/&gt;&lt;€???xtWithPunct/&gt;&lt;w:u:u????????€€??€€?€????????????+??????cVar w:name=&quot;EN.????€????€????€????€??ables/&gt;&lt;w:snapToGridInCell/&gt;&lt;w:wrapTextWit??????€???????€?????pToGridInCell/&gt;&lt;w:wrapTextWithPunct/&gt;&lt;w:uhPunct/&gt;&lt;w:u????????????&gt;&lt;w:sVar w:name=&quot;ENt/&gt;&lt;w:unct/&gt;&lt;€???xtWithPunct/&gt;&lt;w:u????/&gt;&lt;w:docVar w:name=&quot;EN.Libraries&quot; w:val?A;?€????€?€????€???ithPunct/&gt;&lt;wes/&gt;&lt;w:snapToGridInCell/&gt;&lt;w:wrapTextWithPunct/&gt;&lt;w:u??€??€€????€????€????€????€????€??ables/&gt;&lt;w:snapToGridInCell/&gt;&lt;w:wrapText?pToGridInCellname=&quot;ENt/&gt;&lt;w:unct/&gt;&lt;€???xtWithPunct/&gt;&lt;w:u/&gt;&lt;w:wrapTextWithPunct/&gt;&lt;w:uWithPunct/&gt;&lt;w:u=&quot;23t3???????????????????????????€???€????€????€??ables/&gt;&lt;w:snapToGridInCell/&gt;&lt;w:wrapTextWithPunct/&gt;&lt;w:?ithPunct/&gt;&lt;wes/&gt;&lt;w:snapToGridInCell/&gt;&lt;w:wrapTextWithPunct/&gt;&lt;w:uu???ame=&quot;ENt/&gt;&lt;w:unct/&gt;&lt;€???xtWithPunct/&gt;&lt;w:u??????????????/&gt;&lt;w:wrapText?pToGridInCell/&gt;&lt;w:wrapTextWithPunct/&gt;&lt;w:u???????????????????????????????????????????????????????€?????????????????????????.Librariess/&gt;&lt;w:snapToGridInCell/&gt;&lt;w:wrapTextWithPunct/&gt;&lt;w:uu???ame=&quot;ENt/&gt;&lt;w:unct/&gt;&lt;€???xtWithPunct/&gt;&lt;w:u&quot; w:val?A;?€????€?€????€??????€€?s/&gt;&lt;w:snapToGridInCell/&gt;&lt;w:wrapTex:wrapTextWithPunct/&gt;&lt;w:uu?????????????????/&gt;&lt;w:wrapText?pToGridInCell/&gt;&lt;w:wrapTextWithPunct/&gt;&lt;w:utWithPunct/&gt;&lt;w:?ithPunct/&gt;&lt;wes/&gt;&lt;w:snapToGridInCell/&gt;&lt;w:wt/&gt;&lt;w:unct/&gt;&lt;€???xtWithPunct/&gt;&lt;w:urapTextWithPunct/&gt;&lt;w:u?nct/&gt;&lt;w:u=&quot;23t3???????????????????????????€???€????€????€??ables/&gt;&lt;w:snapToGridInCell/&gt;&lt;w:wrapTextWithPunct/&gt;&lt;w:u???€????€???wrapText?pToGridInCell/&gt;&lt;w:wrapTextWithPunct/&gt;&lt;w:u?€??pToGridInCell/&gt;&lt;w:wt/&gt;&lt;w:unct/&gt;&lt;€???xtWithPunct/&gt;&lt;w:u??€€????€??ables/&gt;&lt;w:snapToGridInCell/&gt;&lt;w:wrapTextWithPunct/&gt;&lt;w:u?Punct/&gt;&lt;wes/&gt;&lt;w:snapToGridInCell/&gt;&lt;w:wrapTextWithPunct/&gt;&lt;w:u???????????????????????????€?€?€???????€?€?€?€?????€?€?€?€?????????&gt;&lt;w:u?€??pToGridInCell/&gt;&lt;w:wt/&gt;&lt;w:unct/&gt;&lt;€???xtWithPunct/&gt;&lt;w:u€????€???wrapText?pToGridInCell/&gt;&lt;w:wrapTextWithPunct/&gt;&lt;w:u??€?€?€?€???????€?€?€?€?????????????????€???€????€????€??ables/&gt;&lt;w:snapToGridInCell/&gt;&lt;w:wrapTexidInCell/&gt;&lt;w:wrapTextWithPunct/&gt;&lt;w:u?Punct/&gt;&lt;wes/ToGridInCell/&gt;&lt;w:wt/&gt;&lt;w:unct/&gt;&lt;€???xtWithPunct/&gt;&lt;w:u&gt;&lt;w:snapToGridInCell/&gt;&lt;w:wrapTextWithPunct/&gt;&lt;w:utWithPunct/&gt;&lt;w:u??ext?pToGridInCell/&gt;&lt;w:wrapTextWithPunct/&gt;&lt;w:u?????€?€?€?????????€?€?€?????????€?€?€?????????€?€?€???w:val?A;?€????€?€????€??????ct/&gt;&lt;wes/ToGridInCell/&gt;&lt;w:wt/&gt;&lt;w:unct/&gt;&lt;€???xtWithPunct/&gt;&lt;w:u€€????€????€????€????€????€??ables/&gt;&lt;w:snapToGridInCell/&gt;&lt;w:wrapTextWithPpTextWithPunct/&gt;&lt;w:xtWithPunct/&gt;&lt;w:utWithPunct/&gt;&lt;w:u??ext?pToGridInCell/&gt;&lt;w:wrapTextWithPunct/&gt;&lt;w:uu?Punct/&gt;&lt;wes/&gt;&lt;w:snapToGridInCell/&gt;&lt;w:wrapTextWithPunct/&gt;&lt;w&gt;&lt;€???xtWithPunct/&gt;&lt;w:u:uunct/&gt;&lt;w:u??€?????????????€???€????€????€??ables/&gt;&lt;w:snapToGridInCell/&gt;&lt;w:wrapTextWithPunct/&gt;&lt;w:u??€?€????????€?€?€?€??????€?€?€?????€?€?€ct/&gt;&lt;w:u??ext?pToGridInCell/&gt;&lt;w:wrapTextWithPunct/&gt;&lt;w:u?€ridInCell/&gt;&lt;w:wrapTextWithPunct/&gt;&lt;w&gt;&lt;€???xtWithPunct/&gt;&lt;w:u?????????€?€?€??????€?€?€?????€?€?pTextWithPunct/&gt;&lt;w:u?Punct/&gt;&lt;wes/&gt;&lt;w:snapToGridInCell/&gt;&lt;w:wrapTextWithPunct/&gt;&lt;w:u??€???????€?€?€???????€?€?€?€?????????€?€?€?????????€?€?€????????WithPunct/&gt;&lt;w:u?€ridInCell/&gt;&lt;w:wrapTextWithPunct/&gt;&lt;w&gt;&lt;€???xtWithPunct/&gt;&lt;w:u??€?€?€?€?????€?€?€ct/&gt;&lt;w:u??ext?pToGridInCell/&gt;&lt;w:wrapTextWithPunct/&gt;&lt;w:u€?€?l?A;?TextWithPunct/&gt;&lt;w:u??€?????????????€???€????€????€??ables/&gt;&lt;w:snapToGridInCell/&gt;&lt;w:wrapTextWithPunct/&gt;&lt;w:utWithPunct/&gt;&lt;w:u?Punct/&gt;apTextWithPunct/&gt;&lt;w&gt;&lt;€???xtWithPunct/&gt;&lt;w:u&lt;wes/&gt;&lt;w:snapToGridInCell/&gt;&lt;w:wrapTextWithPunct/&gt;&lt;w:u€€????€?€????€??????t?pToGridInCell/&gt;&lt;w:wrapTextWithPunct/&gt;&lt;w:u€€????€????€????€????€????€??ables/&gt;&lt;w:snapToGridInCell/&gt;&lt;w:wrapTextWithPunct/&gt;&lt;w:u?????????€ct/&gt;apTextWithPunct/&gt;&lt;w&gt;&lt;€???xtWithPunct/&gt;&lt;w:u?€?€?€??????€?€?€?????€?€?€?€?????????€?€?€?????????€?€?nct/&gt;&lt;w:utWithPunct/&gt;&lt;w:u?Punct/&gt;&lt;wct/&gt;&lt;w:u€€????€?€????€??????t?pToGridInCell/&gt;&lt;w:wrapTextWithPunct/&gt;&lt;w:ues/&gt;&lt;w:snapToGridInCell/&gt;&lt;w:wrapTextu?????????€ct/&gt;apTextWithPunct/&gt;&lt;w&gt;&lt;€???xtWithPunct/&gt;&lt;w:uWithPunct/&gt;&lt;w:u?€?????????????€???€????€????€??ables/&gt;&lt;w:snapToGridInCell/&gt;&lt;w:wrapTextWithPunct/&gt;&lt;w:u€?€??€??€?€?€?€????€?€?€????????€?€?€?€?????€?€?€?€?????€????€?€????€??????t?dInCell/&gt;&lt;w:wrapTextu?????????€ct/&gt;apTextWithPunct/&gt;&lt;w&gt;&lt;€???xtWithPunct/&gt;&lt;w:u?ToGridInCell/&gt;&lt;w:wrapTextWithPunct/&gt;&lt;w:u???€?€?€?€?????????€?€?€???l?A;/&gt;&lt;w:utWithPunct/&gt;&lt;w:u?Punct/&gt;&lt;wes/&gt;&lt;w:snapToGridInCell/&gt;&lt;w:wrapTextWithPunct/&gt;&lt;w:u?€????€?€????€??????€€????€????€????€????€???????????€ct/&gt;apTextWithPunct/&gt;&lt;w&gt;&lt;€???xtWithPunct/&gt;&lt;w:u?€€??ables/&gt;&lt;w:snapToGridInCel?????€????€?€????€??????t?pToGridInCell/&gt;&lt;w:wrapTextWithPunct/&gt;&lt;w:u€?€??€?????????????€???€????€????€??ables/&gt;&lt;w:snapToGridInCell/&gt;&lt;w:wrapTextWithPunct/&gt;&lt;w:ul/&gt;&lt;w:wrapTextWitc???€ct/&gt;apTextWithPunct/&gt;&lt;w&gt;&lt;€???xtWithPunct/&gt;&lt;w:ut/&gt;&lt;w:u?Punct/&gt;&lt;wes/&gt;&lt;w:snapToGridInCell/&gt;&lt;w:wrapTextWithPunct/&gt;&lt;w:uhPunct/&gt;&lt;w:u????€?€?€?????????€?€?€?t?pToGridInCell/&gt;&lt;w:wrapTextWithPunct/&gt;&lt;w:u????????€?€?€?€?????????€?€?€???????????????????apTextWitc???€ct/&gt;apTextWithPunct/&gt;&lt;w&gt;&lt;€???xtWithPunct/&gt;&lt;w:u?????????€??????????????????€?€?€?????????€?€?€??€????dInCel?????€pTextWithPunct/&gt;&lt;w:ul/&gt;&lt;w:wrapTextWitct/&gt;&lt;w:u?Punct/unct/&gt;&lt;w:uhPunct/&gt;&lt;w:u????€?€?€?????????€?€?€?t?pToGridInCell/&gt;&lt;w:wrap???????apTextWitc???€ct/&gt;apTextWithPunct/&gt;&lt;w&gt;&lt;€???xtWithPunct/&gt;&lt;w:uTextWithPunct/&gt;&lt;w:u&gt;&lt;wes/&gt;&lt;w:snapToGridInCell/&gt;&lt;w:wrapTextWithPunct/&gt;&lt;w:u?€??€?????????????€???€????€????€??ables/&gt;&lt;w:snapToGridInCell/&gt;&lt;w:wrapTextWithPunct/&gt;&lt;w:u?€?€?€?€??????€??€?€???l?A;?€????€?€????€tc???€ct/&gt;apTextWithPunct/&gt;&lt;w&gt;&lt;€???xtWithPunct/&gt;&lt;w:u??????€€????€?????????€?€?€?t?pToGridInCell/&gt;&lt;w:wrapTextWithPunct/&gt;&lt;w:u?€€????€????€????€????€??ables/&gt;&lt;w:srapTextWitct/&gt;&lt;w:u?Punct/&gt;&lt;wes/&gt;&lt;w:snapToGridInCell/&gt;&lt;w:wrapTextWithPunct/&gt;&lt;w:unapToGridInCell/&gt;&lt;w:wrapTextWTextWithPunct/&gt;&lt;w&gt;&lt;€???xtWithPunct/&gt;&lt;w:uithPunct/&gt;&lt;w:u??€????????€?€?€?€???????€?€?€?€?????€?€?€??????€?€?€?t?pToGridInCell/&gt;&lt;w:wrapTextWithPunct/&gt;&lt;w:u????????€???€????€????€??ables/&gt;&lt;w:snapToGridInCell/&gt;&lt;w:wrapTextWithPunct/&gt;&lt;w:u???idInCell/&gt;&lt;w:wrapTextWTextWithPunct/&gt;&lt;w&gt;&lt;€???xtWithPunct/&gt;&lt;w:u???????€?€?€????t/&gt;&lt;w:u?Punct/&gt;&lt;wes/&gt;&lt;w:snapToGridInCell/&gt;&lt;w:wrapTextWithPunct/&gt;&lt;w:u???€?€?€?€?????€?€?€?€??????€?€??€??????€?€?€?t?pToGridInCell/&gt;&lt;w:wrapTextWithPunct/&gt;&lt;w:u€??????€?€?€?€????????InCell/&gt;&lt;w:wrapTextWTextWithPunct/&gt;&lt;w&gt;&lt;€???xtWithPunct/&gt;&lt;w:u??????????????P??????????????€???l?A;?€????€?€????€??????€€????€????€??€?€?€???????€?€?€?€??rapTextWithPunct/&gt;&lt;w:u??????????€?€?€???hPunct/&gt;&lt;w:u???€?€?€?€?????ithPunct/&gt;&lt;w:u€??????€?€?€?€????????InCell/&gt;&lt;w:wrapTextWTextWithPunct/&gt;&lt;w&gt;&lt;€???xtWithPunct/&gt;&lt;w:u€?€?€?€??????€?€??€??????€?€?€?t?pToGridInCell/&gt;&lt;w:wrapTextWithPunct/&gt;&lt;w:u?t/&gt;&lt;w:u?Punct/&gt;&lt;wes/&gt;&lt;w:snapToGridInCell/&gt;&lt;w:wrapTextWithPunct/&gt;&lt;w:u?????€?€????????????€???€????€????€??ables/&gt;&lt;w:snapToGridInCel:wrapTextWTextWithPunct/&gt;&lt;w&gt;&lt;€???xtWithPunct/&gt;&lt;w:ul/&gt;&lt;w:wrapTextWithPunct/&gt;&lt;w:u??€????€????€??ables/&gt;&lt;w:snapToGridInCell/&gt;&lt;w:wrapTextpToGridInCell/&gt;&lt;w:wrapTextWithPunct/&gt;&lt;w:uWithPunct/&gt;&lt;w:u????????????????????????????/&gt;&lt;w:u?Punct/&gt;&lt;wes/&gt;&lt;w:snapToGridInCell/&gt;&lt;w:wrapTextWithPunct/&gt;&lt;w&gt;&lt;€???xtWithPunct/&gt;&lt;w:uxtWithPunct/&gt;&lt;w:u??????????????€???€?????€???€????€???€???€?3????????3????????????ables/&gt;&lt;w:snapToGridInCell/&gt;&lt;w:wrapTextpToGridInCell/&gt;&lt;w:wrapTextWithPunct/&gt;&lt;w:u??????€?€?€???????????s/&gt;&lt;w:snapToGridInCell/&gt;&lt;w:wrapTextWithPunct/&gt;&lt;w&gt;&lt;€???xtWithPunct/&gt;&lt;w:u?€???€????€????€??ables/&gt;&lt;w:snapToGridInCell/&gt;&lt;w:wrapTextWithPunct/&gt;&lt;w:u??????????????????????????????/&gt;&lt;w:u?Punct/&gt;&lt;wes/&gt;&lt;w:snapToGridInCell/&gt;&lt;w:wrapTextWithPunct/&gt;&lt;w:u???dInCell/&gt;&lt;w:wrapTextpToGridInCell/&gt;&lt;w:wrrapTextWithPunct/&gt;&lt;w&gt;&lt;€???xtWithPunct/&gt;&lt;w:uapTextWithPunct/&gt;&lt;w:u??????????????????????????????????????????€???l?A;?€????€?€????€??????€€????€????€????€????€????€??ables/&gt;&lt;w:snapToGridInCell/&gt;&lt;w:wrapTextWithPunct/&gt;&lt;w:u?Cell/&gt;&lt;w:wrapTextpToGridInCell/&gt;&lt;w:wrrapTextWithPunct/&gt;&lt;w&gt;&lt;€???xtWithPunct/&gt;&lt;w:u????€?€?€????:wrapTextWithPunct/&gt;&lt;w:u???dInCell/&gt;&lt;w:wrapTextpToGridInCell/&gt;&lt;w:wrapTextWithPunct/&gt;&lt;w:u??????????????????/&gt;&lt;w:u?Punct/&gt;&lt;wes/&gt;&lt;w:snapToGridInCell/&gt;&lt;w:wrapTextWithPunct/&gt;&lt;w:un?????????????€????€???:wrrapTextWithPunct/&gt;&lt;w&gt;&lt;€???xtWithPunct/&gt;&lt;w:u?€??ables/&gt;&lt;w:snapToGridInCell/&gt;&lt;w:wrapTextWithPunct/&gt;&lt;w:u????????????????3???????????dInCell/&gt;&lt;w:wrapTextpToGridInCell/&gt;&lt;w:wrapTextWithPunct/&gt;&lt;w:u?????????????????????????????????????????????????????€????€???:wrrapTextWithPunct/&gt;&lt;w&gt;&lt;€???xtWithPunct/&gt;&lt;w:u???????????€?€?€??????????????????????/&gt;&lt;w:u?Punct/&gt;&lt;wes/&gt;&lt;w:snapToGridInCell/&gt;&lt;w:wrapTextWithPunct/&gt;&lt;w:u?????????????????:u????????????????3???????????dInCell/&gt;&lt;w:wrapTextpToGridInCell???????????????€????€???:wrrapTextWithPunct/&gt;&lt;w&gt;&lt;€???xtWithPunct/&gt;&lt;w:u/&gt;&lt;w:wrapTextWithPunct/&gt;&lt;w:u???????????????????????????????????Cell/&gt;&lt;w:wrapTextWithPunct/&gt;&lt;w:u?????€?€?€????????????€???€????€????€??ables/&gt;&lt;w:snapToGridInCell/&gt;&lt;w:wrapTextWithPunct/&gt;&lt;w??????????????€????€???:wrrapTextWithPunct/&gt;&lt;w&gt;&lt;€???xtWithPunct/&gt;&lt;w:u?????????/&gt;&lt;w:u?Pun?3???????????dInCell/&gt;&lt;w:wrapTextpToGridInCell/&gt;&lt;w:wrapTextWithPunct/&gt;&lt;w:uct/&gt;&lt;wes/&gt;&lt;w:snapToGridInCell/&gt;&lt;w:wrapTextWithPunct/&gt;&lt;w:u:u???????????€???l?A;?€????€?€????€??????€€????€???????€???:wrrapTextWithPunct/&gt;&lt;w&gt;&lt;€???xtWithPunct/&gt;&lt;w:u?€€????€????€????€??ables/&gt;&lt;w:snapToGridInCell/&gt;&lt;w:wrapTextWithPunct/&gt;&lt;w:u?????????????dInCell/&gt;&lt;w:wrapTextpToGridInCell/&gt;&lt;w:wrapTextWithPunct/&gt;&lt;w:u?????????????????????????????hPunct/&gt;&lt;w??????????€???????€???:wrrapTextWithPunct/&gt;&lt;w&gt;&lt;€???xtWithPunct/&gt;&lt;w:u??????&gt;&lt;w:u?Punct/&gt;&lt;wes/&gt;&lt;w:snapToGridInCell/&gt;&lt;w:wrapTextWithPunct/&gt;&lt;w:u????€?€?€????????????€???€????€????€??ables/&gt;&lt;w:snapToGridInCell/&gt;&lt;w:??????dInCell/&gt;&lt;w:wrapTextpToGridInCell/&gt;&lt;w:wrapTextWithPunct/&gt;&lt;w:uwrapTextWxtWithPunct/&gt;&lt;w&gt;&lt;€???xtWithPunct/&gt;&lt;w:uithPunct/&gt;&lt;w:u???????????????????????????????&quot;/&gt;&lt;/w:docVars&gt;&lt;wsp:rsids&gt;&lt;wsp:rsidRoot wsp:val=&quot;00111184&quot;/&gt;&lt;wsp:rsid wsp:val=&gt;&lt;wes/&gt;&lt;w:snapToGridInCell/&gt;&lt;w:wrapTextWithPunct/&gt;&lt;w:u&quot;0000373C&quot;/&gt;&lt;wsp:rsid wsp:val=&quot;?€????€ell/&gt;&lt;w:wunct/&gt;&lt;w&gt;&lt;€???xtWithPunct/&gt;&lt;w:urapTextWithPunct/&gt;&lt;w:u????€????€??ables/&gt;&lt;w:snapToGridInCell/&gt;&lt;w:wrapTextWithPunct/&gt;&lt;w:u0pToGridInCell/&gt;&lt;w:wrapTextWithPunct/&gt;&lt;w:u0014D4C&quot;/&gt;&lt;wsp:rsid wsp:val=&quot;00014E03&quot;/&gt;&lt;wsp:rsid wsp:val=&quot;00020138&quot;/&gt;&lt;wsp:rsid wsp:val=&quot;00020AithPunct/&gt;&lt;w:u86&quot;/&gt;&lt;wnct/&gt;&lt;w:usp:rsid wsp:val=&quot;00021nct/&gt;&lt;w:u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77742&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577742&quot;&gt;&lt;m:oMathPara&gt;&lt;m:oMath&gt;&lt;m:sSubSup&gt;&lt;m:sSubSupPr&gt;&lt;m:ctrlPr&gt;&lt;w:rPr&gt;&lt;w:rFonts w:ascii=&quot;Cambria Math&quot; w:fareast=&quot;???&quot; w:h-ansi=&quot;Cambria Math&quot;/&gt;&lt;wx:font wx:val=&quot;Cambria Math&quot;/&gt;&lt;w:i/&gt;&lt;:rsw:sidkern w:val=&quot;0&quot;/&gt;&lt;w:sz w:vasp:l=&quot;22&quot;/&gt;&lt;w:sz-cs w:val=&quot;22&quot;/&gt;&lt;w:lang w:val=&quot;EN-GB&quot; w:fareast=&quot;EN-US&quot;/&gt;&lt;/w:rPr&gt;&lt;/m:ctrlPr&gt;&lt;/m:sSubSupPr&gt;&lt;m:e&gt;&lt;m:r&gt;&lt;w:rPr&gt;&lt;w:rFonts w:aCambamscii=&quot;Cambria Math&quot; w:fareast=&quot;???&quot; w:h-ansi=&quot;Cambria Math&quot;/&gt;&lt;wx:font wx:val=&quot;C:rsambria Msidath&quot;/&gt;&lt;w:i/&gt;&lt;w:kern w:vsp:al=&quot;0&quot;/&gt;&lt;w:sz w:val=&quot;22&quot;/&gt;&lt;w:sz-cs w:val=&quot;22&quot;/&gt;&lt;w:lang w:val=&quot;EN-GB&quot; w:fareast=&quot;EN-US&quot;/&gt;&lt;/w:rPr&gt;&lt;m:t&gt;C&lt;/m:t&gt;&lt;/m:r&gt;&lt;/m:e&gt;&lt;m:sub&gt;&lt;m:r&gt;&lt;w:rPr&gt;&lt;ambw:CamrFonts w:ascii=&quot;Cambria Math&quot; w:fareast=&quot;???&quot; w:h-ansi=&quot;Cambria Mat:rsh&quot;/&gt;&lt;wx:font wsidx:val=&quot;Cambria Math&quot;sp:/&gt;&lt;w:i/&gt;&lt;w:kern w:val=&quot;0&quot;/&gt;&lt;w:sz w:val=&quot;22&quot;/&gt;&lt;w:sz-cs w:val=&quot;22&quot;/&gt;&lt;w:lang w:val=&quot;EN-GB&quot; w:fareast=&quot;EN-US&quot;/&gt;&lt;/w:rPr&gt;&lt;m:t&gt;11&lt;/m:t&gt;&lt;/m:r&gt;&lt;/m:sub&gt;&lt;m:sambup&gt;&lt;mCam:r&gt;&lt;w:rPr&gt;&lt;w:rFonts w:ascii=&quot;Cambria Math&quot; w:fareast=&quot;??rs?&quot; w:h-ansi=&quot;Cambrisida Math&quot;/&gt;&lt;wx:fontsp: wx:val=&quot;Cambria Math&quot;/&gt;&lt;w:i/&gt;&lt;w:kern w:val=&quot;0&quot;/&gt;&lt;w:sz w:val=&quot;22&quot;/&gt;&lt;w:sz-cs w:val=&quot;22&quot;/&gt;&lt;w:lang w:val=&quot;EN-GB&quot; w:fareast=&quot;EN-US&quot;/&gt;&lt;/w:rPr&gt;&lt;m:t&gt;E&lt;/m:t&gt;&lt;/mamb:r&gt;&lt;/m:sCamup&gt;&lt;/m:sSubSup&gt;&lt;/m:oMath&gt;&lt;/m:oMathPara&gt;&lt;/w:p&gt;&lt;s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8" o:title="" chromakey="white"/>
                </v:shape>
              </w:pict>
            </w:r>
          </w:p>
        </w:tc>
        <w:tc>
          <w:tcPr>
            <w:tcW w:w="1276" w:type="dxa"/>
            <w:tcBorders>
              <w:top w:val="single" w:sz="8" w:space="0" w:color="auto"/>
            </w:tcBorders>
          </w:tcPr>
          <w:p w:rsidR="00244001" w:rsidRPr="00503627" w:rsidRDefault="00244001" w:rsidP="00B231FE">
            <w:pPr>
              <w:spacing w:line="480" w:lineRule="auto"/>
              <w:ind w:firstLineChars="100" w:firstLine="240"/>
              <w:rPr>
                <w:sz w:val="24"/>
                <w:lang w:val="en-GB"/>
              </w:rPr>
            </w:pPr>
            <w:bookmarkStart w:id="5" w:name="OLE_LINK2"/>
            <w:bookmarkStart w:id="6" w:name="OLE_LINK3"/>
            <w:r w:rsidRPr="00503627">
              <w:rPr>
                <w:sz w:val="24"/>
                <w:lang w:val="en-GB"/>
              </w:rPr>
              <w:t>27.5</w:t>
            </w:r>
            <w:bookmarkEnd w:id="5"/>
            <w:bookmarkEnd w:id="6"/>
          </w:p>
        </w:tc>
        <w:tc>
          <w:tcPr>
            <w:tcW w:w="992" w:type="dxa"/>
            <w:tcBorders>
              <w:top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210</w:t>
            </w:r>
          </w:p>
        </w:tc>
        <w:tc>
          <w:tcPr>
            <w:tcW w:w="1043" w:type="dxa"/>
            <w:tcBorders>
              <w:top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166</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39"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quot;/&gt;&lt;w:docVar w:name=&quot;EN.Libraries&quot; w:val??ables/&gt;&lt;w:snapToGridInC???€???xtWithPunct/&gt;&lt;w:u=&quot;23t3????????????Var w:n???€????€????€????€????€??ables/&gt;&lt;w:snapToGridInCell/&gt;&lt;w:wrapText&gt;&lt;w:wrapTextWithPunctw:n?unct/&gt;&lt;w:u?oGridInCell/&gt;&lt;w:wrapTextWithPunct/&gt;&lt;w:uWithPu+??€€??€€?€??hPu??€??ables/&gt;&lt;w:snapToGrids/&gt;&lt;w:snapToGridInC???€???xtWithPunct/&gt;&lt;w:uInCell/&gt;&lt;w:wrapTextWithPunct/&gt;&lt;w:unct/&gt;&lt;w:u??????????????????€?€????€??????€€????€????€????€????€????€??ables/&gt;&lt;w:snapToGridInCell/&gt;&lt;w:wrapTextWithPhPunctw:n?unct/&gt;&lt;w:u?oGridInCell/&gt;&lt;w:wrapTextWithPunct/&gt;apToGrids/&gt;&lt;w:snapToGridInC???€???xtWithPunct/&gt;&lt;w:u&lt;w:uunct/&gt;&lt;w:u?€??????????????????€?????????????????????wrapTextWithPu+??€€??€€?€??hPu??€??ables/&gt;&lt;w:snapToGridInCell/&gt;&lt;w:wrapTextWithPunct/&gt;&lt;w:u????????????ar w:n???€????€????€???/&gt;&lt;w:wrapTextWithPunct/&gt;apToGrids/&gt;&lt;w:snapToGridInC???€???xtWithPunct/&gt;&lt;w:u?€?&lt;w:wrapTextWithPhPunctw:n?unct/&gt;&lt;w:u?oGridInCell/&gt;&lt;w:wrapTextWithPunct/&gt;&lt;w:u???€€??ables/&gt;&lt;w:snapToGridInCell/&gt;&lt;w:wrapTextWithPunct/&gt;&lt;w:u????????????????????????????€??????????????????????????thPunct/&gt;apToGrids/&gt;&lt;w:snapToGridInC???€???xtWithPunct/&gt;&lt;w:u?????????????wrapTextWithPu+??€€??€€?€??hPu??€??ables/&gt;&lt;w:s??€?&lt;w:wrapTextWithPhPunctw:n?unct/&gt;&lt;w:u?oGridInCell/&gt;&lt;w:wrapTextWithPunct/&gt;&lt;w:unapToGridInCell/&gt;&lt;w:wrapTextWithPunct/&gt;&lt;w:u?????????????????€?€?????oGrids/&gt;&lt;w:snapToGridInC???€???xtWithPunct/&gt;&lt;w:u????????????????????????€?€????€??????€€???????€????????????????????????????????Var w:n??Pu??€??ables/&gt;&lt;w:s??€?&lt;w:wrapTextWithPhPunctw:n?unct/&gt;&lt;w:u?oGridInCell/&gt;&lt;w:wrapTextWict/&gt;&lt;w:u?????????????????€?€?????oGrids/&gt;&lt;w:snapToGridInC???€???xtWithPunct/&gt;&lt;w:uthPunct/&gt;&lt;w:u?€????€????€????€????€??a???????????????????????????wrapTextWithPu+??€€??€€?€??hPu??€??ables/&gt;&lt;w:snapToGridInCell/&gt;&lt;w:wrapTextWithPunct/&gt;&lt;w:ubles/&gt;&lt;w:snapToGridInCell/&gt;&lt;w:wrapTextWithPunct€?????oGrids/&gt;&lt;w:snapToGridInC???€???xtWithPunct/&gt;&lt;w:u/&gt;&lt;w:u€€???ctw:n?unct/&gt;&lt;w:u?oGridInCell/&gt;&lt;w:wrapTextWithPunct/&gt;&lt;w:u?€€????€????€????€??ables/&gt;&lt;w:snapToGridInCell/&gt;&lt;w:wrapTextWithPunct/&gt;&lt;w:u€?€???????€?€?€?€?????€?€?€?€?????????€?€?€??€??????€?€?€nct€?????oGrids/&gt;&lt;w:snapToGridInC???€???xtWithPunct/&gt;&lt;w:u?????hPu??€??ables/&gt;&lt;w:snapToGridInCell/&gt;&lt;w:wrapTextWithPunct/u€€???ctw:n?unct/&gt;&lt;w:u?oGridInCell/&gt;&lt;w:wrapTextWithPunct/&gt;&lt;w:u&gt;&lt;w:u€?€?€?€?????????€?€?€?????????r w:n???€????€????€????€????€??ables/&gt;&lt;w:s€?????oGrids/&gt;&lt;w:snapToGridInC???€???xtWithPunct/&gt;&lt;w:unapToGridInCell/&gt;&lt;w:wrapTextWithPunct/&gt;&lt;w:u€?€?€??€?????€?€?€?€??????€?€?€????????€?€?€?€??????€?:wrapTextWithPunct/u€€???ctw:n?unct/&gt;&lt;w:u?oGridInCell/&gt;&lt;w:wrapTextWithPunct/&gt;&lt;w:u€???€??€??????€?€?€??:s€?????oGrids/&gt;&lt;w:snapToGridInC???€???xtWithPunct/&gt;&lt;w:u???hPu??€??ables/&gt;&lt;w:snapToGridInCell/&gt;&lt;w:wrapTextWithPunct/&gt;&lt;w:u?????????€?€????€??????€€????€????€????€????€????€??ables/&gt;&lt;w:snapToGridInCell/&gt;&lt;w:wrapTextWithPunct/&gt;&lt;w:u€u€€???ctw:n?unct/&gt;&lt;w:u?oGridInCel??oGrids/&gt;&lt;w:snapToGridInC???€???xtWithPunct/&gt;&lt;w:ul/&gt;&lt;w:wrapTextWithPunct/&gt;&lt;w:u??????r w:n???€????€????€????€????€??ables/&gt;&lt;w:snapToGridInCell/&gt;&lt;w:wrapTextWithP?????hPu??€??ables/&gt;&lt;w:snapToGridInCell/&gt;&lt;w:wrapTextWithPunct/&gt;&lt;w:uunct/&gt;&lt;w:u€?€?€?€?????????€?€?oGrids/&gt;&lt;w:snapToGridInC???€???xtWithPunct/&gt;&lt;w:u€??????€?€?€?????€???ctw:n?unct/&gt;&lt;w:u?oGridInCell/&gt;&lt;w:wrapTextWithPunct/&gt;&lt;w:u??€?€?€???????€?€?€???????€?€?€?€?????????€?€?€?????????€?€?€??€??€?€?€?€??+?????€?€?€?€??????/&gt;&lt;w:uunct/&gt;&lt;w:u€?€?€?€?????????€?€?oGrids/&gt;&lt;w:snapToGridInC???€???xtWithPunct/&gt;&lt;w:u€?€?€?????€?:snapToGridInCell/&gt;&lt;w:wrapTextWithP?????hPu??€??ables/&gt;&lt;w:snapToG???€?€?€??????€?€?€?????€???ctw:n?unct/&gt;&lt;w:u?oGridInCell/&gt;&lt;w:wrapTextWithPunct/&gt;&lt;w:uridInCell/&gt;&lt;w:wrapTextWithPunct/&gt;&lt;w:u?????WithPunct/&gt;&lt;ww:snapToGridInC???€???xtWithPunct/&gt;&lt;w:u:u€??????r w:n???€????€????€????€????€??ables/&gt;&lt;w:snapToGridInCell/&gt;&lt;w:wrapTextWithPunct/&gt;&lt;w:u??????€????€??????€€????€????€????€????€??????€???ctw:n?unct/&gt;&lt;w:u?oGridInCell/&gt;&lt;w:wrapTextWithnct/&gt;&lt;w:u?????WithPunct/&gt;&lt;ww:snapToGridInC???€???xtWithPunct/&gt;&lt;w:uPunct/&gt;&lt;w:u??€??ables/&gt;&lt;w:snapToGridInCell/&gt;P?????hPu??€??ables/&gt;&lt;w:snapToGridInCell/&gt;&lt;w:wrapTextWithPunct/&gt;&lt;w:u&lt;w:wrapTextWithPunct/&gt;&lt;w:u?€?€?€?????????€?€?€?????????€?€?€?€??????€?€?€????€?€?€?????????WithPunct/&gt;&lt;ww:snapToGridInC???€???xtWithPunct/&gt;&lt;w:u???€?€?€???ctw:n?unct/&gt;&lt;w:u?oGridInCell/&gt;&lt;w:wrapTextWithPunct/&gt;&lt;w:u?r w:n???€????€????€????€????€??ables/&gt;&lt;w:snapToGridInCell/&gt;&lt;w:wrapTextWithPunct/&gt;&lt;w:u??€ll/&gt;P?????hPu??€??ables/&gt;&lt;w:snapToGridInCell/&gt;&lt;w:wrapTextWith:snapToGridInC???€???xtWithPunct/&gt;&lt;w:uPunct/&gt;&lt;w:u?????€?€?€?€?????????€?€?€????????????ctw:n?unct/&gt;&lt;w:u?oGridInCell/&gt;&lt;w:wrapTextWithPunct/&gt;&lt;w:u€?€?€?????€?€?€?€?????????€?€?€????????€?€??????????€?€????€??????€€?ables/&gt;&lt;w:snapToGridInCell/&gt;&lt;w:wrapTextWith:snapToGridInC???€???xtWithPunct/&gt;&lt;w:u???€€????€????€????€????€??ables/&gt;&lt;w:snapToGridI€?€?w:wrapTextWithPunct/&gt;&lt;w:u??€ll/&gt;P?????hPu??€??ables/&gt;?????????€?€?€????????????ctw:n?unct/&gt;&lt;w:u?oGridInCell/&gt;&lt;w:wrapTextWithPunct/&gt;&lt;w:u&lt;w:snapToGridI&gt;&lt;w:wrapTextWith:snapToGridInC???€???xtWithPunct/&gt;&lt;w:unCell/&gt;&lt;w:wrapTextWithPunct/&gt;&lt;w:u?????????€??r w:n???€????€????€????€????€??ables/&gt;&lt;w:snapToGridInCell/&gt;&lt;w:wrapTextWithPunct/&gt;&lt;w:unCell/&gt;&lt;w:wrapTextWithPunct/&gt;&lt;w:u??€?€?????????€?€?€?????????unct/&gt;&lt;w:u?ow:wrapTextWith:snapToGridInC???€???xtWithPunct/&gt;&lt;w:uGridInCell/&gt;&lt;w:wrapTextWithPunct/&gt;&lt;w:u?????????????????????????€ll/&gt;P?????hPu??€??ables/&gt;&lt;w:snapToGridInCell/&gt;&lt;w:wrapTextWithPunct/&gt;&lt;w:u???????????????€?€?€?????????€?€?€?????????€?€?€???????unct/&gt;&lt;w:u?ow:wrapTextWith:snapToGridInC???€???xtWithPunct/&gt;&lt;w:u?????€?€?€????????€?€?ct/&gt;&lt;w:u??€?€?????????€?€?€?????????unct/&gt;&lt;w:u?oGridInCell/&gt;&lt;w:wrapTextWithPunct/&gt;&lt;w:u?€????????€?€??r w:n???€????€????€????€????€??ables/&gt;&lt;w:snapToGridInCell/&gt;&lt;w:w?????unct/&gt;&lt;w:u?ow:wrapTextWith:snapToGridInC???€???xtWithPunct/&gt;&lt;w:urapTextWithPunct/&gt;&lt;w:???????€????€ll/&gt;P?????hPu??€??ables/&gt;&lt;w:snapToGridInCell/&gt;&lt;w:wrapTextWithPunct/&gt;&lt;w:uu?€??€??????€????????unct/&gt;&lt;w:u?oGridInCell/&gt;&lt;w:wrapTextWithPunct/&gt;&lt;w:u?€?€??????€?€??????????€?€w:wrapTextWith:snapToGridInC???€???xtWithPunct/&gt;&lt;w:u????€??????€€????€????€????€????€????€??ables/&gt;&lt;w:snapToGridInCell/&gt;&lt;w:wrapTextWithPunct/&gt;&lt;w:u?????€?€?€?????????€?€?€????????€?€?:???????€????WithPunct/&gt;&lt;w:uu?€??€??????€????:u?€?€??????€?€??????????€?€w:wrapTextWith:snapToGridInC???€???xtWithPunct/&gt;&lt;w:u????unct/&gt;&lt;w:u?oGridInCell/&gt;&lt;w:wrapTextWithPunct/&gt;&lt;w:u?ll/&gt;P?????hPu??€??ables/&gt;&lt;w:snapToGridInCell/&gt;&lt;w:wrapTextWithPunct/&gt;&lt;w:u€?r w:n???€????€????€????€????€??ables/&gt;&lt;w:snapToGridInCell/&gt;&lt;w:wrapTextWithPunct/&gt;&lt;w:u????snapToGridInC???€???xtWithPunct/&gt;&lt;w:u???€?€?€??????€?€?€??????€?€?€?€?????????unct/&gt;&lt;w:u?oGridInCell/&gt;&lt;w:wrapTextWithPunct/&gt;&lt;w:u??????????????????????????????????????????€?:???????€????€ll/&gt;P?????hPu??€/&gt;&lt;w:snapToGridInCell/&gt;&lt;w:wrapTextWithPunct/&gt;&lt;w:u????snapToGridInC???€???xtWithPunct/&gt;&lt;w:u??ables/&gt;&lt;w:snapToGridInCell/&gt;&lt;w:wrapTextWithPunct/&gt;&lt;w:u??????????€???????????€??????€?€???€?€?€?€??????€?€?€??????€?€?€?€?????????unct/&gt;&lt;w:u?oGridInCell/&gt;&lt;w:wrapTextWithPunct/&gt;&lt;w:u???????€?:wrapTextWithPunct/&gt;&lt;w:u????snapToGridInC???€???xtWithPunct/&gt;&lt;w:u€€????€??????€€??€?€?????????€?€?€????????€?€?€?r w:n???€????€????€????€????€??ables/&gt;&lt;w:snapToGridInCell/&gt;&lt;w:wrapTextWit???€?:???????€????€ll/&gt;P?????hPu??€??ables€??????€?nct/&gt;&lt;w:u???????€?:wrapTextWithPunct/&gt;&lt;w:u????snapToGridInC???€???xtWithPunct/&gt;&lt;w:u€?€??????€?€?€?€?????????unct/&gt;&lt;w:u?oGridInCell/&gt;&lt;w:wrapTextWithPunct/&gt;&lt;w:u/&gt;&lt;w:snapToGridInCell/&gt;&lt;w:wrapTextWithPunct/&gt;&lt;w:uhPunct/&gt;&lt;w:u??€€????€????€????€????€??ables/&gt;&lt;w:snapToGridInCell/&gt;&lt;w:wrapTextWithPunct/&gt;&lt;w:u??snapToGridInC???€???xtWithPunct/&gt;&lt;w:u€????????????????????????????.???????????????????€?€?€?????????unct/&gt;&lt;w:u?oGridInCell/&gt;&lt;w:wrapTextWithPunct/&gt;&lt;w:u?????????.?:??????????????€?:???????€????€ll/&gt;P???bles/&gt;&lt;w:snapToGridInCell/&gt;&lt;w:wrapTextWithPunct/&gt;&lt;w:u??snapToGridInC???€???xtWithPunct/&gt;&lt;w:u???Pu??€??ables/&gt;&lt;w:snapToGridInCell/&gt;&lt;w:wrapTextWithPunct/&gt;&lt;w:u?????????€?€?€?r w:n???€????€????€????€????€??ables/&gt;&lt;w:snapToGridI??????????€?€?€?????????unct/&gt;&lt;w:u?oGridInCell/&gt;&lt;w:wrapTextWithPunTextWithPunct/&gt;&lt;w:u??snapToGridInC???€???xtWithPunct/&gt;&lt;w:uct/&gt;&lt;w:unCell/&gt;&lt;w:wrapTextWithPunct/&gt;&lt;w:u?????????????????????????????????????????????????????????€?????????€?:???????€????€ll/&gt;P?????hPu??€??ables/&gt;&lt;w:snapToGridInCell/&gt;&lt;wnCell/&gt;&lt;w:wrapTextWithPunTextWithPunct/&gt;&lt;w:u??snapToGridInC???€???xtWithPunct/&gt;&lt;w:u:wrapTexapToGridI??????????€?€?€?????????unct/&gt;&lt;w:u?oGridInCell/&gt;&lt;w:wrapTextWithPunct/&gt;&lt;w:utWithPunct/&gt;&lt;w:u?€?€??????????€?€????€??????€€????€????€????€????€????€??ables/&gt;&lt;w:snapToGridInCell/&gt;thPunTextWithPunct/&gt;&lt;w:u??snapToGridInC???€???xtWithPunct/&gt;&lt;w:u&lt;w:w????????????€?€?€?r w:n???€????€????€????€????€??ables/&gt;&lt;w:snapToGridInCridI??????????€?€?€?????????unct/&gt;&lt;w:u?oGridInCell/&gt;&lt;w:wrapTextWithPunct/&gt;&lt;w:uell/&gt;&lt;w:wrapText€????€ll/&gt;P?????hPu??&gt;thPunTextWithPunct/&gt;&lt;w:u??snapToGridInC???€???xtWithPunct/&gt;&lt;w:u€€??ables/&gt;&lt;w:snapToGridInCell/&gt;&lt;w:wrapTextWithPunct/&gt;&lt;w:uWithPunct/&gt;&lt;w:urapTextWithPunct/&gt;&lt;w:u???????????????????????????????,?.???,?.?:????&quot;/&gt;&lt;/w:docVars&gt;&lt;wsp:rsids&gt;??unct/&gt;&lt;w:u?oGridInCell/&gt;&lt;w:wrapTextWithPunc&lt;w:u??snapToGridInC???€???xtWithPunct/&gt;&lt;w:ut/&gt;&lt;w:u&lt;wsp:rsidRoot wsp:val=&quot;00111184&quot;/&gt;&lt;wsp:rsid wsp:val=&quot;0000373C&quot;/&gt;&lt;wsp:rsid wsp:val=&quot;00014D4C&quot;/&gt;&lt;wsp:rsid wpToGridInCell/&gt;&lt;w:wrapTextWithPunct/&gt;&lt;w:usp:val=&quot;00014E0pToGridInCell/&gt;&lt;w:wrapTextWithPunct/&gt;&lt;w:u3&quot;/&gt;&lt;wsp:rsid wsp:val=pToGridInCell/&gt;&lt;w:wrapTextWithPunct/&gt;&lt;w:u&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4091&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AF4091&quot;&gt;&lt;m:oMathPara&gt;&lt;m:oMath&gt;&lt;m:sSubSup&gt;&lt;m:sSubSupPr&gt;&lt;m:ctrlPr&gt;&lt;w:rPr&gt;&lt;w:rFonts w:ascii=&quot;Cambria Math&quot; w:fareast=&quot;???&quot; w:h-ansi=&quot;Ca:vambria M0FFath&quot;/&gt;&lt;wx:&lt;wsfont wx:val=&quot;Cambria Math&quot;/&gt;&lt;w:i/&gt;&lt;w:kern w:val=&quot;0&quot;/&gt;&lt;w:sz w:val=&quot;22&quot;/&gt;&lt;w:sz-cs w:val=&quot;22&quot;/&gt;&lt;w:lang w:val=&quot;EN-GB&quot; w:fareast=&quot;EN-US&quot;/&gt;&lt;m:&lt;/w:rPr&gt;&lt;/m:ctrlPr&gt;&lt;/m:sSubSupPr&gt;&lt;m:e&gt;&lt;m:r&gt;&lt;w:rPr&gt;&lt;w:rFoii=nts w:ascii=&quot;Cambria Math&quot; w:fareast=&quot;???&quot; w0FF:h-ansi=&quot;Cambria Ma&lt;wsth&quot;/&gt;&lt;wx:font wx:val=&quot;Cambria Math&quot;/&gt;&lt;w:i/&gt;&lt;w:kern w:val=&quot;0&quot;/&gt;&lt;w:sz w:val=&quot;22&quot;/&gt;&lt;w:sz-cs w:val=&quot;22&quot;/&gt;&lt;w:lang w:val=&quot;EN-GB&quot; w:fa&lt;m:reast=&quot;EN-US&quot;/&gt;&lt;/w:rPr&gt;&lt;m:t&gt;C&lt;/m:t&gt;&lt;/m:r&gt;&lt;/m:e&gt;&lt;m:sub&gt;&lt;m:r&gt;ii=&lt;w:rPr&gt;&lt;w:rFonts w:ascii=&quot;Cast=mbria Math&quot; w:fareast=&quot;???&quot; w:h-ansi=&quot;&lt;wsCambria Math&quot;/&gt;&lt;wx:font wx:val=&quot;Cambria Math&quot;/&gt;&lt;w:i/&gt;&lt;w:kern w:val=&quot;0&quot;/&gt;&lt;w:sz w:val=&quot;22&quot;/&gt;&lt;w:sz-cs w:val=&quot;22&quot;/&gt;&lt;w:lang w:&lt;m:val=&quot;EN-GB&quot; w:fareast=&quot;EN-US&quot;/&gt;&lt;/w:rPr&gt;&lt;m:t&gt;33&lt;/m:t&gt;&lt;/m:r&gt;&lt;/m:ii=sub&gt;&lt;m:sup&gt;&lt;m:r&gt;&lt;w:rPrst=&gt;&lt;w:rFonts w:&quot; wascii=&quot;Cambria Math&quot; w:fareast=&quot;???ws? w:h-ansi=&quot;Cambria Math&quot;/&gt;&lt;wx:font wx:val=&quot;Cambria Math&quot;/&gt;&lt;w:i/&gt;&lt;w:kern w:val=&quot;0&quot;/&gt;&lt;w:sz w:val=&quot;22&quot;/&gt;&lt;w:sz-cs w:valm:=&quot;22&quot;/&gt;&lt;w:lang w:val=&quot;EN-GB&quot; w:fareast=&quot;EN-US&quot;/&gt;&lt;/w:rPr&gt;&lt;m:t&gt;E&lt;/mi=:t&gt;&lt;/m:r&gt;&lt;/m:sut=p&gt;&lt;/m:sSubSup&gt;&lt;/ wm:oMath&gt;&lt;/m:oMathPara&gt;&lt;/w:p&gt;&lt;w:sectPr wsp:s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9"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27.5</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211</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166</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40"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gt;&lt;w:docVar w:name=&quot;EN.Libraries&quot; w:val=&quot;23t3???????????????????????????€?€????€?€????€??????€€????€?:ut/&gt;&lt;w:u??oGridInCell/&gt;&lt;w:wrapTextWithPunct/&gt;&lt;w:u???€??ables/&gt;&lt;w:snapToGridInC???€???xtWithPunct/&gt;&lt;w:u€€????€????€????€??ables/&gt;&lt;w:snapToGridInCell/&gt;&lt;w:wrapTextWithPunct/&gt;Punc??€??ables/&gt;&lt;w:snapToGridInCell/&gt;&lt;w:wrapTextWithPunct/&gt;&lt;w:u&lt;w:u????????????€????€????€??ables/&gt;&lt;w:snapToGridInCell/&gt;&lt;w:wrapTextWithPunct/&gt;&lt;w?oGrisnapToGridInC???€???xtWithPunct/&gt;&lt;w:udInCell/&gt;&lt;w:wrapTextWithPunct/&gt;&lt;w:u:u???????????????????????????????????????????????????????????????€????????????ridInCell/&gt;&lt;w:wrapTextWithPunct/&gt;Punc??€??ables/&gt;&lt;w:snapToGridInGridInCell/&gt;&lt;w:wrapTextWithPunct/&gt;&lt;w?oGrisnapToGridInC???€???xtWithPunct/&gt;&lt;w:uCell/&gt;&lt;w:wrapTextWithPunct/&gt;&lt;w:u??pToGridInCell/&gt;&lt;w:wrapTextWithPunct/&gt;&lt;w?oGridInCell/&gt;&lt;w:wrapTextWithPunct/&gt;&lt;w:u???????????????????????????????????????€?€?€????????w:snapToGridInCell/&gt;&lt;w:wrapTextWithPunctunct/&gt;&lt;w?oGrisnapToGridInC???€???xtWithPunct/&gt;&lt;w:u/&gt;&lt;w:u????????????€????€????€??ables/&gt;&lt;w:snapToGridInCell/&gt;&lt;w:wrapTextWithPunct/&gt;&lt;w:u???ithInCell/&gt;&lt;w:wrapTextWithPunct/&gt;&lt;w?oGridInCell/&gt;&lt;w:wrapTextWithPunct/&gt;&lt;w:uPunct/&gt;Punc??€??ables/&gt;&lt;w:snapToGridInCell/&gt;&lt;w:wrapTextWithPunct/&gt;nC???€???xtWithPunct/&gt;&lt;w:u&lt;w:un???????????€????€?€????€??????€€????€????€????€????€????€??ables/&gt;&lt;w:snapToGridInCell/&gt;&lt;w:wrapTextWithPunct/&gt;&lt;w:u???????€?€?€apTextWithPunct/&gt;&lt;w?oGridInCell/&gt;&lt;w:wrapTextWithPunct/&gt;&lt;w:u?€????GridInCell/&gt;&lt;w:wrapTextWithPunct/&gt;nC???€???xtWithPunct/&gt;&lt;w:u???€?€?€?????????€?€?€???????€?€?ct/&gt;&lt;nct/&gt;&lt;w:u???ithPunct/&gt;Punc??€??ables/&gt;&lt;w:snapToGridInCell/&gt;&lt;w:wrapTextWithPunct/&gt;&lt;w:uw:u????????????€????€????€??ables/&gt;&lt;w:snapToGridInCell/&gt;&lt;w:wrapTextWithxtWithPuncl/&gt;&lt;w:wrapTextWithPunct/&gt;nC???€???xtWithPunct/&gt;&lt;w:ut/&gt;&lt;w?oGridInCell/&gt;&lt;w:wrapTextWithPunct/&gt;&lt;w:uPunct/&gt;&lt;w:u€?€?????€?€?€?€?????????€?€?€?????????€?€?€?????????€?€?€??????€?€?€????????€?€?€?€????&lt;nct/&gt;&lt;w:u???ithPunct/&gt;Punc??€??ables/&gt;&lt;w:pTextWithxtWithPuncl/&gt;&lt;w:wrapTextWithPunct/&gt;nC???€???xtWithPunct/&gt;&lt;w:usnapToGridInCell/&gt;&lt;w:wrapTextWithPunct/&gt;&lt;w:u?&lt;w:wrapTextWithxtWithPunct/&gt;&lt;w?oGridInCell/&gt;&lt;w:wrapTextWithPunct/&gt;&lt;w:u€?€?€?€??????€?€????€?€????€??????€€????€????€????€????€?????????€?€?€???????€?€?cithPuncl/&gt;&lt;w:wrapTextWithPunct/&gt;nC???€???xtWithPunct/&gt;&lt;w:ut/&gt;&lt;w:u????????????€????€????€??ables/&gt;&lt;w:snapToGridInCell/&gt;&lt;w:wrapTextWithPunct/&gt;&lt;w:u€€??ab&gt;nct/&gt;&lt;w:u?&lt;w:wrapTextWithxtWithPunct/&gt;&lt;w?oGridInCell/&gt;&lt;w:wrapTextWithPunct/&gt;&lt;w:u&lt;w:u???ithPunct/&gt;Punc??€??ables/&gt;&lt;w:snapToGridInCell/&gt;&lt;&gt;nC???€???xtWithPunct/&gt;&lt;w:uw:wrapTextWithPunct/&gt;&lt;w:ules/&gt;&lt;w:snapToGridInCell/&gt;&lt;w:wrapTextWithPunct/&gt;&lt;w:u?????€?€?€?????????€?€?€??????€?€?€?????€?€?€?€???????€?€?€???????€?xtWithPunct/&gt;&lt;w?oGridInCell/&gt;&lt;w:wrapTextWithPunct/&gt;&lt;w:u??€s/&gt;&lt;w:snapToGridInCell/&gt;&lt;&gt;nC???€???xtWithPunct/&gt;&lt;w:u?€??€?????€?€?€?€?????????€?€?€??????€?€?€?&lt;w:u??ab&gt;&lt;w:u???ithPunct/&gt;Punc??€??ables/&gt;&lt;w:snapToGridInCell/&gt;&lt;w:wrapTextWithPunct/&gt;&lt;w:u??????????€€????€????€??ables/&gt;&lt;w:snapToGridInCell/&gt;&lt;w:wrapText€?xtW??€s/&gt;&lt;w:snapToGridInCell/&gt;&lt;&gt;nC???€???xtWithPunct/&gt;&lt;w:uithPunct/&gt;&lt;w?oGridInCell/&gt;&lt;w:wrapTextWithPunct/&gt;&lt;w:uWithPunct/&gt;&lt;w:u?????????€?€?€??????€?€?€?????€?€????€?€????€?€????€??????€€????€????€????€????€????€??ables/&gt;ab&gt;&lt;w:u???ithPunct/&gt;Punc??wrapText€?xtW??€s/&gt;&lt;w:snapToGridInCell/&gt;&lt;&gt;nC???€???xtWithPunct/&gt;&lt;w:u€??ables/&gt;&lt;w:snapToGridInCell/&gt;&lt;w:wrapTextWithPunct&gt;&lt;w:wrapText€?xtWithPunct/&gt;&lt;w?oGridInCell/&gt;&lt;w:wrapTextWithPunct/&gt;&lt;w:u/&gt;&lt;w:u&lt;w:snapToGridInCell/&gt;&lt;w:wrapTextWithPunct/&gt;&lt;w:u??€?????????€?€?€?????????€??€?&lt;w:u????????????nCell/&gt;&lt;&gt;nC???€???xtWithPunct/&gt;&lt;w:u€€????€????€??ables/&gt;&lt;w:snapToGridInCell/&gt;&lt;w:wrapTextWithPunct/&gt;&lt;w:u??€?€??????€?€?€????€?€?€?pText€?xtWithPunct/&gt;&lt;w?oGridInCell/&gt;&lt;w:wrapTextWithPunct/&gt;&lt;w:u???/&gt;Punc??€??ables/&gt;&lt;w:snapToGridInCell/&gt;&lt;w:wrapTextWithPunct/&gt;&lt;well/&gt;&lt;&gt;nC???€???xtWithPunct/&gt;&lt;w:u:u????€?€?€?€?????€?€?€?€?????????€?€?€?????????€?€?€?????€?€?€?€?????????€?€?€????????€?€?€????€?€????€?€??????€?€?€????€?€?€?pText€?xtWithPunct/&gt;&lt;w?oGridInCell/&gt;&lt;w:w€??ables/&gt;&lt;w:snapToGridInCell/&gt;&lt;w:wrapTextWithPunct/&gt;&lt;well/&gt;&lt;&gt;nC???€???xtWithPunct/&gt;&lt;w:urapTextWithPunct/&gt;&lt;w:u??€€??????€€???????€?€?€?????????€??€?&lt;w:u???Punct/&gt;&lt;w:u??€?€??????€?€?€????€?€?€????/&gt;Punc??€??ables/&gt;&lt;w:snapToGridInCell/&gt;&lt;w:wrapTextWithPunct/&gt;&lt;w:u?????????€€????€?dInCell/&gt;&lt;w:wrapTextWithPunct/&gt;&lt;well/&gt;&lt;&gt;nC???€???xtWithPunct/&gt;&lt;w:u???€€??ables/&gt;&lt;w:s???€?€?€?pText€?xtWithPunct/&gt;&lt;w?oGridInCell/&gt;&lt;w:wrapTextWithPunct/&gt;&lt;w:unapToGridInCell/&gt;&lt;w:wrapTextWithPunct/&gt;&lt;w:u??€????€????€????€????€??ables/&gt;&lt;w:snapToGridInCell/&gt;&lt;w:wrapTextWithPunct/&gt;&lt;w:u€?€??????&lt;well/&gt;&lt;&gt;nC???€???xtWithPunct/&gt;&lt;w:u??€?€?€?€?????????????????/&gt;Punc??€??ables/&gt;&lt;w:snapToGridInCell/&gt;&lt;w:wrapTexhPunct/&gt;&lt;w?oGridInCell/&gt;&lt;w:wrapTextWithPunct/&gt;&lt;w:utWithPunct/&gt;&lt;w:u??????????????????????????????€?€?€??€?????€?€?€?€?TextWithPunct/&gt;&lt;w:u€?€??????&lt;well/&gt;&lt;&gt;nC???€???xtWithPunct/&gt;&lt;w:u?+????€?&lt;w:u????????????€????€????€??ables/&gt;&lt;w:snapToGridInCell/&gt;&lt;w:wrapTextWithPunct/&gt;&lt;w:u??????€?€?€??????€:snapToGridInCell/&gt;&lt;w:wrapTexhPunct/&gt;&lt;w?oGridInCell/&gt;&lt;w:wrapTextWithPunct/&gt;&lt;w:u?€?€??????€?€???t/&gt;&lt;w:u€?€??????&lt;well/&gt;&lt;&gt;nC???€???xtWithPunct/&gt;&lt;w:u??????????????/&gt;Punc??€??ables/&gt;&lt;w:snapToGridInCell/&gt;&lt;w:wrapTextWithPunct/&gt;&lt;w:u???€?€?€?€???????€?€?€?€????€?€?€????€?€????€?€????€??????€€????€????€????€?????€:snapToGridInCell/&gt;&lt;w:/&gt;&lt;w:u?€?€??????€?€???t/&gt;&lt;w:u€?€??????&lt;well/&gt;&lt;&gt;nC???€???xtWithPunct/&gt;&lt;w:uwrapTexhPunct/&gt;&lt;w?oGridInCell/&gt;&lt;w:wrapTextWithPunct/&gt;&lt;w:u?€????€??ables/&gt;&lt;w:snapToGridInCell/&gt;&lt;w:wrapTextWithPunct/&gt;&lt;w:u????&lt;w:u????????????€????€????€€?????????????????/&gt;Punc??€??ables/&gt;&lt;w:snapToGridInCell/&lt;w:u€?€??????&lt;well/&gt;&lt;&gt;nC???€???xtWithPunct/&gt;&lt;w:u&gt;&lt;w:wrapTextWithPunct/&gt;&lt;w:u??ables/&gt;&lt;w:snapToGridInCell/Punct/&gt;&lt;w?oGridInCell/&gt;&lt;w:wrapTextWithPunct/&gt;&lt;w:u&gt;&lt;w:wrapTextWithPunct/&gt;&lt;w:u€?€?€?????????€?€?€????????€?€?€?????€?€?€?€??????€?€?€??????€?€?€?€???ell/&lt;w:u€?€??????&lt;well/&gt;&lt;&gt;nC???€???xtWithPunct/&gt;&lt;w:u???????????????????????????????????????€????€€?????????:wrapTextWithPunct/&gt;&lt;w:u??ables/&gt;&lt;w:snapToGridInCell/Punct/&gt;&lt;w?oGridInCell/&gt;&lt;w:wrapTextWithPunct/&gt;&lt;w:u????????/&gt;Punc??€??ables/&gt;&lt;w:snapToG€?€?€?€???ell/&lt;w:u€?€??????&lt;well/&gt;&lt;&gt;nC???€???xtWithPunct/&gt;&lt;w:uridInCell/&gt;&lt;w:wrapTextWithPunct/&gt;&lt;w:u????????????·???3????????????ll/&gt;&lt;w:wrapTextWithPunct/&gt;&lt;w:u????&lt;w:u????????????€????€????€??ables/&gt;&lt;w:snapToGridInCell/pToGridInCell/Punct/&gt;&lt;w?oGridInCell/&gt;&lt;w:wrapTexell/&lt;w:u€?€??????&lt;well/&gt;&lt;&gt;nC???€???xtWithPunct/&gt;&lt;w:uuutWithPunct/&gt;&lt;w:u&gt;&lt;w:wrapTextWithPunct/&gt;&lt;w:u?€?€?€????€?€????€?€????€??????€€???????????/&gt;Punc??€??ables/&gt;&lt;w:snapToGridInCell/&gt;&lt;w:wrapTextWithPunct/&gt;&lt;w:u??€????€????€????€????€??ables/&gt;&lt;w:snapToGridInCellell/&lt;w:u€?€??????&lt;well/&gt;&lt;&gt;nC???€???xtWithPunct/&gt;&lt;w:u/&gt;&lt;w:wrapTextWitll/Punct/&gt;&lt;w?oGridInCell/&gt;&lt;w:wrapTextWithPunct/&gt;&lt;w:uhPunct/&gt;&lt;w:u???????????€???€?????€???€????€???€???€?3????????3????????&lt;w:u????????????€????€????€??ab??€??????€les/&gt;&lt;w:snapToGridInCellell/&lt;w:u€?€??????&lt;well/&gt;&lt;&gt;nC???€???xtWithPunct/&gt;&lt;w:u€???????????/&gt;Punc??€??ables/&gt;&lt;w:snapToGridInCell/&gt;&lt;w:w/&gt;&lt;w:snapToGridInCell/&gt;&lt;w:wrapTextWitll/Punct/&gt;&lt;w?oGridInCell/&gt;&lt;w:wrapTextWithPunct/&gt;&lt;w:urapTextWithPunct/&gt;&lt;w:ules/&gt;&lt;w:snapToGridInCell/&gt;&lt;w:wrapTextWithPunct/&gt;&lt;w:u????????????C???€???xtWithPunct/&gt;&lt;w:u?????????????????????????????????????????????????????3?????????????????????€?€?€????:snapToGridInCell/&gt;&lt;w:wrapTextWitll/Punct/&gt;&lt;w?oGridInCell/&gt;&lt;w:wrapTextWithPunct/&gt;&lt;w:u€?€????€?ToGridInCell/&gt;&lt;w:wrapTextWithPunct/&gt;&lt;w:u????????????C???€???xtWithPunct/&gt;&lt;w:u€€?????€??ab??€??????€€???????????/&gt;Punc??€??ables/&gt;&lt;w:snapToGridInCell/&gt;&lt;w:wrapTextWithPunct/&gt;&lt;w:u€€??????€€????€????€????€?????€????€???€???€?3????????3????????&lt;w:u?ToGridInCell/GridInCell/&gt;&lt;w:wrapTextWithPunct/&gt;&lt;w:u????????????C???€???xtWithPunct/&gt;&lt;w:u&gt;&lt;w:wrapTextWitll/Punct/&gt;&lt;w?oGridInCell/&gt;&lt;w:wrapTextWithPunct/&gt;&lt;w:u???????????€????€????€??ables/&gt;&lt;w:snapToGridInCell/&gt;&lt;w:wrapTextWithPunct/&gt;&lt;w:u€????€??ables/&gt;&lt;w:snapToGridInCell/?????????/&gt;Punc??€??ables/&gt;&lt;w:snapToGri???????????C???€???xtWithPunct/&gt;&lt;w:udInCell/&gt;&lt;w:wrapTextWithPunct/&gt;&lt;w:u&gt;&lt;w:wrapTextWithPunct/&gt;&lt;w:u???GridInCell/&gt;&lt;w:wrapTextWithPunct/&gt;&lt;w:u???????????????????????????????????????????????????????????????????????????l/?????????/&gt;Punc??€??ables/&gt;&lt;w:snapToGri???????????C???€???xtWithPunct/&gt;&lt;w:u????????????????????????????????&lt;w:u????u€????€??ables/&gt;&lt;w:snapToGr:snapToGridInCell/&gt;&lt;w:wrapTextWithPunct/&gt;&lt;w:u&gt;&lt;w:wrapTextWithPunct/&gt;&lt;w:u???GridInCell/&gt;&lt;w:wrapTextWithPunct/&gt;&lt;w:uidInCell/?????????/&gt;Punc??&gt;&lt;w:snapToGri???????????C???€???xtWithPunct/&gt;&lt;w:u€??ables/&gt;&lt;w:snapToGridInCell/&gt;&lt;w:wrapTextWithPunct/&gt;&lt;w:u????????€€????€????€??ables/&gt;&lt;w:snapToGridInCell/&gt;&lt;w:wrapTextWithPunct/&gt;&lt;w:u???????????????????????????????????pTextWithPunct/&gt;&lt;w:u???GridInCell/nc??&gt;&lt;w:snapToGri???????????C???€???xtWithPunct/&gt;&lt;w:u&gt;&lt;w:wrapTextWithPunct/&gt;&lt;w:u?????????????€?€?€????€?€????€?€????€??????€€????€????napToGridInCell/?????????/&gt;Punc??€??ables/&gt;&lt;w:snapToGridInCell/&gt;&lt;w:wrapTextWithPunct/&gt;&lt;w:u€€????€????€????€??abridInCell/nc??&gt;&lt;w:snapToGri???????????C???€???xtWithPunct/&gt;&lt;w:ules/&gt;&lt;w:snapToGridInCell/&gt;???pTextWithPunct/&gt;&lt;w:u???GridInCell/&gt;&lt;w:wrapTextWithPunct/&gt;&lt;w:u&lt;w:wrapTextWithPunct/&gt;&lt;w:u???????????&lt;w:u????????????€????€????€??ables/&gt;&lt;w:snapToGridInCell/&gt;&lt;w:wrapTextWithPunct/&gt;&lt;w:u???????ri???????????C???€???xtWithPunct/&gt;&lt;w:u?????????????????&gt;Punc??€??ables/&gt;&lt;w:snapToGridInCell/&gt;&lt;w:wrapTextWithPuncthPunct/&gt;&lt;w:u???GridInCell/&gt;&lt;w:wrapTextWithPunct/&gt;&lt;w:ut/&gt;&lt;w:u??????????????&quot;/&gt;&lt;/w:docVars&gt;&lt;wsp:rsids&gt;&lt;wsp:rsidRoot wsp:val=&quot;00111184&quot;/&gt;&lt;wsp:rsid wsp:???????C???€???xtWithPunct/&gt;&lt;w:uval=&quot;0000373C&quot;/&gt;&lt;wsp:rsid wsp:val=&quot;00014D4C&quot;/&gt;&lt;wsp:rsid wsp:val=&quot;00014E03&quot;/&gt;&lt;wsp:rsid wsp:val=&quot;00apToGridInCeInCell/&gt;&lt;w:wrapTextWithPunct/&gt;&lt;w:ull/&gt;&lt;wPunct/&gt;&lt;w:u:wrapTePunct/&gt;&lt;w:uxtWithPunct/&gt;&lt;w:u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669D&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43669D&quot;&gt;&lt;m:oMathPara&gt;&lt;m:oMath&gt;&lt;m:sSubSup&gt;&lt;m:sSubSupPr&gt;&lt;m:ctrlPr&gt;&lt;w:rPr&gt;&lt;w:rFonts w:ascii=&quot;Cambria Math&quot; w:fareast=&quot;???&gt;&lt;? w:p:rh-ansi=&quot;Cal=&quot;mbria Math&quot;/&gt;&lt;wx:fonp:rt wx:val=&quot;Cambria Math&quot;/&gt;&lt;w:i/&gt;&lt;w:kern w:val=&quot;0&quot;/&gt; w&lt;w:sz w:val=&quot;22&quot;/&gt;&lt;w:sz-cs w:val=&quot;22&quot;/&gt;&lt;w:lang w:val=&quot;EN-GB&quot; w:fareast=&quot;EN-US&quot;/&gt;&lt;/w:rPr&gt;&lt;/m:ctrlPr&gt;&lt;/m:sSubSupPr&gt;&lt;m:e&gt;&lt;m:r&gt;&lt;w:rPr&gt;&lt;w:rFonts w:ascii=&quot;Cambria Math&lt;&quot; w:fareast=&quot;???&quot; l=&quot;w:h-ansi=&quot;Cambria Math&quot;p:r/&gt;&lt;wx:font wx:val=&quot;Cambria Math&quot;/&gt;&lt;w:i/&gt;&lt;w:&gt; wkern w:val=&quot;0&quot;/&gt;&lt;w:sz w:val=&quot;22&quot;/&gt;&lt;w:sz-cs w:val=&quot;22&quot;/&gt;&lt;w:lang w:val=&quot;EN-GB&quot; w:fareast=&quot;EN-US&quot;/&gt;&lt;/w:rPr&gt;&lt;m:t&gt;C&lt;/m:t&gt;&lt;/m:r&gt;&lt;/m:e&gt;&lt;m:sub&gt;&lt;m:r&gt;&lt;w:rPr&gt;&lt;w:rFonts w:ascth&lt;ii=&quot;Cambria Maastth&quot; w:fareast=&quot;???&quot; w:h-ansi=&quot;Camp:rbria Math&quot;/&gt;&lt;wx:font wx:val=&quot;Cambr&gt; wia Math&quot;/&gt;&lt;w:i/&gt;&lt;w:kern w:val=&quot;0&quot;/&gt;&lt;w:sz w:val=&quot;22&quot;/&gt;&lt;w:sz-cs w:val=&quot;22&quot;/&gt;&lt;w:lang w:val=&quot;EN-GB&quot; w:fareast=&quot;EN-US&quot;/&gt;&lt;/w:rPr&gt;&lt;m:t&gt;12&lt;/m:t&gt;&lt;/m:r&gt;&lt;/m:sub&gt;&lt;m:sup&gt;&lt;m:r&gt;&lt;w:th&lt;rPr&gt;&lt;w:rFonts w:aastsciiw:f=&quot;Cambria Math&quot; w:fareast=&quot;???&quot; p:rw:h-ansi=&quot;Cambria Math&gt; w&quot;/&gt;&lt;wx:font wx:val=&quot;Cambria Math&quot;/&gt;&lt;w:i/&gt;&lt;w:kern w:val=&quot;0&quot;/&gt;&lt;w:sz w:val=&quot;22&quot;/&gt;&lt;w:sz-cs w:val=&quot;22&quot;/&gt;&lt;w:lang w:val=&quot;EN-GB&quot; w:fareast=&quot;EN-US&quot;/&gt;&lt;/w:rPr&gt;&lt;m:t&gt;E&lt;/m:t&gt;&lt;/m:r&gt;&lt;/th&lt;m:sup&gt;&lt;/m:sSubSup&gt;&lt;/m:oastMw:f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0"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2.50</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21</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63.9</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41"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ble€€????€????€????€????€????€????€????€????€???€?€??€ToGridInCell/&gt;&lt;w:wrapTextWithPunct/&gt;&lt;w:us/&gt;&lt;w:snapToGridInCell/&gt;&lt;w:wrapT????dInCell/&gt;&lt;w:wrapTextWithPunct/&gt;&lt;w:u??€€????€????€????€???xtWithPunct/&gt;&lt;w:uextWithPunct/&gt;&lt;w:u????????????????????€???€??????€??€€???&amp;#xA;?????????????????????????????€????€??ables/&gt;&lt;w:snapToGridInCell/&gt;&lt;w:wrapTextWithPunct/&gt;&lt;w:u?€???€????€????€????rapT????dInCell/&gt;&lt;w:wrapTextWithPunct/&gt;&lt;w:u??€€????€????€????€???xtWithPunct/&gt;&lt;w:u????€?€??€ToGridInCell/&gt;&lt;w:wrapTextWithPunct/&gt;&lt;w:u????€?€????€??????€€????€????€????€????€????€??ables/&gt;&lt;w:snapToGridInCell/&gt;&lt;w:wrapTextWithPunct/&gt;&lt;w:u???€????€?€&quot;/&gt;&lt;w:docVar w:nam??€????€????€?rapTextWithPunct/&gt;&lt;w:u??€€????€????€????€???xtWithPunct/&gt;&lt;w:u???€€????€??ables/&gt;&lt;w:snapToGridInCell/&gt;&lt;w:wra??????€????€????€???€?€??€ToGridInCell/&gt;&lt;w:wrapTextWithPunct/&gt;&lt;w:u€€????€??ables/&gt;&lt;w:snapToGridInCell/&gt;&lt;w:wrapTextWithPunct/&gt;&lt;w:upTextWithPunct/&gt;&lt;w:ue=&quot;EN.Layout&quot; w:val=&quot;????????€????€????€???xtWithPunct/&gt;&lt;w:u???????????€???????????????€??????s??????????????????????????????????????/&gt;&lt;w:wra??????€????€????€???€?€??€ToGridInCell/&gt;&lt;w:wrapTextWithPunct/&gt;&lt;w:u????????????tWithPunct/&gt;&lt;w:upTextWithPunct/&gt;&lt;w:ue=&quot;EN.Layout&quot; w:val=&quot;????????€????€????€???xtWithPunct/&gt;&lt;w:u????????????;?€????€?€??€??ables/&gt;&lt;w:snapToGridInCell/&gt;&lt;w:wra??€????€??ables/&gt;&lt;w:snapToGridInCell/&gt;&lt;w:wrapTextWithPunct/&gt;&lt;w:u??€??????€€?u???€????€?€&quot;/&gt;&lt;w:docVar w:nam??€????€????????€????€???w:ue=&quot;EN.Layout&quot; w:val=&quot;????????€????€????€???xtWithPunct/&gt;&lt;w:u?????€?€??€ToGridInCell/&gt;&lt;w:wrapTextWithPunct/&gt;&lt;w:u?€????€????€??ables/&gt;&lt;w:snapToGridInCell/&gt;&lt;w:wrapTextWithPunct/&gt;&lt;w:u???€€????€????€????€????€??ables/&gt;&lt;w:snapToGridInCell/&gt;&lt;w:wrapTextWithPunct/&gt;&lt;w?ables/&gt;&lt;w:snapToGr???????€????€????€???xtWithPunct/&gt;&lt;w:uidInCell/&gt;&lt;w:wrapTextWithPunct/&gt;&lt;w:u:u???????€???ToGridInCell/&gt;&lt;w:wrapTextWithPunct/&gt;&lt;w:u???????+???????????€??????????+???????????€??????????+???????????€??&gt;&lt;w:docVar w:nam??€?wrapTextWithPunct/&gt;&lt;w?ables/&gt;&lt;w:snapToGr???????€????€????€???xtWithPunct/&gt;&lt;w:u???€????€????€????€??ables/&gt;&lt;w:snapToGridInCell/&gt;&lt;w:wrapTextpToGridInCell/&gt;&lt;w:wrapTell/&gt;&lt;w:wrapTextWithPunct/&gt;&lt;w:u:u???????€???ToGridInCell/&gt;&lt;w:wrapTextWithPunct/&gt;&lt;w:uextWithPunct/&gt;&lt;w?ables/&gt;&lt;w:snapToGridInCell/&gt;&lt;w:wrapTextWithPu€????€???xtWithPunct/&gt;&lt;w:unct/&gt;&lt;w:uWithPunct/&gt;&lt;w:u????????+???????????€??????????+???????????€????????????????????????????;?€????€?€????€??&gt;&lt;w:wrapTextWithPunct/&gt;&lt;w:u:u???????€???ToGridInCell:uextWithPunct/&gt;&lt;w?ables/&gt;&lt;w:snapToGridInCell/&gt;&lt;w:wrapTextWithPu€????€???xtWithPunct/&gt;&lt;w:u/&gt;&lt;w:wrapTextWithPunct/&gt;&lt;w:u????€€????€????€????€????€????€??ables/&gt;&lt;w:sna&lt;w:wrapTextpToGridInCell/&gt;&lt;w:wrapTextWithPunct/&gt;&lt;w?ables/&gt;&lt;w:snapToGridInCell/&gt;&lt;w:wrapTextWithPunct/&gt;&lt;w:upToGridInCell/&gt;???????€??&gt;&lt;w:docVar w:nam?xtWithPu€????€???xtWithPunct/&gt;&lt;w:u?€€????€????€??????€???ToGridInCell/&gt;&lt;w:wrapTextWithPunct/&gt;&lt;w:u?€????€??ables/&gt;&lt;w:snapToGridInCell/&gt;&lt;w:wrapTextWithPunct/&gt;&lt;w:u&lt;w:wrapTextWithPunct/&gt;&lt;w:u?????????????????????????+??€€??€€?€?????€???????€??&gt;&lt;w:docVar w:nam?xtWithPu€????€???xtWithPunct/&gt;&lt;w:u?hPunct/&gt;&lt;w?ables/&gt;&lt;w:snapToGridInCell/&gt;&lt;w:wrapTextWithPunct/&gt;&lt;w:u?????????????€???ToGridInCell/&gt;&lt;w:wrapTextWithPunct/&gt;&lt;w:u????????????????????????+??????&quot;/&gt;&lt;w:docVar w:name=&quot;EN.Libraries&quot; w:val=&quot;23t3????&gt;&lt;w:docVar w:nam?xtWithPu€????€???xtWithPunct/&gt;&lt;w:u??????????ar w:nam??€????€????€????€????€??ables/&gt;&lt;w:snapToGridInCell/&gt;&lt;w:wrapTextWithPunct/&gt;&lt;w:u??€??hPunctnct/&gt;&lt;w:u?????????????€???ToGridInCell/&gt;&lt;w:wrapTextWithPunct/&gt;&lt;w:u/&gt;&lt;w?ables/&gt;&lt;w:snapToGridInCell/&gt;:docVar w:nam?xtWithPu€????€???xtWithPunct/&gt;&lt;w:u&lt;w:wrapTextWithPunct/&gt;&lt;w:u?????????????????€?€????€??????€€????€????€????€????€????€??ables/&gt;&lt;w:snapToGridInCell/&gt;&lt;w:wrapTextWithPunct/&gt;&lt;w:u?€???????????????ct/&gt;&lt;w:u??????????????ables/&gt;&lt;w:snapToGridInCell/&gt;:docVar w:nam?xtWithPu€????€???xtWithPunct/&gt;&lt;w:u????ToGridInCell/&gt;&lt;w:wrapTextWithPunct/&gt;&lt;w:u???€??????????????????????????:wrapTextWithPunct/&gt;&lt;w:u??€??hPunct/&gt;&lt;w?ables/&gt;&lt;w:snapToGridInCell/&gt;&lt;w:wrapTextWithPunct/&gt;&lt;w:u??????Var w:nam??€????€????€????nCell/&gt;:docVar w:nam?xtWithPu€????€???xtWithPunct/&gt;&lt;w:u€€????€??ables/&gt;&lt;w:snapToGridInCell/&gt;&lt;w:wra?????????????€???ToGridInCell/&gt;&lt;w:wrapTextWithPunct/&gt;&lt;w:upTextWithPunct/&gt;&lt;w:u???????????????????????????€??????????????????????????????w:nam??€????€????€????nCell/&gt;:docVar w:nam?xtWithPu€????€???xtWithPunct/&gt;&lt;w:u???????????rapTextWithPunct/&gt;&lt;w:u??€??hPunct/&gt;&lt;w?ables/&gt;&lt;w:snapToGridInCell/&gt;&lt;w:wrapTextWithPunct/&gt;&lt;w:u??dInCell/&gt;&lt;w:wra?????????????€???ToGridInCell/&gt;&lt;w:wrapTextWithPunct/&gt;&lt;w:u??????????€?????????????Cell/&gt;:docVar w:nam?xtWithPu€????€???xtWithPunct/&gt;&lt;w:u???n??????????????€????€??????€€????€??€????????????????????????????????Var w:nam??€????€????€????€????€??ables/&gt;&lt;w:snap??dInCell/&gt;&lt;w:wrapTextWithPunct/&gt;&lt;w:u??dInCellPunct/&gt;&lt;w:u??????????€?????????????Cell/&gt;:docVar w:nam?xtWithPu€????€???xtWithPunct/&gt;&lt;w:u/&gt;&lt;w:wra?????????????€???ToGridInCell/&gt;&lt;w:wrapTextWithPunct/&gt;&lt;w:u???????????????rapTextWithPunct/&gt;&lt;w:u??€??hPunct/&gt;&lt;w?ables/&gt;&lt;w:snapToGridInCell/&gt;&lt;w:wrapTextWithPunct/&gt;&lt;w:uToGridInCell/&gt;&lt;w:wrapTextWithPunct/&gt;&lt;w:u????€?am?xtWithPu€????€???xtWithPunct/&gt;&lt;w:u???€€????€????€??ables/&gt;&lt;w:snapToGridInCell/&gt;&lt;w:wrapTextWithPunct/&gt;&lt;wInCell/&gt;&lt;w:wrapTextWithPunct/&gt;&lt;w:u:u€?€???????€?€?€?€?????€?€?€?€?????????€?€?€???????€?€?€?€?????€?€?€?€??€??hPunct/&gt;&lt;w?abpTextWithPunct/&gt;&lt;w:u????€?am?xtWithPu€????€???xtWithPunct/&gt;&lt;w:ules/&gt;&lt;w:snapToGridInCell/&gt;&lt;w:wrapTextWithPunct/&gt;&lt;w:u?????€?€?€?€?????????€?w:nam??€????€??snapToGridInCell/&gt;&lt;w:wrapTextWithPunct/&gt;&lt;wInCell/&gt;&lt;w:wrapTextWithPunct/&gt;&lt;w:u??€????€????€??ables/&gt;&lt;w:snapToGridInCell/&gt;&lt;w:wrapTexm?xtWithPu€????€???xtWithPunct/&gt;&lt;w:utWithPunct/&gt;&lt;w:u??€?????????€?€?€??????€?€?€????????€?€?€?€??????€?€???????????€?€?????€?€?€?€??€??hPunct/&gt;&lt;w?ables/&gt;&lt;w:snapToGridToGridInCell/&gt;&lt;w:wrapTextWithPunct/&gt;&lt;wInCell/&gt;&lt;w:wrapTextWithPunpToGridInCell/&gt;&lt;w:wrapTexm?xtWithPu€????€???xtWithPunct/&gt;&lt;w:uct/&gt;&lt;w:uInCell/&gt;&lt;w:wrapTextWithPunct/&gt;&lt;w:u??€????€??????€€????€????€????€????€????€??ables/&gt;&lt;w:snapToGridInCell/&gt;&lt;w:wrapTextWithPunct/&gt;&lt;w:u€?????€??€?w:nam??€????€????€????€????€??ables/&gt;&lt;w:snapToGGridInCell/&gt;&lt;w:wrapTexm?xtWithPu€????€???xtWithPunct/&gt;&lt;w:uridInCel&lt;w:wrapTextWithPunct/&gt;&lt;wInCell/&gt;&lt;w:wrapTextWithPunct/&gt;&lt;w:ul/&gt;&lt;w:wrapTextWithPunct/&gt;&lt;w:u??€t/&gt;&lt;w?ables/&gt;&lt;w:snapToGridInCell/&gt;&lt;w:wrapTextWithPunct/&gt;&lt;w:u?€?????????€?€?€??????€?€?€?????€?€?€?€???????€?€?€????rapTexm?xtWithPu€????€???xtWithPunct/&gt;&lt;w:u?????€?€?€?????????€?€?€??€?????€?€?€?pToGridInCel&lt;w:wrapTextWithPunct/&gt;&lt;wInCell/&gt;&lt;w:wrapTextWithPunct/&gt;&lt;w:u€??????€?€?€????????€?€?€?€??????€?€?€?????€???????thPunnapToGridInCell/&gt;&lt;w:wrapT?€?€?€?€???????€?€?€????rapTexm?xtWithPu€????€???xtWithPunct/&gt;&lt;w:uextWithPunct/&gt;&lt;w:u??€t/&gt;&lt;w?ables/&gt;&lt;w:snapToGridInCell/&gt;&lt;w:wrapTextWithPunct/&gt;&lt;w:uct/&gt;&lt;w:u€?????€??€?w:nam??€????€????€:wrapTextWithPunct/&gt;&lt;wInCell/&gt;&lt;w:wrapTextWithPunct/&gt;&lt;w:u????€????€??ables/&gt;&lt;w:snapToGridInCell/&gt;&lt;w:wrapTextWitu€????€???xtWithPunct/&gt;&lt;w:uhPunct/&gt;&lt;w:u?????€????€??????€€????€????€????€????€????€??ables/&gt;&lt;w:snapToGridInCell/&gt;&lt;w:wrapTextWithPu€t/&gt;&lt;w?ables/&gt;&lt;w:snapToGridInCell/&gt;&lt;w:wrapTextWithPunthPunct/&gt;&lt;wInCell/&gt;&lt;w:wrapTextWithPunct/&gt;&lt;w:uct/&gt;&lt;w:unct/&gt;&lt;w:u?apTextWitu€????€???xtWithPunct/&gt;&lt;w:u??€?€?????????€?€?€?????????€?€?€?€??????€?€?€????€?€?€????????€?€?€€?w:nam??€????€????€????€????€??ables/&gt;&lt;w:snapToGridInCell/&gt;&lt;w:wrapTextWithPunct/&gt;&lt;w:u?€?????€GridInCell/&gt;&lt;w:wraapTextWithPunct/&gt;&lt;w:uct/&gt;&lt;w:unct/&gt;&lt;w:u?apTextWitu€????€???xtWithPunct/&gt;&lt;w:upTextWithPunthPunct/&gt;&lt;wInCell/&gt;&lt;w:wrapTextWithPunct/&gt;&lt;w:u?€?€?&lt;w:wrapTextWithPu€t/&gt;&lt;w?ables/&gt;&lt;w:snapToGridInCell/&gt;&lt;w:wrapTextWithPunct/&gt;&lt;w:u€?????????€?€?€?????????€?€?€?????€?€?€?€?????????€?€?€????????/&gt;&lt;w:unct/&gt;&lt;w:u?apTextWitu€????€???xtWithPunct/&gt;&lt;w:u€?€??????????€?€????€??????€€????€GridInCell/&gt;&lt;w:wrapTextWithPunthPunct/&gt;&lt;wInCell/&gt;&lt;w:wrapTextWithPunct/&gt;&lt;w:u€€????€????€????€????€??ables/&gt;&lt;w:snapToGridInC€????????€?€?nct/&gt;&lt;w:u?€?????€?€?€?&lt;w:wr???????/&gt;&lt;w:unct/&gt;&lt;w:u?apTextWitu€????€???xtWithPunct/&gt;&lt;w:uapTextWithPu€t/&gt;&lt;w?ables/&gt;&lt;w:snapToGridInCell/&gt;&lt;w:wrapTextWithPunct/&gt;&lt;w:u?€?w:nam??€????€????€????€????€??ables/&gt;extWithPunthPunct/&gt;&lt;wInCell/&gt;&lt;w:wrapTextWithPunct/&gt;&lt;w:u&lt;w:snapToGridInCell/&gt;&lt;w:wrapTextWithPunct/&gt;&lt;w:uell/&gt;&lt;w:wrapTextWith???xtWithPunct/&gt;&lt;w:uPunct/&gt;&lt;w:u??€?€?????????€?€?€????????????????????????????€???????????????rapTextWithPu€t/&gt;&lt;w?ables/&gt;&lt;w:snapToGridInCell/&gt;&lt;w:wrapTextWxtWithPunthPunct/&gt;&lt;wInCell/&gt;&lt;w:wrapTextWithPunct/&gt;&lt;w:uithPunct/&gt;&lt;w:ithPunct/&gt;&lt;w:uell/&gt;&lt;w:wrapTextWith???xtWithPunct/&gt;&lt;w:uu???€?€?€?????????€?€?€?????????€?€?€??????€?€?€????????€?€?€?€????????€?€?€€?w:nam??€????€????€????€????€??ables/&gt;&lt;w:snapToGridInCell/&gt;&lt;w:wrapTextWithPunct/&gt;&lt;w:u€??ridInCell/&gt;&lt;wunct/&gt;&lt;w:uithPunct/&gt;&lt;w:ithPunct/&gt;&lt;w:uell/&gt;&lt;w:wrapTextWith???xtWithPunct/&gt;&lt;w:u:wrapTextWxtWithPunthPunct/&gt;&lt;wInCell/&gt;&lt;w:wrapTextWithPunct/&gt;&lt;w:u?????€?€?????????rapTextWithPu€t/&gt;&lt;w?ables/&gt;&lt;w:snapToGridInCell/&gt;&lt;w:wrapTextWithPunct/&gt;&lt;w:u?€?€??????€?€??????????€?€????€??????€€????€????€?unct/&gt;&lt;w:uell/&gt;&lt;w:wrapTextWith???xtWithPunct/&gt;&lt;w:u???€€????€????€??ables/&gt;&lt;w:snapToGridInCell/&gt;&lt;w:wrapwrapTextWxtWithPunthPunct/&gt;&lt;wInCell/&gt;&lt;w:wrapTextWithPunct/&gt;&lt;w:uTextWithPunct/&gt;&lt;w:u?????€?€?€??€?????€?€?€?€????????€?€?€??w:nam??€?????????????rapTex??€?unct/&gt;&lt;w:uell/&gt;&lt;w:wrapTextWith???xtWithPunct/&gt;&lt;w:utWithPu€t/&gt;&lt;w?ables/&gt;&lt;w:snapToGridInCell/&gt;&lt;w:wrapTextWithPunct/&gt;&lt;w:u€????€????€????€??ables/&gt;&lt;w:snapToGridInCell/&gt;WxtWithPunthPunct/&gt;&lt;wInCell/&gt;&lt;w:wrapTextWithPunct/&gt;&lt;w:u&lt;w:wrapTextWithPunct/&gt;&lt;w:u????€?€?€?€??????€?€?€?????:wrapTextWith???xtWithPunct/&gt;&lt;w:u?€?€?€?€?????????????????????????????????????????????????????€??am??€?????????????rapTextWithPu€t/&gt;&lt;w?ables/&gt;??€????€??ables/&gt;&lt;w:snapToGridInCell/&gt;WxtWithPunthPunct/&gt;&lt;wInCell/pTextWithPunct/&gt;&lt;w:u????€?€?€?€??????€?€?€?????:wrapTextWith???xtWithPunct/&gt;&lt;w:u&gt;&lt;w:wrapTextWithPunct/&gt;&lt;w:u&lt;w:snapToGridInCell/&gt;&lt;w:wrapTextWithPunct/&gt;&lt;w:u???????????????€?€??????????€?€????€??????€€???€?€??€?????€?€?€?€????????€?€?€??w:nam??€????€????€????€??tWithPunct/&gt;&lt;w:u????€?€?€?€??????€?€?€?????:wrapTextWith???xtWithPunct/&gt;&lt;w:u??€??ables/&gt;&lt;w:snapToGris/&gt;&lt;w:snapToGridInCell/&gt;WxtWithPunthPunct/&gt;&lt;wInCell/&gt;&lt;w:wrapTextWithPunct/&gt;&lt;w:udInCell/&gt;&lt;w:wrapTextWithPunct/&gt;&lt;w:u?€????€??????????rapTextWithPu€t/&gt;&lt;w?ables/&gt;&lt;w:snapToGridInCell/&gt;&lt;w:wrapTextWithPunct/&gt;&lt;w:u????€h???xtWithPunct/&gt;&lt;w:u????€????€??ables/&gt;&lt;w:snapToGridInCell/&gt;&lt;w:wrapTextWithPunct/&gt;&lt;w:u?€??????????????unct/&gt;&lt;wInCell/&gt;&lt;w:wrapTextWithPunct/&gt;&lt;w:u??????????????.???????????????????????????.?:???????????/&gt;&lt;w:snapToGridInCell/&gt;&lt;w:wrapTextWithPunct/&gt;&lt;w:u????€h???xtWithPunct/&gt;&lt;w:u??????????????€?€?w:u?€????€??????????rapTextWithPu€t/&gt;&lt;w?ables/&gt;&lt;w:snapToGridInCell/&gt;&lt;w:wrapTextWithPunct/&gt;&lt;w:u€??w:nwrapTextWithPunct/&gt;&lt;w:u?€??????????????unct/&gt;&lt;wInCell/&gt;&lt;w:wrapTextWithPunct/&gt;&lt;w:uam??€??wrapTextWithPunct/&gt;&lt;w:u????€h???xtWithPunct/&gt;&lt;w:u??€????€????€????€??ables/&gt;&lt;w:snapToGridInCell/&gt;&lt;w:wrapTextWithPunct/&gt;&lt;w:u??????????????????????????????????????????????????????????????€?€??????????€??€??/&gt;&lt;w:u€??wInCell/&gt;&lt;w:wrapTextWithPunct/&gt;&lt;w:uam??€??wrapTextWithPunct/&gt;&lt;w:u????€h???xtWithPunct/&gt;&lt;w:u:nwrapTextWithPunct/&gt;&lt;w:u?€??????????????unct/&gt;&lt;wInCell/&gt;&lt;w:wrapTextWithPunct/&gt;&lt;w:u??€??????????rapTextWithPu€t/&gt;&lt;w?ables/&gt;&lt;w:snapToGridInCell/&gt;&lt;w:wrapTextWithPunct/&gt;&lt;w:u€????€??????€€????€????€????€????€??wrapTextWithPunct/&gt;&lt;w:u????€h???xtWithPunct/&gt;&lt;w:u€????€??ables/&gt;&lt;w:snapToGridInCell/&gt;&lt;w:wra????????????€?€?€??w:nam??€????&lt;w:u?€??????????????unct/&gt;&lt;wInCell/&gt;&lt;w:wrapTextWithPunct/&gt;&lt;w:u€????€????€????€??ables/&gt;&lt;w:snapToGridInCell/&gt;&lt;w:wrapTextWithPunct/?€??wrapTextWithPunct/&gt;&lt;w:u????€h???xtWithPunct/&gt;&lt;w:u&gt;&lt;w:upTextWithPunchPu€t/&gt;&lt;w?ables/&gt;&lt;w:snapToGridInCell/&gt;&lt;w:wrapTextWithPunct/&gt;&lt;w:ut/&gt;&lt;w:u???????????????????????????????,?.???,?.?:???????????????unct/&gt;&lt;wInCell/&gt;&lt;w:wrapTextWithPunct/&gt;&lt;w:u?/&gt;&lt;/w:docVars&gt;&lt;??wrapTextWithPunct/&gt;&lt;w:u????€h???xtWithPunct/&gt;&lt;w:uwsp:rsids&gt;&lt;wsp:rsidRoot wsp:val=&quot;00111184&quot;/&gt;&lt;wsp:rsid wsp:val=&quot;0000373C&quot;/&gt;&lt;wsp:rsid wsp:val=&quot;00014D4C&quot;/&gt;&lt;wsp:rsid wsp:val=&quot;00014E03&quot;pToGridInCellpToGridInCell/&gt;&lt;w:wrapTextWithPunct/&gt;&lt;w:u/&gt;&lt;w:wrapTextWithPunct/&gt;&lt;w:u/&gt;&lt;wsp:rsid wsp:val=pToGuridInCell/&gt;&lt;w:wrapTextWithPunct/&gt;&lt;w:u&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5769B&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C5769B&quot;&gt;&lt;m:oMathPara&gt;&lt;m:oMath&gt;&lt;m:sSubSup&gt;&lt;m:sSubSupPr&gt;&lt;m:ctrlPr&gt;&lt;w:rPr&gt;&lt;w:rFonts w:ascii=&quot;Cambria Math&quot; w:fareast=&quot;???&quot; w:h-ansi ws=&quot;Cambria Math&quot;/&gt;&lt;wx:&lt;wsfont wx:val=&quot;Cambria Math&quot;/&gt;&lt;w:i/&gt;&lt;w:kern w:val=&quot;0&quot;/&gt;&lt;w:sz w:val=&quot;22&quot;/&gt;&lt;w:sz-cs w:val=&quot;22&quot;/&gt;&lt;w:lang w:val=&quot;EN-GB&quot; w:fareast=&quot;EN-US&quot;/&gt;&lt;/w:rPr&gt;&lt;/m:ctrlPr&gt;&lt;/m:sSubSuplPrPr&gt;&lt;m:e&gt;&lt;m:r&gt;&lt;w:rPr&gt;&lt;w:rFont=&quot;Cs w:ascii=&quot;Cambriat=&quot; Math&quot; w:fareast=&quot;???&quot; w:h-ansi=&quot;Cambria Ma&lt;wsth&quot;/&gt;&lt;wx:font wx:val=&quot;Cambria Math&quot;/&gt;&lt;w:i/&gt;&lt;w:kern w:val=&quot;0&quot;/&gt;&lt;w:sz w:val=&quot;22&quot;/&gt;&lt;w:sz-cs w:val=&quot;22&quot;/&gt;&lt;w:lang w:val=&quot;EN-GB&quot; w:fareast=&quot;EN-US&quot;/&gt;&lt;/w:rPr&gt;&lt;m:t&gt;C&lt;lPr/m:t&gt;&lt;/m:r&gt;&lt;/m:e&gt;&lt;m:sub&gt;&lt;m:r&gt;&lt;w=&quot;C:rPr&gt;&lt;w:rFont=&quot;ts w:asciiare=&quot;Cambria Math&quot; w:fareast=&quot;???&quot; w:h-ansi=&quot;&lt;wsCambria Math&quot;/&gt;&lt;wx:font wx:val=&quot;Cambria Math&quot;/&gt;&lt;w:i/&gt;&lt;w:kern w:val=&quot;0&quot;/&gt;&lt;w:sz w:val=&quot;22&quot;/&gt;&lt;w:sz-cs w:val=&quot;22&quot;/&gt;&lt;w:lang w:val=&quot;EN-GB&quot; w:fareast=&quot;EN-US&quot;/lPr&gt;&lt;/w:rPr&gt;&lt;m:t&gt;13&lt;/m:t&gt;&lt;/m:r&gt;&lt;/m:su=&quot;Cb&gt;&lt;m:st=&quot;up&gt;&lt;m:rare&gt;&lt;w:rPr&gt;&lt;w:rFonts w:ascii=&quot;Cambria Math&quot; w:fareast=&quot;???ws? w:h-ansi=&quot;Cambria Math&quot;/&gt;&lt;wx:font wx:val=&quot;Cambria Math&quot;/&gt;&lt;w:i/&gt;&lt;w:kern w:val=&quot;0&quot;/&gt;&lt;w:sz w:val=&quot;22&quot;/&gt;&lt;w:sz-cs w:val=&quot;22&quot;/&gt;&lt;w:lang w:val=&quot;EN-GB&quot; wPr:fareast=&quot;EN-US&quot;/&gt;&lt;/w:rPr&gt;&lt;m:t&gt;E&lt;/m:t&quot;C&gt;&lt;=&quot;/m:r&gt;re&lt;/m:sup&gt;&lt;/m:sSubSup&gt;&lt;/m:oMath&gt;&lt;/m:oMathPara&gt;&lt;/w:p&gt;&lt;w:sectPr wsp:s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1"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2.50</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05</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63.9</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42"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ame?€???xtWithPunct/&gt;&lt;w:u??€€????€????€????€???xtWithPunct/&gt;&lt;w:u?€€????€????€????€??ables/&gt;&lt;w:snapToGridInCell/&gt;&lt;w:?€????€????€???€?€??€ToGridInCell/&gt;&lt;w:wrapTextWithPunct/&gt;&lt;w:uwra????€??ables/&gt;&lt;w:snapToGridInCell/&gt;&lt;w:wrapTextWithPunct/&gt;&lt;w:upTextWithPunct/&gt;&lt;w:u=&quot;EN.Layout&quot; w:val=&quot;???€????€????€????€???xtWithPunct/&gt;&lt;w:u????€??????????*?€?€??eu????€?|????????????€.???????????????????????????????dInCell/&gt;&lt;w:?€????€????€???€?€??€ToGridInCell/&gt;&lt;w:wrapTextWithPunct/&gt;&lt;w:u?????????????ithPunct/&gt;&lt;w:upTextWithPunct/&gt;&lt;w:u=&quot;EN.Layout&quot; w:val=&quot;???€????€????€????€???xtWithPunct/&gt;&lt;w:u??????????????????€?€?????€??ables/&gt;&lt;w:snapToGridInCell/&gt;&lt;w:wra????€??ables/&gt;&lt;w:snapToGridInCell/&gt;&lt;w:wrapTextWithPunct/&gt;&lt;w:u??€??????€€?:u?€€????€?€&quot;/&gt;&lt;w:docVar w:name?€????€????&lt;w:?€????€????€?:u=&quot;EN.Layout&quot; w:val=&quot;???€????€????€????€???xtWithPunct/&gt;&lt;w:u??€?€??€ToGridInCell/&gt;&lt;w:wrapTextWithPunct/&gt;&lt;w:u€€????€????€??ables/&gt;&lt;w:snapToGridInCell/&gt;&lt;w:wrapTextWithPunct/&gt;&lt;w:u???€€????€????€????€????€??ables/&gt;&lt;w:snapToGridInCell/&gt;&lt;w:wrapTextWithPunct/&gt;&lt;w:u?les/&gt;&lt;w:snapToGridInCel???€????€????€???xtWithPunct/&gt;&lt;w:ul/&gt;&lt;w:wrapTextWithPunct/&gt;&lt;w:u????????????€ToGridInCell/&gt;&lt;w:wrapTextWithPunct/&gt;&lt;w:u?????????????????????????????????????????€??€€?€?????????????????/&gt;&lt;w:docVar w:name?€????€???rapTextWithPunct/&gt;&lt;w:u?les/&gt;&lt;w:snapToGridInCel???€????€????€???xtWithPunct/&gt;&lt;w:u?€????€????€??ables/&gt;&lt;w:snapToGridInCell/&gt;&lt;w:wrapTextWithPunridInCell/&gt;&lt;w:wrapTextWiw:wrapTextWithPunct/&gt;&lt;w:u????????????€ToGridInCell/&gt;&lt;w:wrapTextWithPunct/&gt;&lt;w:uthPunct/&gt;&lt;w:u?les/&gt;&lt;w:snapToGridInCell/&gt;&lt;w:wrapTextWithPunct/&gt;&lt;w:uct/&gt;&lt;?€???xtWithPunct/&gt;&lt;w:uw:u:docVar w:name=&quot;EN.Libraries&quot; w:val=&quot;23t3???????????????????????????€???????€?€????€??????€€????€????€????€????€????€Punct/&gt;&lt;w:u????????????€ToGridInCell/&gt;&lt;w:wrapTextWithPunct//&gt;&lt;w:snapToGridInCell/&gt;&lt;w:wrapTextWithPunct/&gt;&lt;w:uct/&gt;&lt;?€???xtWithPunct/&gt;&lt;w:u&gt;&lt;w:u??ables/&gt;&lt;w:snapToGridInCell/&gt;&lt;w:wrapTextWithPunct/&gt;&lt;w:u?????tWithPunct/&gt;&lt;w:u?les/&gt;&lt;w:snapToGridInCell/&gt;&lt;w:wrapTextWithPunct/&gt;&lt;w:u?????€????€????€????€??ables/&gt;&lt;w:snapToGridInCell/&gt;&lt;w:wrapTextWithPunct/&gt;&lt;w:u???????????&gt;&lt;w:uct/&gt;&lt;?€???xtWithPunct/&gt;&lt;w:u???InCell/&gt;&lt;w:wrapTextWithPunct/&gt;&lt;w:u????????????????????????????????????????????????€???????????????????wrapTextWithPunct/&gt;&lt;w:u?????tWithPunct/&gt;&lt;w:u?les/&gt;&lt;w:snapToGridInCell/&gt;&lt;w:wrall/&gt;&lt;w:wrapTextWithPunct/&gt;&lt;w:u???????????&gt;&lt;w:uct/&gt;&lt;?€???xtWithPunct/&gt;&lt;w:upTextWithPunct/&gt;&lt;w:u??????????Cell/&gt;&lt;w:wrapTextWithPunct/&gt;&lt;w:u?????????????dInCell/&gt;&lt;w:wrapTextWithPunct/&gt;&lt;w:u????????????????????????€?€?€???????????apToGridInCell/&gt;&lt;w:wrapTextWithPunct/&gt;&lt;w:u???xtWithPunct/&gt;&lt;w:u???????????&gt;&lt;w:uct/&gt;&lt;?€???xtWithPunct/&gt;&lt;w:u???????€????€????€????€??ables/&gt;&lt;w:snapToGridInCell/&gt;&lt;w:wrapTextWithPunct/&gt;&lt;w:un???????????tWithPunct/pTextWithPunct/&gt;&lt;w:u?????????????dInCell/&gt;&lt;w:wrapTextWithPunct/&gt;&lt;w:u&gt;&lt;w:u?les/&gt;&lt;w:snapToGridInCell/&gt;&lt;w:wrapTeu???????????&gt;&lt;w:uct/&gt;&lt;?€???xtWithPunct/&gt;&lt;w:uxtWithPunct/&gt;&lt;w:u???????????€?€????€??????€€????€????€????€????€????€??ables/&gt;&lt;w:snapToGridInCell/&gt;&lt;w:wrapTextWithPunct/&gt;&lt;w:u???????€?€?€?????€?€?€?€???ithPunct/&gt;&lt;w:u?????????????d&gt;&lt;w:snapToGridInCell/&gt;&lt;w:wrapTeu???????????&gt;&lt;w:uct/&gt;&lt;?€???xtWithPunct/&gt;&lt;w:uInCell/&gt;&lt;w:wrapTextWithPunct/&gt;&lt;w:u??????€?€?€???????€?€?€?€?&gt;&lt;w:u?????w:un???????????tWithPunct/&gt;&lt;w:u?les/&gt;&lt;w:snapToGridInCell/&gt;&lt;w:wrapTextWithPunct/&gt;&lt;w:u?????€????€????€????€??ables/&gt;&lt;w:snapToGridInCell/&gt;wrapTeu???????????&gt;&lt;w:uct/&gt;&lt;?€???xtWithPunct/&gt;&lt;w:u&lt;w:wrapTextWithPunct/&gt;&lt;w:u????/&gt;&lt;w:u?????????????dInCell/&gt;&lt;w:wrapTextWithPunct/&gt;&lt;w:u??€?€?€?????????€?€?€?????????€?€?€?????????€?€?€??€??€?€?€?€????????€?€?€?€??????€?€?€???€??ables/&gt;&lt;w:snapToGridInCell/&gt;wrapTeu???????????&gt;&lt;w:uct/&gt;&lt;?€???xtWithPunct/&gt;&lt;w:u?w:un???????????tWithPunct/&gt;&lt;w:u?les/&gt;&lt;w:snapToGridInCell/&gt;&lt;w:wrapTextWithPunct/&gt;&lt;w:u???pTextWithPunct/&gt;&lt;w:u????/&gt;&lt;w:u?????????????dInCell/&gt;&lt;w:wrapTextWithPunct/&gt;&lt;w:u??????????€?€????€??????€€????€??Cell/&gt;wrapTeu???????????&gt;&lt;w:uct/&gt;&lt;?€???xtWithPunct/&gt;&lt;w:u??€????€????€???????€?€?€???????€?€?€?€?&gt;&lt;w:u??????????€????€????€????€??ables/&gt;&lt;w:snapToGridInCell/&gt;&lt;w:wrapTextWithPunct/&gt;&lt;w:u€??ables/&gt;&lt;w?????pTextWithPunct/&gt;&lt;w:u????/&gt;&lt;w:u????????????????€€????€??Cell/&gt;wrapTeu???????????&gt;&lt;w:uct/&gt;&lt;?€???xtWithPunct/&gt;&lt;w:u??dInCell/&gt;&lt;w:wrapTextWithPunct/&gt;&lt;w:u????????tWithPunct/&gt;&lt;w:u?les/&gt;&lt;w:snapToGridInCell/&gt;&lt;w:wrapTextWithPunct/&gt;&lt;w:u:snapToGridInCell/&gt;&lt;w:wrapTextWithPunct/&gt;&lt;w:u??€?€?€?€?????????€?€?€??????€?€?€??O??€?€?€?€?????eu???????????&gt;&lt;w:uct/&gt;&lt;?€???xtWithPunct/&gt;&lt;w:u?€?€?€?€???????€?€?€?€?:u????/&gt;&lt;w:u?????????????dInCell/&gt;&lt;w:wrapTextWithPunct/&gt;&lt;w:u????????€?€?€?????????€?€?€??????€?€?€??€:u??????bles/&gt;&lt;w???????????tWithPunct/&gt;&lt;w:u?les/&gt;&lt;w:s€?€?€??????€?€?€??O??€?€?€?€?????eu???????????&gt;&lt;w:uct/&gt;&lt;?€???xtWithPunct/&gt;&lt;w:unapToGridInCell/&gt;&lt;w:wrapTextWithPunct/&gt;&lt;w:u????€????€????€????€??ables/&gt;&lt;w:snapToGridInCell/&gt;&lt;w:wra€?:u????/&gt;&lt;w:u?????????????dInCell/&gt;&lt;w:wrapTextWithPunct/&gt;&lt;w:upTextWithPunct/&gt;&lt;w:u???????€?€?€??????€?€?€€?????eu???????????&gt;&lt;w:uct/&gt;&lt;?€???xtWithPunct/&gt;&lt;w:u?????€?€?€???€???????€?€????€??????€€????€????€????€????€????€??ables/&gt;&lt;w:sw???????????tWithPunct/&gt;&lt;w:u?les/&gt;&lt;w:snapToGridInCell/&gt;&lt;w:wrapTCell/&gt;&lt;w:wra€?:u????/&gt;&lt;w:u?????????????dInu???????€?€?€??????€?€?€€?????eu???????????&gt;&lt;w:uct/&gt;&lt;?€???xtWithPunct/&gt;&lt;w:uCell/&gt;&lt;w:wrapTextWithPunct/&gt;&lt;w:uextWithPunct/&gt;&lt;w:unapToGridInCell/&gt;&lt;w:wrapTextWithPunct/&gt;&lt;w:u??????????€?€?€?????????€?€??€:u??????????€????€????€????€??ables/&gt;&lt;w:snapToGridInCell/&gt;&lt;w:wrapTextWithPunct/&gt;&lt;w:u???eu???????????&gt;&lt;w:uct/&gt;&lt;?€???xtWithPunct/&gt;&lt;w:u???????€?€?€????€?:u????/&gt;&lt;w:u?????????????dInCell/&gt;&lt;w:wrapTextWithPunct/&gt;&lt;w:u€?€???????WithPunct/&gt;&lt;w:u?les/&gt;&lt;w:snapToGridInCell/&gt;&lt;w:wrapTextWithPunct/&gt;&lt;w:u?€?€?€?€?????€?€?€?€?????????€?€?€??WithPunct/&gt;&lt;w:u???eu???????????&gt;&lt;w:uct/&gt;&lt;?€???xtWithPunct/&gt;&lt;w:u??????€?€?€?€?????€?€?€?€?????????€?€?€????????€?€?€?€???€??????€??????€?€?€????€?:u????/&gt;&lt;w:u?????????????dInCell/&gt;&lt;w:wrapTextWithPunct/&gt;&lt;w:u???€????€??????€€??????????€?€?€?€?????????€?€?€??WithPunct/&gt;&lt;w:u???eu???????????&gt;&lt;w:uct/&gt;&lt;?€???xtWithPunct/&gt;&lt;w:u??€?€?????????€?€??€:u??????ct/&gt;&lt;w:u??€??????€?€?€????€?€?€???????WithPunct/&gt;&lt;w:u?les/&gt;&lt;w:snapToGridInCell/&gt;&lt;w:wrapTextWithPunct/&gt;&lt;w:u????€????€????€????€??ab????€?€?€????€?:u????/&gt;????€?€?€??WithPunct/&gt;&lt;w:u???eu???????????&gt;&lt;w:uct/&gt;&lt;?€???xtWithPunct/&gt;&lt;w:u&lt;w:u?????????????dInCell/&gt;&lt;w:wrapTextWithPunct/&gt;&lt;w:ules/&gt;&lt;w:snapToGridInCell/&gt;&lt;w:wrapTextWithPunct/&gt;&lt;w:u??€€????€????€????€????€??ables/&gt;&lt;w:snapToGridInCell/&gt;&lt;w:wrapTextWithPunct/&gt;&lt;w:u€?????????€?€?€???????u???eu???????????&gt;&lt;w:uct/&gt;&lt;?€???xtWithPunct/&gt;&lt;w:u?????????????Punct/&gt;&lt;w:u?les/&gt;&lt;w:snapToGridInCell/&gt;&lt;u?????????????dInCell/&gt;&lt;w:wrapTextWithPunct/&gt;&lt;w:uw:wrapTextWithPunct/&gt;&lt;w:u?????????€???????????€??€????€?€?€?????????€?€?€?????€??€:u?????????€?€?€???????u???eu???????????&gt;&lt;w:uct/&gt;&lt;?€???xtWithPunct/&gt;&lt;w:u?????????€????€????€????€??ables/&gt;&lt;w:snapToGridInCell/&gt;&lt;w:wrapTextWithPunct/&gt;&lt;w:u?????€?€?€????es/&gt;&lt;w:snapToGridInCell/&gt;&lt;u?????????????dInCell/&gt;&lt;w:wrapTextWithPunct/&gt;&lt;w:u??€?€?€????????€????????€?€?€???????u???eu???????????&gt;&lt;w:uct/&gt;&lt;?€???xtWithPunct/&gt;&lt;w:u?????????????hPunct/&gt;&lt;w:u?les/&gt;&lt;w:snapToGridInCell/&gt;&lt;w:wrapTextWithPunct/&gt;&lt;w:u?€?€?€?€???????€?€?€?€??????€?€?€???€???????€?€????€??????€€????€????€???€?€????es/&gt;&lt;w:snapToGridInCell/&gt;&lt;u?????????€?€?€???????u???eu???????????&gt;&lt;w:uct/&gt;&lt;?€???xtWithPunct/&gt;&lt;w:u???????€?????dInCell/&gt;&lt;w:wrapTextWithPunct/&gt;&lt;w:u?€€????€????€??ables/&gt;&lt;w:snapToGridInCell/&gt;&lt;w:wrapTextWithPunct/&gt;&lt;w:u€?:u??????????€????€????€????€???????????????????hPunct/&gt;&lt;w:u?les/&gt;&lt;w:snapToG€?€?€???????u???eu???????????&gt;&lt;w:uct/&gt;&lt;?€???xtWithPunct/&gt;&lt;w:uridInCell/&gt;&lt;w:wrapTextWithPunct/&gt;&lt;w:u?ables/&gt;&lt;w:snapToGridInu?????????????dInCell/&gt;&lt;w:wrapTextWithPunct/&gt;&lt;w:uCell/&gt;&lt;w:wrapTextWithPunct/&gt;&lt;w:u??€?€?????????€?€?€????????€?€?€?????€?€?€?€??????€?€?€??????????u???eu???????????&gt;&lt;w:uct/&gt;&lt;?€???xtWithPunct/&gt;&lt;w:u???€?€?€?€??????????????????????????????????????????€????€???????/&gt;&lt;w:wrapTextWithPunct/&gt;&lt;w:u?ables/&gt;&lt;w:snapToGridInu?????????????dInCell/&gt;&lt;w:wrapTextWithPunct/&gt;&lt;w:u?????????????€?€?€?€??????€?€?€??????????u???eu???????????&gt;&lt;w:uct/&gt;&lt;?€???xtWithPunct/&gt;&lt;w:u???Punct/&gt;&lt;w:u?les/&gt;&lt;w:snapToGridInCell/&gt;&lt;w:wrapTextWithPunct/&gt;&lt;w:u????????????·???3????????????ell/&gt;&lt;w:wrapTextWithPunct/&gt;&lt;w:u€?:u??????????€????€????€????€??ables/&gt;&lt;w:snapToGridInCe:snapToGridInu?????????u???eu???????????&gt;&lt;w:uct/&gt;&lt;?€???xtWithPunct/&gt;&lt;w:uuu??????????dInCell/&gt;&lt;w:wrapTextWithPunct/&gt;&lt;w:ull/&gt;&lt;w:wrapTextWithPunct/&gt;&lt;w:u??€?€?€???€???????€?€????€??????€€??????????hPunct/&gt;&lt;w:u?les/&gt;&lt;w:snapToGridInCell/&gt;&lt;w:wrapTextWithPunct/&gt;&lt;w:u??€€????€????€????????u???eu???????????&gt;&lt;w:uct/&gt;&lt;?€???xtWithPunct/&gt;&lt;w:u?€€????€??ables/&gt;&lt;w:snapToGridInCell/&gt;&lt;w:wrapTextInu?????????????dInCell/&gt;&lt;w:wrapTextWithPunct/&gt;&lt;w:uWithPunct/&gt;&lt;w:u?????????????€?????€???€????€???€???€?3????????3????:u€?:u??????????u??€€????€????€????????u???eu???????????&gt;&lt;w:uct/&gt;&lt;?€???xtWithPunct/&gt;&lt;w:u€????€????€????€??able?€??????€€??????????hPunct/&gt;&lt;w:u?les/&gt;&lt;w:snapToGridInCell/&gt;&lt;w:wrapTew:snapToGridInCell/&gt;&lt;w:wrapTextInu?????????????dInCell/&gt;&lt;w:wrapTextWithPunct/&gt;&lt;w:uxtWithPunct/&gt;&lt;w:us/&gt;&lt;w:snapToGridInCell/&gt;??????????&gt;&lt;w:uct/&gt;&lt;?€???xtWithPunct/&gt;&lt;w:u&lt;w:wrapTextWithPunct/&gt;&lt;w:u??????????????,???????????????????????????????????????????????????3???????????????????????€?€?€???€??rapTew:snapToGridInCell/&gt;&lt;w:wrapTextInu?&gt;&lt;w:uxtWithPunct/&gt;&lt;w:us/&gt;&lt;w:snapToGridInCell/&gt;??????????&gt;&lt;w:uct/&gt;&lt;?€???xtWithPunct/&gt;&lt;w:u????????????dInCell/&gt;&lt;w:wrapTextWithPunct/&gt;&lt;w:u?????€?€????€??able?€??????€€??????????hPunct/&gt;&lt;w:u?les/&gt;&lt;w:snapToGridInCell/&gt;&lt;w:wrapTextWithPunct/&gt;&lt;w:u??€€??????€€????€????€????€??????€???€?/&gt;&lt;w:snapToGridInCell/&gt;??????????&gt;&lt;w:uct/&gt;&lt;?€???xtWithPunct/&gt;&lt;w:u????3????????3????:u€?:u??????????apToGridInCell/&gt;&lt;w:wrapTextInu?????????????dInCell/&gt;&lt;w:wrapTextWithPunct/&gt;&lt;w:u€€????€????€????€??ables/&gt;&lt;w:snapToGridInCell/&gt;&lt;w:wrapTextWithPunct/&gt;&lt;w:u??€€????€??abpToGridInCell/&gt;??????????&gt;&lt;w:uct/&gt;&lt;?€???xtWithPunct/&gt;&lt;w:ules/&gt;&lt;w:snapToGridInCell????????hPunct/&gt;&lt;w:u?les/&gt;&lt;w:snapToGridInCell/&gt;&lt;w:wrapTextWithPunct/&gt;&lt;w:u/&gt;&lt;w:wrapTextWithPunct/&gt;&lt;w:u?????????dInCell/&gt;&lt;w:wrapTextWithPunct/&gt;&lt;w:u???????????????????????????????????dInCell/&gt;??????????&gt;&lt;w:uct/&gt;&lt;?€???xtWithPunct/&gt;&lt;w:u??????????????????????????????????????????????????????3????:u€?:u???????????€€????€??ables/&gt;&lt;w:snapToGridInCell?idInCell/&gt;&lt;w:wrapTextWithPunct/&gt;&lt;w:u/&gt;&lt;w:wrapTextWithPunct/&gt;&lt;w:u????????????????????????????dInCell/&gt;??????????&gt;&lt;w:uct/&gt;&lt;?€???xtWithPunct/&gt;&lt;w:u???????InCell/&gt;&lt;w:wrapTextWithPunct/&gt;&lt;w:u???????hPunct/&gt;&lt;w:u?les/&gt;&lt;w:snapToGridInCell/&gt;&lt;w:wrapTextWithPunct/&gt;&lt;w:u€????€????€????€??ables/&gt;&lt;w:snapToGridInCell/&gt;&lt;w:wrapTextWithPunct/&gt;&lt;w:u??????????????????????Cell/&gt;??????????&gt;&lt;w:uct/&gt;&lt;?€???xtWithPunct/&gt;&lt;w:u?????????????????????????pTextWithPunct/&gt;&lt;w:u?????????dInCell/&gt;&lt;w:wrapTextWithPunct/&gt;&lt;w:u???€?€?€???€???????€?€????€??????€€????€????€?:snapToGridInCell????????hPunct/&gt;&lt;w:u?les/&gt;&lt;w:sw:u??????????????????????Cell/&gt;??????????&gt;&lt;w:uct/&gt;&lt;?€???xtWithPunct/&gt;&lt;w:unapToGridInCell/&gt;&lt;w:wrapTextWithPunct/&gt;&lt;w:u???€????€????€??ables/&gt;&lt;w:snapToGridInCell/&gt;&lt;w:wrapTextWithPunct/&gt;nct/&gt;&lt;w:u?????????dInCell/&gt;&lt;w:wrapTextWithPunct/&gt;&lt;w:u&lt;w:u????:u€?:u??????????€????€????€????€??ableell/&gt;??????????&gt;&lt;w:uct/&gt;&lt;?€???xtWithPunct/&gt;&lt;w:us/&gt;&lt;w:snapToGridInCell/&gt;&lt;w:wrapTextWithPunct/&gt;&lt;w:u??????????????????,??????????Punct/&gt;&lt;w:u?les/&gt;&lt;w:snapToGridInCell/&gt;&lt;w:wrapTextWithPunct/&gt;&lt;w:u????????nct/&gt;nct/&gt;&lt;w:u?????????dInCell/&gt;&lt;w:wrapTextWithPunct/&gt;&lt;w:u???&gt;??????????&gt;&lt;w:uct/&gt;&lt;?€???xtWithPunct/&gt;&lt;w:u?/&gt;&lt;/w:docVars&gt;&lt;wsp:rsids&gt;&lt;wsp:rsidRoot wsp:val=&quot;00111184&quot;/&gt;&lt;wsp:rsid wsp:val=&quot;0000373C&quot;/&gt;&lt;wsp:rsid wsp:val=&quot;00014D4C&quot;/&gt;&lt;wsp:rsid wsp:val=&quot;00014E03&quot;/&gt;&lt;wsp:rsid wsp:val=&quot;00020ToGriddInCell/&gt;&lt;w:wrapTextWithPunct/&gt;&lt;w:uInCell/&gt;&lt;w:wrapTextWnct/&gt;&lt;w:uithPuw:uncut/&gt;&lt;w:u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12E6&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A112E6&quot;&gt;&lt;m:oMathPara&gt;&lt;m:oMath&gt;&lt;m:sSubSup&gt;&lt;m:sSubSupPr&gt;&lt;m:ctrlPr&gt;&lt;w:rPr&gt;&lt;w:rFonts w:ascii=&quot;Cambria Math&quot; w:fareast=&quot;???&quot; wsp::h-ansi=&quot;Cambria F73Ma&quot;/&gt;&lt;w&gt;th&quot;/&gt;&lt;wx:font wsidx:val=&quot;Cambria Math&quot;/&gt;&lt;w:i/&gt;&lt;w:kern w:val=&quot;0&quot;/&gt;&lt;w:sz w:val=&quot;22&quot;/&gt;&lt;w:sz-cs w:val=&quot;22&quot;/&gt;&lt;w:lang w:val=&quot;EN-GB&quot; w:fareast=&quot;EN-US&quot;/&gt;&lt;/w:rPr&gt;&lt;/m:ctrlPr&gt;&lt;/m:sSubSupPr&gt;&lt;m:e&gt;&lt;m:r&gt;&lt;w:rPr&gt;&lt;w:rFonts w:ascii=&quot;Cambria Math&quot; w:fareast=&quot;???&quot; w:h-anF&gt;&lt;w7&quot;/&gt;3si=&quot;Cambria Math&quot;/&gt;&lt;sidwx:font wx:val=&quot;Cambria Math&quot;/&gt;&lt;w:i/&gt;&lt;w:kern w:val=&quot;0&quot;/&gt;&lt;w:sz w:val=&quot;22&quot;/&gt;&lt;w:sz-cs w:val=&quot;22&quot;/&gt;&lt;w:lang w:val=&quot;EN-GB&quot; w:fareast=&quot;EN-US&quot;/&gt;&lt;/w:rPr&gt;&lt;m:t&gt;C&lt;/m:t&gt;&lt;/m:r&gt;&lt;/m:e&gt;&lt;m:sub&gt;&lt;m:r&gt;&lt;w:rPr&gt;&lt;w:rFonts w:ascii=&quot;Cambria Measath&quot; w:fareast=&quot;???&quot; w:h-ansi=&quot;Cambrisida Math&quot;/&gt;&lt;wx:font wx:val=&quot;Cambria Math&quot;/&gt;&lt;w:i/&gt;&lt;w:kern w:val=&quot;0&quot;/&gt;&lt;w:sz w:val=&quot;22&quot;/&gt;&lt;w:sz-cs w:val=&quot;22&quot;/&gt;&lt;w:lang w:val=&quot;EN-GB&quot; w:fareast=&quot;EN-US&quot;/&gt;&lt;/w:rPr&gt;&lt;m:t&gt;44&lt;/m:t&gt;&lt;/m:r&gt;&lt;/m:sub&gt;&lt;m:sup&gt;&lt;m:r&gt;&lt;w:rPr&gt;&lt;w:rFonts w:easascii=:fa&quot;Cameasbastria Math&quot; w:fareast=&quot;???&quot; w:hsid-ansi=&quot;Cambria Math&quot;/&gt;&lt;wx:font wx:val=&quot;Cambria Math&quot;/&gt;&lt;w:i/&gt;&lt;w:kern w:val=&quot;0&quot;/&gt;&lt;w:sz w:val=&quot;22&quot;/&gt;&lt;w:sz-cs w:val=&quot;22&quot;/&gt;&lt;w:lang w:val=&quot;EN-GB&quot; w:fareast=&quot;EN-US&quot;/&gt;&lt;/w:rPr&gt;&lt;m:t&gt;E&lt;/m:t&gt;&lt;/m:r&gt;&lt;/m:sup&gt;&lt;/m:sSubSup&gt;&lt;/m::faeasoMateash&gt;&lt;/as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2"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12.5e9</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42.3</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79.6</w:t>
            </w:r>
          </w:p>
        </w:tc>
      </w:tr>
      <w:tr w:rsidR="00244001" w:rsidRPr="00503627" w:rsidTr="00503627">
        <w:tc>
          <w:tcPr>
            <w:tcW w:w="3828" w:type="dxa"/>
            <w:vMerge w:val="restart"/>
          </w:tcPr>
          <w:p w:rsidR="00244001" w:rsidRPr="00503627" w:rsidRDefault="00244001" w:rsidP="00D45788">
            <w:pPr>
              <w:spacing w:line="480" w:lineRule="auto"/>
              <w:ind w:firstLineChars="100" w:firstLine="240"/>
              <w:rPr>
                <w:sz w:val="24"/>
                <w:lang w:val="en-GB"/>
              </w:rPr>
            </w:pPr>
            <w:r w:rsidRPr="00503627">
              <w:rPr>
                <w:sz w:val="24"/>
                <w:lang w:val="en-GB"/>
              </w:rPr>
              <w:t xml:space="preserve">Temperature </w:t>
            </w:r>
            <w:r w:rsidR="00D45788">
              <w:rPr>
                <w:sz w:val="24"/>
                <w:lang w:val="en-GB"/>
              </w:rPr>
              <w:t>c</w:t>
            </w:r>
            <w:r w:rsidR="00D45788" w:rsidRPr="00503627">
              <w:rPr>
                <w:sz w:val="24"/>
                <w:lang w:val="en-GB"/>
              </w:rPr>
              <w:t xml:space="preserve">oefficients </w:t>
            </w:r>
            <w:r w:rsidRPr="00503627">
              <w:rPr>
                <w:sz w:val="24"/>
                <w:lang w:val="en-GB"/>
              </w:rPr>
              <w:t>(10</w:t>
            </w:r>
            <w:r w:rsidRPr="00503627">
              <w:rPr>
                <w:sz w:val="24"/>
                <w:vertAlign w:val="superscript"/>
                <w:lang w:val="en-GB"/>
              </w:rPr>
              <w:t>-4</w:t>
            </w:r>
            <w:r w:rsidRPr="00503627">
              <w:rPr>
                <w:sz w:val="24"/>
                <w:lang w:val="en-GB"/>
              </w:rPr>
              <w:t>/°C)</w:t>
            </w:r>
          </w:p>
        </w:tc>
        <w:tc>
          <w:tcPr>
            <w:tcW w:w="1417" w:type="dxa"/>
          </w:tcPr>
          <w:p w:rsidR="00244001" w:rsidRPr="00503627" w:rsidRDefault="00244001" w:rsidP="00B231FE">
            <w:pPr>
              <w:spacing w:line="480" w:lineRule="auto"/>
              <w:ind w:firstLineChars="100" w:firstLine="240"/>
              <w:rPr>
                <w:sz w:val="24"/>
                <w:lang w:val="en-GB"/>
              </w:rPr>
            </w:pPr>
            <w:r w:rsidRPr="00503627">
              <w:rPr>
                <w:sz w:val="24"/>
                <w:lang w:val="en-GB"/>
              </w:rPr>
              <w:t>TC(</w:t>
            </w:r>
            <w:r w:rsidRPr="00503627">
              <w:rPr>
                <w:sz w:val="24"/>
                <w:lang w:val="en-GB"/>
              </w:rPr>
              <w:fldChar w:fldCharType="begin"/>
            </w:r>
            <w:r w:rsidRPr="00503627">
              <w:rPr>
                <w:sz w:val="24"/>
                <w:lang w:val="en-GB"/>
              </w:rPr>
              <w:instrText xml:space="preserve"> QUOTE </w:instrText>
            </w:r>
            <w:r w:rsidR="00DA71DE">
              <w:rPr>
                <w:sz w:val="24"/>
              </w:rPr>
              <w:pict>
                <v:shape id="_x0000_i1043"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quot;/&gt;&lt;w:docVar w:name=&quot;EN.Libraries&quot; w:val??ables/&gt;&lt;w:snapToGridInC???€???xtWithPunct/&gt;&lt;w:u=&quot;23t3????????????Var w:n???€????€????€????€????€??ables/&gt;&lt;w:snapToGridInCell/&gt;&lt;w:wrapText&gt;&lt;w:wrapTextWithPunctw:n?unct/&gt;&lt;w:u?oGridInCell/&gt;&lt;w:wrapTextWithPunct/&gt;&lt;w:uWithPu+??€€??€€?€??hPu??€??ables/&gt;&lt;w:snapToGrids/&gt;&lt;w:snapToGridInC???€???xtWithPunct/&gt;&lt;w:uInCell/&gt;&lt;w:wrapTextWithPunct/&gt;&lt;w:unct/&gt;&lt;w:u??????????????????€?€????€??????€€????€????€????€????€????€??ables/&gt;&lt;w:snapToGridInCell/&gt;&lt;w:wrapTextWithPhPunctw:n?unct/&gt;&lt;w:u?oGridInCell/&gt;&lt;w:wrapTextWithPunct/&gt;apToGrids/&gt;&lt;w:snapToGridInC???€???xtWithPunct/&gt;&lt;w:u&lt;w:uunct/&gt;&lt;w:u?€??????????????????€?????????????????????wrapTextWithPu+??€€??€€?€??hPu??€??ables/&gt;&lt;w:snapToGridInCell/&gt;&lt;w:wrapTextWithPunct/&gt;&lt;w:u????????????ar w:n???€????€????€???/&gt;&lt;w:wrapTextWithPunct/&gt;apToGrids/&gt;&lt;w:snapToGridInC???€???xtWithPunct/&gt;&lt;w:u?€?&lt;w:wrapTextWithPhPunctw:n?unct/&gt;&lt;w:u?oGridInCell/&gt;&lt;w:wrapTextWithPunct/&gt;&lt;w:u???€€??ables/&gt;&lt;w:snapToGridInCell/&gt;&lt;w:wrapTextWithPunct/&gt;&lt;w:u????????????????????????????€??????????????????????????thPunct/&gt;apToGrids/&gt;&lt;w:snapToGridInC???€???xtWithPunct/&gt;&lt;w:u?????????????wrapTextWithPu+??€€??€€?€??hPu??€??ables/&gt;&lt;w:s??€?&lt;w:wrapTextWithPhPunctw:n?unct/&gt;&lt;w:u?oGridInCell/&gt;&lt;w:wrapTextWithPunct/&gt;&lt;w:unapToGridInCell/&gt;&lt;w:wrapTextWithPunct/&gt;&lt;w:u?????????????????€?€?????oGrids/&gt;&lt;w:snapToGridInC???€???xtWithPunct/&gt;&lt;w:u????????????????????????€?€????€??????€€???????€????????????????????????????????Var w:n??Pu??€??ables/&gt;&lt;w:s??€?&lt;w:wrapTextWithPhPunctw:n?unct/&gt;&lt;w:u?oGridInCell/&gt;&lt;w:wrapTextWict/&gt;&lt;w:u?????????????????€?€?????oGrids/&gt;&lt;w:snapToGridInC???€???xtWithPunct/&gt;&lt;w:uthPunct/&gt;&lt;w:u?€????€????€????€????€??a???????????????????????????wrapTextWithPu+??€€??€€?€??hPu??€??ables/&gt;&lt;w:snapToGridInCell/&gt;&lt;w:wrapTextWithPunct/&gt;&lt;w:ubles/&gt;&lt;w:snapToGridInCell/&gt;&lt;w:wrapTextWithPunct€?????oGrids/&gt;&lt;w:snapToGridInC???€???xtWithPunct/&gt;&lt;w:u/&gt;&lt;w:u€€???ctw:n?unct/&gt;&lt;w:u?oGridInCell/&gt;&lt;w:wrapTextWithPunct/&gt;&lt;w:u?€€????€????€????€??ables/&gt;&lt;w:snapToGridInCell/&gt;&lt;w:wrapTextWithPunct/&gt;&lt;w:u€?€??€??????€?€?€?????€?€?€?€?????????€?€?€???????€?€?€?€nct€?????oGrids/&gt;&lt;w:snapToGridInC???€???xtWithPunct/&gt;&lt;w:u?????hPu??€??ables/&gt;&lt;w:snapToGridInCell/&gt;&lt;w:wrapTextWithPunct/u€€???ctw:n?unct/&gt;&lt;w:u?oGridInCell/&gt;&lt;w:wrapTextWithPunct/&gt;&lt;w:u&gt;&lt;w:u€?€?€?€?????????€?€?€?????????r w:n???€????€????€????€????€??ables/&gt;&lt;w:s€?????oGrids/&gt;&lt;w:snapToGridInC???€???xtWithPunct/&gt;&lt;w:unapToGridInCell/&gt;&lt;w:wrapTextWithPunct/&gt;&lt;w:u€?€?€?????????€?€?€??????€?€?€????????€?€?€?€??????€?w:wrapTextWithPunct/u€€???ctw:n?unct/&gt;&lt;w:u?oGridInCell/&gt;&lt;w:wrapTextWithPunct/&gt;&lt;w:u€??€?€???????€?€?€?€?:s€?????oGrids/&gt;&lt;w:snapToGridInC???€???xtWithPunct/&gt;&lt;w:u????hPu??€??ables/&gt;&lt;w:snapToGridInCell/&gt;&lt;w:wrapTextWithPunct/&gt;&lt;w:u??????????€?€????€??????€€????€????€????€????€????€??ables/&gt;&lt;w:snapToGridInCell/&gt;&lt;w:wrapTextWithPunct/&gt;&lt;w/u€€???ctw:n?unct/&gt;&lt;w:u?oGridInC????oGrids/&gt;&lt;w:snapToGridInC???€???xtWithPunct/&gt;&lt;w:uell/&gt;&lt;w:wrapTextWithPunct/&gt;&lt;w:u:u€??????r w:n???€????€????€????€????€??ables/&gt;&lt;w:snapToGridInCell/&gt;&lt;w:wrapTextWit€?????hPu??€??ables/&gt;&lt;w:snapToGridInCell/&gt;&lt;w:wrapTextWithPunct/&gt;&lt;w:uhPunct/&gt;&lt;w:u?€?€?€?€????????rids/&gt;&lt;w:snapToGridInC???€???xtWithPunct/&gt;&lt;w:u?€?€?€??????€?€?€????ctw:n?unct/&gt;&lt;w:u?oGridInCell/&gt;&lt;w:wrapTextWithPunct/&gt;&lt;w:u?????€?€?€???????€?€?€???????€?€?€?€?????????€?€?€?????????€?€?€??????€?€?€??T?????€?€?€?€????unct/&gt;&lt;w:uhPunct/&gt;&lt;w:u?€?€?€?€????????rids/&gt;&lt;w:snapToGridInC???€???xtWithPunct/&gt;&lt;w:u?€?€?€?€????&lt;w:snapToGridInCell/&gt;&lt;w:wrapTextWit€?????hPu??€??ables/&gt;&lt;w:snap?€?????????€?€?€??????€?€?€????ctw:n?unct/&gt;&lt;w:u?oGridInCell/&gt;&lt;w:wrapTextWithPunct/&gt;&lt;w:uToGridInCell/&gt;&lt;w:wrapTextWithPunct/&gt;&lt;w:u?€?????tWds/&gt;&lt;w:snapToGridInC???€???xtWithPunct/&gt;&lt;w:uithPunct/&gt;&lt;w:u€??????r w:n???€????€????€????€????€??ables/&gt;&lt;w:snapToGridInCell/&gt;&lt;w:wrapTextWithPunct/&gt;&lt;w:u????????€????€??????€€????€????€????€??€????ctw:n?unct/&gt;&lt;w:u?oGridInCell/&gt;&lt;w:wrapTextWitct/&gt;&lt;w:u?€?????tWds/&gt;&lt;w:snapToGridInC???€???xtWithPunct/&gt;&lt;w:uhPunct/&gt;&lt;w:u???€????€??ables/&gt;&lt;w:snapToGridIit€?????hPu??€??ables/&gt;&lt;w:snapToGridInCell/&gt;&lt;w:wrapTextWithPunct/&gt;&lt;w:unCell/&gt;&lt;w:wrapTextWithPunct/&gt;&lt;w:u?€?€?€?????????€?€?€?????????€?€?€?€??????€?€?€????€?:u?€?????tWds/&gt;&lt;w:snapToGridInC???€???xtWithPunct/&gt;&lt;w:u€?€????????ctw:n?unct/&gt;&lt;w:u?oGridInCell/&gt;&lt;w:wrapTextWithPunct/&gt;&lt;w:u????€??r w:n???€????€????€????€????€??ables/&gt;&lt;w:snapToGridInCell/&gt;&lt;w:wrapTextWithPunct/&gt;&lt;w:uit€?????hPu??€??ables/&gt;&lt;w:snapToGridInCell/&gt;&lt;w:wrapTex/&gt;&lt;w:snapToGridInC???€???xtWithPunct/&gt;&lt;w:utWithPunct/&gt;&lt;w:u?€?€?€?????€?€?€?€??€?????€?€?€?€????ctw:n?unct/&gt;&lt;w:u?oGridInCell/&gt;&lt;w:wrapTextWithPunct/&gt;&lt;w:u?????€?€?€?€?????€?€?€?€?????????€?€?€????????€???????????€?€????€???es/&gt;&lt;w:snapToGridInCell/&gt;&lt;w:wrapTex/&gt;&lt;w:snapToGridInC???€???xtWithPunct/&gt;&lt;w:u???€€????€????€????€????€????€??ables/&gt;&lt;w:snapToGrell/&gt;&lt;w:wrapTextWithPunct/&gt;&lt;w:uit€?????hPu??€??able???€?€?€?€??€?????€?€?€?€????ctw:n?unct/&gt;&lt;w:u?oGridInCell/&gt;&lt;w:wrapTextWithPunct/&gt;&lt;w:us/&gt;&lt;w:snapToGridInw:wrapTex/&gt;&lt;w:snapToGridInC???€???xtWithPunct/&gt;&lt;w:uCell/&gt;&lt;w:wrapTextWithPunct/&gt;&lt;w:u€?€?€????????€??r w:n???€????€????€????€????€??ables/&gt;&lt;w:snapToGridInCell/&gt;&lt;w:wrapTextWithPunct/&gt;&lt;w:uidInCell/&gt;&lt;w:wrapTextWithPunct/&gt;&lt;w:u??€?€?????????€?€?€??t/&gt;&lt;w:u?oGridInCelapTex/&gt;&lt;w:snapToGridInC???€???xtWithPunct/&gt;&lt;w:ul/&gt;&lt;w:wrapTextWithPunct/&gt;&lt;w:u?????????????????????????:uit€?????hPu??€??ables/&gt;&lt;w:snapToGridInCell/&gt;&lt;w:wrapTextWithPunct/&gt;&lt;w:u????????????????????€?€?€?????????€?€?€?????????€?€?€????€?€?€??t/&gt;&lt;w:u?oGridInCelapTex/&gt;&lt;w:snapToGridInC???€???xtWithPunct/&gt;&lt;w:u???€?€?€?€??&lt;???pTextWithPunct/&gt;&lt;w:u??€?€?????????€?€?€??t/&gt;&lt;w:u?oGridInCell/&gt;&lt;w:wrapTextWithPunct/&gt;&lt;w:u??€?€?€????????€??r w:n???€????€????€????€????€??ables/&gt;&lt;w:snapToGridInCell/&gt;&lt;w:wrapTextWiw:u?oGridInCelapTex/&gt;&lt;w:snapToGridInC???€???xtWithPunct/&gt;&lt;w:uthPunc?????????????????:uit€?????hPu??€??ables/&gt;&lt;w:snapToGridInCell/&gt;&lt;w:wrapTextWithPunct/&gt;&lt;w:ut/&gt;&lt;w:u?€???????€?€?€??t/&gt;&lt;w:u?oGridInCell/&gt;&lt;w:wrapTextWithPunct/&gt;&lt;w:u€???????€?€?€?€???????€??????????oGridInCelapTex/&gt;&lt;w:snapToGridInC???€???xtWithPunct/&gt;&lt;w:u????€????€??????€€????€????€????€????€????€??ables/&gt;&lt;w:snapToGridInCell/&gt;&lt;w:wrapTextWithPunct/&gt;&lt;w:u?????€?€?€?????????€?€?€????????????extWithPunct/&gt;&lt;w:ut/&gt;&lt;w:u?€???????€?€?€??t/&gt;€???????€??????????oGridInCelapTex/&gt;&lt;w:snapToGridInC???€???xtWithPunct/&gt;&lt;w:u&lt;w:u?oGridInCell/&gt;&lt;w:wrapTextWithPunct/&gt;&lt;w:u??????:uit€?????hPu??€??ables/&gt;&lt;w:snapToGridInCell/&gt;&lt;w:wrapTextWithPunct/&gt;&lt;w:u??€???r w:n???€????€????€????€????€??ables/&gt;&lt;w:snapToGridInCell/&gt;&lt;w:wrapTextWithPunct/&gt;&lt;w:u€?€w:snapToGridInC???€???xtWithPunct/&gt;&lt;w:u?????€?€?€?€??????€?€?€??????€?€?€??t/&gt;&lt;w:u?oGridInCell/&gt;&lt;w:wrapTextWithPunct/&gt;&lt;w:u??Z?€?€?€?€?????????????????????????????????????????????????????:uit€?????hPu??€??&gt;&lt;w:snapToGridInCell/&gt;&lt;w:wrapTextWithPunct/&gt;&lt;w:u€?€w:snapToGridInC???€???xtWithPunct/&gt;&lt;w:uables/&gt;&lt;w:snapToGridInCell/&gt;&lt;w:wrapTextWithPunct/&gt;&lt;w:u????????????????€??????????/&gt;&lt;w:u€?€?????€?€?€?€??????€?€?€??????€?€?€??t/&gt;&lt;w:u?oGridInCell/&gt;&lt;w:wrapTextWithPunct/&gt;&lt;w:u?€???????€????????rapTextWithPunct/&gt;&lt;w:u€?€w:snapToGridInC???€???xtWithPunct/&gt;&lt;w:u?????€????€???????€?€?€?????????€?€?€????????€???r w:n???€????€????€????€????€??ables/&gt;&lt;w:snapToGridInCell/&gt;&lt;w:??????????????????????????????????/&gt;&lt;w:u€?€????WithPunct/&gt;&lt;w:u?€???????€????????rapTextWithPunct/&gt;&lt;w:u€?€w:snapToGridInC???€???xtWithPunct/&gt;&lt;w:u???€?€?€??????€?€?€??????€?€?€??t/&gt;&lt;w:u?oGridInCell/&gt;&lt;w:wrapTextWithPunct/&gt;&lt;w:u:uit€?????hPu??€??ables/&gt;&lt;w:snapToGridInCell/&gt;&lt;w:wrapTextWithPunct/&gt;&lt;w:uwrapTextWithPunct/&gt;&lt;w:u€€????€????€????€????€????€??abct/&gt;&lt;w:u€?€w:snapToGridInC???€???xtWithPunct/&gt;&lt;w:ules/&gt;&lt;w:snapToGridInCell/&gt;&lt;w:wrapTextWithPunct/&gt;&lt;w:u?€???????????????????????€?€??t/&gt;&lt;w:u?oGridInCell/&gt;&lt;w:wrapTextWithPunct/&gt;&lt;w:u?????.???????????????????????????.?:????????????????:ui?€????€????€????€??abct/&gt;&lt;w:u€?€w:snapToGridInC???€???xtWithPunct/&gt;&lt;w:ut€?????hPu??€??ables/&gt;&lt;w:snapToGridInCell/&gt;&lt;w:wrapTextWithPunct/&gt;&lt;w:u????????????????€???r w:n???€????€????€????Punct/&gt;&lt;w:u?€???????????????????????€?€??t/&gt;&lt;w:u?oGridInCell/&gt;&lt;w:wrapTextWith?€????€????€??abct/&gt;&lt;w:u€?€w:snapToGridInC???€???xtWithPunct/&gt;&lt;w:uPunct/&gt;&lt;w:u€????€??ables/&gt;&lt;w:snapToGridInCell/&gt;&lt;w:wrapTextWithPunct/&gt;&lt;w:u???????????????????????????????????????????????????????????.?:????????????????:uit€?????hPu??€??all/&gt;&lt;w:wrapTextWith?€????€????€??abct/&gt;&lt;w:u€?€w:snapToGridInC???€???xtWithPunct/&gt;&lt;w:ubles/&gt;&lt;w:snct/&gt;&lt;w:u?€???????????????????????€?€??t/&gt;&lt;w:u?oGridInCell/&gt;&lt;w:wrapTextWithPunct/&gt;&lt;w:uapToGridInCell/&gt;&lt;w:wrapTextWithPunct/&gt;&lt;w:u??????????€???????????€?€????€??????€€????€????€????€????€????€??abct/&gt;&lt;w:u€?€w:snapToGridInC???€???xtWithPunct/&gt;&lt;w:u?€????€????€??ables/&gt;&lt;w:snapToGridInCell??????????????????€???r w:n???€????€????&gt;&lt;w:u?€???????????????????????€?€??t/&gt;&lt;w:u?oGridInCell/&gt;&lt;w:wrapTextWithPunct/&gt;&lt;w:u€????€????€??ables€????€????€????€????€??abct/&gt;&lt;w:u€?€w:snapToGridInC???€???xtWithPunct/&gt;&lt;w:u/&gt;&lt;w:snapToGrid.?:????????????????:uit€?????hPu??€??ables/&gt;&lt;w:snapToGridInCell/&gt;&lt;w:wrapTextWithPunct/&gt;&lt;w:uInCell/&gt;&lt;w:wrapTextWithPunct/&gt;&lt;w:u/&gt;&lt;w:wrapTextWithPunct/&gt;&lt;w:u???????????????????€??t/&gt;&lt;w:u?oGridInCell/&gt;:u€?€w:snapToGridInC???€???xtWithPunct/&gt;&lt;w:u&lt;w:wrapTextWithPunct/&gt;&lt;w:u?????????????,?.???,?.?:????&quot;/&gt;&lt;/w:docVars&gt;&lt;wsp:rsids&gt;&lt;wsp:rsidRoot wsp:val=&quot;00111184&quot;/&gt;&lt;wsp:rsid wsp:val=&quot;0000373C&quot;/&gt;&lt;wsp:rsid wsp:vapToGridInCell/&gt;&lt;w:wrapTextWithPunct/&gt;&lt;w:ul=&quot;00014D4C&quot;/&gt;&lt;wsp:rsid wsp:val??€???xtWithPunct/&gt;&lt;w:u=&quot;0pToGridInCell/&gt;&lt;w:wrapTwrapTextWithPunct/&gt;&lt;w:uextWithPunct/&gt;&lt;w:u0014E03&quot;/&gt;&lt;wsp:rsid wsp:val=pToGridInCell/&gt;&lt;w:wrapTextWithPunct/&gt;&lt;w:u&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1947&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21947&quot;&gt;&lt;m:oMathPara&gt;&lt;m:oMath&gt;&lt;m:sSubSup&gt;&lt;m:sSubSupPr&gt;&lt;m:ctrlPr&gt;&lt;w:rPr&gt;&lt;w:rFonts w:ascii=&quot;Cambria Math&quot; w:fareast=&quot;???&quot; w:h-ansi=&quot;Cambria Math&quot;/&gt;&lt;wx:&lt;wsfont wx:val=&quot;Cambria Math&quot;/&gt;&lt;w:i/&gt;&lt;w:kern w:val=&quot;0&quot;/&gt;&lt;w:sz w:val=&quot;22&quot;/&gt;&lt;w:sz-cs w:val=&quot;22&quot;/&gt;&lt;w:lang w:val=&quot;E7&quot;&gt;N-GB&quot;ath w:fareast=&quot;EN-US&quot;/&gt;&lt;/w:rPr&gt;&lt;/m:ctrlPr&gt;&lt;/m:sSubSur&gt;&lt;pPr&gt;&lt;m:e&gt;&lt;m:r&gt;&lt;w:rPr&gt; w:&lt;w:rFonts w:ascii=&quot;Cambria Math&quot; w:fareast=&quot;???&quot; w:h-ansi=&quot;Cambria Ma&lt;wsth&quot;/&gt;&lt;wx:font wx:val=&quot;Cambria Math&quot;/&gt;&lt;w:i/&gt;&lt;w:kern w:val=&quot;0&quot;/&gt;&lt;w:sz w:val=&quot;22&quot;/&gt;&lt;w:sz-cs w:val=&quot;22&quot;/&gt;&lt;7&quot;ath&gt;w:lang w:val=&quot;EN-GB&quot; w:fareast=&quot;EN-US&quot;/&gt;&lt;/w:rPr&gt;&lt;m:r&gt;&lt;t&gt;C&lt;/m:t&gt;&lt;/m:r&gt;&lt;/m:e&gt;&lt;m:sub w:&gt;&lt;m:r&gt;&lt;w:rPr&gt;&lt;w:rFonts w:ascii=&quot;Cambria Math&quot; w:fareast=&quot;???&quot; w:h-ansi=&quot;&lt;wsCambria Math&quot;/&gt;&lt;wx:font wx:val=&quot;Cambria Math&quot;/&gt;&lt;w:i/&gt;&lt;w:kern w:val=&quot;0&quot;/&gt;&lt;w:sz w:val=&quot;22&quot;/&gt;&lt;wath:sz-7&quot;&gt;cs w:val=&quot;22&quot;/&gt;&lt;w:lang w:val=&quot;EN-GB&quot; w:fareast=&quot;r&gt;&lt;EN-US&quot;/&gt;&lt;/w:rPr&gt;&lt;m:t&gt;11&lt;/m:t&gt;&lt;/m: w:r&gt;&lt;/m:sub&gt;&lt;m:sup&gt;&lt;m:r&gt;&lt;w:rPr&gt;&lt;w:rFonts w:ascii=&quot;Cambria Math&quot; w:fareast=&quot;???ws? w:h-ansi=&quot;Cambria Math&quot;/&gt;&lt;wx:font wx:val=&quot;Cambria Math&quot;/&gt;&lt;w:i/&gt;&lt;w:kern w:val=&quot;0th&quot;/&gt;&lt;w:sz w&quot;&gt;:val=&quot;22&quot;/&gt;&lt;w:sz-cs w:val=&quot;22&quot;/&gt;&lt;w:lang w:val=&gt;&lt;&quot;EN-GB&quot; w:fareast=&quot;EN-US&quot;/&gt;&lt;/w:rPr&gt;&lt;m:w:t&gt;E&lt;/m:t&gt;&lt;/m:r&gt;&lt;/m:sup&gt;&lt;/m:sSubSup&gt;&lt;/m:oMath&gt;&lt;/m:oMathPara&gt;&lt;/w:p&gt;&lt;w:sectPr wsp:s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8" o:title="" chromakey="white"/>
                </v:shape>
              </w:pict>
            </w:r>
            <w:r w:rsidRPr="00503627">
              <w:rPr>
                <w:sz w:val="24"/>
                <w:lang w:val="en-GB"/>
              </w:rPr>
              <w:instrText xml:space="preserve"> </w:instrText>
            </w:r>
            <w:r w:rsidRPr="00503627">
              <w:rPr>
                <w:sz w:val="24"/>
                <w:lang w:val="en-GB"/>
              </w:rPr>
              <w:fldChar w:fldCharType="separate"/>
            </w:r>
            <w:r w:rsidR="00DA71DE">
              <w:rPr>
                <w:sz w:val="24"/>
              </w:rPr>
              <w:pict>
                <v:shape id="_x0000_i1044"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quot;/&gt;&lt;w:docVar w:name=&quot;EN.Libraries&quot; w:val??ables/&gt;&lt;w:snapToGridInC???€???xtWithPunct/&gt;&lt;w:u=&quot;23t3????????????Var w:n???€????€????€????€????€??ables/&gt;&lt;w:snapToGridInCell/&gt;&lt;w:wrapText&gt;&lt;w:wrapTextWithPunctw:n?unct/&gt;&lt;w:u?oGridInCell/&gt;&lt;w:wrapTextWithPunct/&gt;&lt;w:uWithPu+??€€??€€?€??hPu??€??ables/&gt;&lt;w:snapToGrids/&gt;&lt;w:snapToGridInC???€???xtWithPunct/&gt;&lt;w:uInCell/&gt;&lt;w:wrapTextWithPunct/&gt;&lt;w:unct/&gt;&lt;w:u??????????????????€?€????€??????€€????€????€????€????€????€??ables/&gt;&lt;w:snapToGridInCell/&gt;&lt;w:wrapTextWithPhPunctw:n?unct/&gt;&lt;w:u?oGridInCell/&gt;&lt;w:wrapTextWithPunct/&gt;apToGrids/&gt;&lt;w:snapToGridInC???€???xtWithPunct/&gt;&lt;w:u&lt;w:uunct/&gt;&lt;w:u?€??????????????????€?????????????????????wrapTextWithPu+??€€??€€?€??hPu??€??ables/&gt;&lt;w:snapToGridInCell/&gt;&lt;w:wrapTextWithPunct/&gt;&lt;w:u????????????ar w:n???€????€????€???/&gt;&lt;w:wrapTextWithPunct/&gt;apToGrids/&gt;&lt;w:snapToGridInC???€???xtWithPunct/&gt;&lt;w:u?€?&lt;w:wrapTextWithPhPunctw:n?unct/&gt;&lt;w:u?oGridInCell/&gt;&lt;w:wrapTextWithPunct/&gt;&lt;w:u???€€??ables/&gt;&lt;w:snapToGridInCell/&gt;&lt;w:wrapTextWithPunct/&gt;&lt;w:u????????????????????????????€??????????????????????????thPunct/&gt;apToGrids/&gt;&lt;w:snapToGridInC???€???xtWithPunct/&gt;&lt;w:u?????????????wrapTextWithPu+??€€??€€?€??hPu??€??ables/&gt;&lt;w:s??€?&lt;w:wrapTextWithPhPunctw:n?unct/&gt;&lt;w:u?oGridInCell/&gt;&lt;w:wrapTextWithPunct/&gt;&lt;w:unapToGridInCell/&gt;&lt;w:wrapTextWithPunct/&gt;&lt;w:u?????????????????€?€?????oGrids/&gt;&lt;w:snapToGridInC???€???xtWithPunct/&gt;&lt;w:u????????????????????????€?€????€??????€€???????€????????????????????????????????Var w:n??Pu??€??ables/&gt;&lt;w:s??€?&lt;w:wrapTextWithPhPunctw:n?unct/&gt;&lt;w:u?oGridInCell/&gt;&lt;w:wrapTextWict/&gt;&lt;w:u?????????????????€?€?????oGrids/&gt;&lt;w:snapToGridInC???€???xtWithPunct/&gt;&lt;w:uthPunct/&gt;&lt;w:u?€????€????€????€????€??a???????????????????????????wrapTextWithPu+??€€??€€?€??hPu??€??ables/&gt;&lt;w:snapToGridInCell/&gt;&lt;w:wrapTextWithPunct/&gt;&lt;w:ubles/&gt;&lt;w:snapToGridInCell/&gt;&lt;w:wrapTextWithPunct€?????oGrids/&gt;&lt;w:snapToGridInC???€???xtWithPunct/&gt;&lt;w:u/&gt;&lt;w:u€€???ctw:n?unct/&gt;&lt;w:u?oGridInCell/&gt;&lt;w:wrapTextWithPunct/&gt;&lt;w:u?€€????€????€????€??ables/&gt;&lt;w:snapToGridInCell/&gt;&lt;w:wrapTextWithPunct/&gt;&lt;w:u€?€??€??????€?€?€?????€?€?€?€?????????€?€?€???????€?€?€?€nct€?????oGrids/&gt;&lt;w:snapToGridInC???€???xtWithPunct/&gt;&lt;w:u?????hPu??€??ables/&gt;&lt;w:snapToGridInCell/&gt;&lt;w:wrapTextWithPunct/u€€???ctw:n?unct/&gt;&lt;w:u?oGridInCell/&gt;&lt;w:wrapTextWithPunct/&gt;&lt;w:u&gt;&lt;w:u€?€?€?€?????????€?€?€?????????r w:n???€????€????€????€????€??ables/&gt;&lt;w:s€?????oGrids/&gt;&lt;w:snapToGridInC???€???xtWithPunct/&gt;&lt;w:unapToGridInCell/&gt;&lt;w:wrapTextWithPunct/&gt;&lt;w:u€?€?€?????????€?€?€??????€?€?€????????€?€?€?€??????€?w:wrapTextWithPunct/u€€???ctw:n?unct/&gt;&lt;w:u?oGridInCell/&gt;&lt;w:wrapTextWithPunct/&gt;&lt;w:u€??€?€???????€?€?€?€?:s€?????oGrids/&gt;&lt;w:snapToGridInC???€???xtWithPunct/&gt;&lt;w:u????hPu??€??ables/&gt;&lt;w:snapToGridInCell/&gt;&lt;w:wrapTextWithPunct/&gt;&lt;w:u??????????€?€????€??????€€????€????€????€????€????€??ables/&gt;&lt;w:snapToGridInCell/&gt;&lt;w:wrapTextWithPunct/&gt;&lt;w/u€€???ctw:n?unct/&gt;&lt;w:u?oGridInC????oGrids/&gt;&lt;w:snapToGridInC???€???xtWithPunct/&gt;&lt;w:uell/&gt;&lt;w:wrapTextWithPunct/&gt;&lt;w:u:u€??????r w:n???€????€????€????€????€??ables/&gt;&lt;w:snapToGridInCell/&gt;&lt;w:wrapTextWit€?????hPu??€??ables/&gt;&lt;w:snapToGridInCell/&gt;&lt;w:wrapTextWithPunct/&gt;&lt;w:uhPunct/&gt;&lt;w:u?€?€?€?€????????rids/&gt;&lt;w:snapToGridInC???€???xtWithPunct/&gt;&lt;w:u?€?€?€??????€?€?€????ctw:n?unct/&gt;&lt;w:u?oGridInCell/&gt;&lt;w:wrapTextWithPunct/&gt;&lt;w:u?????€?€?€???????€?€?€???????€?€?€?€?????????€?€?€?????????€?€?€??????€?€?€??T?????€?€?€?€????unct/&gt;&lt;w:uhPunct/&gt;&lt;w:u?€?€?€?€????????rids/&gt;&lt;w:snapToGridInC???€???xtWithPunct/&gt;&lt;w:u?€?€?€?€????&lt;w:snapToGridInCell/&gt;&lt;w:wrapTextWit€?????hPu??€??ables/&gt;&lt;w:snap?€?????????€?€?€??????€?€?€????ctw:n?unct/&gt;&lt;w:u?oGridInCell/&gt;&lt;w:wrapTextWithPunct/&gt;&lt;w:uToGridInCell/&gt;&lt;w:wrapTextWithPunct/&gt;&lt;w:u?€?????tWds/&gt;&lt;w:snapToGridInC???€???xtWithPunct/&gt;&lt;w:uithPunct/&gt;&lt;w:u€??????r w:n???€????€????€????€????€??ables/&gt;&lt;w:snapToGridInCell/&gt;&lt;w:wrapTextWithPunct/&gt;&lt;w:u????????€????€??????€€????€????€????€??€????ctw:n?unct/&gt;&lt;w:u?oGridInCell/&gt;&lt;w:wrapTextWitct/&gt;&lt;w:u?€?????tWds/&gt;&lt;w:snapToGridInC???€???xtWithPunct/&gt;&lt;w:uhPunct/&gt;&lt;w:u???€????€??ables/&gt;&lt;w:snapToGridIit€?????hPu??€??ables/&gt;&lt;w:snapToGridInCell/&gt;&lt;w:wrapTextWithPunct/&gt;&lt;w:unCell/&gt;&lt;w:wrapTextWithPunct/&gt;&lt;w:u?€?€?€?????????€?€?€?????????€?€?€?€??????€?€?€????€?:u?€?????tWds/&gt;&lt;w:snapToGridInC???€???xtWithPunct/&gt;&lt;w:u€?€????????ctw:n?unct/&gt;&lt;w:u?oGridInCell/&gt;&lt;w:wrapTextWithPunct/&gt;&lt;w:u????€??r w:n???€????€????€????€????€??ables/&gt;&lt;w:snapToGridInCell/&gt;&lt;w:wrapTextWithPunct/&gt;&lt;w:uit€?????hPu??€??ables/&gt;&lt;w:snapToGridInCell/&gt;&lt;w:wrapTex/&gt;&lt;w:snapToGridInC???€???xtWithPunct/&gt;&lt;w:utWithPunct/&gt;&lt;w:u?€?€?€?????€?€?€?€??€?????€?€?€?€????ctw:n?unct/&gt;&lt;w:u?oGridInCell/&gt;&lt;w:wrapTextWithPunct/&gt;&lt;w:u?????€?€?€?€?????€?€?€?€?????????€?€?€????????€???????????€?€????€???es/&gt;&lt;w:snapToGridInCell/&gt;&lt;w:wrapTex/&gt;&lt;w:snapToGridInC???€???xtWithPunct/&gt;&lt;w:u???€€????€????€????€????€????€??ables/&gt;&lt;w:snapToGrell/&gt;&lt;w:wrapTextWithPunct/&gt;&lt;w:uit€?????hPu??€??able???€?€?€?€??€?????€?€?€?€????ctw:n?unct/&gt;&lt;w:u?oGridInCell/&gt;&lt;w:wrapTextWithPunct/&gt;&lt;w:us/&gt;&lt;w:snapToGridInw:wrapTex/&gt;&lt;w:snapToGridInC???€???xtWithPunct/&gt;&lt;w:uCell/&gt;&lt;w:wrapTextWithPunct/&gt;&lt;w:u€?€?€????????€??r w:n???€????€????€????€????€??ables/&gt;&lt;w:snapToGridInCell/&gt;&lt;w:wrapTextWithPunct/&gt;&lt;w:uidInCell/&gt;&lt;w:wrapTextWithPunct/&gt;&lt;w:u??€?€?????????€?€?€??t/&gt;&lt;w:u?oGridInCelapTex/&gt;&lt;w:snapToGridInC???€???xtWithPunct/&gt;&lt;w:ul/&gt;&lt;w:wrapTextWithPunct/&gt;&lt;w:u?????????????????????????:uit€?????hPu??€??ables/&gt;&lt;w:snapToGridInCell/&gt;&lt;w:wrapTextWithPunct/&gt;&lt;w:u????????????????????€?€?€?????????€?€?€?????????€?€?€????€?€?€??t/&gt;&lt;w:u?oGridInCelapTex/&gt;&lt;w:snapToGridInC???€???xtWithPunct/&gt;&lt;w:u???€?€?€?€??&lt;???pTextWithPunct/&gt;&lt;w:u??€?€?????????€?€?€??t/&gt;&lt;w:u?oGridInCell/&gt;&lt;w:wrapTextWithPunct/&gt;&lt;w:u??€?€?€????????€??r w:n???€????€????€????€????€??ables/&gt;&lt;w:snapToGridInCell/&gt;&lt;w:wrapTextWiw:u?oGridInCelapTex/&gt;&lt;w:snapToGridInC???€???xtWithPunct/&gt;&lt;w:uthPunc?????????????????:uit€?????hPu??€??ables/&gt;&lt;w:snapToGridInCell/&gt;&lt;w:wrapTextWithPunct/&gt;&lt;w:ut/&gt;&lt;w:u?€???????€?€?€??t/&gt;&lt;w:u?oGridInCell/&gt;&lt;w:wrapTextWithPunct/&gt;&lt;w:u€???????€?€?€?€???????€??????????oGridInCelapTex/&gt;&lt;w:snapToGridInC???€???xtWithPunct/&gt;&lt;w:u????€????€??????€€????€????€????€????€????€??ables/&gt;&lt;w:snapToGridInCell/&gt;&lt;w:wrapTextWithPunct/&gt;&lt;w:u?????€?€?€?????????€?€?€????????????extWithPunct/&gt;&lt;w:ut/&gt;&lt;w:u?€???????€?€?€??t/&gt;€???????€??????????oGridInCelapTex/&gt;&lt;w:snapToGridInC???€???xtWithPunct/&gt;&lt;w:u&lt;w:u?oGridInCell/&gt;&lt;w:wrapTextWithPunct/&gt;&lt;w:u??????:uit€?????hPu??€??ables/&gt;&lt;w:snapToGridInCell/&gt;&lt;w:wrapTextWithPunct/&gt;&lt;w:u??€???r w:n???€????€????€????€????€??ables/&gt;&lt;w:snapToGridInCell/&gt;&lt;w:wrapTextWithPunct/&gt;&lt;w:u€?€w:snapToGridInC???€???xtWithPunct/&gt;&lt;w:u?????€?€?€?€??????€?€?€??????€?€?€??t/&gt;&lt;w:u?oGridInCell/&gt;&lt;w:wrapTextWithPunct/&gt;&lt;w:u??Z?€?€?€?€?????????????????????????????????????????????????????:uit€?????hPu??€??&gt;&lt;w:snapToGridInCell/&gt;&lt;w:wrapTextWithPunct/&gt;&lt;w:u€?€w:snapToGridInC???€???xtWithPunct/&gt;&lt;w:uables/&gt;&lt;w:snapToGridInCell/&gt;&lt;w:wrapTextWithPunct/&gt;&lt;w:u????????????????€??????????/&gt;&lt;w:u€?€?????€?€?€?€??????€?€?€??????€?€?€??t/&gt;&lt;w:u?oGridInCell/&gt;&lt;w:wrapTextWithPunct/&gt;&lt;w:u?€???????€????????rapTextWithPunct/&gt;&lt;w:u€?€w:snapToGridInC???€???xtWithPunct/&gt;&lt;w:u?????€????€???????€?€?€?????????€?€?€????????€???r w:n???€????€????€????€????€??ables/&gt;&lt;w:snapToGridInCell/&gt;&lt;w:??????????????????????????????????/&gt;&lt;w:u€?€????WithPunct/&gt;&lt;w:u?€???????€????????rapTextWithPunct/&gt;&lt;w:u€?€w:snapToGridInC???€???xtWithPunct/&gt;&lt;w:u???€?€?€??????€?€?€??????€?€?€??t/&gt;&lt;w:u?oGridInCell/&gt;&lt;w:wrapTextWithPunct/&gt;&lt;w:u:uit€?????hPu??€??ables/&gt;&lt;w:snapToGridInCell/&gt;&lt;w:wrapTextWithPunct/&gt;&lt;w:uwrapTextWithPunct/&gt;&lt;w:u€€????€????€????€????€????€??abct/&gt;&lt;w:u€?€w:snapToGridInC???€???xtWithPunct/&gt;&lt;w:ules/&gt;&lt;w:snapToGridInCell/&gt;&lt;w:wrapTextWithPunct/&gt;&lt;w:u?€???????????????????????€?€??t/&gt;&lt;w:u?oGridInCell/&gt;&lt;w:wrapTextWithPunct/&gt;&lt;w:u?????.???????????????????????????.?:????????????????:ui?€????€????€????€??abct/&gt;&lt;w:u€?€w:snapToGridInC???€???xtWithPunct/&gt;&lt;w:ut€?????hPu??€??ables/&gt;&lt;w:snapToGridInCell/&gt;&lt;w:wrapTextWithPunct/&gt;&lt;w:u????????????????€???r w:n???€????€????€????Punct/&gt;&lt;w:u?€???????????????????????€?€??t/&gt;&lt;w:u?oGridInCell/&gt;&lt;w:wrapTextWith?€????€????€??abct/&gt;&lt;w:u€?€w:snapToGridInC???€???xtWithPunct/&gt;&lt;w:uPunct/&gt;&lt;w:u€????€??ables/&gt;&lt;w:snapToGridInCell/&gt;&lt;w:wrapTextWithPunct/&gt;&lt;w:u???????????????????????????????????????????????????????????.?:????????????????:uit€?????hPu??€??all/&gt;&lt;w:wrapTextWith?€????€????€??abct/&gt;&lt;w:u€?€w:snapToGridInC???€???xtWithPunct/&gt;&lt;w:ubles/&gt;&lt;w:snct/&gt;&lt;w:u?€???????????????????????€?€??t/&gt;&lt;w:u?oGridInCell/&gt;&lt;w:wrapTextWithPunct/&gt;&lt;w:uapToGridInCell/&gt;&lt;w:wrapTextWithPunct/&gt;&lt;w:u??????????€???????????€?€????€??????€€????€????€????€????€????€??abct/&gt;&lt;w:u€?€w:snapToGridInC???€???xtWithPunct/&gt;&lt;w:u?€????€????€??ables/&gt;&lt;w:snapToGridInCell??????????????????€???r w:n???€????€????&gt;&lt;w:u?€???????????????????????€?€??t/&gt;&lt;w:u?oGridInCell/&gt;&lt;w:wrapTextWithPunct/&gt;&lt;w:u€????€????€??ables€????€????€????€????€??abct/&gt;&lt;w:u€?€w:snapToGridInC???€???xtWithPunct/&gt;&lt;w:u/&gt;&lt;w:snapToGrid.?:????????????????:uit€?????hPu??€??ables/&gt;&lt;w:snapToGridInCell/&gt;&lt;w:wrapTextWithPunct/&gt;&lt;w:uInCell/&gt;&lt;w:wrapTextWithPunct/&gt;&lt;w:u/&gt;&lt;w:wrapTextWithPunct/&gt;&lt;w:u???????????????????€??t/&gt;&lt;w:u?oGridInCell/&gt;:u€?€w:snapToGridInC???€???xtWithPunct/&gt;&lt;w:u&lt;w:wrapTextWithPunct/&gt;&lt;w:u?????????????,?.???,?.?:????&quot;/&gt;&lt;/w:docVars&gt;&lt;wsp:rsids&gt;&lt;wsp:rsidRoot wsp:val=&quot;00111184&quot;/&gt;&lt;wsp:rsid wsp:val=&quot;0000373C&quot;/&gt;&lt;wsp:rsid wsp:vapToGridInCell/&gt;&lt;w:wrapTextWithPunct/&gt;&lt;w:ul=&quot;00014D4C&quot;/&gt;&lt;wsp:rsid wsp:val??€???xtWithPunct/&gt;&lt;w:u=&quot;0pToGridInCell/&gt;&lt;w:wrapTwrapTextWithPunct/&gt;&lt;w:uextWithPunct/&gt;&lt;w:u0014E03&quot;/&gt;&lt;wsp:rsid wsp:val=pToGridInCell/&gt;&lt;w:wrapTextWithPunct/&gt;&lt;w:u&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1947&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21947&quot;&gt;&lt;m:oMathPara&gt;&lt;m:oMath&gt;&lt;m:sSubSup&gt;&lt;m:sSubSupPr&gt;&lt;m:ctrlPr&gt;&lt;w:rPr&gt;&lt;w:rFonts w:ascii=&quot;Cambria Math&quot; w:fareast=&quot;???&quot; w:h-ansi=&quot;Cambria Math&quot;/&gt;&lt;wx:&lt;wsfont wx:val=&quot;Cambria Math&quot;/&gt;&lt;w:i/&gt;&lt;w:kern w:val=&quot;0&quot;/&gt;&lt;w:sz w:val=&quot;22&quot;/&gt;&lt;w:sz-cs w:val=&quot;22&quot;/&gt;&lt;w:lang w:val=&quot;E7&quot;&gt;N-GB&quot;ath w:fareast=&quot;EN-US&quot;/&gt;&lt;/w:rPr&gt;&lt;/m:ctrlPr&gt;&lt;/m:sSubSur&gt;&lt;pPr&gt;&lt;m:e&gt;&lt;m:r&gt;&lt;w:rPr&gt; w:&lt;w:rFonts w:ascii=&quot;Cambria Math&quot; w:fareast=&quot;???&quot; w:h-ansi=&quot;Cambria Ma&lt;wsth&quot;/&gt;&lt;wx:font wx:val=&quot;Cambria Math&quot;/&gt;&lt;w:i/&gt;&lt;w:kern w:val=&quot;0&quot;/&gt;&lt;w:sz w:val=&quot;22&quot;/&gt;&lt;w:sz-cs w:val=&quot;22&quot;/&gt;&lt;7&quot;ath&gt;w:lang w:val=&quot;EN-GB&quot; w:fareast=&quot;EN-US&quot;/&gt;&lt;/w:rPr&gt;&lt;m:r&gt;&lt;t&gt;C&lt;/m:t&gt;&lt;/m:r&gt;&lt;/m:e&gt;&lt;m:sub w:&gt;&lt;m:r&gt;&lt;w:rPr&gt;&lt;w:rFonts w:ascii=&quot;Cambria Math&quot; w:fareast=&quot;???&quot; w:h-ansi=&quot;&lt;wsCambria Math&quot;/&gt;&lt;wx:font wx:val=&quot;Cambria Math&quot;/&gt;&lt;w:i/&gt;&lt;w:kern w:val=&quot;0&quot;/&gt;&lt;w:sz w:val=&quot;22&quot;/&gt;&lt;wath:sz-7&quot;&gt;cs w:val=&quot;22&quot;/&gt;&lt;w:lang w:val=&quot;EN-GB&quot; w:fareast=&quot;r&gt;&lt;EN-US&quot;/&gt;&lt;/w:rPr&gt;&lt;m:t&gt;11&lt;/m:t&gt;&lt;/m: w:r&gt;&lt;/m:sub&gt;&lt;m:sup&gt;&lt;m:r&gt;&lt;w:rPr&gt;&lt;w:rFonts w:ascii=&quot;Cambria Math&quot; w:fareast=&quot;???ws? w:h-ansi=&quot;Cambria Math&quot;/&gt;&lt;wx:font wx:val=&quot;Cambria Math&quot;/&gt;&lt;w:i/&gt;&lt;w:kern w:val=&quot;0th&quot;/&gt;&lt;w:sz w&quot;&gt;:val=&quot;22&quot;/&gt;&lt;w:sz-cs w:val=&quot;22&quot;/&gt;&lt;w:lang w:val=&gt;&lt;&quot;EN-GB&quot; w:fareast=&quot;EN-US&quot;/&gt;&lt;/w:rPr&gt;&lt;m:w:t&gt;E&lt;/m:t&gt;&lt;/m:r&gt;&lt;/m:sup&gt;&lt;/m:sSubSup&gt;&lt;/m:oMath&gt;&lt;/m:oMathPara&gt;&lt;/w:p&gt;&lt;w:sectPr wsp:s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8" o:title="" chromakey="white"/>
                </v:shape>
              </w:pict>
            </w:r>
            <w:r w:rsidRPr="00503627">
              <w:rPr>
                <w:sz w:val="24"/>
              </w:rPr>
              <w:fldChar w:fldCharType="end"/>
            </w:r>
            <w:r w:rsidRPr="00503627">
              <w:rPr>
                <w:sz w:val="24"/>
                <w:lang w:val="en-GB"/>
              </w:rPr>
              <w:t xml:space="preserve">) </w:t>
            </w:r>
          </w:p>
        </w:tc>
        <w:tc>
          <w:tcPr>
            <w:tcW w:w="1276" w:type="dxa"/>
          </w:tcPr>
          <w:p w:rsidR="00244001" w:rsidRPr="00503627" w:rsidRDefault="00244001" w:rsidP="00B231FE">
            <w:pPr>
              <w:spacing w:line="480" w:lineRule="auto"/>
              <w:ind w:firstLineChars="100" w:firstLine="240"/>
              <w:rPr>
                <w:sz w:val="24"/>
                <w:lang w:val="en-GB"/>
              </w:rPr>
            </w:pPr>
            <w:bookmarkStart w:id="7" w:name="OLE_LINK1"/>
            <w:r w:rsidRPr="00503627">
              <w:rPr>
                <w:sz w:val="24"/>
                <w:lang w:val="en-GB"/>
              </w:rPr>
              <w:t>32.0e-4</w:t>
            </w:r>
            <w:bookmarkEnd w:id="7"/>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12</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0.53</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244001" w:rsidP="00B231FE">
            <w:pPr>
              <w:spacing w:line="480" w:lineRule="auto"/>
              <w:ind w:firstLineChars="100" w:firstLine="240"/>
              <w:rPr>
                <w:sz w:val="24"/>
                <w:lang w:val="en-GB"/>
              </w:rPr>
            </w:pPr>
            <w:r w:rsidRPr="00503627">
              <w:rPr>
                <w:sz w:val="24"/>
                <w:lang w:val="en-GB"/>
              </w:rPr>
              <w:t>TC(</w:t>
            </w:r>
            <w:r w:rsidRPr="00503627">
              <w:rPr>
                <w:sz w:val="24"/>
                <w:lang w:val="en-GB"/>
              </w:rPr>
              <w:fldChar w:fldCharType="begin"/>
            </w:r>
            <w:r w:rsidRPr="00503627">
              <w:rPr>
                <w:sz w:val="24"/>
                <w:lang w:val="en-GB"/>
              </w:rPr>
              <w:instrText xml:space="preserve"> QUOTE </w:instrText>
            </w:r>
            <w:r w:rsidR="00DA71DE">
              <w:rPr>
                <w:sz w:val="24"/>
              </w:rPr>
              <w:pict>
                <v:shape id="_x0000_i1045"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ables/&gt;&lt;w:snapToGridInC???€???xtWithPunct/&gt;&lt;w:u€??eu????€?|???????????????€?/&gt;&lt;w:docVar w:n???€????€????€????€????€??ables/&gt;&lt;w:??ables/&gt;&lt;w:snapToGridInCell/&gt;&lt;w:wrapTextWithPunctw:n?unct/&gt;&lt;w:u?oGridInCell/&gt;&lt;w:wrapTextWithPunct/&gt;&lt;w:usnapTo&lt;w:u??????????????ables/&gt;&lt;w:snapToGridInC???€???xtWithPunct/&gt;&lt;w:u??????€??????????+??€€??€€?€??hPu??€??ables/&gt;&lt;w:snapToGridInCell/&gt;&lt;w:wrapTextWithPunct/&gt;&lt;w:uGridInCell/&gt;&lt;w:wrapTextWithPunct/&gt;&lt;w:u??????€.??????????????????????;?€????€?€TextWithPunctw:n?unct/&gt;&lt;w:????????????ables/&gt;&lt;w:snapToGridInC???€???xtWithPunct/&gt;&lt;w:uu?oGridInCell/&gt;&lt;w:wrapTextWithPunct/&gt;&lt;w:u????€??????€€????€????€????€????€????€??ables/&gt;&lt;w:snapToGridInCell/&gt;&lt;w:wrapTextWithPunct/&gt;&lt;w:u???????????€€??€€?€??hPu??€??ables/&gt;&lt;w:snapToGridInCell/&gt;&lt;w:wrapTextWit??ables/&gt;&lt;w:snapToGridInC???€???xtWithPunct/&gt;&lt;w:uhPunct/&gt;&lt;w:u???????????????WithPunctw:n?unct/&gt;&lt;w:u?oGridInCell/&gt;&lt;w:wrapTextWithPunct/&gt;&lt;w:u?????:docVar w:n???€????€????€????€????€??ables/&gt;&lt;w:snapToGridInCell/&gt;&lt;w:wrapTextWithPunct/&gt;&lt;w:u???????????????xtWit??ables/&gt;&lt;w:snapToGridInC???€???xtWithPunct/&gt;&lt;w:u??????????????????????????????????????ct/&gt;&lt;w:u???????????nct/&gt;&lt;w:u???????????????WithPunctw:n?unct/&gt;&lt;w:u?oGridInCell/&gt;&lt;w:wrapTextWithPunct/&gt;&lt;w:u?€??€€?€??hPu??€??ables/&gt;&lt;w:snapToGridIn:u???????????????xtWit??ables/&gt;&lt;w:snapToGridInC???€???xtWithPunct/&gt;&lt;w:uCell/&gt;&lt;w:wrapTextWithPunct/&gt;&lt;w:u???????????????????????€??€€?€?????????????????/&gt;????????????????????;?€????€?€?????????????????nct/&gt;&lt;w:u???????????????WithPunct?ables/&gt;&lt;w:snapToGridIn:u???????????????xtWit??ables/&gt;&lt;w:snapToGridInC???€???xtWithPunct/&gt;&lt;w:uw:n?unct/&gt;&lt;w:u?oGridInCell/&gt;&lt;w:wrapTextWithPunct/&gt;&lt;w:u????????????????:docVar w:n???€????€????€????€???????????????????????ct/&gt;&lt;w:u???????????€€??€€?€??hPu??€??ables/&gt;&lt;w:snapToGridInCe:u???????????????xtWit??ables/&gt;&lt;w:snapToGridInC???€???xtWithPunct/&gt;&lt;w:ull/&gt;&lt;w:wrapTextWithPunct/&gt;&lt;w:u??€€??ables/&gt;&lt;w:snapTo??????????WithPunctw:n?unct/&gt;&lt;w:u?oGridInCell/&gt;&lt;w:wrapTextWithPunct/&gt;&lt;w:uGridInCell/&gt;&lt;w:wrapTextWithPunct/&gt;&lt;w:u?€€??????€€????€????€????€????€????€??ables/&gt;&lt;w:sna&gt;&lt;w:snapToGridInC???€???xtWithPunct/&gt;&lt;w:upToGridInCell/&gt;&lt;w:wrapTextWithPunct/&gt;&lt;w:u&lt;w:docVar w:name=&quot;EN.Libraries&quot; w:val=&quot;23t3???????????????:snapToGridInCell/&gt;&lt;w:wra:u?oGridInCell/&gt;&lt;w:wrapTextWithPunct/&gt;&lt;w:upTextWithPunct/&gt;&lt;w:u??n?????????????????????????&gt;&lt;w:snapToGridInC???€???xtWithPunct/&gt;&lt;w:u?????€????€????€????€??ables/&gt;&lt;w:snapToGridInCell/&gt;&lt;w:wrapTextWithPunct/&gt;&lt;w:u???????????????????????????????????????????&quot;23t3???????????????:snapToGridInCell/&gt;&lt;w:wra:u?oGridInCell/&gt;&gt;&lt;w:u??n?????????????????????????&gt;&lt;w:snapToGridInC???€???xtWithPunct/&gt;&lt;w:u&lt;w:wrapTextWithPunct/&gt;&lt;w:u??????????Var w:name=&quot;EN.Libraries&quot; w:val=&quot;23t3???????????????:snapToGridInCell/&gt;&lt;w:wrapTextWithPunct/&gt;&lt;w:u????????;?€????€?€????€??????€€????€????€????€????€????€?????????????????????????&gt;&lt;w:snapToGridInC???€???xtWithPunct/&gt;&lt;w:u??ables/&gt;&lt;w:snapToGridIn?:snapToGridInCell/&gt;&lt;w:wra:u?oGridInCell/&gt;&lt;w:wrapTextWithPunct/&gt;&lt;w:uCell/&gt;&lt;w:wrapTextWithPunct???€??????????????????€?€????€????€????€??ables/&gt;&lt;w:snapToGridInCell/&gt;raries&quot; w:val=&quot;23t3???????&gt;&lt;w:snapToGridInC???€???xtWithPunct/&gt;&lt;w:u?????????:snapToGridInCell/&gt;&lt;w:wrapTextWithPunct/&gt;&lt;w:u&lt;w:wrapTextWithPunct/&gt;&lt;w:u/&gt;&lt;w:&gt;&lt;w:wra:u?oGridInCell/&gt;&lt;w:wrapTextWithPunct/&gt;&lt;w:uu??????????????????????????????????????????????€?€?€???????s&quot; w:val=&quot;23t3???????&gt;&lt;w:snapToGridInC???€???xtWithPunct/&gt;&lt;w:u??€?€?€?????€?€?€?€?????????€?€?€???????€?€?€?€?????€?€?€?€??????&lt;w:snapToGridInCell/&gt;raries&quot; w:pTextWithPunct/&gt;&lt;w:u&lt;w:wrapTextWithPunct/&gt;&lt;w:u/&gt;&lt;w:&gt;&lt;w:wra:u?oGridInCell/&gt;&lt;w:wrapTextWithPunct/&gt;&lt;w:uval=&quot;23t3?????????&gt;&lt;w:snapToGridInC???€???xtWithPunct/&gt;&lt;w:u?????????????:snapToGridInCell/&gt;&lt;w:wrapTextWithPunct/&gt;&lt;w:u??€?€?€?€??????rapTextWithPunct???€??????????????????€?€????€????€????€??ables/&gt;&lt;w:snapToGridInCell/&gt;&lt;w:wrapTextWithPunct/&gt;&lt;w:/&gt;&lt;w:u/&gt;&lt;w:&gt;&lt;al=&quot;23t3?????????&gt;&lt;w:snapToGridInC???€???xtWithPunct/&gt;&lt;w:uw:wra:u?oGridInCell/&gt;&lt;w:wrapTextWithPunct/&gt;&lt;w:uu??????€???????;?€????€?€????€??????€€????€????l/&gt;raries&quot; w:val=&quot;23t3???????????????:snapToGridInCell/&gt;&lt;w:wrapTextWithPunct/&gt;&lt;w:u€????€????€????€?w:&gt;&lt;al=&quot;23t3?????????&gt;&lt;w:snapToGridInC???€???xtWithPunct/&gt;&lt;w:u?ables/&gt;&lt;w:snapToGridInCell/&gt;&lt;w:wrapTextWithPu&lt;w:/&gt;&lt;w:u/&gt;&lt;w:&gt;&lt;w:wra:u?oGridInCell/&gt;&lt;w:wrapTextWithPunct/&gt;&lt;w:unct/&gt;&lt;w:u€?€?€??€?????€?€?€?€??????€?€?€????????€?€?€?€?????????????????€?€????€????€??&lt;al=&quot;23t3?????????&gt;&lt;w:snapToGridInC???€???xtWithPunct/&gt;&lt;w:u??€??ables/&gt;&lt;w:snapToGridInCells&quot; w:val=&quot;23t3???????????????:snapToGridInCell/&gt;&lt;w:wrapTextWitapTextWithPu&lt;w:/&gt;&lt;w:u/&gt;&lt;w:&gt;&lt;w:wra:u?oGridInCell/&gt;&lt;w:wrapTextWithPunct/&gt;&lt;w:uhPunct/&gt;&lt;w:u/&gt;&lt;w:wrapTextWithPunct/&gt;&lt;w:u??€?€?????€?€?€?€?idInC???€???xtWithPunct/&gt;&lt;w:u????????€?€?€??????€?€?€?????€?€?€?€???????€?€?€???????€?€?€?€?????????€?€?€??€??;?€????€?€????€??????€€???&gt;&lt;w:wrapTextWitapTextWithPu&lt;w:/&gt;&lt;w:u/&gt;&lt;w:&gt;&lt;w:wra:u?oGridInCell/&gt;&lt;w:wraw:u/&gt;&lt;w:wrapTextWithPunct/&gt;&lt;w:u??€?€?????€?€?€?€?idInC???€???xtWithPunct/&gt;&lt;w:upTextWithPunct/&gt;&lt;w:u?€????€/&gt;&lt;w:snapToGridInCells&quot; w:val=&quot;23t3???????????????:snapToGridInCell/&gt;&lt;w:wrapTextWithPunct/&gt;&lt;w:u????€????€????€?€????????€?€?€?€?????????????????€?€????€????€??rapTextWithPunct/&gt;&lt;w:u??€?€?????€?€?€?€?idInC???€???xtWithPunct/&gt;&lt;w:u??€??ables/&gt;&lt;w:snextWithPu&lt;w:/&gt;&lt;w:u/&gt;&lt;w:&gt;&lt;w:wra:u?oGridInCell/&gt;&lt;w:wrapTextWithPunct/&gt;&lt;w:uapToGridInCell/&gt;&lt;w:wrapTextWithPunct/&gt;&lt;w:u?ables/&gt;&lt;w:snapToGridInCell/&gt;&lt;w:wrapTextWithPunct/&gt;&lt;w:u?????€?€?€?€??3t3???????????????:snapToGriInC???€???xtWithPunct/&gt;&lt;w:udInCell/&gt;&lt;w:wrapTextWithPunct/&gt;&lt;w:u????€?€?€????????€?€?€?€??????€?€&lt;w:wra:u?oGridInCell/&gt;&lt;w:wrapTextWithPunct/&gt;&lt;w:u?€?????€?€?€?€?????????€?€?€?????????€?€?€?€??????€?€?€????€?€?€???w:u?????€?€?€?€??3t3???????????????:snapToGriInC???€???xtWithPunct/&gt;&lt;w:u??????????????€????€????€????€??ables/&gt;&lt;w:snapToGridInCerapTextWithPunct/&gt;&lt;w:u?????€?€?€?€??3t3????ct/&gt;&lt;w:u????€?€?€????????€?€?€?€??????€?€&lt;w:wra:u?oGridInCell/&gt;&lt;w:wrapTextWithPunct/&gt;&lt;w:u???€?€?€?€??3t3???????????????:snapToGriInC???€???xtWithPunct/&gt;&lt;w:u??????????:snapToGridInCell/&gt;&lt;w:wrapTextWithPunct/&gt;&lt;w:ull/&gt;&lt;w:wrapTextWithPunct/&gt;&lt;w:u????€?€?€?€?????€?€?€?€??????????€??;?€????€?€????€??????€€????€????€????€????€????€??ables/&gt;&lt;w:€?&gt;&lt;w:u???€?€?€?€??3t3???????????????:snapToGriInC???€???xtWithPunct/&gt;&lt;w:u?????????€?€?€??????€?€&lt;w:wra:u?oGridInCell/&gt;&lt;w:wrapTextWithPunct/&gt;&lt;w:usnapToGridInCell/&gt;&lt;w:wrapTextWithPunct/&gt;&lt;w:u€?€?€????????€?€?€?€??3t3???????????????:snapToGridInCell/&gt;&lt;w:wrapTextWithPunct/&gt;&lt;w:u€?€?€?????????????:snapToGriInC???€???xtWithPunct/&gt;&lt;w:u€?????€?€?€?€??????????€?€????€????€????€??ables/&gt;&lt;w:snap?€?€?€??????€?€&lt;w:wra:u?oGridInCell/&gt;&lt;w:wrapTextWithPunct/&gt;&lt;w:uToGridInCell/&gt;&lt;w:wrapTextWithPunct/&gt;&lt;w:u?????????€?€?€????????€?€?€?€?unct/&gt;&lt;w:u€?€?€?????????????:snapToGriInC???€???xtWithPunct/&gt;&lt;w:u????????€?€?€?????????????????????w:u€?€?€????????€?€?€?€??3t3???????????????:snapToGridInCell/&gt;&lt;w:wrapT?€??ables/&gt;&lt;w:snap?€?€?€??????€?€&lt;w:wra:u?oGridInCell/&gt;&lt;w:wrapTextWithPunct/&gt;&lt;w:u?€?€?unct/&gt;&lt;w:u€?€?€?????????????:snapToGriInC???€???xtWithPunct/&gt;&lt;w:uextWithPunct/&gt;&lt;w:u??????????????????????????€?€?€?????????€?€?€????????€??;?€????€?€????€???????€?€?????????€?€?€?????€?€?€?€??????????€?€????€????€???InCell/&gt;&lt;w:wrapTextWithPunct/&gt;&lt;w:u?€?€?unct/&gt;&lt;w:u€?€?€?????????????:snapToGriInC???€???xtWithPunct/&gt;&lt;w:upToGridInCell/&gt;&lt;w:wrapT?€??ables/&gt;&lt;w:snap?€?€?€??????€?€&lt;w:wra:u?oGridInCell/&gt;&lt;w:wrapTextWithPunct/&gt;&lt;w:u?€??ables/&gt;&lt;w:sn??????????????????w:u€?€?€????????€?€?€?€??3t3???????????????:snapToGridInCe&lt;w:u€?€?€?????????????:snapToGriInC???€???xtWithPunct/&gt;&lt;w:ull/&gt;&lt;w:wrapTextWithPunct/&gt;&lt;w:uapToGridInCell/&gt;&lt;w:wrapTextWithPunct/&gt;&lt;w:u€€????€????€????€????€???nap?€?€?€??????€?€&lt;w:wra:u?oGridInCell/&gt;&lt;w:wrapTextWithPunct/&gt;&lt;w:u?€??ables/&gt;&lt;w:snapToGridInCell/&gt;&lt;w:wrapTextWithPunct/&gt;&lt;w:u??ToGriInC???€???xtWithPunct/&gt;&lt;w:u?????€?€?€?€??????€?€?€????????€?€?€?€???????€?€?€?€?????€?€?€?€??3t3???????????????:snapToGridInCell/&gt;&lt;w:wrapTextWithPunct/&gt;&lt;w:u?nap?€?€?€??????€?€&lt;w:wra:u?oGridInCell/&gt;&lt;w:wrapTextWiGridInCell/&gt;&lt;w:wrapTextWithPunct/&gt;&lt;w:u??ToGriInC???€???xtWithPunct/&gt;&lt;w:uthPunct/&gt;&lt;w:u€?????????€?€?€??€????€€??????????€?€????€????€????€??ables/&gt;&lt;w:snapToGridInCell/&gt;&lt;w:wrapTextWithPunct/&gt;&lt;w:u?€?€?€?????€?€?€?€??????€?€?€??????€?€?€?€????????????apTextWiGridInCell/&gt;&lt;w:wrapTextWithPunct/&gt;&lt;w:u??ToGriInC???€???xtWithPunct/&gt;&lt;w:u???????TextWithPunct/&gt;&lt;w:u?nap?€?€?€??????€?€&lt;w:wra:u?oGridInCell/&gt;&lt;w:wrapTextWithPunct/&gt;&lt;w:u??€?€?€?€?????€?€?€?€??3t3???????????????:snapToGridInCell/&gt;&lt;w:wrapTextWithPunct/&gt;&lt;w:u??€??;?€????€?€???:wrapTextWithPunct/&gt;&lt;w:u??ToGriInC???€???xtWithPunct/&gt;&lt;w:u?€€??????€€????€????€????€????€????€??ables/&gt;&lt;w:snapToGridInCell/&gt;&lt;w:wrapTextWithPu:u?nap?€?€?€??????€?€&lt;w:wra:u?oGridInCell/&gt;&lt;w:wrapTextWithPunct/&gt;&lt;w:unct/&gt;&lt;w:u?€€??????????€?€????€????€????€?€???:wrapTextWithPunct/&gt;&lt;w:u??ToGriInC???€???xtWithPunct/&gt;&lt;w:u??ables/&gt;&lt;w:snapToGridInCell/&gt;&lt;w:wrapTextWithPunct??3t3???????????????:snapToGridInCell/&gt;&lt;w:wrapTextWithPunct/&gt;&lt;w:u/&gt;&lt;w:u????????????????????????????nap?€?€?€??????€?€&lt;w:wra:u?oGridInCell/&gt;&lt;w:wrapTextWpTextWithPunct/&gt;&lt;w:u??ToGriInC???€???xtWithPunct/&gt;&lt;w:uithPunct/&gt;&lt;w:u?????????????????????????????????€???€?????€???€????€???€???€?3????????3??????????????????,???????????????€??ables/&gt;&lt;w:snapToGridInCell/&gt;&lt;w:wrapTex???€?€&lt;w:wra:u?oGridInCell/&gt;&lt;w:wrapTextWpTextWithPunct/&gt;&lt;w:u??ToGriInC???€???xtWithPunct/&gt;&lt;w:utWithPunct??:u????????????????????????????nap?€?€?€??????€?€&lt;w:wra:u?oGridInCell/&gt;&lt;w:wrapTextWithPunct/&gt;&lt;w:u?t3???????????????:snapToGridInCell/&gt;&lt;w:wrapTextWithPunct/&gt;&lt;w:u???InCell/&gt;&lt;w:wrapTextWithPuncpTextWithPunct/&gt;&lt;w:u??ToGriInC???€???xtWithPunct/&gt;&lt;w:ut/&gt;&lt;w:u?€€??????????€?€????€????€????€??ables/&gt;&lt;w:snapToGridInCell/&gt;&lt;w:wrapTextWithPunct/&gt;&lt;w:u?????????????????€?€&lt;w:wra:u?oGridInCell/&gt;&lt;w:wrapTextWithPunct/&gt;&lt;w:u???;?€????€?€????€??????€€???xtWithPuncpTextWithPunct/&gt;&lt;w:u??ToGriInC???€???xtWithPunct/&gt;&lt;w:u?€????€????€???WithPunct??3t3???????????????:snapToGridInCell/&gt;&lt;w:wrapTextWithPunct/&gt;&lt;w:u?€????€??ables/&gt;&lt;w:snapToGridInCell/&gt;&lt;w:wrapTextWithPunct/&gt;&lt;w:u???????????????????????€?€&lt;w:wra:u?oGridInCelluncpTextWithPunct/&gt;&lt;w:u??ToGriInC???€???xtWithPunct/&gt;&lt;w:u/&gt;&lt;w:wrapTextWithPunct/&gt;&lt;w:u???????????????????????????3??????&lt;w:u?€€??????????€?€????€????€????€??ables/&gt;&lt;w:snapToGridInCell/&gt;&lt;w:wrapTextWiPunct??3t3???????????????:snapToGridInCell/&gt;&lt;u?oGridInCelluncpTextWithPunct/&gt;&lt;w:u??ToGriInC???€???xtWithPunct/&gt;&lt;w:uw:wrapTextWithPunct/&gt;&lt;w:uth????????????????????€?€&lt;w:wra:u?oGridInCell/&gt;&lt;w:wrapTextWithPunct/&gt;&lt;w:uPunct/&gt;&lt;w:u???????????????????????????????????????????????????????????????GridInCell/&gt;&lt;u?oGridInCelluncpTextWithPunct/&gt;&lt;w:u??ToGriInC???€???xtWithPunct/&gt;&lt;w:u????????????????????????????????????????????;?€????€?€????€????:snapToGridInCell/&gt;&lt;w:wrapTextWithPunct/&gt;&lt;w:uth????????????????????€?€&lt;w:wra:u?oGridInCell/&gt;&lt;w:wrapTextWithPunct/&gt;&lt;well/&gt;&lt;u?oGridInCelluncpTextWithPunct/&gt;&lt;w:u??ToGriInC???€???xtWithPunct/&gt;&lt;w:u:u???€??ables/&gt;&lt;w:snapToGridInCell/&gt;&lt;w:wrapTextWiPunct??3t3???????????????:snapToGridInCell/&gt;&lt;w:wrapTextWithPunct/&gt;&lt;w:u????€€???????????????????????????3??????&lt;w:u?€€??????????€?€????€???oGridInCelluncpTextWithPunct/&gt;&lt;w:u??ToGriInC???€???xtWithPunct/&gt;&lt;w:u????????????????????€?€&lt;w:wra:u?oGridInCell/&gt;&lt;w:wrapTextWithPunct/&gt;&lt;w:u?€€????€??ables/&gt;&lt;w:snapToGridInCell/&gt;&lt;w:wrapTextWithPunct/&gt;&lt;w:u??€€????€????€????€????€??ables/&gt;&lt;w:snapToGridInTextWiPunct??3t3?????xtWithPunct/&gt;&lt;w:u??ToGriInC???€???xtWithPunct/&gt;&lt;w:u??????????:snapToGridInCell/&gt;&lt;w:wrapTextWithPunct/&gt;&lt;w:uCell/&gt;&lt;w:wrapTextWithPunctu?oGridInCell/&gt;&lt;w:wrapTextWithPunct/&gt;&lt;w:u/&gt;&lt;w:u???????????????????????????????????????????????????????????WiPunct??3t3?????xtWithPunct/&gt;&lt;w:u??ToGriInC???€???xtWithPunct/&gt;&lt;w:u?????????????????????????&lt;w:u?€€??????????€?€????€????€????€???€??ables/&gt;&lt;w:snapToGroGridInCell/&gt;&lt;w:wrapTextWithPunct/&gt;&lt;w:uCell/&gt;&lt;w:wrapTextWithPunctu?oGridInCell/&gt;&lt;w:wrapTextWithPunct/&gt;&lt;w:uidInTextWiPunct?WithPunct/&gt;&lt;w:u??ToGriInC???€???xtWithPunct/&gt;&lt;w:u?3t3???????????????:snapToGridInCell/&gt;&lt;w:wrapTextWithPunct/&gt;&lt;w:u?ables/&gt;&lt;w:snapToGridInCell/&gt;&lt;w:wrapTextWithPunct/&gt;&lt;w:u????????????&quot;/&gt;&lt;/w:docVars&gt;&lt;wsp:rsids&gt;&lt;wsp:rsidRoot wsp:val=&quot;00111184&quot;/&gt;&lt;wsp:rsid ws?€????ll/&gt;&lt;w:wrapTextWiriInC???€???xtWithPunct/&gt;&lt;w:uthPunct/&gt;&lt;w:u€??€€????€????€????€????€????€??ables/&gt;&lt;w:snapToGridInCell/&gt;&lt;w:wrapTextWoGridInCell/&gt;&lt;w:wrapTextWithPunct/&gt;&lt;w:uithPunct/&gt;&lt;w:up:val=&quot;0000373C&quot;/&gt;&lt;wsp:rsid wsp:val=&quot;0001oGridInCell/&gt;&lt;w:wrapTextWithPunct/&gt;&lt;w:u4D4C&quot;/&gt;&lt;wsp:rs??€???xtWithPunct/&gt;&lt;w:uid wsp:val=&quot;0wrapTextWithPunct/&gt;&lt;w:u0014E03&quot;/&gt;&lt;wsp:rsid wsp:val=&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282A&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76282A&quot;&gt;&lt;m:oMathPara&gt;&lt;m:oMath&gt;&lt;m:sSubSup&gt;&lt;m:sSubSupPr&gt;&lt;m:ctrlPr&gt;&lt;w:rPr&gt;&lt;w:rFonts w:ascii=&quot;Cambria Math&quot; w:fareast=&quot;???&quot; wsp::h-ansi=&quot;Cambria Math&quot;/&gt;&lt;wx:font wx:val=&quot;Cambria Math&quot;/&gt;&lt;w:i/&gt;&lt;w:kern w:val=&quot;0&quot;/&gt;&lt;w:sz w:val=&quot;22&quot;/&gt;&lt;w:sz-cs w:val=&quot;22&quot;/&gt;&lt;w:lang w:val=762&quot;EN-GB&quot; w:fareast=&quot;EN-US&quot;/&gt;&lt;/w:rPr&gt;&lt;/m:ctrlPr&gt;&lt;/m:sSu&gt;&lt;mbSupPr&gt;&lt;m:e&gt;&lt;m:r&gt;&lt;w:rPrcii&gt;&lt;w:rFonts w:asriacii=&quot;Cambria Math&quot; w:fareast=&quot;???&quot; w:h-ansi=&quot;Cambria Math&quot;/&gt;&lt;wx:font wx:val=&quot;Cambria Math&quot;/&gt;&lt;w:i/&gt;&lt;w:kern w:val=&quot;0&quot;/&gt;&lt;w:sz w:val=&quot;22&quot;/&gt;&lt;w:sz-cs w:val=&quot;22&quot;/762&gt;&lt;w:lang w:val=&quot;EN-GB&quot; w:fareast=&quot;EN-US&quot;/&gt;&lt;/w:rPr&gt;&lt;m:t&gt;C&lt;/m&gt;&lt;m:t&gt;&lt;/m:r&gt;&lt;/m:ecii&gt;&lt;m:sub&gt;&lt;m:r&gt;&lt;w:rPr&gt;&lt;riaw:rFonts w:asci w:i=&quot;Cambria Math&quot; w:fareast=&quot;???&quot; w:h-ansi=&quot;Cambria Math&quot;/&gt;&lt;wx:font wx:val=&quot;Cambria Math&quot;/&gt;&lt;w:i/&gt;&lt;w:kern w:val=&quot;0&quot;/&gt;&lt;w:sz w:val=&quot;22&quot;/&gt;&lt;w:s762z-cs w:val=&quot;22&quot;/&gt;&lt;w:lang w:val=&quot;EN-GB&quot; w:fareast=&quot;EN-US&quot;/&gt;&lt;/w:rPr&gt;&lt;m&gt;&lt;ciim:t&gt;13&lt;/m:t&gt;&lt;/m:r&gt;&lt;/m:sub&gt;&lt;m:sriaup&gt;&lt;m:r&gt;&lt; w:w:rPr&gt;&lt;w:rFonts w:ascii=&quot;Cambria Math&quot; w:fareast=&quot;???&quot; w:h-ansi=&quot;Cambria Math&quot;/&gt;&lt;wx:font wx:val=&quot;Cambria Math&quot;/&gt;&lt;w:i/&gt;&lt;w:kern w:val=&quot;0&quot;/&gt;&lt;w:762sz w:val=&quot;22&quot;/&gt;&lt;w:sz-cs w:val=&quot;22&quot;/&gt;&lt;w:lang w:val=&quot;EN-GB&quot; w:fareciiast=&quot;EN&gt;&lt;m-US&quot;/&gt;&lt;/w:rPr&gt;&lt;m:t&gt;E&lt;/m:t&gt;&lt;/mria:r&gt; w:&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1" o:title="" chromakey="white"/>
                </v:shape>
              </w:pict>
            </w:r>
            <w:r w:rsidRPr="00503627">
              <w:rPr>
                <w:sz w:val="24"/>
                <w:lang w:val="en-GB"/>
              </w:rPr>
              <w:instrText xml:space="preserve"> </w:instrText>
            </w:r>
            <w:r w:rsidRPr="00503627">
              <w:rPr>
                <w:sz w:val="24"/>
                <w:lang w:val="en-GB"/>
              </w:rPr>
              <w:fldChar w:fldCharType="separate"/>
            </w:r>
            <w:r w:rsidR="00DA71DE">
              <w:rPr>
                <w:sz w:val="24"/>
              </w:rPr>
              <w:pict>
                <v:shape id="_x0000_i1046"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ables/&gt;&lt;w:snapToGridInC???€???xtWithPunct/&gt;&lt;w:u€??eu????€?|???????????????€?/&gt;&lt;w:docVar w:n???€????€????€????€????€??ables/&gt;&lt;w:??ables/&gt;&lt;w:snapToGridInCell/&gt;&lt;w:wrapTextWithPunctw:n?unct/&gt;&lt;w:u?oGridInCell/&gt;&lt;w:wrapTextWithPunct/&gt;&lt;w:usnapTo&lt;w:u??????????????ables/&gt;&lt;w:snapToGridInC???€???xtWithPunct/&gt;&lt;w:u??????€??????????+??€€??€€?€??hPu??€??ables/&gt;&lt;w:snapToGridInCell/&gt;&lt;w:wrapTextWithPunct/&gt;&lt;w:uGridInCell/&gt;&lt;w:wrapTextWithPunct/&gt;&lt;w:u??????€.??????????????????????;?€????€?€TextWithPunctw:n?unct/&gt;&lt;w:????????????ables/&gt;&lt;w:snapToGridInC???€???xtWithPunct/&gt;&lt;w:uu?oGridInCell/&gt;&lt;w:wrapTextWithPunct/&gt;&lt;w:u????€??????€€????€????€????€????€????€??ables/&gt;&lt;w:snapToGridInCell/&gt;&lt;w:wrapTextWithPunct/&gt;&lt;w:u???????????€€??€€?€??hPu??€??ables/&gt;&lt;w:snapToGridInCell/&gt;&lt;w:wrapTextWit??ables/&gt;&lt;w:snapToGridInC???€???xtWithPunct/&gt;&lt;w:uhPunct/&gt;&lt;w:u???????????????WithPunctw:n?unct/&gt;&lt;w:u?oGridInCell/&gt;&lt;w:wrapTextWithPunct/&gt;&lt;w:u?????:docVar w:n???€????€????€????€????€??ables/&gt;&lt;w:snapToGridInCell/&gt;&lt;w:wrapTextWithPunct/&gt;&lt;w:u???????????????xtWit??ables/&gt;&lt;w:snapToGridInC???€???xtWithPunct/&gt;&lt;w:u??????????????????????????????????????ct/&gt;&lt;w:u???????????nct/&gt;&lt;w:u???????????????WithPunctw:n?unct/&gt;&lt;w:u?oGridInCell/&gt;&lt;w:wrapTextWithPunct/&gt;&lt;w:u?€??€€?€??hPu??€??ables/&gt;&lt;w:snapToGridIn:u???????????????xtWit??ables/&gt;&lt;w:snapToGridInC???€???xtWithPunct/&gt;&lt;w:uCell/&gt;&lt;w:wrapTextWithPunct/&gt;&lt;w:u???????????????????????€??€€?€?????????????????/&gt;????????????????????;?€????€?€?????????????????nct/&gt;&lt;w:u???????????????WithPunct?ables/&gt;&lt;w:snapToGridIn:u???????????????xtWit??ables/&gt;&lt;w:snapToGridInC???€???xtWithPunct/&gt;&lt;w:uw:n?unct/&gt;&lt;w:u?oGridInCell/&gt;&lt;w:wrapTextWithPunct/&gt;&lt;w:u????????????????:docVar w:n???€????€????€????€???????????????????????ct/&gt;&lt;w:u???????????€€??€€?€??hPu??€??ables/&gt;&lt;w:snapToGridInCe:u???????????????xtWit??ables/&gt;&lt;w:snapToGridInC???€???xtWithPunct/&gt;&lt;w:ull/&gt;&lt;w:wrapTextWithPunct/&gt;&lt;w:u??€€??ables/&gt;&lt;w:snapTo??????????WithPunctw:n?unct/&gt;&lt;w:u?oGridInCell/&gt;&lt;w:wrapTextWithPunct/&gt;&lt;w:uGridInCell/&gt;&lt;w:wrapTextWithPunct/&gt;&lt;w:u?€€??????€€????€????€????€????€????€??ables/&gt;&lt;w:sna&gt;&lt;w:snapToGridInC???€???xtWithPunct/&gt;&lt;w:upToGridInCell/&gt;&lt;w:wrapTextWithPunct/&gt;&lt;w:u&lt;w:docVar w:name=&quot;EN.Libraries&quot; w:val=&quot;23t3???????????????:snapToGridInCell/&gt;&lt;w:wra:u?oGridInCell/&gt;&lt;w:wrapTextWithPunct/&gt;&lt;w:upTextWithPunct/&gt;&lt;w:u??n?????????????????????????&gt;&lt;w:snapToGridInC???€???xtWithPunct/&gt;&lt;w:u?????€????€????€????€??ables/&gt;&lt;w:snapToGridInCell/&gt;&lt;w:wrapTextWithPunct/&gt;&lt;w:u???????????????????????????????????????????&quot;23t3???????????????:snapToGridInCell/&gt;&lt;w:wra:u?oGridInCell/&gt;&gt;&lt;w:u??n?????????????????????????&gt;&lt;w:snapToGridInC???€???xtWithPunct/&gt;&lt;w:u&lt;w:wrapTextWithPunct/&gt;&lt;w:u??????????Var w:name=&quot;EN.Libraries&quot; w:val=&quot;23t3???????????????:snapToGridInCell/&gt;&lt;w:wrapTextWithPunct/&gt;&lt;w:u????????;?€????€?€????€??????€€????€????€????€????€????€?????????????????????????&gt;&lt;w:snapToGridInC???€???xtWithPunct/&gt;&lt;w:u??ables/&gt;&lt;w:snapToGridIn?:snapToGridInCell/&gt;&lt;w:wra:u?oGridInCell/&gt;&lt;w:wrapTextWithPunct/&gt;&lt;w:uCell/&gt;&lt;w:wrapTextWithPunct???€??????????????????€?€????€????€????€??ables/&gt;&lt;w:snapToGridInCell/&gt;raries&quot; w:val=&quot;23t3???????&gt;&lt;w:snapToGridInC???€???xtWithPunct/&gt;&lt;w:u?????????:snapToGridInCell/&gt;&lt;w:wrapTextWithPunct/&gt;&lt;w:u&lt;w:wrapTextWithPunct/&gt;&lt;w:u/&gt;&lt;w:&gt;&lt;w:wra:u?oGridInCell/&gt;&lt;w:wrapTextWithPunct/&gt;&lt;w:uu??????????????????????????????????????????????€?€?€???????s&quot; w:val=&quot;23t3???????&gt;&lt;w:snapToGridInC???€???xtWithPunct/&gt;&lt;w:u??€?€?€?????€?€?€?€?????????€?€?€???????€?€?€?€?????€?€?€?€??????&lt;w:snapToGridInCell/&gt;raries&quot; w:pTextWithPunct/&gt;&lt;w:u&lt;w:wrapTextWithPunct/&gt;&lt;w:u/&gt;&lt;w:&gt;&lt;w:wra:u?oGridInCell/&gt;&lt;w:wrapTextWithPunct/&gt;&lt;w:uval=&quot;23t3?????????&gt;&lt;w:snapToGridInC???€???xtWithPunct/&gt;&lt;w:u?????????????:snapToGridInCell/&gt;&lt;w:wrapTextWithPunct/&gt;&lt;w:u??€?€?€?€??????rapTextWithPunct???€??????????????????€?€????€????€????€??ables/&gt;&lt;w:snapToGridInCell/&gt;&lt;w:wrapTextWithPunct/&gt;&lt;w:/&gt;&lt;w:u/&gt;&lt;w:&gt;&lt;al=&quot;23t3?????????&gt;&lt;w:snapToGridInC???€???xtWithPunct/&gt;&lt;w:uw:wra:u?oGridInCell/&gt;&lt;w:wrapTextWithPunct/&gt;&lt;w:uu??????€???????;?€????€?€????€??????€€????€????l/&gt;raries&quot; w:val=&quot;23t3???????????????:snapToGridInCell/&gt;&lt;w:wrapTextWithPunct/&gt;&lt;w:u€????€????€????€?w:&gt;&lt;al=&quot;23t3?????????&gt;&lt;w:snapToGridInC???€???xtWithPunct/&gt;&lt;w:u?ables/&gt;&lt;w:snapToGridInCell/&gt;&lt;w:wrapTextWithPu&lt;w:/&gt;&lt;w:u/&gt;&lt;w:&gt;&lt;w:wra:u?oGridInCell/&gt;&lt;w:wrapTextWithPunct/&gt;&lt;w:unct/&gt;&lt;w:u€?€?€??€?????€?€?€?€??????€?€?€????????€?€?€?€?????????????????€?€????€????€??&lt;al=&quot;23t3?????????&gt;&lt;w:snapToGridInC???€???xtWithPunct/&gt;&lt;w:u??€??ables/&gt;&lt;w:snapToGridInCells&quot; w:val=&quot;23t3???????????????:snapToGridInCell/&gt;&lt;w:wrapTextWitapTextWithPu&lt;w:/&gt;&lt;w:u/&gt;&lt;w:&gt;&lt;w:wra:u?oGridInCell/&gt;&lt;w:wrapTextWithPunct/&gt;&lt;w:uhPunct/&gt;&lt;w:u/&gt;&lt;w:wrapTextWithPunct/&gt;&lt;w:u??€?€?????€?€?€?€?idInC???€???xtWithPunct/&gt;&lt;w:u????????€?€?€??????€?€?€?????€?€?€?€???????€?€?€???????€?€?€?€?????????€?€?€??€??;?€????€?€????€??????€€???&gt;&lt;w:wrapTextWitapTextWithPu&lt;w:/&gt;&lt;w:u/&gt;&lt;w:&gt;&lt;w:wra:u?oGridInCell/&gt;&lt;w:wraw:u/&gt;&lt;w:wrapTextWithPunct/&gt;&lt;w:u??€?€?????€?€?€?€?idInC???€???xtWithPunct/&gt;&lt;w:upTextWithPunct/&gt;&lt;w:u?€????€/&gt;&lt;w:snapToGridInCells&quot; w:val=&quot;23t3???????????????:snapToGridInCell/&gt;&lt;w:wrapTextWithPunct/&gt;&lt;w:u????€????€????€?€????????€?€?€?€?????????????????€?€????€????€??rapTextWithPunct/&gt;&lt;w:u??€?€?????€?€?€?€?idInC???€???xtWithPunct/&gt;&lt;w:u??€??ables/&gt;&lt;w:snextWithPu&lt;w:/&gt;&lt;w:u/&gt;&lt;w:&gt;&lt;w:wra:u?oGridInCell/&gt;&lt;w:wrapTextWithPunct/&gt;&lt;w:uapToGridInCell/&gt;&lt;w:wrapTextWithPunct/&gt;&lt;w:u?ables/&gt;&lt;w:snapToGridInCell/&gt;&lt;w:wrapTextWithPunct/&gt;&lt;w:u?????€?€?€?€??3t3???????????????:snapToGriInC???€???xtWithPunct/&gt;&lt;w:udInCell/&gt;&lt;w:wrapTextWithPunct/&gt;&lt;w:u????€?€?€????????€?€?€?€??????€?€&lt;w:wra:u?oGridInCell/&gt;&lt;w:wrapTextWithPunct/&gt;&lt;w:u?€?????€?€?€?€?????????€?€?€?????????€?€?€?€??????€?€?€????€?€?€???w:u?????€?€?€?€??3t3???????????????:snapToGriInC???€???xtWithPunct/&gt;&lt;w:u??????????????€????€????€????€??ables/&gt;&lt;w:snapToGridInCerapTextWithPunct/&gt;&lt;w:u?????€?€?€?€??3t3????ct/&gt;&lt;w:u????€?€?€????????€?€?€?€??????€?€&lt;w:wra:u?oGridInCell/&gt;&lt;w:wrapTextWithPunct/&gt;&lt;w:u???€?€?€?€??3t3???????????????:snapToGriInC???€???xtWithPunct/&gt;&lt;w:u??????????:snapToGridInCell/&gt;&lt;w:wrapTextWithPunct/&gt;&lt;w:ull/&gt;&lt;w:wrapTextWithPunct/&gt;&lt;w:u????€?€?€?€?????€?€?€?€??????????€??;?€????€?€????€??????€€????€????€????€????€????€??ables/&gt;&lt;w:€?&gt;&lt;w:u???€?€?€?€??3t3???????????????:snapToGriInC???€???xtWithPunct/&gt;&lt;w:u?????????€?€?€??????€?€&lt;w:wra:u?oGridInCell/&gt;&lt;w:wrapTextWithPunct/&gt;&lt;w:usnapToGridInCell/&gt;&lt;w:wrapTextWithPunct/&gt;&lt;w:u€?€?€????????€?€?€?€??3t3???????????????:snapToGridInCell/&gt;&lt;w:wrapTextWithPunct/&gt;&lt;w:u€?€?€?????????????:snapToGriInC???€???xtWithPunct/&gt;&lt;w:u€?????€?€?€?€??????????€?€????€????€????€??ables/&gt;&lt;w:snap?€?€?€??????€?€&lt;w:wra:u?oGridInCell/&gt;&lt;w:wrapTextWithPunct/&gt;&lt;w:uToGridInCell/&gt;&lt;w:wrapTextWithPunct/&gt;&lt;w:u?????????€?€?€????????€?€?€?€?unct/&gt;&lt;w:u€?€?€?????????????:snapToGriInC???€???xtWithPunct/&gt;&lt;w:u????????€?€?€?????????????????????w:u€?€?€????????€?€?€?€??3t3???????????????:snapToGridInCell/&gt;&lt;w:wrapT?€??ables/&gt;&lt;w:snap?€?€?€??????€?€&lt;w:wra:u?oGridInCell/&gt;&lt;w:wrapTextWithPunct/&gt;&lt;w:u?€?€?unct/&gt;&lt;w:u€?€?€?????????????:snapToGriInC???€???xtWithPunct/&gt;&lt;w:uextWithPunct/&gt;&lt;w:u??????????????????????????€?€?€?????????€?€?€????????€??;?€????€?€????€???????€?€?????????€?€?€?????€?€?€?€??????????€?€????€????€???InCell/&gt;&lt;w:wrapTextWithPunct/&gt;&lt;w:u?€?€?unct/&gt;&lt;w:u€?€?€?????????????:snapToGriInC???€???xtWithPunct/&gt;&lt;w:upToGridInCell/&gt;&lt;w:wrapT?€??ables/&gt;&lt;w:snap?€?€?€??????€?€&lt;w:wra:u?oGridInCell/&gt;&lt;w:wrapTextWithPunct/&gt;&lt;w:u?€??ables/&gt;&lt;w:sn??????????????????w:u€?€?€????????€?€?€?€??3t3???????????????:snapToGridInCe&lt;w:u€?€?€?????????????:snapToGriInC???€???xtWithPunct/&gt;&lt;w:ull/&gt;&lt;w:wrapTextWithPunct/&gt;&lt;w:uapToGridInCell/&gt;&lt;w:wrapTextWithPunct/&gt;&lt;w:u€€????€????€????€????€???nap?€?€?€??????€?€&lt;w:wra:u?oGridInCell/&gt;&lt;w:wrapTextWithPunct/&gt;&lt;w:u?€??ables/&gt;&lt;w:snapToGridInCell/&gt;&lt;w:wrapTextWithPunct/&gt;&lt;w:u??ToGriInC???€???xtWithPunct/&gt;&lt;w:u?????€?€?€?€??????€?€?€????????€?€?€?€???????€?€?€?€?????€?€?€?€??3t3???????????????:snapToGridInCell/&gt;&lt;w:wrapTextWithPunct/&gt;&lt;w:u?nap?€?€?€??????€?€&lt;w:wra:u?oGridInCell/&gt;&lt;w:wrapTextWiGridInCell/&gt;&lt;w:wrapTextWithPunct/&gt;&lt;w:u??ToGriInC???€???xtWithPunct/&gt;&lt;w:uthPunct/&gt;&lt;w:u€?????????€?€?€??€????€€??????????€?€????€????€????€??ables/&gt;&lt;w:snapToGridInCell/&gt;&lt;w:wrapTextWithPunct/&gt;&lt;w:u?€?€?€?????€?€?€?€??????€?€?€??????€?€?€?€????????????apTextWiGridInCell/&gt;&lt;w:wrapTextWithPunct/&gt;&lt;w:u??ToGriInC???€???xtWithPunct/&gt;&lt;w:u???????TextWithPunct/&gt;&lt;w:u?nap?€?€?€??????€?€&lt;w:wra:u?oGridInCell/&gt;&lt;w:wrapTextWithPunct/&gt;&lt;w:u??€?€?€?€?????€?€?€?€??3t3???????????????:snapToGridInCell/&gt;&lt;w:wrapTextWithPunct/&gt;&lt;w:u??€??;?€????€?€???:wrapTextWithPunct/&gt;&lt;w:u??ToGriInC???€???xtWithPunct/&gt;&lt;w:u?€€??????€€????€????€????€????€????€??ables/&gt;&lt;w:snapToGridInCell/&gt;&lt;w:wrapTextWithPu:u?nap?€?€?€??????€?€&lt;w:wra:u?oGridInCell/&gt;&lt;w:wrapTextWithPunct/&gt;&lt;w:unct/&gt;&lt;w:u?€€??????????€?€????€????€????€?€???:wrapTextWithPunct/&gt;&lt;w:u??ToGriInC???€???xtWithPunct/&gt;&lt;w:u??ables/&gt;&lt;w:snapToGridInCell/&gt;&lt;w:wrapTextWithPunct??3t3???????????????:snapToGridInCell/&gt;&lt;w:wrapTextWithPunct/&gt;&lt;w:u/&gt;&lt;w:u????????????????????????????nap?€?€?€??????€?€&lt;w:wra:u?oGridInCell/&gt;&lt;w:wrapTextWpTextWithPunct/&gt;&lt;w:u??ToGriInC???€???xtWithPunct/&gt;&lt;w:uithPunct/&gt;&lt;w:u?????????????????????????????????€???€?????€???€????€???€???€?3????????3??????????????????,???????????????€??ables/&gt;&lt;w:snapToGridInCell/&gt;&lt;w:wrapTex???€?€&lt;w:wra:u?oGridInCell/&gt;&lt;w:wrapTextWpTextWithPunct/&gt;&lt;w:u??ToGriInC???€???xtWithPunct/&gt;&lt;w:utWithPunct??:u????????????????????????????nap?€?€?€??????€?€&lt;w:wra:u?oGridInCell/&gt;&lt;w:wrapTextWithPunct/&gt;&lt;w:u?t3???????????????:snapToGridInCell/&gt;&lt;w:wrapTextWithPunct/&gt;&lt;w:u???InCell/&gt;&lt;w:wrapTextWithPuncpTextWithPunct/&gt;&lt;w:u??ToGriInC???€???xtWithPunct/&gt;&lt;w:ut/&gt;&lt;w:u?€€??????????€?€????€????€????€??ables/&gt;&lt;w:snapToGridInCell/&gt;&lt;w:wrapTextWithPunct/&gt;&lt;w:u?????????????????€?€&lt;w:wra:u?oGridInCell/&gt;&lt;w:wrapTextWithPunct/&gt;&lt;w:u???;?€????€?€????€??????€€???xtWithPuncpTextWithPunct/&gt;&lt;w:u??ToGriInC???€???xtWithPunct/&gt;&lt;w:u?€????€????€???WithPunct??3t3???????????????:snapToGridInCell/&gt;&lt;w:wrapTextWithPunct/&gt;&lt;w:u?€????€??ables/&gt;&lt;w:snapToGridInCell/&gt;&lt;w:wrapTextWithPunct/&gt;&lt;w:u???????????????????????€?€&lt;w:wra:u?oGridInCelluncpTextWithPunct/&gt;&lt;w:u??ToGriInC???€???xtWithPunct/&gt;&lt;w:u/&gt;&lt;w:wrapTextWithPunct/&gt;&lt;w:u???????????????????????????3??????&lt;w:u?€€??????????€?€????€????€????€??ables/&gt;&lt;w:snapToGridInCell/&gt;&lt;w:wrapTextWiPunct??3t3???????????????:snapToGridInCell/&gt;&lt;u?oGridInCelluncpTextWithPunct/&gt;&lt;w:u??ToGriInC???€???xtWithPunct/&gt;&lt;w:uw:wrapTextWithPunct/&gt;&lt;w:uth????????????????????€?€&lt;w:wra:u?oGridInCell/&gt;&lt;w:wrapTextWithPunct/&gt;&lt;w:uPunct/&gt;&lt;w:u???????????????????????????????????????????????????????????????GridInCell/&gt;&lt;u?oGridInCelluncpTextWithPunct/&gt;&lt;w:u??ToGriInC???€???xtWithPunct/&gt;&lt;w:u????????????????????????????????????????????;?€????€?€????€????:snapToGridInCell/&gt;&lt;w:wrapTextWithPunct/&gt;&lt;w:uth????????????????????€?€&lt;w:wra:u?oGridInCell/&gt;&lt;w:wrapTextWithPunct/&gt;&lt;well/&gt;&lt;u?oGridInCelluncpTextWithPunct/&gt;&lt;w:u??ToGriInC???€???xtWithPunct/&gt;&lt;w:u:u???€??ables/&gt;&lt;w:snapToGridInCell/&gt;&lt;w:wrapTextWiPunct??3t3???????????????:snapToGridInCell/&gt;&lt;w:wrapTextWithPunct/&gt;&lt;w:u????€€???????????????????????????3??????&lt;w:u?€€??????????€?€????€???oGridInCelluncpTextWithPunct/&gt;&lt;w:u??ToGriInC???€???xtWithPunct/&gt;&lt;w:u????????????????????€?€&lt;w:wra:u?oGridInCell/&gt;&lt;w:wrapTextWithPunct/&gt;&lt;w:u?€€????€??ables/&gt;&lt;w:snapToGridInCell/&gt;&lt;w:wrapTextWithPunct/&gt;&lt;w:u??€€????€????€????€????€??ables/&gt;&lt;w:snapToGridInTextWiPunct??3t3?????xtWithPunct/&gt;&lt;w:u??ToGriInC???€???xtWithPunct/&gt;&lt;w:u??????????:snapToGridInCell/&gt;&lt;w:wrapTextWithPunct/&gt;&lt;w:uCell/&gt;&lt;w:wrapTextWithPunctu?oGridInCell/&gt;&lt;w:wrapTextWithPunct/&gt;&lt;w:u/&gt;&lt;w:u???????????????????????????????????????????????????????????WiPunct??3t3?????xtWithPunct/&gt;&lt;w:u??ToGriInC???€???xtWithPunct/&gt;&lt;w:u?????????????????????????&lt;w:u?€€??????????€?€????€????€????€???€??ables/&gt;&lt;w:snapToGroGridInCell/&gt;&lt;w:wrapTextWithPunct/&gt;&lt;w:uCell/&gt;&lt;w:wrapTextWithPunctu?oGridInCell/&gt;&lt;w:wrapTextWithPunct/&gt;&lt;w:uidInTextWiPunct?WithPunct/&gt;&lt;w:u??ToGriInC???€???xtWithPunct/&gt;&lt;w:u?3t3???????????????:snapToGridInCell/&gt;&lt;w:wrapTextWithPunct/&gt;&lt;w:u?ables/&gt;&lt;w:snapToGridInCell/&gt;&lt;w:wrapTextWithPunct/&gt;&lt;w:u????????????&quot;/&gt;&lt;/w:docVars&gt;&lt;wsp:rsids&gt;&lt;wsp:rsidRoot wsp:val=&quot;00111184&quot;/&gt;&lt;wsp:rsid ws?€????ll/&gt;&lt;w:wrapTextWiriInC???€???xtWithPunct/&gt;&lt;w:uthPunct/&gt;&lt;w:u€??€€????€????€????€????€????€??ables/&gt;&lt;w:snapToGridInCell/&gt;&lt;w:wrapTextWoGridInCell/&gt;&lt;w:wrapTextWithPunct/&gt;&lt;w:uithPunct/&gt;&lt;w:up:val=&quot;0000373C&quot;/&gt;&lt;wsp:rsid wsp:val=&quot;0001oGridInCell/&gt;&lt;w:wrapTextWithPunct/&gt;&lt;w:u4D4C&quot;/&gt;&lt;wsp:rs??€???xtWithPunct/&gt;&lt;w:uid wsp:val=&quot;0wrapTextWithPunct/&gt;&lt;w:u0014E03&quot;/&gt;&lt;wsp:rsid wsp:val=&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282A&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76282A&quot;&gt;&lt;m:oMathPara&gt;&lt;m:oMath&gt;&lt;m:sSubSup&gt;&lt;m:sSubSupPr&gt;&lt;m:ctrlPr&gt;&lt;w:rPr&gt;&lt;w:rFonts w:ascii=&quot;Cambria Math&quot; w:fareast=&quot;???&quot; wsp::h-ansi=&quot;Cambria Math&quot;/&gt;&lt;wx:font wx:val=&quot;Cambria Math&quot;/&gt;&lt;w:i/&gt;&lt;w:kern w:val=&quot;0&quot;/&gt;&lt;w:sz w:val=&quot;22&quot;/&gt;&lt;w:sz-cs w:val=&quot;22&quot;/&gt;&lt;w:lang w:val=762&quot;EN-GB&quot; w:fareast=&quot;EN-US&quot;/&gt;&lt;/w:rPr&gt;&lt;/m:ctrlPr&gt;&lt;/m:sSu&gt;&lt;mbSupPr&gt;&lt;m:e&gt;&lt;m:r&gt;&lt;w:rPrcii&gt;&lt;w:rFonts w:asriacii=&quot;Cambria Math&quot; w:fareast=&quot;???&quot; w:h-ansi=&quot;Cambria Math&quot;/&gt;&lt;wx:font wx:val=&quot;Cambria Math&quot;/&gt;&lt;w:i/&gt;&lt;w:kern w:val=&quot;0&quot;/&gt;&lt;w:sz w:val=&quot;22&quot;/&gt;&lt;w:sz-cs w:val=&quot;22&quot;/762&gt;&lt;w:lang w:val=&quot;EN-GB&quot; w:fareast=&quot;EN-US&quot;/&gt;&lt;/w:rPr&gt;&lt;m:t&gt;C&lt;/m&gt;&lt;m:t&gt;&lt;/m:r&gt;&lt;/m:ecii&gt;&lt;m:sub&gt;&lt;m:r&gt;&lt;w:rPr&gt;&lt;riaw:rFonts w:asci w:i=&quot;Cambria Math&quot; w:fareast=&quot;???&quot; w:h-ansi=&quot;Cambria Math&quot;/&gt;&lt;wx:font wx:val=&quot;Cambria Math&quot;/&gt;&lt;w:i/&gt;&lt;w:kern w:val=&quot;0&quot;/&gt;&lt;w:sz w:val=&quot;22&quot;/&gt;&lt;w:s762z-cs w:val=&quot;22&quot;/&gt;&lt;w:lang w:val=&quot;EN-GB&quot; w:fareast=&quot;EN-US&quot;/&gt;&lt;/w:rPr&gt;&lt;m&gt;&lt;ciim:t&gt;13&lt;/m:t&gt;&lt;/m:r&gt;&lt;/m:sub&gt;&lt;m:sriaup&gt;&lt;m:r&gt;&lt; w:w:rPr&gt;&lt;w:rFonts w:ascii=&quot;Cambria Math&quot; w:fareast=&quot;???&quot; w:h-ansi=&quot;Cambria Math&quot;/&gt;&lt;wx:font wx:val=&quot;Cambria Math&quot;/&gt;&lt;w:i/&gt;&lt;w:kern w:val=&quot;0&quot;/&gt;&lt;w:762sz w:val=&quot;22&quot;/&gt;&lt;w:sz-cs w:val=&quot;22&quot;/&gt;&lt;w:lang w:val=&quot;EN-GB&quot; w:fareciiast=&quot;EN&gt;&lt;m-US&quot;/&gt;&lt;/w:rPr&gt;&lt;m:t&gt;E&lt;/m:t&gt;&lt;/mria:r&gt; w:&lt;/m:sup&gt;&lt;/m:sSubSup&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1" o:title="" chromakey="white"/>
                </v:shape>
              </w:pict>
            </w:r>
            <w:r w:rsidRPr="00503627">
              <w:rPr>
                <w:sz w:val="24"/>
              </w:rPr>
              <w:fldChar w:fldCharType="end"/>
            </w:r>
            <w:r w:rsidRPr="00503627">
              <w:rPr>
                <w:sz w:val="24"/>
                <w:lang w:val="en-GB"/>
              </w:rPr>
              <w:t xml:space="preserve">) </w: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61</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0.75</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244001" w:rsidP="00B231FE">
            <w:pPr>
              <w:spacing w:line="480" w:lineRule="auto"/>
              <w:ind w:firstLineChars="100" w:firstLine="240"/>
              <w:rPr>
                <w:sz w:val="24"/>
                <w:lang w:val="en-GB"/>
              </w:rPr>
            </w:pPr>
            <w:r w:rsidRPr="00503627">
              <w:rPr>
                <w:sz w:val="24"/>
                <w:lang w:val="en-GB"/>
              </w:rPr>
              <w:t>TC(</w:t>
            </w:r>
            <w:r w:rsidRPr="00503627">
              <w:rPr>
                <w:sz w:val="24"/>
                <w:lang w:val="en-GB"/>
              </w:rPr>
              <w:fldChar w:fldCharType="begin"/>
            </w:r>
            <w:r w:rsidRPr="00503627">
              <w:rPr>
                <w:sz w:val="24"/>
                <w:lang w:val="en-GB"/>
              </w:rPr>
              <w:instrText xml:space="preserve"> QUOTE </w:instrText>
            </w:r>
            <w:r w:rsidR="00DA71DE">
              <w:rPr>
                <w:sz w:val="24"/>
              </w:rPr>
              <w:pict>
                <v:shape id="_x0000_i1047"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x????????????????????????€????€????€??ables/&gt;&lt;w:snapToGridInCell/&gt;&lt;w:wrapTextWithPunct/&gt;&lt;w:uA?€????€????€???????dInCell/&gt;&lt;w:wrapTextWithPunct/&gt;&lt;w:u??€€????€????€????€???xtWithPunct/&gt;&lt;w:u?€???€?€??€ToGridInCell/&gt;&lt;w:wrapTextWithPunct/&gt;&lt;w:u;?€????€?€????€??????€€????€????€????€????€????€??ables/&gt;&lt;w:snapToGridInCell/&gt;&lt;w:wrapTextWithPunct/&gt;&lt;w:u???€????€?€&quot;/&gt;&lt;w:docVar w:nam?€????€????apTextWithPunct/&gt;&lt;w:u??€€????€????€????€???xtWithPunct/&gt;&lt;w:u€€????€????€??ables/&gt;&lt;w:snapToGridInCell/&gt;&lt;w:wra????€????€????€???€?€??€ToGridInCell/&gt;&lt;w:wrapTextWithPunct/&gt;&lt;w:u€€????€??ables/&gt;&lt;w:snapToGridInCell/&gt;&lt;w:wrapTextWithPunct/&gt;&lt;w:upTextWithPunct/&gt;&lt;w:ue=&quot;EN.Layout&quot; w:val=&quot;????????€????€????€???xtWithPunct/&gt;&lt;w:u???????5???€???????????????€??????s??????????????????????????????????????ll/&gt;&lt;w:wra????€????€????€???€?€??€ToGridInCell/&gt;&lt;w:wrapTextWithPunct/&gt;&lt;w:u?????????????WithPunct/&gt;&lt;w:upTextWithPunct/&gt;&lt;w:ue=&quot;EN.Layout&quot; w:val=&quot;????????€????€????€???xtWithPunct/&gt;&lt;w:u???????????;?€????€?€???€??ables/&gt;&lt;w:snapToGridInCell/&gt;&lt;w:wra?€????€??ables/&gt;&lt;w:snapToGridInCell/&gt;&lt;w:wrapTextWithPunct/&gt;&lt;w:u??€??????€€?:u???€????€?€&quot;/&gt;&lt;w:docVar w:nam?€????€????????€????€????€?ue=&quot;EN.Layout&quot; w:val=&quot;????????€????€????€???xtWithPunct/&gt;&lt;w:u€??€?€??€ToGridInCell/&gt;&lt;w:wrapTextWithPunct/&gt;&lt;w:u€€????€????€??ables/&gt;&lt;w:snapToGridInCell/&gt;&lt;w:wrapTextWithPunct/&gt;&lt;w:u???€€????€????€????€????€??ables/&gt;&lt;w:snapToGridInCell/&gt;&lt;w:wrapTextWithPunct/&gt;&lt;w:ables/&gt;&lt;w:snapToGridInCe???€????€????€???xtWithPunct/&gt;&lt;w:ull/&gt;&lt;w:wrapTextWithPunct/&gt;&lt;w:uu???????€????ToGridInCell/&gt;&lt;w:wrapTextWithPunct/&gt;&lt;w:u??????+???????????€??????????+???????????€??????????+???????????€??/&gt;&lt;w:docVar w:nam?€????€?wrapTextWithPunct/&gt;&lt;w:ables/&gt;&lt;w:snapToGridInCe???€????€????€???xtWithPunct/&gt;&lt;w:u???€€????€????€??ables/&gt;&lt;w:snapToGridInCell/&gt;&lt;w:wrapTextWiToGridInCell/&gt;&lt;w:wrapTexl/&gt;&lt;w:wrapTextWithPunct/&gt;&lt;w:uu???????€????ToGridInCell/&gt;&lt;w:wrapTextWithPunct/&gt;&lt;w:utWithPunct/&gt;&lt;w:ables/&gt;&lt;w:snapToGridInCell/&gt;&lt;w:wrapTextWithPunct/&gt;&lt;w:??€???xtWithPunct/&gt;&lt;w:uuthPunct/&gt;&lt;w:u????????+???????????€??????????+???????????€????????????????????????????;?€????€?€????€????l/&gt;&lt;w:wrapTextWithPunct/&gt;&lt;w:uu???????€????ToGridInCell/&gt;&lt;:utWithPunct/&gt;&lt;w:ables/&gt;&lt;w:snapToGridInCell/&gt;&lt;w:wrapTextWithPunct/&gt;&lt;w:??€???xtWithPunct/&gt;&lt;w:uw:wrapTextWithPunct/&gt;&lt;w:u??€€????€????€????€????€????€??ables/&gt;&lt;w:snapTw:wrapTextWiToGridInCell/&gt;&lt;w:wrapTextWithPunct/&gt;&lt;w:ables/&gt;&lt;w:snapToGridInCell/&gt;&lt;w:wrapTextWithPunct/&gt;&lt;w:uoGridInCell/&gt;???????€??/&gt;&lt;w:docVar w:nam?€??thPunct/&gt;&lt;w:??€???xtWithPunct/&gt;&lt;w:u??€????€????€??€????ToGridInCell/&gt;&lt;w:wrapTextWithPunct/&gt;&lt;w:u???€??ables/&gt;&lt;w:snapToGridInCell/&gt;&lt;w:wrapTextWithPunct/&gt;&lt;w:u&lt;w:wrapTextWithPunct/&gt;&lt;w:u?????????????????????????+??€€??€€?€?????€???thPun€??/&gt;&lt;w:docVar w:nam?€??thPunct/&gt;&lt;w:??€???xtWithPunct/&gt;&lt;w:uct/&gt;&lt;w:ables/&gt;&lt;w:snapToGridInCell/&gt;&lt;w:wrapTextWithPunct/&gt;&lt;w:u??????????€??€????ToGridInCell/&gt;&lt;w:wrapTextWithPunct/&gt;&lt;w:u??????????????????????+???????????????????????*?€?€??eu????€?|??????€???thPun€??/&gt;&lt;w:docVar w:nam?€??thPunct/&gt;&lt;w:??€???xtWithPunct/&gt;&lt;w:u€????/&gt;???????€??/&gt;&lt;w:docVar w:nam?€????€????€????€????€??ables/&gt;&lt;w:snapToGridInCell/&gt;&lt;w????????ridInCell/&gt;&lt;w:wrapTextWithPunct/&gt;&lt;w:u??????????€??€????ToGridInCell/&gt;&lt;w:wrapTextWithPunct/&gt;&lt;w:u?????€??/&gt;&lt;w:docVar w:nam?€??thPunct/&gt;&lt;w:??€???xtWithPunct/&gt;&lt;w:u??€€?€?????€???thPunct/&gt;&lt;w:ables/&gt;&lt;w:snapToGridInCell/&gt;&lt;w:wrapTextWithPunct/&gt;&lt;w:u:wrapTextWithPunct/&gt;&lt;w:u?????€.??????????????????????;?€????€?€????€??????€€????€????€????€????WithPunct/&gt;&lt;w:u?????€??/&gt;&lt;w:docVar w:nam?€??thPunct/&gt;&lt;w:??€???xtWithPunct/&gt;&lt;w:u&lt;w:u??????????€??€????ToGridInCell/&gt;&lt;w:wrapTextWithPunct/&gt;&lt;w:u€????€??ables/&gt;&lt;w:snapToGridInCell/&gt;&lt;w:wrapTextWithPunct/&gt;&lt;w:u???????????????????€€?€?????€???thPunct/&gt;&lt;w:ables/&gt;&lt;w:snapToGridInCell/&gt;&lt;w:wrapTextVar w:nam?€??thPunct/&gt;&lt;w:??€???xtWithPunct/&gt;&lt;w:uWithPunct/&gt;&lt;w:u????????????w:docVar w:nam?€????€????€?????????€??€????ToGridInCell/&gt;&lt;w:wrapTextWithPunct/&gt;&lt;w:u??€€????€??ables/&gt;&lt;w:snapToGridInCell/&gt;&lt;w:wrapTextWithPunct/&gt;&lt;w:u????????????????????&gt;&lt;w:wrapTextVar w:nam?€??thPunct/&gt;&lt;w:??€???xtWithPunct/&gt;&lt;w:u????????????????????????????????????????????????????€€?€?????€???thPunct/&gt;&lt;w:ables/????w:docVar w:nam?€????€????€?????????€??€????ToGridInCell/&gt;&lt;w:wrapTextWithPunct/&gt;&lt;wt/&gt;&lt;w:u????????????????????&gt;&lt;w:wrapTextVar w:nam?€??thPunct/&gt;&lt;w:??€???xtWithPunct/&gt;&lt;w:u:u&gt;&lt;w:snapToGridInCell/&gt;&lt;w:wrapTextWithPunct/&gt;&lt;w:u??????????????€??€€?€???????????????????????????????????????;?€????€?€????????????????????????????????w:docVar w:t/&gt;&lt;wt/&gt;&lt;w:u????????????????????&gt;&lt;w:wrapTextVar w:nam?€??thPunct/&gt;&lt;w:??€???xtWithPunct/&gt;&lt;w:unables/????w:docVar w:nam?€????€????€?????????€??€????ToGridInCell/&gt;&lt;w:wrapTextWithPunct/&gt;&lt;w:um?€????€????€????€????€??ables???????????????????????????????€€?€?????€???thPuw:u????????????????????&gt;&lt;w:wrapTextVar w:nam?€??thPunct/&gt;&lt;w:??€???xtWithPunct/&gt;&lt;w:unct/&gt;&lt;w:ables/&gt;&lt;w:snapToGridInCell/&gt;&lt;w:wrapTextWithPunct/&gt;&lt;w:u/&gt;&lt;w:snapToGridInCell/&gt;&lt;w:wrapTextWithPunct/&gt;&lt;w:u??€?????€?????????€??€????ToGridInCell/&gt;&lt;w:wrapTextWithPunct/&gt;&lt;w:u????€€????€????€????€????€????€?? w:nam?€??thPunct/&gt;&lt;w:??€???xtWithPunct/&gt;&lt;w:uables/&gt;&lt;w:snapToGridInCell/&gt;&lt;w:wrapTextWithPunct/&gt;&lt;w:u€?????????5???€???????????????€??????s??????????thPunct/&gt;&lt;w:ables/&gt;&lt;w:snapToGridInCell/&gt;&lt;w:wrapTextWithP€?????€?????????€??€????ToGridInCell/&gt;&lt;w????€????€?? w:nam?€??thPunct/&gt;&lt;w:??€???xtWithPunct/&gt;&lt;w:u:wrapTextWithPunct/&gt;&lt;w:uunct/&gt;&lt;w:u+????????????????????????:docVar w:nam?€????€????€????€????€??ables/&gt;&lt;w:snapToGridInCell/&gt;&lt;w:wrapTextWithPunct/&gt;&lt;w:u????????????????????????????????ToGridInCell/&gt;&lt;w????€????€?? w:nam?€??thPunct/&gt;&lt;w:??€???xtWithPunct/&gt;&lt;w:u????????????Cell/&gt;&lt;w:wrapTextWithP€?????€?????????€??€????ToGridInCell/&gt;&lt;w:wrapTextWithPunct/&gt;&lt;w:u???+????????€??????s??????????thPunct/&gt;&lt;w:ables/&gt;&lt;w:snapToGridInCell/&gt;&lt;w:wrapTextWithPunct/&gt;&lt;w:u???w????€????€?? w:nam?€??thPunct/&gt;&lt;w:??€???xtWithPunct/&gt;&lt;w:u?????????????????????????????;?€????€?€????€??????€€????€????€????€????ell/&gt;&lt;w:wrapTextWithP€?????€?????????€??€????ToGridInCell/&gt;&lt;w:wrapTextWithPunct/&gt;&lt;w:u€€????€??ables/&gt;&lt;w:TextWithPunct/&gt;&lt;w:u???w????€????€?? w:nam?€??thPunct/&gt;&lt;w:??€???xtWithPunct/&gt;&lt;w:usn?????????????????????w:docVar w:nam?€????€????€????€????€???????????+????????€??????s??????????thPunct/&gt;&lt;w:ables/&gt;&lt;w:snapToGridInCell/&gt;&lt;w:wrapTextWithPunct/&gt;&lt;rapTextWithP€?????€WithPunct/&gt;&lt;w:u???w????€????€?? w:nam?€??thPunct/&gt;&lt;w:??€???xtWithPunct/&gt;&lt;w:u?????????€??€????ToGridInCell/&gt;&lt;w:wrapTextWithPunct/&gt;&lt;w:uw:u?ables/&gt;&lt;w:snapToGridInCell/&gt;&lt;w:wrapTextWithPunct/&gt;&lt;w:uapToGridInCell/&gt;&lt;w:wrapTextWithPunct/&gt;&lt;w:u????????????????????????????????+????????????€????€?? w:nam?€??thPunct/&gt;&lt;w:??€???xtWithPunct/&gt;&lt;w:u????????????+???????????€???????????rapTextWithP€?????€?????????€??€????ToGridInCell/&gt;&lt;w:wrapTextWithPunct/&gt;&lt;w:u??s??????????thPunct/&gt;&lt;w:ables/&gt;&lt;w:snapToGridInCell/&gt;&lt;w:wrapTextWithPunct/&gt;&lt;w:u???????????€????€?? w:nam?€??thPunct/&gt;&lt;w:??€???xtWithPunct/&gt;&lt;w:u?????????€??????????+???????????????????w:docVar w:nam?€????€????€????€????€??ables/&gt;&lt;w:snapToGridInCell/&gt;WithP€?????€?????????€??€????ToGridInCell/&gt;&lt;w:wrapTextWithPunct/&gt;&lt;w:u&lt;w:wrPunct/&gt;&lt;w:u???????????€????€?? w:nam?€??thPunct/&gt;&lt;w:??€???xtWithPunct/&gt;&lt;w:uapTextWithPunct/&gt;&lt;w:u?????€??????????+??€€?????????????????????+??s??????????thPunct/&gt;&lt;w:ables/&gt;&lt;w:snapToGridInCell/&gt;&lt;w:wrapTextWithPunct/&gt;&lt;w:u?????????;?€????€?€????€??????€€??ll/&gt;Wnct/&gt;&lt;w:u???????????€????€?? w:nam?€??thPunct/&gt;&lt;w:??€???xtWithPunct/&gt;&lt;w:uithP€?????€?????????€??€????ToGridInCell/&gt;&lt;w:wrapTextWithPunct/&gt;&lt;w:u??€????€????€????€????€??ables/&gt;&lt;w:snapToGridInCell/&gt;&lt;w:wrapTextWithPunct/&gt;&lt;w:u?€?€?????€?????????ocVar w:nam?€????€????€?????????????€????€?? w:nam?€??thPunct/&gt;&lt;w:??€???xtWithPunct/&gt;&lt;w:u?€€????€??ables/&gt;&lt;w:?s??????????thPunct/&gt;&lt;w:ables/&gt;&lt;w:snapToGridInCell/???€?????????€??€????ToGridInCell/&gt;&lt;w:wrapTextWithPunct/&gt;&lt;w:u&gt;&lt;w:wrapTextWithPunct/&gt;&lt;w:usnapToGridInCell/&gt;&lt;w:wrapTextWithPunct/&gt;&lt;w:u???????????am?€??thPunct/&gt;&lt;w:??€???xtWithPunct/&gt;&lt;w:u???€??????????+??????&quot;/&gt;&lt;w:docVar w:name=&quot;EN.Libraries&quot; w:val=&quot;23t3???????????????????????????€???????????InCell/???€?????????€??€????ToGridInCell/&gt;&lt;w:wrapTextWithPunct/&gt;&lt;w:u????w:wrapTextWithPunct/&gt;&lt;w:u???????????am?€??thPunct/&gt;&lt;w:??€???xtWithPunct/&gt;&lt;w:u??????????&lt;w:?s??????????thPunct/&gt;&lt;w:ables/&gt;&lt;w:snapToGridInCell/&gt;&lt;w:wrapTextWithPunct/&gt;&lt;w:u?????????€?€????€??????€??€?????????ocVar w:nam?€????€????€????€????€??ables/&gt;&lt;w:snapToGrid?InCell/thPunct/&gt;&lt;w:u???????????am?€??thPunct/&gt;&lt;w:??€???xtWithPunct/&gt;&lt;w:u???€?????????€??€????ToGridInCell/&gt;&lt;w:wrapTextWithPunct/&gt;&lt;w:uInCell/&gt;&lt;w:wrapTextWithPunct/&gt;&lt;w:u€????€????€????€????€????€??ables/&gt;&lt;w:snapToGridInCell/&gt;&lt;w:wr???thPunct/&gt;&lt;w:ables/&gt;&lt;w:snapToGridInCell/&gt;&lt;w:wrapTextWithPu?€??thPunct/&gt;&lt;w:??€???xtWithPunct/&gt;&lt;w:unct/&gt;&lt;w:uapTextWithPunct/&gt;&lt;w:u?????????????????????????€????ToGridInCell/&gt;&lt;w:wrapTextWithPunct/&gt;&lt;w:u???????????????????€?????????????????????????????????????????ocVar w&lt;w:ables/&gt;&lt;w:snapToGridInCell/&gt;&lt;w:wrapTextWithPu?€??thPunct/&gt;&lt;w:??€???xtWithPunct/&gt;&lt;w:u:nam?€????€????€????€????€??ables/&gt;&lt;w:snapbles/&gt;&lt;w:snapToGridInCell/&gt;&lt;w:wr???thPunct/&gt;&lt;w:ables/&gt;&lt;w:snapToGrinct/&gt;&lt;w:u?????????????????????????€????ToGridInCell/&gt;&lt;w:wrapTextWithPunct/&gt;&lt;w:udInCell/&gt;&lt;w:wrapTextextWithPu?€??thPunct/&gt;&lt;w:??€???xtWithPunct/&gt;&lt;w:uWithPunct/&gt;&lt;w:uToGridInCell/&gt;&lt;w:wrapTextWithPunct/&gt;&lt;w:u??????????????????€?€?€?€???????€?€?€?€?????€?€?€?€???????????????€???????????????€?€????€??????€€??inct/&gt;&lt;w:u?????xtWithPunct/&gt;&lt;w:udInCell/&gt;&lt;w:wrapTextextWithPu?€??thPunct/&gt;&lt;w:??€???xtWithPunct/&gt;&lt;w:u????????????????????€????ToGridInCell/&gt;&lt;w:wrapTextWithPunct/&gt;&lt;w:u??€????€????€????€??&lt;w:snapToGridInCell/&gt;&lt;w:wr???thPunct/&gt;&lt;w:ables/&gt;&lt;w:snapToGridInCell/&gt;&lt;w:wrapTextWithPunct/&gt;&lt;w:u??€€??ables/&gt;&lt;w:snapToGridInCellthPu?€??thPunct/&gt;&lt;w:??€???xtWithPunct/&gt;&lt;w:u/&gt;&lt;w:??????????ocVar w:nam?€????€????€????€????€??ables/&gt;&lt;w:s??€????ToGridInCell/&gt;&lt;w:wrapTextWithPunct/&gt;&lt;w:unapToGridInCell/&gt;&lt;w:wrapTextWithPunct/&gt;&lt;w:uwrapTextWithPunct/&gt;&lt;w:u?€?€?€?€???????€?€?€?€?????€?ridInCellthPu?€??thPunct/&gt;&lt;w:??€???xtWithPunct/&gt;&lt;w:u€?€?€?????&lt;w:ables/&gt;&lt;w:snapToGridInCell/&gt;&lt;w:wrapTextWithPunct/&gt;&lt;w:u????€?€?€?????????€?€?€?????????€?€?€?es/&gt;&lt;w:s??€????ToGridInCell/&gt;&lt;w:wrapTextWithPunct/&gt;&lt;w:u????€?€?€?€????????€?€?€?€???????€?€?????€?ridInCellthPu?€??thPunct/&gt;&lt;w:??€???xtWithPunct/&gt;&lt;w:u??€?€?????€?€?€?€??????????????????ocVar w:nam?€????€????€????€????€??ables/&gt;&lt;w:snapToGriu?€?€?€?€???????€?€?€?€?????€?€?€?€?????u????€?€?€?????????€?€?€???????????€?€?€?€????????€?€?€?€???????€?€?????€?ridInCellthPu?€??thPunct/&gt;&lt;w:??€???xtWithPunct/&gt;&lt;w:u??€?€?€?es/&gt;&lt;w:s??€????ToGridInCell/&gt;&lt;w:wrapTextWithPunct/&gt;&lt;w:u?w:ables/&gt;&lt;w:snapToGridInCell/&gt;&lt;w:wrapTextWithPunct/&gt;&lt;w:udInCell/&gt;&lt;w:wrapTextWithPunct/&gt;&lt;w:u??€?€??????€????????????€?€????€??????€€????€????€?InCellthPu?€??thPunct/&gt;&lt;w:??€???xtWithPunct/&gt;&lt;w:u???€????€????€??ables/&gt;&lt;w:snapToGridInCell/&gt;&lt;w:wrapTextWith/&gt;&lt;w:s??€????ToGridInCell/&gt;&lt;w:wrapTextWithPunct/&gt;&lt;w:uPunct/&gt;&lt;w:u€?€?????€?€?€?€???????€?€?€???€?€?€?€?????&lt;w:ables/&gt;&lt;w:snapToGridInCell/&gt;&lt;w:wrapTextWiellthPu?€??thPunct/&gt;&lt;w:??€???xtWithPunct/&gt;&lt;w:uthPunct/&gt;&lt;w:u??????€?€?€?€??€????ar w:nam?€????€????€????€????€??ables/&gt;&lt;w:snapToGridInCell/&gt;&lt;w:pTextWith/&gt;&lt;w:s??€????ToGridInCell/&gt;&lt;w:wrapTextWithPunct/&gt;&lt;w:uwrapTextWithPunct/&gt;&lt;w:u?€?€?€?€?????????€?€?pTextWiellthPu?€??thPunct/&gt;&lt;w:??€???xtWithPunct/&gt;&lt;w:u€??????€?€?€????????€?€?€?€??????€?€?€?????€?€?????€?€?€???€?€?€?€?????&lt;w:ables/&gt;&lt;w:snapToGridInCell/&gt;&lt;w:wrapTextWithPunct/&gt;&lt;w:u??€???????InCell/&gt;&lt;w:pTextWith/&gt;&lt;w:s??€????ToGridInCell/&gt;&lt;w:wrap??????€?€?pTextWiellthPu?€??thPunct/&gt;&lt;w:??€???xtWithPunct/&gt;&lt;w:uTextWithPunct/&gt;&lt;w:u?€?€?€?€?????????€?€?€???????????€?€????€??????€€????€????€????€????€?€???????€?€?€?€??€????ar w:nam?€????€????€????€????€??ables/&gt;&lt;w:snapToGridInCel???ToGridInCell/&gt;&lt;w:wrap??????€?€?pTextWiellthPu?€??thPunct/&gt;&lt;w:??€???xtWithPunct/&gt;&lt;w:ul?€?€?€?????Punct/&gt;&lt;w:u??€???????InCell/&gt;&lt;w:pTextWith/&gt;&lt;w:s??€????ToGridInCell/&gt;&lt;w:wrapTextWithPunct/&gt;&lt;w:u??€?????€?€?€???€?€?€?€?????&lt;w:ables/&gt;&lt;w:snapToGridInCell/&gt;&lt;w:wrapTextWithPunct/&gt;&lt;w:u/&gt;&lt;w:wrapTextWithPunct/&gt;&lt;?€??thPunct/&gt;&lt;w:??€???xtWithPunct/&gt;&lt;w:uw:u????€??ables/&gt;&lt;w:snapToGridInCell/&gt;&lt;w:wrapTextWithPunct/&gt;&lt;w:u€??????€?€?€????€?€?€????????€?€?s??€????ToGridInCell/&gt;&lt;w:wrapTextWithPunct/&gt;&lt;w:u€?€?????€?€?€?€?????????€?€?€?????????€?€?€?:u/&gt;&lt;w:wrapTextWithPunct/&gt;&lt;?€??thPunct/&gt;&lt;w:??€???xtWithPunct/&gt;&lt;w:u????€?€?€?€?????€???€?€?€?€?????&lt;w:ables/&gt;&lt;w:snapToGridInCell/&gt;&lt;w:wrapTextWithPunct/&gt;&lt;w:u????€?€?€???????r w:nam?€????€????€????€?€??????€?€?€????€?€?€????????€?€?s??€????ToGrid??????€?€?€?:u/&gt;&lt;w:wrapTextWithPunct/&gt;&lt;?€??thPunct/&gt;&lt;w:??€???xtWithPunct/&gt;&lt;w:uInCell/&gt;&lt;w:wrapTextWithPunct/&gt;&lt;w:u???€??ables/&gt;&lt;w:snapToGridInCell/&gt;&lt;w:wrapTextWithPunct/&gt;&lt;w:u???€?€?€?????????€?€?€???????????????€???????????€?€????€??????€€????€?€?€?€?????€???€?€?€?€?€?:u/&gt;&lt;w:wrapTextWithPunct/&gt;&lt;?€??thPunct/&gt;&lt;w:??€???xtWithPunct/&gt;&lt;w:u€?€?????&lt;w:ables/&gt;&lt;w:snapToG????€?€?€????€?€?€????????€?€?s??€????ToGridInCell/&gt;&lt;w:wrapTextWithPunct/&gt;&lt;w:uridInCell/&gt;&lt;w:wrapTextWithPunct/&gt;&lt;w:u€€????€????€????€????€??ables/&gt;&lt;w:snapToGridInCell/&gt;&lt;w:wrapTexithPunct/&gt;&lt;?€??thPunct/&gt;&lt;w:??€???xtWithPunct/&gt;&lt;w:utWithPunct/&gt;&lt;w:u??????????????€?????????r w:nam?€????€????€????€????€??ables/&gt;&lt;w:snapToGridInCell/&gt;&lt;????€?€?s??€????ToGridInCell/&gt;&lt;w:wrapTextWithPunct/&gt;&lt;w:uw:wrapTextWithPunct/&gt;&lt;w:u???????????&lt;w:aw:wrapTexithPunct/&gt;&lt;?€??thPunct/&gt;&lt;w:??€???xtWithPunct/&gt;&lt;w:ubles/&gt;&lt;w:snapToGridInCell/&gt;&lt;w:wrapTextWithPunct/&gt;&lt;w:u€??€????€?€?€?????????€?€?€?????????€?€?€??????€?€?€????????€?€?€?€???????€?€?€?€?????€?napToGridInCell/&gt;&lt;????€?€?s??€????ToGr:u???????????&lt;w:aw:wrapTexithPunct/&gt;&lt;?€??thPunct/&gt;&lt;w:??€???xtWithPunct/&gt;&lt;w:uidInCell/&gt;&lt;w:wrapTextWithPunct/&gt;&lt;w:u€?€?€?????????€?€?€????????€????€???????????€?€??????????apToGridInCell/&gt;&lt;w:wrapTextWithPunct/&gt;&lt;w:u???????????&lt;w:ables/&gt;&lt;w:snapToGridInCell/&gt;&lt;w:wrapTextWithPunct/&gt;&lt;wpTexithPunct/&gt;&lt;?€??thPunct/&gt;&lt;w:??€???xtWithPunct/&gt;&lt;w:u:u????????€?????????rGridInCell/&gt;&lt;????€?€?s??€????ToGridInCell/&gt;&lt;w:wrapTextWithPunct/&gt;&lt;w:u w:nam?€????€????€????€????€??ables/&gt;&lt;w:snapToGridInCell/&gt;&lt;w:wrapTextWithPunct/&gt;&lt;w:u€€??????€€????€????€??t/&gt;&lt;wpTexithPunct/&gt;&lt;?€??thPunct/&gt;&lt;w:??€???xtWithPunct/&gt;&lt;w:u??€€????€????€??ables/&gt;&lt;w:snapToGridInCell/&gt;&lt;w:wrapTextWithPunct/&gt;&lt;w:u€???&lt;w:ables/&gt;&lt;w:snapToGridInCels??€????ToGridInCell/&gt;&lt;w:wrapTextWithPunct/&gt;&lt;w:ul/&gt;&lt;w:wrapTextWithPunct/&gt;&lt;w:u?€?????€?€?€?€??????€?€?€??????€?t/&gt;&lt;?€??thPunct/&gt;&lt;w:??€???xtWithPunct/&gt;&lt;w:u€?€?€????????????????????????????????????????r w:nam?€????€????€????€????€??ables/&gt;&lt;w:snapToGridInCell/&gt;&lt;w:wraw:u€???&lt;w:ables/&gt;&lt;w:snapToGridInCels??€????ToGridInCell/&gt;&lt;w:wrapTextWithPunct/€?€?€??????€?€?€??????€?t/&gt;&lt;?€??thPunct/&gt;&lt;w:??€???xtWithPunct/&gt;&lt;w:u&gt;&lt;w:upTextWithPunct/&gt;&lt;w:u?????&lt;w:wrapTextWithPunct/&gt;&lt;w:u€???&lt;w:ables/&gt;&lt;w:snapToGridInCell/&gt;&lt;w:wrapTextWithPunct/&gt;&lt;w:u?????????????????????????????????????€???€?????€???€????€????€????€???/€?€?€??????€?€?€??????€?t/&gt;&lt;?€??thPunct/&gt;&lt;w:??€???xtWithPunct/&gt;&lt;w:u???es/&gt;&lt;w:snapToGridInCels??€????ToGridInCell/&gt;&lt;w:wrapTextWithPunct/&gt;&lt;w:u??????€?€????€??????€€????€????€????€????€????€??ables/&gt;&lt;w:snapToGridInC?????ithPunct/&gt;&lt;w:u?????&lt;w:wrapTextWithPunct/&gt;&lt;w:u€???€?€?€??????€?t/&gt;&lt;?€??thPunct/&gt;&lt;w:??€???xtWithPunct/&gt;&lt;w:u&lt;w:ables/&gt;&lt;w:snapToGridInCell/&gt;&lt;w:wrapTextWithPunct/&gt;&lt;w:u????????????pToGridInCels??€????ToGridInCell/&gt;&lt;w:wrapTextWithPunct/&gt;&lt;w:u????r w:nam?€????€????€????€????€??ables/&gt;&lt;w:snapToGridInCell/&gt;&lt;w:wrapTextWithPunct/&gt;&lt;w:€??thPunct/&gt;&lt;w:??€???xtWithPunct/&gt;&lt;w:uuell/&gt;&lt;w:wrapTextWithPunct/&gt;&lt;w:u???€???€?3????????3??????????????????,??????????ithPunct/&gt;&lt;w:u€???&lt;w:a?????pToGridInCels??€????ToGridInCell/&gt;&lt;w:wrapTextWithPunct/&gt;&lt;w:ubles/&gt;&lt;w:snapToGridInCell/&gt;&lt;w:wrapxtWithPunct/&gt;&lt;w:€??thPunct/&gt;&lt;w:??€???xtWithPunct/&gt;&lt;w:uTextWithPunct/&gt;&lt;w:u?????????????€????????????????????????????3???????????????????????????C?????????????????????r w:nam?€????€?????????ithPunct/&gt;&lt;w:u€???&lt;wthPunct/&gt;&lt;w:ubles/&gt;&lt;w:snapToGridInCell/&gt;&lt;w:wrapxtWithPunct/&gt;&lt;w:€??thPunct/&gt;&lt;w:??€???xtWithPunct/&gt;&lt;w:u:a?????pToGridInCels??€????ToGridInCell/&gt;&lt;w:wrapTextWithPunct/&gt;&lt;w:u?€????€????€??ables/&gt;&lt;w:snapToGridInCell/&gt;&lt;?????????????????,??????????ithPunct/&gt;&lt;w:u€???&lt;w:ables/&gt;&lt;w:snapToGridInCell/&gt;&lt;w:wrapTextWithPunctPunct/&gt;&lt;w:€??thPunct/&gt;&lt;w:??€???xtWithPunct/&gt;&lt;w:u/&gt;&lt;w:uw:wrapTextWithPunct/&gt;&lt;w:u??????????????€????€????€ToGridInCels??€????ToGridInCell/&gt;&lt;w:wrapTextWithPunct/&gt;&lt;w:u????€???????????€?€????€??????€€????€????€????€????€????€??ables/&gt;&lt;wll/&gt;&lt;w:wrapTextWithPunctPunct/&gt;&lt;w:€??thPunct/&gt;&lt;w:??€???xtWithPunct/&gt;&lt;w:u:snapToGridInCell/&gt;&lt;w:wrapTextWithPunct/&gt;&lt;w:u?????????????????ithPunct/&gt;&lt;w:u€???&lt;w:ables/&gt;&lt;w:snapToGridInCell/&gt;&lt;w:wrapTextW????€ToGridInCels??€????ToGridInCell/&gt;&lt;w:wrapTextWithPunct/&gt;&lt;w:uithPunct/&gt;&lt;w:u??????????????w:€??thPunct/&gt;&lt;w:??€???xtWithPunct/&gt;&lt;w:u?????r w:nam?€????€????€????€????€??ables/&gt;&lt;w:snapToGridInCell/&gt;&lt;w:wrapTextWithPunct/&gt;&lt;w:u???????????????????????????????????????????????????idInCell/&gt;&lt;w:wrapTextW????€ToGridInCenct/&gt;&lt;w:uithPunct/&gt;&lt;w:u??????????????w:€??thPunct/&gt;&lt;w:??€???xtWithPunct/&gt;&lt;w:uls??€????ToGridInCell/&gt;&lt;w:wrapTextWithPunct/&gt;&lt;w:u???????u?????????????????ithPunct/&gt;&lt;w:u€???&lt;w:ables/&gt;&lt;w:snapToGridInCell/&gt;&lt;w:wrapTextWithPunct/&gt;&lt;w:u???????????????????????????????????????thPunct/&gt;&lt;w:u??????????????w:€??thPunct/&gt;&lt;w:??€???xtWithPunct/&gt;&lt;w:u??????????€????€????€????€????idInCell/&gt;&lt;w:wrapTextW????€ToGridInCels??€????ToGridInCell/&gt;&lt;w:wrapTextWithPunct/&gt;&lt;w:u??????/&gt;&lt;w:u????????????????????????????????r w:nam?€????€??????????????thPunct/&gt;&lt;w:u??????????????w:€??thPunct/&gt;&lt;w:??€???xtWithPunct/&gt;&lt;w:u€????€????????????????????????:u?????????????????ithPunct/&gt;&lt;w:u€???&lt;w:ables/&gt;&lt;w:snapToGridInCell/&gt;&lt;w:w€????idInCell/&gt;&lt;w:wrapTextW????€ToGridInCels??€????ToGridInCell/&gt;&lt;w:wrapTextWithPunct/&gt;&lt;w:urap&gt;&lt;w:u??????????????w:€??thPunct/&gt;&lt;w:??€???xtWithPunct/&gt;&lt;w:uTextWithPunct/&gt;&lt;w:u€??ables/&gt;&lt;w:snapToGridInCell/&gt;&lt;w:wrapTextWithPunct/&gt;&lt;w:u?€?€????€??????€€????€????€????€????€????€??ables/&gt;&lt;w:snapToGridInCell/&gt;&lt;w:wrapTextWithPunct/&gt;&lt;w:u,?????????????&quot;/&gt;&lt;/w:docVars&gt;&lt;wsp€???????w:€??thPunct/&gt;&lt;w:??€???xtWithPunct/&gt;&lt;w:u???ToGridInCell/&gt;&lt;w:wrapTextWithPunct/&gt;&lt;w:u:rsids&gt;&lt;wsp:rsidRoot w:snapToGridInCell/&gt;&lt;w:wrapTextWithPunct/&gt;&lt;w:usp:val=&quot;00111184&quot;/&gt;&lt;wsp:rsid wsp:val=&quot;0000373C&quot;/&gt;&lt;wsp:rsidsnapToGridInCell/&gt;&lt;w:wrapTextWithPunct/&gt;&lt;w:u wsp:val=&quot;00014D4C&quot;/&gt;&lt;wsp:rsid wsp:val=&quot;w:u00014E03&quot;/&gt;&lt;wsp:rsid wsp:val=&quot;00020138&quot;/&gt;&lt;wsp:rsid wsp:val=&quot;00020A86&quot;/&gt;&lt;wsp:rsid wsp:val=thPunct/&gt;&lt;w:u&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366C8&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366C8&quot;&gt;&lt;m:oMathPara&gt;&lt;m:oMath&gt;&lt;m:sSubSup&gt;&lt;m:sSubSupPr&gt;&lt;m:ctrlPr&gt;&lt;w:rPr&gt;&lt;w:rFonts w:ascii=&quot;Cambria Math&quot; w:fareast=&quot;???&quot; w:h-ansi=&quot;Cambria Math&quot;/&gt;&lt;wx:font:rs wx:val=&quot;Cambria Math&quot;/&gt;&lt;w:i/&gt;&lt;w:kern w:val=&quot;0&quot;/&gt;&lt;w:sz w&lt;w::val=&quot;22idR&quot;/&gt;&lt;w:sz-cs w:val=&quot;22&quot;/&gt;&lt;w:lang w:val=&quot;EN-GB&quot; w:fareast=&quot;EN-US&quot;/&gt;&lt;/w:rPr&gt;&lt;/m:ctrlPr&gt;&lt;/m:sSubSupPr&gt;&lt;m:erPr&gt;&lt;m:r&gt;&lt;w:rPr&gt;&lt;w:rFonts w:ascii=are&quot;Cambria Math&quot; w:fareast=&quot;???&quot; w:h-ansi=&quot;Cambr:rsia Math&quot;/&gt;&lt;wx:font wx:val=&quot;Cambria Math&quot;/&gt;&lt;w:i/&gt;&lt;w:kern w:val=&quot;0&quot;&lt;w:/&gt;idR&lt;w:sz w:val=&quot;22&quot;/&gt;&lt;w:sz-cs w:val=&quot;22&quot;/&gt;&lt;w:lang w:val=&quot;EN-GB&quot; w:fareast=&quot;EN-US&quot;/&gt;&lt;/w:rPr&gt;&lt;m:t&gt;C&lt;/m:t&gt;&lt;/m:rrPr&gt;&lt;/m:e&gt;&lt;m:sub&gt;&lt;m:r&gt;&lt;w:arerPr&gt;&lt;w:rFonts w:ascii=&quot;Cambria Math&quot; w:fareast=&quot;??rs?&quot; w:h-ansi=&quot;Cambria Math&quot;/&gt;&lt;wx:font wx:val=&quot;Cambria Math&quot;/&gt;&lt;w:i/&gt;&lt;w:keridRn&lt;w: w:val=&quot;0&quot;/&gt;&lt;w:sz w:val=&quot;22&quot;/&gt;&lt;w:sz-cs w:val=&quot;22&quot;/&gt;&lt;w:lang w:val=&quot;EN-GB&quot; w:fareast=&quot;EN-US&quot;/&gt;&lt;/w:rPr&gt;&lt;m:trPr&gt;33&lt;/m:t&gt;&lt;/m:rare&gt;&lt;/m:sub&gt;&lt;m:sup&gt;&lt;m:r&gt;&lt;w:rPr&gt;&lt;w:rFonts w:ascii=&quot;Cambrias Math&quot; w:fareast=&quot;???&quot; w:h-ansi=&quot;Cambria Math&quot;/&gt;&lt;wx:font wx:val=&quot;Cambria idRMath&quot;/&gt;&lt;w:&lt;w:i/&gt;&lt;w:kern w:val=&quot;0&quot;/&gt;&lt;w:sz w:val=&quot;22&quot;/&gt;&lt;w:sz-cs w:val=&quot;22&quot;/&gt;&lt;w:lang w:val=&quot;EN-GB&quot; w:fareast=&quot;EN-UrPrS&quot;/&gt;&lt;/ware:rPr&gt;&lt;m:t&gt;E&lt;/m:t&gt;&lt;/m:r&gt;&lt;/m:sup&gt;&lt;/m:sSubSup&gt;&lt;/m:oMath&gt;&lt;/ias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9" o:title="" chromakey="white"/>
                </v:shape>
              </w:pict>
            </w:r>
            <w:r w:rsidRPr="00503627">
              <w:rPr>
                <w:sz w:val="24"/>
                <w:lang w:val="en-GB"/>
              </w:rPr>
              <w:instrText xml:space="preserve"> </w:instrText>
            </w:r>
            <w:r w:rsidRPr="00503627">
              <w:rPr>
                <w:sz w:val="24"/>
                <w:lang w:val="en-GB"/>
              </w:rPr>
              <w:fldChar w:fldCharType="separate"/>
            </w:r>
            <w:r w:rsidR="00DA71DE">
              <w:rPr>
                <w:sz w:val="24"/>
              </w:rPr>
              <w:pict>
                <v:shape id="_x0000_i1048"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x????????????????????????€????€????€??ables/&gt;&lt;w:snapToGridInCell/&gt;&lt;w:wrapTextWithPunct/&gt;&lt;w:uA?€????€????€???????dInCell/&gt;&lt;w:wrapTextWithPunct/&gt;&lt;w:u??€€????€????€????€???xtWithPunct/&gt;&lt;w:u?€???€?€??€ToGridInCell/&gt;&lt;w:wrapTextWithPunct/&gt;&lt;w:u;?€????€?€????€??????€€????€????€????€????€????€??ables/&gt;&lt;w:snapToGridInCell/&gt;&lt;w:wrapTextWithPunct/&gt;&lt;w:u???€????€?€&quot;/&gt;&lt;w:docVar w:nam?€????€????apTextWithPunct/&gt;&lt;w:u??€€????€????€????€???xtWithPunct/&gt;&lt;w:u€€????€????€??ables/&gt;&lt;w:snapToGridInCell/&gt;&lt;w:wra????€????€????€???€?€??€ToGridInCell/&gt;&lt;w:wrapTextWithPunct/&gt;&lt;w:u€€????€??ables/&gt;&lt;w:snapToGridInCell/&gt;&lt;w:wrapTextWithPunct/&gt;&lt;w:upTextWithPunct/&gt;&lt;w:ue=&quot;EN.Layout&quot; w:val=&quot;????????€????€????€???xtWithPunct/&gt;&lt;w:u???????5???€???????????????€??????s??????????????????????????????????????ll/&gt;&lt;w:wra????€????€????€???€?€??€ToGridInCell/&gt;&lt;w:wrapTextWithPunct/&gt;&lt;w:u?????????????WithPunct/&gt;&lt;w:upTextWithPunct/&gt;&lt;w:ue=&quot;EN.Layout&quot; w:val=&quot;????????€????€????€???xtWithPunct/&gt;&lt;w:u???????????;?€????€?€???€??ables/&gt;&lt;w:snapToGridInCell/&gt;&lt;w:wra?€????€??ables/&gt;&lt;w:snapToGridInCell/&gt;&lt;w:wrapTextWithPunct/&gt;&lt;w:u??€??????€€?:u???€????€?€&quot;/&gt;&lt;w:docVar w:nam?€????€????????€????€????€?ue=&quot;EN.Layout&quot; w:val=&quot;????????€????€????€???xtWithPunct/&gt;&lt;w:u€??€?€??€ToGridInCell/&gt;&lt;w:wrapTextWithPunct/&gt;&lt;w:u€€????€????€??ables/&gt;&lt;w:snapToGridInCell/&gt;&lt;w:wrapTextWithPunct/&gt;&lt;w:u???€€????€????€????€????€??ables/&gt;&lt;w:snapToGridInCell/&gt;&lt;w:wrapTextWithPunct/&gt;&lt;w:ables/&gt;&lt;w:snapToGridInCe???€????€????€???xtWithPunct/&gt;&lt;w:ull/&gt;&lt;w:wrapTextWithPunct/&gt;&lt;w:uu???????€????ToGridInCell/&gt;&lt;w:wrapTextWithPunct/&gt;&lt;w:u??????+???????????€??????????+???????????€??????????+???????????€??/&gt;&lt;w:docVar w:nam?€????€?wrapTextWithPunct/&gt;&lt;w:ables/&gt;&lt;w:snapToGridInCe???€????€????€???xtWithPunct/&gt;&lt;w:u???€€????€????€??ables/&gt;&lt;w:snapToGridInCell/&gt;&lt;w:wrapTextWiToGridInCell/&gt;&lt;w:wrapTexl/&gt;&lt;w:wrapTextWithPunct/&gt;&lt;w:uu???????€????ToGridInCell/&gt;&lt;w:wrapTextWithPunct/&gt;&lt;w:utWithPunct/&gt;&lt;w:ables/&gt;&lt;w:snapToGridInCell/&gt;&lt;w:wrapTextWithPunct/&gt;&lt;w:??€???xtWithPunct/&gt;&lt;w:uuthPunct/&gt;&lt;w:u????????+???????????€??????????+???????????€????????????????????????????;?€????€?€????€????l/&gt;&lt;w:wrapTextWithPunct/&gt;&lt;w:uu???????€????ToGridInCell/&gt;&lt;:utWithPunct/&gt;&lt;w:ables/&gt;&lt;w:snapToGridInCell/&gt;&lt;w:wrapTextWithPunct/&gt;&lt;w:??€???xtWithPunct/&gt;&lt;w:uw:wrapTextWithPunct/&gt;&lt;w:u??€€????€????€????€????€????€??ables/&gt;&lt;w:snapTw:wrapTextWiToGridInCell/&gt;&lt;w:wrapTextWithPunct/&gt;&lt;w:ables/&gt;&lt;w:snapToGridInCell/&gt;&lt;w:wrapTextWithPunct/&gt;&lt;w:uoGridInCell/&gt;???????€??/&gt;&lt;w:docVar w:nam?€??thPunct/&gt;&lt;w:??€???xtWithPunct/&gt;&lt;w:u??€????€????€??€????ToGridInCell/&gt;&lt;w:wrapTextWithPunct/&gt;&lt;w:u???€??ables/&gt;&lt;w:snapToGridInCell/&gt;&lt;w:wrapTextWithPunct/&gt;&lt;w:u&lt;w:wrapTextWithPunct/&gt;&lt;w:u?????????????????????????+??€€??€€?€?????€???thPun€??/&gt;&lt;w:docVar w:nam?€??thPunct/&gt;&lt;w:??€???xtWithPunct/&gt;&lt;w:uct/&gt;&lt;w:ables/&gt;&lt;w:snapToGridInCell/&gt;&lt;w:wrapTextWithPunct/&gt;&lt;w:u??????????€??€????ToGridInCell/&gt;&lt;w:wrapTextWithPunct/&gt;&lt;w:u??????????????????????+???????????????????????*?€?€??eu????€?|??????€???thPun€??/&gt;&lt;w:docVar w:nam?€??thPunct/&gt;&lt;w:??€???xtWithPunct/&gt;&lt;w:u€????/&gt;???????€??/&gt;&lt;w:docVar w:nam?€????€????€????€????€??ables/&gt;&lt;w:snapToGridInCell/&gt;&lt;w????????ridInCell/&gt;&lt;w:wrapTextWithPunct/&gt;&lt;w:u??????????€??€????ToGridInCell/&gt;&lt;w:wrapTextWithPunct/&gt;&lt;w:u?????€??/&gt;&lt;w:docVar w:nam?€??thPunct/&gt;&lt;w:??€???xtWithPunct/&gt;&lt;w:u??€€?€?????€???thPunct/&gt;&lt;w:ables/&gt;&lt;w:snapToGridInCell/&gt;&lt;w:wrapTextWithPunct/&gt;&lt;w:u:wrapTextWithPunct/&gt;&lt;w:u?????€.??????????????????????;?€????€?€????€??????€€????€????€????€????WithPunct/&gt;&lt;w:u?????€??/&gt;&lt;w:docVar w:nam?€??thPunct/&gt;&lt;w:??€???xtWithPunct/&gt;&lt;w:u&lt;w:u??????????€??€????ToGridInCell/&gt;&lt;w:wrapTextWithPunct/&gt;&lt;w:u€????€??ables/&gt;&lt;w:snapToGridInCell/&gt;&lt;w:wrapTextWithPunct/&gt;&lt;w:u???????????????????€€?€?????€???thPunct/&gt;&lt;w:ables/&gt;&lt;w:snapToGridInCell/&gt;&lt;w:wrapTextVar w:nam?€??thPunct/&gt;&lt;w:??€???xtWithPunct/&gt;&lt;w:uWithPunct/&gt;&lt;w:u????????????w:docVar w:nam?€????€????€?????????€??€????ToGridInCell/&gt;&lt;w:wrapTextWithPunct/&gt;&lt;w:u??€€????€??ables/&gt;&lt;w:snapToGridInCell/&gt;&lt;w:wrapTextWithPunct/&gt;&lt;w:u????????????????????&gt;&lt;w:wrapTextVar w:nam?€??thPunct/&gt;&lt;w:??€???xtWithPunct/&gt;&lt;w:u????????????????????????????????????????????????????€€?€?????€???thPunct/&gt;&lt;w:ables/????w:docVar w:nam?€????€????€?????????€??€????ToGridInCell/&gt;&lt;w:wrapTextWithPunct/&gt;&lt;wt/&gt;&lt;w:u????????????????????&gt;&lt;w:wrapTextVar w:nam?€??thPunct/&gt;&lt;w:??€???xtWithPunct/&gt;&lt;w:u:u&gt;&lt;w:snapToGridInCell/&gt;&lt;w:wrapTextWithPunct/&gt;&lt;w:u??????????????€??€€?€???????????????????????????????????????;?€????€?€????????????????????????????????w:docVar w:t/&gt;&lt;wt/&gt;&lt;w:u????????????????????&gt;&lt;w:wrapTextVar w:nam?€??thPunct/&gt;&lt;w:??€???xtWithPunct/&gt;&lt;w:unables/????w:docVar w:nam?€????€????€?????????€??€????ToGridInCell/&gt;&lt;w:wrapTextWithPunct/&gt;&lt;w:um?€????€????€????€????€??ables???????????????????????????????€€?€?????€???thPuw:u????????????????????&gt;&lt;w:wrapTextVar w:nam?€??thPunct/&gt;&lt;w:??€???xtWithPunct/&gt;&lt;w:unct/&gt;&lt;w:ables/&gt;&lt;w:snapToGridInCell/&gt;&lt;w:wrapTextWithPunct/&gt;&lt;w:u/&gt;&lt;w:snapToGridInCell/&gt;&lt;w:wrapTextWithPunct/&gt;&lt;w:u??€?????€?????????€??€????ToGridInCell/&gt;&lt;w:wrapTextWithPunct/&gt;&lt;w:u????€€????€????€????€????€????€?? w:nam?€??thPunct/&gt;&lt;w:??€???xtWithPunct/&gt;&lt;w:uables/&gt;&lt;w:snapToGridInCell/&gt;&lt;w:wrapTextWithPunct/&gt;&lt;w:u€?????????5???€???????????????€??????s??????????thPunct/&gt;&lt;w:ables/&gt;&lt;w:snapToGridInCell/&gt;&lt;w:wrapTextWithP€?????€?????????€??€????ToGridInCell/&gt;&lt;w????€????€?? w:nam?€??thPunct/&gt;&lt;w:??€???xtWithPunct/&gt;&lt;w:u:wrapTextWithPunct/&gt;&lt;w:uunct/&gt;&lt;w:u+????????????????????????:docVar w:nam?€????€????€????€????€??ables/&gt;&lt;w:snapToGridInCell/&gt;&lt;w:wrapTextWithPunct/&gt;&lt;w:u????????????????????????????????ToGridInCell/&gt;&lt;w????€????€?? w:nam?€??thPunct/&gt;&lt;w:??€???xtWithPunct/&gt;&lt;w:u????????????Cell/&gt;&lt;w:wrapTextWithP€?????€?????????€??€????ToGridInCell/&gt;&lt;w:wrapTextWithPunct/&gt;&lt;w:u???+????????€??????s??????????thPunct/&gt;&lt;w:ables/&gt;&lt;w:snapToGridInCell/&gt;&lt;w:wrapTextWithPunct/&gt;&lt;w:u???w????€????€?? w:nam?€??thPunct/&gt;&lt;w:??€???xtWithPunct/&gt;&lt;w:u?????????????????????????????;?€????€?€????€??????€€????€????€????€????ell/&gt;&lt;w:wrapTextWithP€?????€?????????€??€????ToGridInCell/&gt;&lt;w:wrapTextWithPunct/&gt;&lt;w:u€€????€??ables/&gt;&lt;w:TextWithPunct/&gt;&lt;w:u???w????€????€?? w:nam?€??thPunct/&gt;&lt;w:??€???xtWithPunct/&gt;&lt;w:usn?????????????????????w:docVar w:nam?€????€????€????€????€???????????+????????€??????s??????????thPunct/&gt;&lt;w:ables/&gt;&lt;w:snapToGridInCell/&gt;&lt;w:wrapTextWithPunct/&gt;&lt;rapTextWithP€?????€WithPunct/&gt;&lt;w:u???w????€????€?? w:nam?€??thPunct/&gt;&lt;w:??€???xtWithPunct/&gt;&lt;w:u?????????€??€????ToGridInCell/&gt;&lt;w:wrapTextWithPunct/&gt;&lt;w:uw:u?ables/&gt;&lt;w:snapToGridInCell/&gt;&lt;w:wrapTextWithPunct/&gt;&lt;w:uapToGridInCell/&gt;&lt;w:wrapTextWithPunct/&gt;&lt;w:u????????????????????????????????+????????????€????€?? w:nam?€??thPunct/&gt;&lt;w:??€???xtWithPunct/&gt;&lt;w:u????????????+???????????€???????????rapTextWithP€?????€?????????€??€????ToGridInCell/&gt;&lt;w:wrapTextWithPunct/&gt;&lt;w:u??s??????????thPunct/&gt;&lt;w:ables/&gt;&lt;w:snapToGridInCell/&gt;&lt;w:wrapTextWithPunct/&gt;&lt;w:u???????????€????€?? w:nam?€??thPunct/&gt;&lt;w:??€???xtWithPunct/&gt;&lt;w:u?????????€??????????+???????????????????w:docVar w:nam?€????€????€????€????€??ables/&gt;&lt;w:snapToGridInCell/&gt;WithP€?????€?????????€??€????ToGridInCell/&gt;&lt;w:wrapTextWithPunct/&gt;&lt;w:u&lt;w:wrPunct/&gt;&lt;w:u???????????€????€?? w:nam?€??thPunct/&gt;&lt;w:??€???xtWithPunct/&gt;&lt;w:uapTextWithPunct/&gt;&lt;w:u?????€??????????+??€€?????????????????????+??s??????????thPunct/&gt;&lt;w:ables/&gt;&lt;w:snapToGridInCell/&gt;&lt;w:wrapTextWithPunct/&gt;&lt;w:u?????????;?€????€?€????€??????€€??ll/&gt;Wnct/&gt;&lt;w:u???????????€????€?? w:nam?€??thPunct/&gt;&lt;w:??€???xtWithPunct/&gt;&lt;w:uithP€?????€?????????€??€????ToGridInCell/&gt;&lt;w:wrapTextWithPunct/&gt;&lt;w:u??€????€????€????€????€??ables/&gt;&lt;w:snapToGridInCell/&gt;&lt;w:wrapTextWithPunct/&gt;&lt;w:u?€?€?????€?????????ocVar w:nam?€????€????€?????????????€????€?? w:nam?€??thPunct/&gt;&lt;w:??€???xtWithPunct/&gt;&lt;w:u?€€????€??ables/&gt;&lt;w:?s??????????thPunct/&gt;&lt;w:ables/&gt;&lt;w:snapToGridInCell/???€?????????€??€????ToGridInCell/&gt;&lt;w:wrapTextWithPunct/&gt;&lt;w:u&gt;&lt;w:wrapTextWithPunct/&gt;&lt;w:usnapToGridInCell/&gt;&lt;w:wrapTextWithPunct/&gt;&lt;w:u???????????am?€??thPunct/&gt;&lt;w:??€???xtWithPunct/&gt;&lt;w:u???€??????????+??????&quot;/&gt;&lt;w:docVar w:name=&quot;EN.Libraries&quot; w:val=&quot;23t3???????????????????????????€???????????InCell/???€?????????€??€????ToGridInCell/&gt;&lt;w:wrapTextWithPunct/&gt;&lt;w:u????w:wrapTextWithPunct/&gt;&lt;w:u???????????am?€??thPunct/&gt;&lt;w:??€???xtWithPunct/&gt;&lt;w:u??????????&lt;w:?s??????????thPunct/&gt;&lt;w:ables/&gt;&lt;w:snapToGridInCell/&gt;&lt;w:wrapTextWithPunct/&gt;&lt;w:u?????????€?€????€??????€??€?????????ocVar w:nam?€????€????€????€????€??ables/&gt;&lt;w:snapToGrid?InCell/thPunct/&gt;&lt;w:u???????????am?€??thPunct/&gt;&lt;w:??€???xtWithPunct/&gt;&lt;w:u???€?????????€??€????ToGridInCell/&gt;&lt;w:wrapTextWithPunct/&gt;&lt;w:uInCell/&gt;&lt;w:wrapTextWithPunct/&gt;&lt;w:u€????€????€????€????€????€??ables/&gt;&lt;w:snapToGridInCell/&gt;&lt;w:wr???thPunct/&gt;&lt;w:ables/&gt;&lt;w:snapToGridInCell/&gt;&lt;w:wrapTextWithPu?€??thPunct/&gt;&lt;w:??€???xtWithPunct/&gt;&lt;w:unct/&gt;&lt;w:uapTextWithPunct/&gt;&lt;w:u?????????????????????????€????ToGridInCell/&gt;&lt;w:wrapTextWithPunct/&gt;&lt;w:u???????????????????€?????????????????????????????????????????ocVar w&lt;w:ables/&gt;&lt;w:snapToGridInCell/&gt;&lt;w:wrapTextWithPu?€??thPunct/&gt;&lt;w:??€???xtWithPunct/&gt;&lt;w:u:nam?€????€????€????€????€??ables/&gt;&lt;w:snapbles/&gt;&lt;w:snapToGridInCell/&gt;&lt;w:wr???thPunct/&gt;&lt;w:ables/&gt;&lt;w:snapToGrinct/&gt;&lt;w:u?????????????????????????€????ToGridInCell/&gt;&lt;w:wrapTextWithPunct/&gt;&lt;w:udInCell/&gt;&lt;w:wrapTextextWithPu?€??thPunct/&gt;&lt;w:??€???xtWithPunct/&gt;&lt;w:uWithPunct/&gt;&lt;w:uToGridInCell/&gt;&lt;w:wrapTextWithPunct/&gt;&lt;w:u??????????????????€?€?€?€???????€?€?€?€?????€?€?€?€???????????????€???????????????€?€????€??????€€??inct/&gt;&lt;w:u?????xtWithPunct/&gt;&lt;w:udInCell/&gt;&lt;w:wrapTextextWithPu?€??thPunct/&gt;&lt;w:??€???xtWithPunct/&gt;&lt;w:u????????????????????€????ToGridInCell/&gt;&lt;w:wrapTextWithPunct/&gt;&lt;w:u??€????€????€????€??&lt;w:snapToGridInCell/&gt;&lt;w:wr???thPunct/&gt;&lt;w:ables/&gt;&lt;w:snapToGridInCell/&gt;&lt;w:wrapTextWithPunct/&gt;&lt;w:u??€€??ables/&gt;&lt;w:snapToGridInCellthPu?€??thPunct/&gt;&lt;w:??€???xtWithPunct/&gt;&lt;w:u/&gt;&lt;w:??????????ocVar w:nam?€????€????€????€????€??ables/&gt;&lt;w:s??€????ToGridInCell/&gt;&lt;w:wrapTextWithPunct/&gt;&lt;w:unapToGridInCell/&gt;&lt;w:wrapTextWithPunct/&gt;&lt;w:uwrapTextWithPunct/&gt;&lt;w:u?€?€?€?€???????€?€?€?€?????€?ridInCellthPu?€??thPunct/&gt;&lt;w:??€???xtWithPunct/&gt;&lt;w:u€?€?€?????&lt;w:ables/&gt;&lt;w:snapToGridInCell/&gt;&lt;w:wrapTextWithPunct/&gt;&lt;w:u????€?€?€?????????€?€?€?????????€?€?€?es/&gt;&lt;w:s??€????ToGridInCell/&gt;&lt;w:wrapTextWithPunct/&gt;&lt;w:u????€?€?€?€????????€?€?€?€???????€?€?????€?ridInCellthPu?€??thPunct/&gt;&lt;w:??€???xtWithPunct/&gt;&lt;w:u??€?€?????€?€?€?€??????????????????ocVar w:nam?€????€????€????€????€??ables/&gt;&lt;w:snapToGriu?€?€?€?€???????€?€?€?€?????€?€?€?€?????u????€?€?€?????????€?€?€???????????€?€?€?€????????€?€?€?€???????€?€?????€?ridInCellthPu?€??thPunct/&gt;&lt;w:??€???xtWithPunct/&gt;&lt;w:u??€?€?€?es/&gt;&lt;w:s??€????ToGridInCell/&gt;&lt;w:wrapTextWithPunct/&gt;&lt;w:u?w:ables/&gt;&lt;w:snapToGridInCell/&gt;&lt;w:wrapTextWithPunct/&gt;&lt;w:udInCell/&gt;&lt;w:wrapTextWithPunct/&gt;&lt;w:u??€?€??????€????????????€?€????€??????€€????€????€?InCellthPu?€??thPunct/&gt;&lt;w:??€???xtWithPunct/&gt;&lt;w:u???€????€????€??ables/&gt;&lt;w:snapToGridInCell/&gt;&lt;w:wrapTextWith/&gt;&lt;w:s??€????ToGridInCell/&gt;&lt;w:wrapTextWithPunct/&gt;&lt;w:uPunct/&gt;&lt;w:u€?€?????€?€?€?€???????€?€?€???€?€?€?€?????&lt;w:ables/&gt;&lt;w:snapToGridInCell/&gt;&lt;w:wrapTextWiellthPu?€??thPunct/&gt;&lt;w:??€???xtWithPunct/&gt;&lt;w:uthPunct/&gt;&lt;w:u??????€?€?€?€??€????ar w:nam?€????€????€????€????€??ables/&gt;&lt;w:snapToGridInCell/&gt;&lt;w:pTextWith/&gt;&lt;w:s??€????ToGridInCell/&gt;&lt;w:wrapTextWithPunct/&gt;&lt;w:uwrapTextWithPunct/&gt;&lt;w:u?€?€?€?€?????????€?€?pTextWiellthPu?€??thPunct/&gt;&lt;w:??€???xtWithPunct/&gt;&lt;w:u€??????€?€?€????????€?€?€?€??????€?€?€?????€?€?????€?€?€???€?€?€?€?????&lt;w:ables/&gt;&lt;w:snapToGridInCell/&gt;&lt;w:wrapTextWithPunct/&gt;&lt;w:u??€???????InCell/&gt;&lt;w:pTextWith/&gt;&lt;w:s??€????ToGridInCell/&gt;&lt;w:wrap??????€?€?pTextWiellthPu?€??thPunct/&gt;&lt;w:??€???xtWithPunct/&gt;&lt;w:uTextWithPunct/&gt;&lt;w:u?€?€?€?€?????????€?€?€???????????€?€????€??????€€????€????€????€????€?€???????€?€?€?€??€????ar w:nam?€????€????€????€????€??ables/&gt;&lt;w:snapToGridInCel???ToGridInCell/&gt;&lt;w:wrap??????€?€?pTextWiellthPu?€??thPunct/&gt;&lt;w:??€???xtWithPunct/&gt;&lt;w:ul?€?€?€?????Punct/&gt;&lt;w:u??€???????InCell/&gt;&lt;w:pTextWith/&gt;&lt;w:s??€????ToGridInCell/&gt;&lt;w:wrapTextWithPunct/&gt;&lt;w:u??€?????€?€?€???€?€?€?€?????&lt;w:ables/&gt;&lt;w:snapToGridInCell/&gt;&lt;w:wrapTextWithPunct/&gt;&lt;w:u/&gt;&lt;w:wrapTextWithPunct/&gt;&lt;?€??thPunct/&gt;&lt;w:??€???xtWithPunct/&gt;&lt;w:uw:u????€??ables/&gt;&lt;w:snapToGridInCell/&gt;&lt;w:wrapTextWithPunct/&gt;&lt;w:u€??????€?€?€????€?€?€????????€?€?s??€????ToGridInCell/&gt;&lt;w:wrapTextWithPunct/&gt;&lt;w:u€?€?????€?€?€?€?????????€?€?€?????????€?€?€?:u/&gt;&lt;w:wrapTextWithPunct/&gt;&lt;?€??thPunct/&gt;&lt;w:??€???xtWithPunct/&gt;&lt;w:u????€?€?€?€?????€???€?€?€?€?????&lt;w:ables/&gt;&lt;w:snapToGridInCell/&gt;&lt;w:wrapTextWithPunct/&gt;&lt;w:u????€?€?€???????r w:nam?€????€????€????€?€??????€?€?€????€?€?€????????€?€?s??€????ToGrid??????€?€?€?:u/&gt;&lt;w:wrapTextWithPunct/&gt;&lt;?€??thPunct/&gt;&lt;w:??€???xtWithPunct/&gt;&lt;w:uInCell/&gt;&lt;w:wrapTextWithPunct/&gt;&lt;w:u???€??ables/&gt;&lt;w:snapToGridInCell/&gt;&lt;w:wrapTextWithPunct/&gt;&lt;w:u???€?€?€?????????€?€?€???????????????€???????????€?€????€??????€€????€?€?€?€?????€???€?€?€?€?€?:u/&gt;&lt;w:wrapTextWithPunct/&gt;&lt;?€??thPunct/&gt;&lt;w:??€???xtWithPunct/&gt;&lt;w:u€?€?????&lt;w:ables/&gt;&lt;w:snapToG????€?€?€????€?€?€????????€?€?s??€????ToGridInCell/&gt;&lt;w:wrapTextWithPunct/&gt;&lt;w:uridInCell/&gt;&lt;w:wrapTextWithPunct/&gt;&lt;w:u€€????€????€????€????€??ables/&gt;&lt;w:snapToGridInCell/&gt;&lt;w:wrapTexithPunct/&gt;&lt;?€??thPunct/&gt;&lt;w:??€???xtWithPunct/&gt;&lt;w:utWithPunct/&gt;&lt;w:u??????????????€?????????r w:nam?€????€????€????€????€??ables/&gt;&lt;w:snapToGridInCell/&gt;&lt;????€?€?s??€????ToGridInCell/&gt;&lt;w:wrapTextWithPunct/&gt;&lt;w:uw:wrapTextWithPunct/&gt;&lt;w:u???????????&lt;w:aw:wrapTexithPunct/&gt;&lt;?€??thPunct/&gt;&lt;w:??€???xtWithPunct/&gt;&lt;w:ubles/&gt;&lt;w:snapToGridInCell/&gt;&lt;w:wrapTextWithPunct/&gt;&lt;w:u€??€????€?€?€?????????€?€?€?????????€?€?€??????€?€?€????????€?€?€?€???????€?€?€?€?????€?napToGridInCell/&gt;&lt;????€?€?s??€????ToGr:u???????????&lt;w:aw:wrapTexithPunct/&gt;&lt;?€??thPunct/&gt;&lt;w:??€???xtWithPunct/&gt;&lt;w:uidInCell/&gt;&lt;w:wrapTextWithPunct/&gt;&lt;w:u€?€?€?????????€?€?€????????€????€???????????€?€??????????apToGridInCell/&gt;&lt;w:wrapTextWithPunct/&gt;&lt;w:u???????????&lt;w:ables/&gt;&lt;w:snapToGridInCell/&gt;&lt;w:wrapTextWithPunct/&gt;&lt;wpTexithPunct/&gt;&lt;?€??thPunct/&gt;&lt;w:??€???xtWithPunct/&gt;&lt;w:u:u????????€?????????rGridInCell/&gt;&lt;????€?€?s??€????ToGridInCell/&gt;&lt;w:wrapTextWithPunct/&gt;&lt;w:u w:nam?€????€????€????€????€??ables/&gt;&lt;w:snapToGridInCell/&gt;&lt;w:wrapTextWithPunct/&gt;&lt;w:u€€??????€€????€????€??t/&gt;&lt;wpTexithPunct/&gt;&lt;?€??thPunct/&gt;&lt;w:??€???xtWithPunct/&gt;&lt;w:u??€€????€????€??ables/&gt;&lt;w:snapToGridInCell/&gt;&lt;w:wrapTextWithPunct/&gt;&lt;w:u€???&lt;w:ables/&gt;&lt;w:snapToGridInCels??€????ToGridInCell/&gt;&lt;w:wrapTextWithPunct/&gt;&lt;w:ul/&gt;&lt;w:wrapTextWithPunct/&gt;&lt;w:u?€?????€?€?€?€??????€?€?€??????€?t/&gt;&lt;?€??thPunct/&gt;&lt;w:??€???xtWithPunct/&gt;&lt;w:u€?€?€????????????????????????????????????????r w:nam?€????€????€????€????€??ables/&gt;&lt;w:snapToGridInCell/&gt;&lt;w:wraw:u€???&lt;w:ables/&gt;&lt;w:snapToGridInCels??€????ToGridInCell/&gt;&lt;w:wrapTextWithPunct/€?€?€??????€?€?€??????€?t/&gt;&lt;?€??thPunct/&gt;&lt;w:??€???xtWithPunct/&gt;&lt;w:u&gt;&lt;w:upTextWithPunct/&gt;&lt;w:u?????&lt;w:wrapTextWithPunct/&gt;&lt;w:u€???&lt;w:ables/&gt;&lt;w:snapToGridInCell/&gt;&lt;w:wrapTextWithPunct/&gt;&lt;w:u?????????????????????????????????????€???€?????€???€????€????€????€???/€?€?€??????€?€?€??????€?t/&gt;&lt;?€??thPunct/&gt;&lt;w:??€???xtWithPunct/&gt;&lt;w:u???es/&gt;&lt;w:snapToGridInCels??€????ToGridInCell/&gt;&lt;w:wrapTextWithPunct/&gt;&lt;w:u??????€?€????€??????€€????€????€????€????€????€??ables/&gt;&lt;w:snapToGridInC?????ithPunct/&gt;&lt;w:u?????&lt;w:wrapTextWithPunct/&gt;&lt;w:u€???€?€?€??????€?t/&gt;&lt;?€??thPunct/&gt;&lt;w:??€???xtWithPunct/&gt;&lt;w:u&lt;w:ables/&gt;&lt;w:snapToGridInCell/&gt;&lt;w:wrapTextWithPunct/&gt;&lt;w:u????????????pToGridInCels??€????ToGridInCell/&gt;&lt;w:wrapTextWithPunct/&gt;&lt;w:u????r w:nam?€????€????€????€????€??ables/&gt;&lt;w:snapToGridInCell/&gt;&lt;w:wrapTextWithPunct/&gt;&lt;w:€??thPunct/&gt;&lt;w:??€???xtWithPunct/&gt;&lt;w:uuell/&gt;&lt;w:wrapTextWithPunct/&gt;&lt;w:u???€???€?3????????3??????????????????,??????????ithPunct/&gt;&lt;w:u€???&lt;w:a?????pToGridInCels??€????ToGridInCell/&gt;&lt;w:wrapTextWithPunct/&gt;&lt;w:ubles/&gt;&lt;w:snapToGridInCell/&gt;&lt;w:wrapxtWithPunct/&gt;&lt;w:€??thPunct/&gt;&lt;w:??€???xtWithPunct/&gt;&lt;w:uTextWithPunct/&gt;&lt;w:u?????????????€????????????????????????????3???????????????????????????C?????????????????????r w:nam?€????€?????????ithPunct/&gt;&lt;w:u€???&lt;wthPunct/&gt;&lt;w:ubles/&gt;&lt;w:snapToGridInCell/&gt;&lt;w:wrapxtWithPunct/&gt;&lt;w:€??thPunct/&gt;&lt;w:??€???xtWithPunct/&gt;&lt;w:u:a?????pToGridInCels??€????ToGridInCell/&gt;&lt;w:wrapTextWithPunct/&gt;&lt;w:u?€????€????€??ables/&gt;&lt;w:snapToGridInCell/&gt;&lt;?????????????????,??????????ithPunct/&gt;&lt;w:u€???&lt;w:ables/&gt;&lt;w:snapToGridInCell/&gt;&lt;w:wrapTextWithPunctPunct/&gt;&lt;w:€??thPunct/&gt;&lt;w:??€???xtWithPunct/&gt;&lt;w:u/&gt;&lt;w:uw:wrapTextWithPunct/&gt;&lt;w:u??????????????€????€????€ToGridInCels??€????ToGridInCell/&gt;&lt;w:wrapTextWithPunct/&gt;&lt;w:u????€???????????€?€????€??????€€????€????€????€????€????€??ables/&gt;&lt;wll/&gt;&lt;w:wrapTextWithPunctPunct/&gt;&lt;w:€??thPunct/&gt;&lt;w:??€???xtWithPunct/&gt;&lt;w:u:snapToGridInCell/&gt;&lt;w:wrapTextWithPunct/&gt;&lt;w:u?????????????????ithPunct/&gt;&lt;w:u€???&lt;w:ables/&gt;&lt;w:snapToGridInCell/&gt;&lt;w:wrapTextW????€ToGridInCels??€????ToGridInCell/&gt;&lt;w:wrapTextWithPunct/&gt;&lt;w:uithPunct/&gt;&lt;w:u??????????????w:€??thPunct/&gt;&lt;w:??€???xtWithPunct/&gt;&lt;w:u?????r w:nam?€????€????€????€????€??ables/&gt;&lt;w:snapToGridInCell/&gt;&lt;w:wrapTextWithPunct/&gt;&lt;w:u???????????????????????????????????????????????????idInCell/&gt;&lt;w:wrapTextW????€ToGridInCenct/&gt;&lt;w:uithPunct/&gt;&lt;w:u??????????????w:€??thPunct/&gt;&lt;w:??€???xtWithPunct/&gt;&lt;w:uls??€????ToGridInCell/&gt;&lt;w:wrapTextWithPunct/&gt;&lt;w:u???????u?????????????????ithPunct/&gt;&lt;w:u€???&lt;w:ables/&gt;&lt;w:snapToGridInCell/&gt;&lt;w:wrapTextWithPunct/&gt;&lt;w:u???????????????????????????????????????thPunct/&gt;&lt;w:u??????????????w:€??thPunct/&gt;&lt;w:??€???xtWithPunct/&gt;&lt;w:u??????????€????€????€????€????idInCell/&gt;&lt;w:wrapTextW????€ToGridInCels??€????ToGridInCell/&gt;&lt;w:wrapTextWithPunct/&gt;&lt;w:u??????/&gt;&lt;w:u????????????????????????????????r w:nam?€????€??????????????thPunct/&gt;&lt;w:u??????????????w:€??thPunct/&gt;&lt;w:??€???xtWithPunct/&gt;&lt;w:u€????€????????????????????????:u?????????????????ithPunct/&gt;&lt;w:u€???&lt;w:ables/&gt;&lt;w:snapToGridInCell/&gt;&lt;w:w€????idInCell/&gt;&lt;w:wrapTextW????€ToGridInCels??€????ToGridInCell/&gt;&lt;w:wrapTextWithPunct/&gt;&lt;w:urap&gt;&lt;w:u??????????????w:€??thPunct/&gt;&lt;w:??€???xtWithPunct/&gt;&lt;w:uTextWithPunct/&gt;&lt;w:u€??ables/&gt;&lt;w:snapToGridInCell/&gt;&lt;w:wrapTextWithPunct/&gt;&lt;w:u?€?€????€??????€€????€????€????€????€????€??ables/&gt;&lt;w:snapToGridInCell/&gt;&lt;w:wrapTextWithPunct/&gt;&lt;w:u,?????????????&quot;/&gt;&lt;/w:docVars&gt;&lt;wsp€???????w:€??thPunct/&gt;&lt;w:??€???xtWithPunct/&gt;&lt;w:u???ToGridInCell/&gt;&lt;w:wrapTextWithPunct/&gt;&lt;w:u:rsids&gt;&lt;wsp:rsidRoot w:snapToGridInCell/&gt;&lt;w:wrapTextWithPunct/&gt;&lt;w:usp:val=&quot;00111184&quot;/&gt;&lt;wsp:rsid wsp:val=&quot;0000373C&quot;/&gt;&lt;wsp:rsidsnapToGridInCell/&gt;&lt;w:wrapTextWithPunct/&gt;&lt;w:u wsp:val=&quot;00014D4C&quot;/&gt;&lt;wsp:rsid wsp:val=&quot;w:u00014E03&quot;/&gt;&lt;wsp:rsid wsp:val=&quot;00020138&quot;/&gt;&lt;wsp:rsid wsp:val=&quot;00020A86&quot;/&gt;&lt;wsp:rsid wsp:val=thPunct/&gt;&lt;w:u&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366C8&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366C8&quot;&gt;&lt;m:oMathPara&gt;&lt;m:oMath&gt;&lt;m:sSubSup&gt;&lt;m:sSubSupPr&gt;&lt;m:ctrlPr&gt;&lt;w:rPr&gt;&lt;w:rFonts w:ascii=&quot;Cambria Math&quot; w:fareast=&quot;???&quot; w:h-ansi=&quot;Cambria Math&quot;/&gt;&lt;wx:font:rs wx:val=&quot;Cambria Math&quot;/&gt;&lt;w:i/&gt;&lt;w:kern w:val=&quot;0&quot;/&gt;&lt;w:sz w&lt;w::val=&quot;22idR&quot;/&gt;&lt;w:sz-cs w:val=&quot;22&quot;/&gt;&lt;w:lang w:val=&quot;EN-GB&quot; w:fareast=&quot;EN-US&quot;/&gt;&lt;/w:rPr&gt;&lt;/m:ctrlPr&gt;&lt;/m:sSubSupPr&gt;&lt;m:erPr&gt;&lt;m:r&gt;&lt;w:rPr&gt;&lt;w:rFonts w:ascii=are&quot;Cambria Math&quot; w:fareast=&quot;???&quot; w:h-ansi=&quot;Cambr:rsia Math&quot;/&gt;&lt;wx:font wx:val=&quot;Cambria Math&quot;/&gt;&lt;w:i/&gt;&lt;w:kern w:val=&quot;0&quot;&lt;w:/&gt;idR&lt;w:sz w:val=&quot;22&quot;/&gt;&lt;w:sz-cs w:val=&quot;22&quot;/&gt;&lt;w:lang w:val=&quot;EN-GB&quot; w:fareast=&quot;EN-US&quot;/&gt;&lt;/w:rPr&gt;&lt;m:t&gt;C&lt;/m:t&gt;&lt;/m:rrPr&gt;&lt;/m:e&gt;&lt;m:sub&gt;&lt;m:r&gt;&lt;w:arerPr&gt;&lt;w:rFonts w:ascii=&quot;Cambria Math&quot; w:fareast=&quot;??rs?&quot; w:h-ansi=&quot;Cambria Math&quot;/&gt;&lt;wx:font wx:val=&quot;Cambria Math&quot;/&gt;&lt;w:i/&gt;&lt;w:keridRn&lt;w: w:val=&quot;0&quot;/&gt;&lt;w:sz w:val=&quot;22&quot;/&gt;&lt;w:sz-cs w:val=&quot;22&quot;/&gt;&lt;w:lang w:val=&quot;EN-GB&quot; w:fareast=&quot;EN-US&quot;/&gt;&lt;/w:rPr&gt;&lt;m:trPr&gt;33&lt;/m:t&gt;&lt;/m:rare&gt;&lt;/m:sub&gt;&lt;m:sup&gt;&lt;m:r&gt;&lt;w:rPr&gt;&lt;w:rFonts w:ascii=&quot;Cambrias Math&quot; w:fareast=&quot;???&quot; w:h-ansi=&quot;Cambria Math&quot;/&gt;&lt;wx:font wx:val=&quot;Cambria idRMath&quot;/&gt;&lt;w:&lt;w:i/&gt;&lt;w:kern w:val=&quot;0&quot;/&gt;&lt;w:sz w:val=&quot;22&quot;/&gt;&lt;w:sz-cs w:val=&quot;22&quot;/&gt;&lt;w:lang w:val=&quot;EN-GB&quot; w:fareast=&quot;EN-UrPrS&quot;/&gt;&lt;/ware:rPr&gt;&lt;m:t&gt;E&lt;/m:t&gt;&lt;/m:r&gt;&lt;/m:sup&gt;&lt;/m:sSubSup&gt;&lt;/m:oMath&gt;&lt;/ias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29" o:title="" chromakey="white"/>
                </v:shape>
              </w:pict>
            </w:r>
            <w:r w:rsidRPr="00503627">
              <w:rPr>
                <w:sz w:val="24"/>
              </w:rPr>
              <w:fldChar w:fldCharType="end"/>
            </w:r>
            <w:r w:rsidRPr="00503627">
              <w:rPr>
                <w:sz w:val="24"/>
                <w:lang w:val="en-GB"/>
              </w:rPr>
              <w:t xml:space="preserve">) </w: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35.0e-4</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23</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0</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244001" w:rsidP="00B231FE">
            <w:pPr>
              <w:spacing w:line="480" w:lineRule="auto"/>
              <w:ind w:firstLineChars="100" w:firstLine="240"/>
              <w:rPr>
                <w:sz w:val="24"/>
                <w:lang w:val="en-GB"/>
              </w:rPr>
            </w:pPr>
            <w:r w:rsidRPr="00503627">
              <w:rPr>
                <w:sz w:val="24"/>
                <w:lang w:val="en-GB"/>
              </w:rPr>
              <w:t>TC(</w:t>
            </w:r>
            <w:r w:rsidRPr="00503627">
              <w:rPr>
                <w:sz w:val="24"/>
                <w:lang w:val="en-GB"/>
              </w:rPr>
              <w:fldChar w:fldCharType="begin"/>
            </w:r>
            <w:r w:rsidRPr="00503627">
              <w:rPr>
                <w:sz w:val="24"/>
                <w:lang w:val="en-GB"/>
              </w:rPr>
              <w:instrText xml:space="preserve"> QUOTE </w:instrText>
            </w:r>
            <w:r w:rsidR="00DA71DE">
              <w:rPr>
                <w:sz w:val="24"/>
              </w:rPr>
              <w:pict>
                <v:shape id="_x0000_i1049"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ble€€????€????€????€????€????€????€????€????€???€?€??€ToGridInCell/&gt;&lt;w:wrapTextWithPunct/&gt;&lt;w:us/&gt;&lt;w:snapToGridInCell/&gt;&lt;w:wrapT????dInCell/&gt;&lt;w:wrapTextWithPunct/&gt;&lt;w:u??€€????€????€????€???xtWithPunct/&gt;&lt;w:uextWithPunct/&gt;&lt;w:u?????????????????€??????€???????€??€€???&amp;#x€?????????????????????????????€????€??ables/&gt;&lt;w:snapToGridInCell/&gt;&lt;w:wrapTextWithPunct/&gt;&lt;w:uA;???€????€????€????rapT????dInCell/&gt;&lt;w:wrapTextWithPunct/&gt;&lt;w:u??€€????€????€????€???xtWithPunct/&gt;&lt;w:u????€?€??€ToGridInCell/&gt;&lt;w:wrapTextWithPunct/&gt;&lt;w:u?€????€?€????€??????€€????€????€????€????€????€??ables/&gt;&lt;w:snapToGridInCell/&gt;&lt;w:wrapTextWithPunct/&gt;&lt;w:u???€????€?€&quot;/&gt;&lt;w:docVar w:n???€????€????wrapTextWithPunct/&gt;&lt;w:u??€€????€????€????€???xtWithPunct/&gt;&lt;w:u€€????€????€??ables/&gt;&lt;w:snapToGridInCell/&gt;&lt;w:w??€????€????€????€???€?€??€ToGridInCell/&gt;&lt;w:wrapTextWithPunct/&gt;&lt;w:u??€????€??ables/&gt;&lt;w:snapToGridInCell/&gt;&lt;w:wrapTextWithPunct/&gt;&lt;w:urapTextWithPunct/&gt;&lt;w:uame=&quot;EN.Layout&quot; w:va€????€????€????€???xtWithPunct/&gt;&lt;w:ul=&quot;???????????5???€???????????????€??????s??????????????????????????????????/&gt;&lt;w:w??€????€????€????€???€?€??€ToGridInCell/&gt;&lt;w:wrapTextWithPunct/&gt;&lt;w:u??????????extWithPunct/&gt;&lt;w:urapTextWithPunct/&gt;&lt;w:uame=&quot;EN.Layout&quot; w:va€????€????€????€???xtWithPunct/&gt;&lt;w:u??????????????????;?€????€?€??ables/&gt;&lt;w:snapToGridInCell/&gt;&lt;w:w???€????€??ables/&gt;&lt;w:snapToGridInCell/&gt;&lt;w:wrapTextWithPunct/&gt;&lt;w:u????€??????€:u???€????€?€&quot;/&gt;&lt;w:docVar w:n???€????€???€????€???unct/&gt;&lt;w:uame=&quot;EN.Layout&quot; w:va€????€????€????€???xtWithPunct/&gt;&lt;w:u?€????€???€?€??€ToGridInCell/&gt;&lt;w:wrapTextWithPunct/&gt;&lt;w:u???€€????€????€??ables/&gt;&lt;w:snapToGridInCell/&gt;&lt;w:wrapTextWithPunct/&gt;&lt;w:u€????€????€????€????€????€??ables/&gt;&lt;w:snapToGridInCell/&gt;&lt;w:wrapTextWithPunc??€??aayout&quot; w:va€????€????€????€???xtWithPunct/&gt;&lt;w:ubles/&gt;&lt;w:snapToGridInCell/&gt;&lt;w:wrapTextWithPunct/&gt;&lt;w:ut/&gt;&lt;w:u????oGridInCell/&gt;&lt;w:wrapTextWithPunct/&gt;&lt;w:u??????????????+???????????€??????????+???????????€??????????+???????????€?/&gt;&lt;w/&gt;&lt;w:wrapTextWithPunc??€??aayout&quot; w:va€????€????€????€???xtWithPunct/&gt;&lt;w:u:docVar w:n???€????€????€????€????€??ables/&gt;&lt;w:snapToGridInCell/&gt;&lt;w:wrapapToGridInCellpToGridInCell/&gt;&lt;w:wrapTextWithPunct/&gt;&lt;w:ut/&gt;&lt;w:u????oGridInCell/&gt;&lt;w:wrapTextWithPunct/&gt;&lt;w:u/&gt;&lt;w:wrapTextWithPunc??€??ables/&gt;&lt;w:snapToGridInCell€????€???xtWithPunct/&gt;&lt;w:u/&gt;&lt;w:wrapTextWithPunct/&gt;&lt;w:uTextWithPunct/&gt;&lt;w:u?????????+???????????€??????????+???????????€????????????????????????????;?€????&lt;w:wrapTextWithPunct/&gt;&lt;w:ut/&gt;&lt;w:u????oGridInCell/&gt;&lt;w&lt;w:wrapTextWithPunc??€??ables/&gt;&lt;w:snapToGridInCell€????€???xtWithPunct/&gt;&lt;w:u:wrapTextWithPunct/&gt;&lt;w:u??€????€??????€€????€????€????€????€????€??ables/&gt;ell/&gt;&lt;w:wrapapToGridInCell/&gt;&lt;w:wrapTextWithPunc??€??ables/&gt;&lt;w:snapToGridInCell/&gt;&lt;w:wrapTextWithPunct/&gt;&lt;w:u&lt;w:snapToGridInCell?????????€?&lt;w:snapToGridInCell€????€???xtWithPunct/&gt;&lt;w:u?&gt;&lt;w:docVar w:n???€?/&gt;&lt;w:u????oGridInCell/&gt;&lt;w:wrapTextWithPunct/&gt;&lt;w:u???€€????€????€????€??ables/&gt;&lt;w:snapToGridInCell/&gt;&lt;w:wrapTextWithPunct/&gt;&lt;w:u/&gt;&lt;w:wrapTextWithPunct/&gt;&lt;w:u?????????????????????????+??€€?????€?&lt;w:snapToGridInCell€????€???xtWithPunct/&gt;&lt;w:u??€?€???Punc??€??ables/&gt;&lt;w:snapToGridInCell/&gt;&lt;w:wrapTextWithPunct/&gt;&lt;?€?/&gt;&lt;w:u????oGridInCell/&gt;&lt;w:wrapTextWithPunct/&gt;&lt;w:uw:u?????????????+???????????€??????????+???????????????????????*??????????????+??€€?????€?&lt;w:snapToGridInCell€????€???xtWithPunct/&gt;&lt;w:u?€?€??eu????€?|???????????????€?/&gt;&lt;w:docVar w:n???€????€????€????€????€??ables/&gt;&lt;w:snapTables/&gt;&lt;w:snapToGridInCell/&gt;&lt;w:wrapTextWithPunct/&gt;&lt;?€?/&gt;&lt;w:u????oGridInCell/&gt;&lt;w:wrapTextWithPunct/&gt;&lt;w:uoGru??????€€?????€?&lt;w:snapToGridInCell€????€???xtWithPunct/&gt;&lt;w:u???????????????????+??€€??€€?€???Punc??€??ables/&gt;&lt;w:snapToGridInCell/&gt;&lt;w:wrapTextWithPunct/&gt;&lt;w:uidInCell/&gt;&lt;w:wrapTextWithPunct/&gt;&lt;w:u??????€.??????????????????????;?€????€?€???apTextWithPunct/oGru??????€€?????€?&lt;w:snapToGridInCell€????€???xtWithPunct/&gt;&lt;w:u&gt;&lt;?€?/&gt;&lt;w:u????oGridInCell/&gt;&lt;w:wrapTextWithPunct/&gt;&lt;w:u?€€??????€€????€????€????€????€????€??ables/&gt;&lt;w:snapToGridInCell/&gt;&lt;w:wrapTextWithPunct/&gt;&lt;w:u???????????€€??€€?€???Punc??€??ables/&gt;&lt;w:snapToGridInCell/????€?&lt;w:snapToGridInCell€????€???xtWithPunct/&gt;&lt;w:u&gt;&lt;w:wrapTextWithPunct/&gt;&lt;w:u????????????????thPunct/&gt;&lt;?€?/&gt;&lt;w:u????oGridInCell/&gt;&lt;w:wrapTextWithPunct/&gt;&lt;w:u???:docVar w:n???€????€????€????€????€??ables/&gt;&lt;w:snapToGridInCell/&gt;&lt;w:wrapTextWithPunct/&gt;&lt;w:u?????????€?&lt;w:snapToGridInCell€????€???xtWithPunct/&gt;&lt;w:u???????????????????????????????????????????????/&gt;&lt;w:u???????????€€?nct/&gt;&lt;w:u????????????????thPunct/&gt;&lt;?€?/&gt;&lt;w:u????oGridInCell/&gt;&lt;w:wrapTextWithPunct/&gt;&lt;w:u??€?€???Punc??€??/&gt;&lt;w:wrapTextWithPunct/&gt;&lt;w:u?????????€?&lt;w:snapToGridInCell€????€???xtWithPunct/&gt;&lt;w:uables/&gt;&lt;w:snapToGridInCell/&gt;&lt;w:wrapTextWithPunct/&gt;&lt;w:u??????????????????????€??€€?€???????????????????????????????????????;?€????€?€?u??????????????€€?nct/&gt;&lt;w:u????????€??/&gt;&lt;w:wrapTextWithPunct/&gt;&lt;w:u?????????€?&lt;w:snapToGridInCell€????€???xtWithPunct/&gt;&lt;w:u?????????thPunct/&gt;&lt;?€?/&gt;&lt;w:u????oGridInCell/&gt;&lt;w:wrapTextWithPunct/&gt;&lt;w:u????????????????:docVar w:n???€????€????€????€????????????????????????/&gt;&lt;w:u???????????€€??€€?€???Pun&gt;&lt;w:wrapTextWithPunct/&gt;&lt;w:u?????????€?&lt;w:snapToGridInCell€????€???xtWithPunct/&gt;&lt;w:uc??€??ables/&gt;&lt;w:snapToGridInCell/&gt;&lt;w:wrapTextWithPunct/&gt;&lt;w:u???€??ables/&gt;&lt;w:s???????????????thPunct/&gt;&lt;?€?/&gt;&lt;w:u????oGridInCell/&gt;&lt;w:wrapTextWithPunct/&gt;&lt;w:unapToGridInCell/&gt;&lt;w:wrapTextWithPunct/&gt;&lt;w:u???€??????€€????€??pToGridInCell€????€???xtWithPunct/&gt;&lt;w:u??€€????€????€????€??ables/&gt;&lt;w:snapToGridInCell/&gt;&lt;w:wrapTextWithPunct/&gt;&lt;w:u€?????????5???€???????????????€????????Punc??€??ables/???thPunct/&gt;&lt;?€?/&gt;&lt;w:u????oGridInCell/&gt;&lt;w:wrapTextWithPunct/&gt;&lt;w:u&gt;&lt;w:s?€??????€€????€??pToGridInCell€????€???xtWithPunct/&gt;&lt;w:unapToGridInCell/&gt;&lt;w:wrapTextWithPunct/&gt;&lt;w:us????????????????????????????????w:docVar w:n???€????€????€????€????€??ables/&gt;&lt;w:snapToGridInCell/&gt;&lt;w:wrapTextWithPunct/&gt;&lt;w:u????????????????/??t/&gt;&lt;w:u&gt;&lt;w:s?€??????€€????€??pToGridInCell€????€???xtWithPunct/&gt;&lt;w:u?thPunct/&gt;&lt;?€?/&gt;&lt;w:u????oGridInCell/&gt;&lt;w:wrapTextWithPunct/&gt;&lt;w:u?????????????????????€?????€???????????????€????????Punc??€??ables/&gt;&lt;w:snapToGridInCell/&gt;&lt;w:wrapTextWithPunct/&gt;&lt;w:u?????????????w:u&gt;&lt;w:s?€??????€€????€??pToGridInCell€????€???xtWithPunct/&gt;&lt;w:u???????€?????????????????????;?€????€nct/&gt;&lt;w:u????????????????/???thPunct/&gt;&lt;?€?/&gt;&lt;w:u????oGridInCell/&gt;&lt;w:wrapTextWithPunct/&gt;&lt;w:u?€????€??????€€????€????€????€????€????€??ab/&gt;&lt;w:u?????????????w:u&gt;&lt;w:s?€??????€€????€??pToGridInCell€????€???xtWithPunct/&gt;&lt;w:ules/&gt;&lt;w:??????????????????????w:docVar w:n???€????€???????????????????????€???????????????€????????Punc??€??????;?€????€nct/&gt;&lt;w:u????????????????/???thPunct/€????€????€??ab/&gt;&lt;w:u?????????????w:u&gt;&lt;w:s?€??????€€????€??pToGridInCell€????€???xtWithPunct/&gt;&lt;w:u&gt;&lt;?€?/&gt;&lt;w:u????oGridInCell/&gt;&lt;w:wrapTextWithPunct/&gt;&lt;w:u?ables/&gt;&lt;w:snapToGridInCell/&gt;&lt;w:wrapTextWithPunct/&gt;&lt;w:u€€????€????€??ables/&gt;&lt;w:snapToGridInCell/&gt;&lt;w:wrapTextWithPunct/&gt;&lt;w:usnapToGridInCell/&gt;&lt;w:wrapTextWithPunct/&gt;&lt;w:u?????????????€???xtWithPunct/&gt;&lt;w:u???????????€??????????+??????/&gt;&lt;w:u????oGridInCell/&gt;&lt;w:wrapTextWithPunct/&gt;&lt;w:u?????€??????????+???????????€???€????????Punc??€??ables/&gt;&lt;w:snapToGridInCell/&gt;&lt;w:wrapTextWithPunct/&gt;&lt;w:u?GridInCell/&gt;&lt;w:wrapTextWithPunct/&gt;&lt;w:u?????????????€???xtWithPunct/&gt;&lt;w:u?????????+???????????€??????????+?????????????????w:docVar w:u????????????????????????????????+??????/&gt;&lt;w:u????oGridInCell/&gt;&lt;w:wrapTextWithPunct/&gt;&lt;w:u:n???€???wrapTextWithPunct/&gt;&lt;w:u?GridInCell/&gt;&lt;w:wrapTextWithPunct/&gt;&lt;w:u?????????????€???xtWithPunct/&gt;&lt;w:u?€€????€????€????€??ables/&gt;&lt;w:snapToGridInCell/&gt;&lt;w:wrapTextWithPunct/&gt;&lt;w:u??????€??????????+??€€??+???????????€???€????????Punc??€??ables/&gt;&lt;w:snapToGridInCell/&gt;&lt;w:wrapTextWithPunct/&gt;???????Cell/&gt;&lt;w:wrapTextWithPunct/&gt;&lt;w:u?????????????€???xtWithPunct/&gt;&lt;w:u??+??????/&gt;&lt;w:u????oGridInCell/&gt;&lt;w:wrapTextWithPunct/&gt;&lt;w:u&lt;w:u?????????????????????;?€????€?€????€??????€€????€????€????€????€????€??ables/&gt;&lt;w:snapToGridInCell/&gt;&lt;w:wrapTextWithPunct/&gt;&lt;w:u??Cell/&gt;&lt;w:wrapTextWithPunct/&gt;&lt;w:u?????????????€???xtWithPunct/&gt;&lt;w:u€€?€?????€????????ocVar w:n???€????€????€???apTextWithPunct/&gt;?????????+??????/&gt;&lt;w:u????oGridInCell/&gt;&lt;w:wrapTextWithPunct/&gt;&lt;w:u?€?????????€???€????????Punc??€??ables/&gt;&lt;w:snapToGridInCell/&gt;??Cell/&gt;&lt;w:wrapTextWithPunct/&gt;&lt;w:u?????????????€???xtWithPunct/&gt;&lt;w:u&lt;w:wrapTextWithPunct/&gt;&lt;w:u€????€??ables/&gt;&lt;w:snapToGridInCell/&gt;&lt;w:wrapTextWithPunct/&gt;&lt;w:u?????????????????????????+?????????????/&gt;?????????+??????/&gt;&lt;w:u????oGridInCell/&gt;&lt;w:wrapTextWithPunct/&gt;&lt;wl/&gt;&lt;w:wrapTextWithPunct/&gt;&lt;w:u?????????????€???xtWithPunct/&gt;&lt;w:u:u??????????*?€?€??eu????€?|????????????€.????????????????????????€?????????????€???€????????Punc??€??ables/&gt;&lt;w:snapToGridInCell/&gt;&lt;w:wrapTextWithPunct/&gt;&lt;w:u??????????/&gt;&lt;w:wrapTextWithPunct/&gt;&lt;wl/&gt;&lt;w:wrapTextWithPunct/&gt;&lt;w:u?????????????€???xtWithPunct/&gt;&lt;w:u??????????+?????????????/&gt;?????????+??????/&gt;&lt;w:u????oGridInCell/&gt;&lt;w:wrapTextWithPunct/&gt;&lt;w:u???????????????????????;ithPunct/&gt;&lt;w:u?€?€?????€????????ocVar w:n???€????€???&lt;w:wrapTextWithPunct/&gt;&lt;wl/&gt;&lt;w:wrapTextWithPunct/&gt;&lt;w:u?????????????€???xtWithPunct/&gt;&lt;w:u?€€????€????€??ables/&gt;&lt;w:snapToGridInCell/&gt;&lt;w:wrapTextWithPunct/&gt;&lt;w:u?€????€?€????€?????????€???€???????????????/&gt;?????????+??????/&gt;&lt;w:u????oGridInCell/&gt;&lt;w:wrapTextWithPunct/&gt;&lt;w:u?????Punt/&gt;&lt;wl/&gt;&lt;w:wrapTextWithPunct/&gt;&lt;w:u?????????????€???xtWithPunct/&gt;&lt;w:uc??€??ables/&gt;&lt;w:snapToGridInCell/&gt;&lt;w:wrapTextWithPunct/&gt;&lt;w:u??€????€????€????€????€????€??ables/&gt;&lt;w:snapToGridInCell/&gt;&lt;w:wrapTextWithPunct/&gt;&lt;w:u????????????????????????????????????/&gt;??????/&gt;&lt;wl/&gt;&lt;w:wrapTextWithPunct/&gt;&lt;w:u?????????????€???xtWithPunct/&gt;&lt;w:u???????????&gt;&lt;w:u????oGridInCell/&gt;&lt;w:wrapTextWithPunct/&gt;&lt;w:u???????????????????????????ocVar w:n???€????€????€?????????€???€????????Punc??€??ables/&gt;&lt;w:snapToGridInCell/&gt;&lt;w:wrapTextWithP????/&gt;&lt;wl/&gt;&lt;w:wrapTextWithPunct/&gt;&lt;w:u?????????????€???xtWithPunct/&gt;&lt;w:uunct/&gt;&lt;w:u€????€????€????€??ables/&gt;&lt;w:snapToGridInCell/&gt;&lt;w:w???/&gt;?????????+??????/&gt;&lt;w:u????oGridInCell/&gt;&lt;w:wrapTextWithPunct/&gt;&lt;w:urapTextWithPunct/&gt;&lt;w:u????????????????€€??€€?€?????????????&gt;&lt;wl/&gt;&lt;w:wrapTextWithPunct/&gt;&lt;w:u?????????????€???xtWithPunct/&gt;&lt;w:u????/&gt;&lt;w:docVar w:name=&quot;EN.Libraries&quot; w:val=&quot;23t3??????????€????€?€????€???????????Punc??€??ables/&gt;&lt;w:snapToGridInCell/&gt;&lt;w:wrapTex&gt;?????????+??????/&gt;&lt;w:u????oGridInCell/&gt;&lt;w:wrapTextWithPunct/&gt;&lt;w:utWithpTextWithPunct/&gt;&lt;w:u?????????????€???xtWithPunct/&gt;&lt;w:uPunct/&gt;&lt;w:u€??€€????€????€????€????€????€??ables/&gt;&lt;w:snapToGridInCell/&gt;&lt;wn???€????€????€????€????€??ables/&gt;&lt;w:snapToGridInCell/&gt;&lt;w:wrapTextWithPunct/&gt;&lt;w:u:wrapTextWithPunct/&gt;&lt;w:u????????????????+?tWithpTextWithPunct/&gt;&lt;w:u?????????????€???xtWithPunct/&gt;&lt;w:u??????&gt;&lt;w:u????oGridInCell/&gt;&lt;w:wrapTextWithPunct/&gt;&lt;w:u??????????Punc??€??ables/&gt;&lt;w:snapToGridInCell/&gt;&lt;w:wrapTextWithPunct/&gt;&lt;w:u??????????????€????????????????????????????????????????????????????+?tWithpTextWithPunct/&gt;&lt;w:u?????????????€???xtWithPunct/&gt;&lt;w:u??????????????€?????????????????:wrapTextWithPunct/&gt;&lt;w:u????????????????+??????/&gt;&lt;w:u????oGridInCell/&gt;&lt;w:wrapTextWithPunct/&gt;&lt;w:u????????€??ables/&gt;&lt;w:snapToGridInCell/&gt;&lt;wn???€????€???????????????+?tWithpTextWithPunct/&gt;&lt;w:u?????????????€???xtWithPunct/&gt;&lt;w:u??€????€pTextWithPunct/&gt;&lt;w:u??????????????????€??????Punc??€??ables/&gt;&lt;w:snapToGridInCell/&gt;&lt;w:wrapTextWithPunct/&gt;&lt;w:u????€??ables/&gt;&lt;w:snapToGridInCe??????/&gt;&lt;w:u????oGridInCell/&gt;&lt;w:wrapTextWithPunct/&gt;&lt;w:ull/&gt;&lt;w:hPunct/&gt;&lt;w:u?????????????€???xtWithPunct/&gt;&lt;w:uwrapTextWithPunct/&gt;&lt;w:u????????????s&quot; w:val=&quot;23t3??????????€????€?€????€??????€€????€????€????€????€????€??ables/&gt;&lt;w:snapToGridInCell/&gt;&lt;w:wrapTextWithPuncPunc??€??ables/&gt;&lt;w:snapToGridInCeidInCe?ct/&gt;&lt;w:ull/&gt;&lt;w:hPunct/&gt;&lt;w:u?????????????€???xtWithPunct/&gt;&lt;w:u??????&gt;&lt;w:u????oGridInCell/&gt;&lt;w:wrapTextWithPunct/&gt;&lt;w:ull/&gt;&lt;w:wrapTextWithPunct/&gt;&lt;w:ut/&gt;&lt;w:u??????????????€?€?€?€???????€?€?€&gt;&lt;wn???€????€????€????€????€??ables/&gt;&lt;w:snapToGridInCell/&gt;&lt;w:wrapTextWithPun:ull/&gt;&lt;w:hPunct/&gt;&lt;w:u?????????????€???xtWithPunct/&gt;&lt;w:uct/&gt;&lt;w:u?€?????€?€?€?€?????????€?€?€????GridInCeidInCe??????/&gt;&lt;w:u????oGridInCell/&gt;&lt;w:wrapTextWithPunct/&gt;&lt;w:u?????€?€?€?????€?&lt;w:wrapTextWithPuncPunc??€??ables/&gt;&lt;w:snapToGridInCell/&gt;&lt;w:wrapTextWithPunct/&gt;&lt;w:w:hPunct/&gt;&lt;w:u?????????????€???xtWithPunct/&gt;&lt;w:uu€?€?€?????????€?€?€?????????€?€?€?????????€?€?€??????€?€?€?????????????€????€?€?€?€????GridInCeidInCe??????/&gt;&lt;w:u????oGridInCell/&gt;&lt;w:wrapTextWithPunct/&gt;&lt;w:u????€??????€€GridInCell/&gt;&lt;w:wrapTextWithPunct/&gt;&lt;w:w:hPunct/&gt;&lt;w:u?????????????€???xtWithPunct/&gt;&lt;w:u???????????€?€?€?€???????€?€?€&gt;&lt;wn???€????€????€????€??€?€?€???????€?€?€?€?????€?&lt;w:wrapTextWithPuncPunc??€??ables/&gt;&lt;w:snapToGridInCell/&gt;&lt;w:wrapTextWithPunct/&gt;&lt;w:u???€?€????GridInCeidInCe?pTextWithPunct/&gt;&lt;w:w:hPunct/&gt;&lt;w:u?????????????€???xtWithPunct/&gt;&lt;w:u??????&gt;&lt;w:u????oGridInCell/&gt;&lt;w:wrapTextWithPunct/&gt;&lt;w:u?ables/&gt;&lt;w:snapToGridInCell/&gt;&lt;w:wrapTextWithPunct/&gt;&lt;w:u€€????€????€????€????€??ables/&gt;&lt;w:snapToGridInCell/&gt;&lt;w:wrapTextWithPunct/&gt;&lt;w:u???€?€?€?€??????€?€?€????nct/&gt;&lt;w:u?????????????€???xtWithPunct/&gt;&lt;w:u???€?€?€?????????€?€?€??????€?€nc??€?dInCe??????/&gt;&lt;w:u????oGridInCell/&gt;&lt;w:wrapTextWithPunct/&gt;&lt;w:u?ables/&gt;&lt;w:snapToGridInCell/&gt;&lt;w:wrapTextWithPunct/&gt;&lt;w:u?€?????€?€?€?€???????€?€?€???????€?€?&gt;&lt;wn?€?€??????€?€?€????nct/&gt;&lt;w:u?????????????€???xtWithPunct/&gt;&lt;w:u???€????€????€????€????€??ables/&gt;&lt;w:snapToGridInCell/&gt;&lt;w:wrapTextWithPunct/&gt;&lt;w:u€?€?????????€?€?€??dInCe??????/&gt;&lt;w:u????oGridInCell/&gt;&lt;w:wrapTextWithPunct/&gt;&lt;w:u??????€?€?€?€??????€?€?€??€????&lt;wn?€?€??????€?€?€????nct/&gt;&lt;w:u?????????????€???xtWithPunct/&gt;&lt;w:u??????????€?€?€??????€?€nc??€??ables/&gt;&lt;w:snapToGridInCell/&gt;&lt;w:wrapTextWithPunct/&gt;&lt;w:u?€?€???????€????€?€????€??????€€????€????€????€????€??/&gt;&lt;w:u€?€?????????€?€?€??dInCe?????????€?€?€??€????&lt;wn?€?€??????€?€?€????nct/&gt;&lt;w:u?????????????€???xtWithPunct/&gt;&lt;w:u?&gt;&lt;w:u????oGridInCell/&gt;&lt;w:wrapTextWithPunct/&gt;&lt;w:u??€€??ables/&gt;&lt;w:snapToGridInCell/&gt;&lt;w:wrapTextWithPunct/&gt;&lt;w:u€?€????€?&gt;&lt;wn???€????€????€????€????€??ables/&gt;&lt;w:snapToGridInCell/&gt;&lt;w:w€??????€?€nc??€??ables/&gt;&lt;w:snapTnct/&gt;&lt;w:u?????????????€???xtWithPunct/&gt;&lt;w:uoGridInCell/&gt;&lt;w:wrapTextWithPunct/&gt;&lt;w:urapTextWithPunoGridInCell/&gt;&lt;w:wrapTextWithPunct/&gt;&lt;w:uct/&gt;&lt;w:u???€?€?€?????€?€?€?€??€?????€?€?€?€?????????€?€?€?€??????€?€?€????€?€?€????????€?€?€?€?????c??€??ables/&gt;&lt;w:snapTnct/&gt;&lt;w:u?????????????€???xtWithPunct/&gt;&lt;w:u??€?€?€?????????€?€?€?????????€?€?€?????€?€?€&gt;&lt;w:snapToGridsnapToGridInCell/&gt;&lt;w:wrapTextWithPunct/&gt;&lt;w:urapTextWithPunoGridInCell/&gt;&lt;w:wrapTextWithPunct/&gt;&lt;w:uInCell/&gt;&lt;w:w€??????€?€nc??€??ables/&gt;&lt;w:snapToGridInCell/nct/&gt;&lt;w:u?????????????€???xtWithPunct/&gt;&lt;w:u&gt;&lt;w:wrapTextWithPunct/&gt;&lt;w:u?€?????????€?thPunct/&gt;&lt;w:u€?€????€?&gt;&lt;wn???€????€????€????€????€??ables/&gt;&lt;w:snapToGridInCell/&gt;&lt;w:wrapTextWithPunct/&gt;&lt;w:u????extWithPunoGridInCell/&gt;&lt;w:wrapTextWithPunct/&gt;&lt;w:u?€????€???ll/nct/&gt;&lt;w:u?????????????€???xtWithPunct/&gt;&lt;w:u?€??€€????€????€????€????€????€??ables/&gt;&lt;w:snapToGri€??????€?€nc??€??ables/&gt;&lt;w:snapToGridInCell/&gt;&lt;w:wrapTextWithPunct/&gt;&lt;w:udInCell/&gt;&lt;w:wrapTextWithPunct/&gt;&lt;w:u???€?€?€?€????????€?€?€?€??ct/&gt;&lt;w:u????eu?€????€???ll/nct/&gt;&lt;w:u?????????????€???xtWithPunct/&gt;&lt;w:uxtWithPunoGridInCell/&gt;&lt;w:wrapTextWithPunct/&gt;&lt;w:u???????€?€?€??????????????????????????????€?&gt;&lt;wn???€????€????€????€????€??ables/&gt;&lt;w:snapToGridInCell/&gt;&lt;w:wrapTextWnapToGri€??????€?€nc??€?t/&gt;&lt;w:u????eu?€????€???ll/nct/&gt;&lt;w:u?????????????€???xtWithPunct/&gt;&lt;w:u?ables/&gt;&lt;w:snapToGridInCell/&gt;&lt;w:wrapTextWithPun€?€?€?€??ct/&gt;&lt;w:u????extWithPunoGridInCell/&gt;&lt;w:wrapTextWithPunct/&gt;&lt;w:uct/&gt;&lt;w:uithPunct/&gt;&lt;w:u??€??????????????????€?€?€?????????€?€?€?????????€?€?€???????€????€???ll/nct/&gt;&lt;w:u?????????????€???xtWithPunct/&gt;&lt;w:u??€?€????????€??€?€?????????€????€?€????€??????€€????€????€????€????€???oGridInCell/&gt;&lt;w:wrapTextWithPun€?€?€?€??ct/&gt;&lt;w:u????extWithPunoGridInCell/&gt;&lt;w:wrapTextWithPunct/&gt;&lt;w:u?€€??aoGridInCel?€?€???????€????€???ll/nct/&gt;&lt;w:u?????????????€???xtWithPunct/&gt;&lt;w:ul/&gt;&lt;w:wrapTextWnapToGri€??????€?€nc??€??ables/&gt;&lt;w:snapToGridInCell/&gt;&lt;w:wrapTextWithPunct/&gt;&lt;w:ubles/&gt;&lt;w:snapT??????????????????€?&gt;&lt;wn???€????€????€????€????€??ables/&gt;&lt;w:snapToGridInCell/&gt;&lt;w??extWithPunoGri?€???ll/nct/&gt;&lt;w:u?????????????€???xtWithPunct/&gt;&lt;w:udInCell/&gt;&lt;w:wrapTextWithPunct/&gt;&lt;w:u:wrapTextWithPunct/&gt;&lt;w:uoGridInCell/&gt;&lt;w:wrapTextWithPunct/&gt;&lt;w:u€?€?€???????€?€?€?€?????€?€?€?€??€??€nc??€??ables/&gt;&lt;w:snapToGridInCell/&gt;&lt;w:wrapTextWithPunct/&gt;&lt;w:u?????€?€?€????????t/&gt;&lt;w:u?????????????€???xtWithPunct/&gt;&lt;w:u€?€?€?????€?€?€?€????/&gt;&lt;w??extWithPunoGridInCell/&gt;&lt;w:wrapTextWithPunct/&gt;&lt;w:u??€?€?€??????€?€?€?€???????????????????????????????????€?&gt;&lt;wn???€????€????€????€????€??ables/&gt;&lt;w:wrapTextWithPunct/&gt;&lt;w:u?????€?€?€????????t/&gt;&lt;w:u?????????????€???xtWithPunct/&gt;&lt;w:u&lt;w:snapToGridInCell/&gt;&lt;w:€?€?€???????€?€?€?€?????€?€?€?€??€??€nc??€??????€?€?€????????€?€?€?????€?€?€?€????/&gt;&lt;w??extWithPunoGridInCell/&gt;&lt;w:wrapTextWithPunct/&gt;&lt;w:u?ables/&gt;&lt;w:snapToGridInCell/&gt;&lt;w:wrapTe??€?€?€????????t/&gt;&lt;w:u?????????????€???xtWithPunct/&gt;&lt;w:uxtWithPunct/&gt;&lt;w:uwrapTextWithPunct/&gt;&lt;w:u????????????????????€?????????€????€?€????€??????€€????€????€????€????€????€??ables/&gt;&lt;w:snapToGridInCell/&gt;&lt;w:wrap€?€?€????/&gt;&lt;w??extWithPunoGridICell/&gt;&lt;w:wrapTe??€?€?€????????t/&gt;&lt;w:u?????????????€???xtWithPunct/&gt;&lt;w:unCell/&gt;&lt;w:wrapTextWithPunct/&gt;&lt;w:uTextWithPunct/&gt;&lt;w:u????????????????????€?????€?€?€?€??€??€nc??€??ables/&gt;&lt;w:snapToGridInCell/&gt;&lt;w:wrapTextWithPunct/&gt;&lt;w:u???????????€??????€?&gt;&lt;wn???€????€????€??:wrapTe??€?€?€????????t/&gt;&lt;w:u?????????????€???xtWithPunct/&gt;&lt;w:u??€€????€??ables/&gt;&lt;w:snapT&lt;w:wrap€?€?€????/&gt;&lt;w??extWithPunoGridInCell/&gt;&lt;w:wrapTextWithPunct/&gt;&lt;w:uoGridInCell/&gt;&lt;w:wrapTextWithPunct/&gt;&lt;w:u???€?????€???€????€???€???€?3????????3??????????????????:wrapTe??€?€?€????????t/&gt;&lt;w:u?????????????€???xtWithPunct/&gt;&lt;w:u,??????????????€?????€?€?€?€??€??€nc??€??ables/&gt;&lt;w:snapToGridInCell/&gt;&lt;w:wrapTextWithPuapT&lt;w:wrap€?€?€????/&gt;&lt;w??extWithPunoGridInCell/&gt;&lt;w:wrapTextWithPunct/&gt;&lt;w:unct/&gt;&lt;w:u??????????????????€????????pTe??€?€?€????????t/&gt;&lt;w:u?????????????€???xtWithPunct/&gt;&lt;w:u????????????????????????€?????????€????€?€????€???????????????????????????€??????€?&gt;&lt;wn???€????€????€????€??w:snapToGridInCell/&gt;&lt;w:wrapTextWithPuapT&lt;w:wrap€?€?€????&gt;&lt;w:u??????????????????€????????pTe??€?€?€????????t/&gt;&lt;w:u?????????????€???xtWithPunct/&gt;&lt;w:u?&gt;&lt;w??extWithPunoGridInCell/&gt;&lt;w:wrapTextWithPunct/&gt;&lt;w:u??€€???3??????????????????,??????????????€?????€?€?€?€??€??€nc??€??ables/&gt;&lt;w:snapToGridInCell/&gt;&lt;w:wrapTextWithPunct/&gt;&lt;w:uables/&gt;&lt;w:snapToGridInCell/&gt;?€????????t/&gt;&lt;w:u?????????????€???xtWithPunct/&gt;&lt;w:u&lt;w:wrapTextWithPunct/&gt;&lt;w:u???€€????€????€???€?€????/&gt;&lt;w??extWithPunoGridInCell/&gt;&lt;w:wrapTextWithPunct/&gt;&lt;w:u?€????€????€??ables/&gt;&lt;w:snapToGridInCell/&gt;&lt;w:wrapTextWithPunct/&gt;&lt;w:u??????????????????????????ll/&gt;?€????????t/&gt;&lt;w:u?????????????€???xtWithPunct/&gt;&lt;w:u????????????????????????€??€nc??€??ables/&gt;&lt;w:snapToGridInCell/&gt;&lt;w:wrapTextWithPunct/&gt;&lt;w:u??????€???€?€????/&gt;&lt;w??extWithPunoGridInCell/&gt;&lt;w:wrapTextWithPunct/&gt;&lt;w:u???????????????????????????????????????ll/&gt;?€????????t/&gt;&lt;w:u?????????????€???xtWithPunct/&gt;&lt;w:u€??????€?&gt;&lt;wn???€????€????€????€????€??ables/&gt;&lt;w:snapToGridInCell/&gt;&lt;w:wrapTextWithPunct/&gt;&lt;w:u???????????????????????????????????????????rapTextWithPunct/&gt;&lt;w:u??????€???€?€?????????????????????????????ll/&gt;?€????????t/&gt;&lt;w:u?????????????€???xtWithPunct/&gt;&lt;w:u??&gt;&lt;w??extWithPunoGridInCell/&gt;&lt;w:wrapTextWithPunct/&gt;&lt;w:u?????????????????????€??€??€nc??€??ables/&gt;&lt;w:snapToGridInCell/&gt;&lt;w:wrapTextWithPunct/&gt;&lt;w:u????????????????????????????????€?????????€????????????ll/&gt;?€????????t/&gt;&lt;w:u?????????????€???xtWithPunct/&gt;&lt;w:u?????€????€??????€€????€????€????xtWithPunct/&gt;&lt;w:u??????€???€?€????/&gt;&lt;w??extWithPunoGridInCell/&gt;&lt;w:wrapTextWithPunct/&gt;&lt;w:u€????€????€??ables/&gt;&lt;w:snapToGr????????????????€??????€?&gt;&lt;???????€????????????ll/&gt;?€????????t/&gt;&lt;w:u?????????????€???xtWithPunct/&gt;&lt;w:uwn???€????€?????????????????????????????????????????€??€??€nc??€??ables/&gt;&lt;w:snapToGridInCell/&gt;&lt;w:wrapTextWithPunchPunct/&gt;&lt;w:u??????€???€?€????/&gt;&lt;w??extWithPunoGridInCell/&gt;&lt;w:wrapTextWithP€????????????ll/&gt;?€????????t/&gt;&lt;w:u?????????????€???xtWithPunct/&gt;&lt;w:uunct/&gt;&lt;w:ut/&gt;&lt;w:u€€????€????€??ables/&gt;&lt;w:snapToGridInCell/&gt;&lt;w:wrapTextWithPunct/&gt;&lt;w:uidInCell/&gt;&lt;w:wrapTextWithPunct/&gt;&lt;w:u?????????????????????????????????????????????????????????????&quot;/&gt;&lt;/w:d??????????ll/&gt;?€????????t/&gt;&lt;w:u?????????????€???xtWithPunct/&gt;&lt;w:uocVars&gt;&lt;ws???€?€????/&gt;&lt;w??extWithPunoGridInCell/&gt;&lt;w:wrapTextWithPunct/&gt;&lt;w:up:rsids€??€nc??€??ables/&gt;&lt;w:snapToGridInCell/&gt;&lt;w:wrapTextWithPunct/&gt;&lt;w:u&gt;&lt;wsp:rsidRoot wsp:val=&quot;00111184&quot;/&gt;&lt;wsp:rsid wsp:val=&quot;0000373C&quot;/&gt;&lt;wsp:rsid ws??ables/&gt;&lt;w:snapWithPunct/&gt;&lt;w:uToGridInCell/&gt;&lt;w:wrapTextWithPunct/&gt;&lt;w:up:val=&quot;00014D4C&quot;/&gt;&lt;wsp:rsid wsp????€??abunct/&gt;&lt;w:ules/&gt;&lt;w:snapToGridInCell/&gt;&lt;w:wrapTextWithPunct/&gt;&lt;w:u:val=&quot;00014E03&quot;/&gt;&lt;wsp:rs/&gt;&lt;w:uid wsp:val=&quot;00020138&quot;/&gt;&lt;wsp:rsid wsp:val=&quot;00020A86&quot;/&gt;&lt;wsp:rsid wsp:val=&quot;00021B&gt;&lt;w:uB6&quot;/&gt;&lt;wsp:rsid wsp:val=&quot;00021F79&quot;/&gt;&lt;wsp:rsid wsp:val=&quot;00&gt;&lt;w:u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01D2&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901D2&quot;&gt;&lt;m:oMathPara&gt;&lt;m:oMath&gt;&lt;m:sSubSup&gt;&lt;m:sSubSupPr&gt;&lt;m:ctrlPr&gt;&lt;w:rPr&gt;&lt;w:rFonts w:ascii=&quot;Cambria Math&quot; w:fareast=&quot;?&quot;??&quot; w:h-ansi=&quot;Cavalmbria Math&quot;/&gt;&lt;wx:font wx:val=&quot;Cambria Math&quot;/&gt;&lt;w:i/&gt;&lt;w:kern w:val=&quot;0&quot;/&gt;&lt;w:sz:p  w:val=&quot;22&quot;/&gt;&lt;w:sz-cs w:val=&quot;22&quot;/&gt;&lt;w:lang w:val=&quot;EN-GB&quot; w:fareasarat=&quot;EN-US&quot;/&gt;&lt;/w:rPr&gt;&lt;/m:ctrlPPr&gt;r&gt;&lt;/m:sSubSupPr&gt;&lt;m:e&gt;&lt;m:r&gt;&lt;w:rPr&gt;&lt;w:rFonts w:ascii=&quot;Cambria Math&quot; w:fa?&quot;reast=&quot;???val? w:h-ansi=&quot;Cambria Math&quot;/&gt;&lt;wx:font wx:val=&quot;Cambria Math&quot;/&gt;&lt;w:i/&gt;&lt;w:k:p ern w:val=&quot;0&quot;/&gt;&lt;w:sz w:val=&quot;22&quot;/&gt;&lt;w:sz-cs w:val=&quot;22&quot;/&gt;&lt;w:lang w:val=&quot;EN-saraGB&quot; w:fareast=&quot;EN-US&quot;/Pr&gt;&gt;&lt;/w:rPr&gt;&lt;m:t&gt;C&lt;/m:t&gt;&lt;/m:r&gt;&lt;/m:e&gt;&lt;m:sub&gt;&lt;m:r&gt;&lt;w:rPr&gt;&lt;w:rFonts w:ascii=&quot;Cambria a?&quot;Mathal&quot; w:fareast=&quot;???&quot; w:h-ansi=&quot;Cambria Math&quot;/&gt;&lt;wx:font wx:val=&quot;Cak:p mbria Math&quot;/&gt;&lt;w:i/&gt;&lt;w:kern w:val=&quot;0&quot;/&gt;&lt;w:sz w:val=&quot;22&quot;/&gt;&lt;w:sz-cs w:val=&quot;22&quot;/&gt;&lt;w:lsaraang w:val=&quot;EN-GB/Pr&gt;&quot; w:fareast=&quot;EN-US&quot;/&gt;&lt;/w:rPr&gt;&lt;m:t&gt;44&lt;/m:t&gt;&lt;/m:r&gt;&lt;/m:sub&gt;&lt;m:sup&gt;&lt;m:r&gt;&lt;w:rPr&gt;&lt;w:rFonts w:ashala?&quot;cii=&quot;Cambria Math&quot; w:fareast=&quot;???&quot; w:h-ansi=&quot;Cambrik:p a Math&quot;/&gt;&lt;wx:font wx:val=&quot;Cambria Math&quot;/&gt;&lt;w:i/&gt;&lt;w:kern w:val=&quot;0&quot;/&gt;&lt;w:sz w:val=&quot;22&quot;/&gt;&lt;w:sz-cssara w:val=&quot;2/Pr&gt;2&quot;/&gt;&lt;w:lang w:val=&quot;EN-GB&quot; w:fareast=&quot;EN-US&quot;/&gt;&lt;/w:rPr&gt;&lt;m:t&gt;E&lt;/m:t&gt;&lt;/m:r&gt;&lt;/m:sup&gt;&lt;/m:sSubSup&gt;&lt;shal/m:oMatha?&quot;&gt;&lt;/m:oMathPara&gt;&lt;/w:p&gt;&lt;w:sectPr wsp:rsi dR=&quot;00000000&quot;&gt;&lt;w:pgSz w:w=&quot;12240&quot; w:h=&quot;15840&quot;/&gt;&lt;w:pgMar w:top=&quot;1440&quot; w:right=&quot;1800&quot; w:bottom=&quot;1440&quot; w:leaft=&quot;&gt;1800&quot; w:header=&quot;720&quot; w:footer=&quot;720&quot; w:gutter=&quot;0&quot;/&gt;&lt;w:cols w:space=&quot;720&quot;/&gt;&lt;/w:sectPr&gt;&lt;/w:body&gt;&lt;/wl:wordDocument&gt;">
                  <v:imagedata r:id="rId32" o:title="" chromakey="white"/>
                </v:shape>
              </w:pict>
            </w:r>
            <w:r w:rsidRPr="00503627">
              <w:rPr>
                <w:sz w:val="24"/>
                <w:lang w:val="en-GB"/>
              </w:rPr>
              <w:instrText xml:space="preserve"> </w:instrText>
            </w:r>
            <w:r w:rsidRPr="00503627">
              <w:rPr>
                <w:sz w:val="24"/>
                <w:lang w:val="en-GB"/>
              </w:rPr>
              <w:fldChar w:fldCharType="separate"/>
            </w:r>
            <w:r w:rsidR="00DA71DE">
              <w:rPr>
                <w:sz w:val="24"/>
              </w:rPr>
              <w:pict>
                <v:shape id="_x0000_i1050"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ble€€????€????€????€????€????€????€????€????€???€?€??€ToGridInCell/&gt;&lt;w:wrapTextWithPunct/&gt;&lt;w:us/&gt;&lt;w:snapToGridInCell/&gt;&lt;w:wrapT????dInCell/&gt;&lt;w:wrapTextWithPunct/&gt;&lt;w:u??€€????€????€????€???xtWithPunct/&gt;&lt;w:uextWithPunct/&gt;&lt;w:u?????????????????€??????€???????€??€€???&amp;#x€?????????????????????????????€????€??ables/&gt;&lt;w:snapToGridInCell/&gt;&lt;w:wrapTextWithPunct/&gt;&lt;w:uA;???€????€????€????rapT????dInCell/&gt;&lt;w:wrapTextWithPunct/&gt;&lt;w:u??€€????€????€????€???xtWithPunct/&gt;&lt;w:u????€?€??€ToGridInCell/&gt;&lt;w:wrapTextWithPunct/&gt;&lt;w:u?€????€?€????€??????€€????€????€????€????€????€??ables/&gt;&lt;w:snapToGridInCell/&gt;&lt;w:wrapTextWithPunct/&gt;&lt;w:u???€????€?€&quot;/&gt;&lt;w:docVar w:n???€????€????wrapTextWithPunct/&gt;&lt;w:u??€€????€????€????€???xtWithPunct/&gt;&lt;w:u€€????€????€??ables/&gt;&lt;w:snapToGridInCell/&gt;&lt;w:w??€????€????€????€???€?€??€ToGridInCell/&gt;&lt;w:wrapTextWithPunct/&gt;&lt;w:u??€????€??ables/&gt;&lt;w:snapToGridInCell/&gt;&lt;w:wrapTextWithPunct/&gt;&lt;w:urapTextWithPunct/&gt;&lt;w:uame=&quot;EN.Layout&quot; w:va€????€????€????€???xtWithPunct/&gt;&lt;w:ul=&quot;???????????5???€???????????????€??????s??????????????????????????????????/&gt;&lt;w:w??€????€????€????€???€?€??€ToGridInCell/&gt;&lt;w:wrapTextWithPunct/&gt;&lt;w:u??????????extWithPunct/&gt;&lt;w:urapTextWithPunct/&gt;&lt;w:uame=&quot;EN.Layout&quot; w:va€????€????€????€???xtWithPunct/&gt;&lt;w:u??????????????????;?€????€?€??ables/&gt;&lt;w:snapToGridInCell/&gt;&lt;w:w???€????€??ables/&gt;&lt;w:snapToGridInCell/&gt;&lt;w:wrapTextWithPunct/&gt;&lt;w:u????€??????€:u???€????€?€&quot;/&gt;&lt;w:docVar w:n???€????€???€????€???unct/&gt;&lt;w:uame=&quot;EN.Layout&quot; w:va€????€????€????€???xtWithPunct/&gt;&lt;w:u?€????€???€?€??€ToGridInCell/&gt;&lt;w:wrapTextWithPunct/&gt;&lt;w:u???€€????€????€??ables/&gt;&lt;w:snapToGridInCell/&gt;&lt;w:wrapTextWithPunct/&gt;&lt;w:u€????€????€????€????€????€??ables/&gt;&lt;w:snapToGridInCell/&gt;&lt;w:wrapTextWithPunc??€??aayout&quot; w:va€????€????€????€???xtWithPunct/&gt;&lt;w:ubles/&gt;&lt;w:snapToGridInCell/&gt;&lt;w:wrapTextWithPunct/&gt;&lt;w:ut/&gt;&lt;w:u????oGridInCell/&gt;&lt;w:wrapTextWithPunct/&gt;&lt;w:u??????????????+???????????€??????????+???????????€??????????+???????????€?/&gt;&lt;w/&gt;&lt;w:wrapTextWithPunc??€??aayout&quot; w:va€????€????€????€???xtWithPunct/&gt;&lt;w:u:docVar w:n???€????€????€????€????€??ables/&gt;&lt;w:snapToGridInCell/&gt;&lt;w:wrapapToGridInCellpToGridInCell/&gt;&lt;w:wrapTextWithPunct/&gt;&lt;w:ut/&gt;&lt;w:u????oGridInCell/&gt;&lt;w:wrapTextWithPunct/&gt;&lt;w:u/&gt;&lt;w:wrapTextWithPunc??€??ables/&gt;&lt;w:snapToGridInCell€????€???xtWithPunct/&gt;&lt;w:u/&gt;&lt;w:wrapTextWithPunct/&gt;&lt;w:uTextWithPunct/&gt;&lt;w:u?????????+???????????€??????????+???????????€????????????????????????????;?€????&lt;w:wrapTextWithPunct/&gt;&lt;w:ut/&gt;&lt;w:u????oGridInCell/&gt;&lt;w&lt;w:wrapTextWithPunc??€??ables/&gt;&lt;w:snapToGridInCell€????€???xtWithPunct/&gt;&lt;w:u:wrapTextWithPunct/&gt;&lt;w:u??€????€??????€€????€????€????€????€????€??ables/&gt;ell/&gt;&lt;w:wrapapToGridInCell/&gt;&lt;w:wrapTextWithPunc??€??ables/&gt;&lt;w:snapToGridInCell/&gt;&lt;w:wrapTextWithPunct/&gt;&lt;w:u&lt;w:snapToGridInCell?????????€?&lt;w:snapToGridInCell€????€???xtWithPunct/&gt;&lt;w:u?&gt;&lt;w:docVar w:n???€?/&gt;&lt;w:u????oGridInCell/&gt;&lt;w:wrapTextWithPunct/&gt;&lt;w:u???€€????€????€????€??ables/&gt;&lt;w:snapToGridInCell/&gt;&lt;w:wrapTextWithPunct/&gt;&lt;w:u/&gt;&lt;w:wrapTextWithPunct/&gt;&lt;w:u?????????????????????????+??€€?????€?&lt;w:snapToGridInCell€????€???xtWithPunct/&gt;&lt;w:u??€?€???Punc??€??ables/&gt;&lt;w:snapToGridInCell/&gt;&lt;w:wrapTextWithPunct/&gt;&lt;?€?/&gt;&lt;w:u????oGridInCell/&gt;&lt;w:wrapTextWithPunct/&gt;&lt;w:uw:u?????????????+???????????€??????????+???????????????????????*??????????????+??€€?????€?&lt;w:snapToGridInCell€????€???xtWithPunct/&gt;&lt;w:u?€?€??eu????€?|???????????????€?/&gt;&lt;w:docVar w:n???€????€????€????€????€??ables/&gt;&lt;w:snapTables/&gt;&lt;w:snapToGridInCell/&gt;&lt;w:wrapTextWithPunct/&gt;&lt;?€?/&gt;&lt;w:u????oGridInCell/&gt;&lt;w:wrapTextWithPunct/&gt;&lt;w:uoGru??????€€?????€?&lt;w:snapToGridInCell€????€???xtWithPunct/&gt;&lt;w:u???????????????????+??€€??€€?€???Punc??€??ables/&gt;&lt;w:snapToGridInCell/&gt;&lt;w:wrapTextWithPunct/&gt;&lt;w:uidInCell/&gt;&lt;w:wrapTextWithPunct/&gt;&lt;w:u??????€.??????????????????????;?€????€?€???apTextWithPunct/oGru??????€€?????€?&lt;w:snapToGridInCell€????€???xtWithPunct/&gt;&lt;w:u&gt;&lt;?€?/&gt;&lt;w:u????oGridInCell/&gt;&lt;w:wrapTextWithPunct/&gt;&lt;w:u?€€??????€€????€????€????€????€????€??ables/&gt;&lt;w:snapToGridInCell/&gt;&lt;w:wrapTextWithPunct/&gt;&lt;w:u???????????€€??€€?€???Punc??€??ables/&gt;&lt;w:snapToGridInCell/????€?&lt;w:snapToGridInCell€????€???xtWithPunct/&gt;&lt;w:u&gt;&lt;w:wrapTextWithPunct/&gt;&lt;w:u????????????????thPunct/&gt;&lt;?€?/&gt;&lt;w:u????oGridInCell/&gt;&lt;w:wrapTextWithPunct/&gt;&lt;w:u???:docVar w:n???€????€????€????€????€??ables/&gt;&lt;w:snapToGridInCell/&gt;&lt;w:wrapTextWithPunct/&gt;&lt;w:u?????????€?&lt;w:snapToGridInCell€????€???xtWithPunct/&gt;&lt;w:u???????????????????????????????????????????????/&gt;&lt;w:u???????????€€?nct/&gt;&lt;w:u????????????????thPunct/&gt;&lt;?€?/&gt;&lt;w:u????oGridInCell/&gt;&lt;w:wrapTextWithPunct/&gt;&lt;w:u??€?€???Punc??€??/&gt;&lt;w:wrapTextWithPunct/&gt;&lt;w:u?????????€?&lt;w:snapToGridInCell€????€???xtWithPunct/&gt;&lt;w:uables/&gt;&lt;w:snapToGridInCell/&gt;&lt;w:wrapTextWithPunct/&gt;&lt;w:u??????????????????????€??€€?€???????????????????????????????????????;?€????€?€?u??????????????€€?nct/&gt;&lt;w:u????????€??/&gt;&lt;w:wrapTextWithPunct/&gt;&lt;w:u?????????€?&lt;w:snapToGridInCell€????€???xtWithPunct/&gt;&lt;w:u?????????thPunct/&gt;&lt;?€?/&gt;&lt;w:u????oGridInCell/&gt;&lt;w:wrapTextWithPunct/&gt;&lt;w:u????????????????:docVar w:n???€????€????€????€????????????????????????/&gt;&lt;w:u???????????€€??€€?€???Pun&gt;&lt;w:wrapTextWithPunct/&gt;&lt;w:u?????????€?&lt;w:snapToGridInCell€????€???xtWithPunct/&gt;&lt;w:uc??€??ables/&gt;&lt;w:snapToGridInCell/&gt;&lt;w:wrapTextWithPunct/&gt;&lt;w:u???€??ables/&gt;&lt;w:s???????????????thPunct/&gt;&lt;?€?/&gt;&lt;w:u????oGridInCell/&gt;&lt;w:wrapTextWithPunct/&gt;&lt;w:unapToGridInCell/&gt;&lt;w:wrapTextWithPunct/&gt;&lt;w:u???€??????€€????€??pToGridInCell€????€???xtWithPunct/&gt;&lt;w:u??€€????€????€????€??ables/&gt;&lt;w:snapToGridInCell/&gt;&lt;w:wrapTextWithPunct/&gt;&lt;w:u€?????????5???€???????????????€????????Punc??€??ables/???thPunct/&gt;&lt;?€?/&gt;&lt;w:u????oGridInCell/&gt;&lt;w:wrapTextWithPunct/&gt;&lt;w:u&gt;&lt;w:s?€??????€€????€??pToGridInCell€????€???xtWithPunct/&gt;&lt;w:unapToGridInCell/&gt;&lt;w:wrapTextWithPunct/&gt;&lt;w:us????????????????????????????????w:docVar w:n???€????€????€????€????€??ables/&gt;&lt;w:snapToGridInCell/&gt;&lt;w:wrapTextWithPunct/&gt;&lt;w:u????????????????/??t/&gt;&lt;w:u&gt;&lt;w:s?€??????€€????€??pToGridInCell€????€???xtWithPunct/&gt;&lt;w:u?thPunct/&gt;&lt;?€?/&gt;&lt;w:u????oGridInCell/&gt;&lt;w:wrapTextWithPunct/&gt;&lt;w:u?????????????????????€?????€???????????????€????????Punc??€??ables/&gt;&lt;w:snapToGridInCell/&gt;&lt;w:wrapTextWithPunct/&gt;&lt;w:u?????????????w:u&gt;&lt;w:s?€??????€€????€??pToGridInCell€????€???xtWithPunct/&gt;&lt;w:u???????€?????????????????????;?€????€nct/&gt;&lt;w:u????????????????/???thPunct/&gt;&lt;?€?/&gt;&lt;w:u????oGridInCell/&gt;&lt;w:wrapTextWithPunct/&gt;&lt;w:u?€????€??????€€????€????€????€????€????€??ab/&gt;&lt;w:u?????????????w:u&gt;&lt;w:s?€??????€€????€??pToGridInCell€????€???xtWithPunct/&gt;&lt;w:ules/&gt;&lt;w:??????????????????????w:docVar w:n???€????€???????????????????????€???????????????€????????Punc??€??????;?€????€nct/&gt;&lt;w:u????????????????/???thPunct/€????€????€??ab/&gt;&lt;w:u?????????????w:u&gt;&lt;w:s?€??????€€????€??pToGridInCell€????€???xtWithPunct/&gt;&lt;w:u&gt;&lt;?€?/&gt;&lt;w:u????oGridInCell/&gt;&lt;w:wrapTextWithPunct/&gt;&lt;w:u?ables/&gt;&lt;w:snapToGridInCell/&gt;&lt;w:wrapTextWithPunct/&gt;&lt;w:u€€????€????€??ables/&gt;&lt;w:snapToGridInCell/&gt;&lt;w:wrapTextWithPunct/&gt;&lt;w:usnapToGridInCell/&gt;&lt;w:wrapTextWithPunct/&gt;&lt;w:u?????????????€???xtWithPunct/&gt;&lt;w:u???????????€??????????+??????/&gt;&lt;w:u????oGridInCell/&gt;&lt;w:wrapTextWithPunct/&gt;&lt;w:u?????€??????????+???????????€???€????????Punc??€??ables/&gt;&lt;w:snapToGridInCell/&gt;&lt;w:wrapTextWithPunct/&gt;&lt;w:u?GridInCell/&gt;&lt;w:wrapTextWithPunct/&gt;&lt;w:u?????????????€???xtWithPunct/&gt;&lt;w:u?????????+???????????€??????????+?????????????????w:docVar w:u????????????????????????????????+??????/&gt;&lt;w:u????oGridInCell/&gt;&lt;w:wrapTextWithPunct/&gt;&lt;w:u:n???€???wrapTextWithPunct/&gt;&lt;w:u?GridInCell/&gt;&lt;w:wrapTextWithPunct/&gt;&lt;w:u?????????????€???xtWithPunct/&gt;&lt;w:u?€€????€????€????€??ables/&gt;&lt;w:snapToGridInCell/&gt;&lt;w:wrapTextWithPunct/&gt;&lt;w:u??????€??????????+??€€??+???????????€???€????????Punc??€??ables/&gt;&lt;w:snapToGridInCell/&gt;&lt;w:wrapTextWithPunct/&gt;???????Cell/&gt;&lt;w:wrapTextWithPunct/&gt;&lt;w:u?????????????€???xtWithPunct/&gt;&lt;w:u??+??????/&gt;&lt;w:u????oGridInCell/&gt;&lt;w:wrapTextWithPunct/&gt;&lt;w:u&lt;w:u?????????????????????;?€????€?€????€??????€€????€????€????€????€????€??ables/&gt;&lt;w:snapToGridInCell/&gt;&lt;w:wrapTextWithPunct/&gt;&lt;w:u??Cell/&gt;&lt;w:wrapTextWithPunct/&gt;&lt;w:u?????????????€???xtWithPunct/&gt;&lt;w:u€€?€?????€????????ocVar w:n???€????€????€???apTextWithPunct/&gt;?????????+??????/&gt;&lt;w:u????oGridInCell/&gt;&lt;w:wrapTextWithPunct/&gt;&lt;w:u?€?????????€???€????????Punc??€??ables/&gt;&lt;w:snapToGridInCell/&gt;??Cell/&gt;&lt;w:wrapTextWithPunct/&gt;&lt;w:u?????????????€???xtWithPunct/&gt;&lt;w:u&lt;w:wrapTextWithPunct/&gt;&lt;w:u€????€??ables/&gt;&lt;w:snapToGridInCell/&gt;&lt;w:wrapTextWithPunct/&gt;&lt;w:u?????????????????????????+?????????????/&gt;?????????+??????/&gt;&lt;w:u????oGridInCell/&gt;&lt;w:wrapTextWithPunct/&gt;&lt;wl/&gt;&lt;w:wrapTextWithPunct/&gt;&lt;w:u?????????????€???xtWithPunct/&gt;&lt;w:u:u??????????*?€?€??eu????€?|????????????€.????????????????????????€?????????????€???€????????Punc??€??ables/&gt;&lt;w:snapToGridInCell/&gt;&lt;w:wrapTextWithPunct/&gt;&lt;w:u??????????/&gt;&lt;w:wrapTextWithPunct/&gt;&lt;wl/&gt;&lt;w:wrapTextWithPunct/&gt;&lt;w:u?????????????€???xtWithPunct/&gt;&lt;w:u??????????+?????????????/&gt;?????????+??????/&gt;&lt;w:u????oGridInCell/&gt;&lt;w:wrapTextWithPunct/&gt;&lt;w:u???????????????????????;ithPunct/&gt;&lt;w:u?€?€?????€????????ocVar w:n???€????€???&lt;w:wrapTextWithPunct/&gt;&lt;wl/&gt;&lt;w:wrapTextWithPunct/&gt;&lt;w:u?????????????€???xtWithPunct/&gt;&lt;w:u?€€????€????€??ables/&gt;&lt;w:snapToGridInCell/&gt;&lt;w:wrapTextWithPunct/&gt;&lt;w:u?€????€?€????€?????????€???€???????????????/&gt;?????????+??????/&gt;&lt;w:u????oGridInCell/&gt;&lt;w:wrapTextWithPunct/&gt;&lt;w:u?????Punt/&gt;&lt;wl/&gt;&lt;w:wrapTextWithPunct/&gt;&lt;w:u?????????????€???xtWithPunct/&gt;&lt;w:uc??€??ables/&gt;&lt;w:snapToGridInCell/&gt;&lt;w:wrapTextWithPunct/&gt;&lt;w:u??€????€????€????€????€????€??ables/&gt;&lt;w:snapToGridInCell/&gt;&lt;w:wrapTextWithPunct/&gt;&lt;w:u????????????????????????????????????/&gt;??????/&gt;&lt;wl/&gt;&lt;w:wrapTextWithPunct/&gt;&lt;w:u?????????????€???xtWithPunct/&gt;&lt;w:u???????????&gt;&lt;w:u????oGridInCell/&gt;&lt;w:wrapTextWithPunct/&gt;&lt;w:u???????????????????????????ocVar w:n???€????€????€?????????€???€????????Punc??€??ables/&gt;&lt;w:snapToGridInCell/&gt;&lt;w:wrapTextWithP????/&gt;&lt;wl/&gt;&lt;w:wrapTextWithPunct/&gt;&lt;w:u?????????????€???xtWithPunct/&gt;&lt;w:uunct/&gt;&lt;w:u€????€????€????€??ables/&gt;&lt;w:snapToGridInCell/&gt;&lt;w:w???/&gt;?????????+??????/&gt;&lt;w:u????oGridInCell/&gt;&lt;w:wrapTextWithPunct/&gt;&lt;w:urapTextWithPunct/&gt;&lt;w:u????????????????€€??€€?€?????????????&gt;&lt;wl/&gt;&lt;w:wrapTextWithPunct/&gt;&lt;w:u?????????????€???xtWithPunct/&gt;&lt;w:u????/&gt;&lt;w:docVar w:name=&quot;EN.Libraries&quot; w:val=&quot;23t3??????????€????€?€????€???????????Punc??€??ables/&gt;&lt;w:snapToGridInCell/&gt;&lt;w:wrapTex&gt;?????????+??????/&gt;&lt;w:u????oGridInCell/&gt;&lt;w:wrapTextWithPunct/&gt;&lt;w:utWithpTextWithPunct/&gt;&lt;w:u?????????????€???xtWithPunct/&gt;&lt;w:uPunct/&gt;&lt;w:u€??€€????€????€????€????€????€??ables/&gt;&lt;w:snapToGridInCell/&gt;&lt;wn???€????€????€????€????€??ables/&gt;&lt;w:snapToGridInCell/&gt;&lt;w:wrapTextWithPunct/&gt;&lt;w:u:wrapTextWithPunct/&gt;&lt;w:u????????????????+?tWithpTextWithPunct/&gt;&lt;w:u?????????????€???xtWithPunct/&gt;&lt;w:u??????&gt;&lt;w:u????oGridInCell/&gt;&lt;w:wrapTextWithPunct/&gt;&lt;w:u??????????Punc??€??ables/&gt;&lt;w:snapToGridInCell/&gt;&lt;w:wrapTextWithPunct/&gt;&lt;w:u??????????????€????????????????????????????????????????????????????+?tWithpTextWithPunct/&gt;&lt;w:u?????????????€???xtWithPunct/&gt;&lt;w:u??????????????€?????????????????:wrapTextWithPunct/&gt;&lt;w:u????????????????+??????/&gt;&lt;w:u????oGridInCell/&gt;&lt;w:wrapTextWithPunct/&gt;&lt;w:u????????€??ables/&gt;&lt;w:snapToGridInCell/&gt;&lt;wn???€????€???????????????+?tWithpTextWithPunct/&gt;&lt;w:u?????????????€???xtWithPunct/&gt;&lt;w:u??€????€pTextWithPunct/&gt;&lt;w:u??????????????????€??????Punc??€??ables/&gt;&lt;w:snapToGridInCell/&gt;&lt;w:wrapTextWithPunct/&gt;&lt;w:u????€??ables/&gt;&lt;w:snapToGridInCe??????/&gt;&lt;w:u????oGridInCell/&gt;&lt;w:wrapTextWithPunct/&gt;&lt;w:ull/&gt;&lt;w:hPunct/&gt;&lt;w:u?????????????€???xtWithPunct/&gt;&lt;w:uwrapTextWithPunct/&gt;&lt;w:u????????????s&quot; w:val=&quot;23t3??????????€????€?€????€??????€€????€????€????€????€????€??ables/&gt;&lt;w:snapToGridInCell/&gt;&lt;w:wrapTextWithPuncPunc??€??ables/&gt;&lt;w:snapToGridInCeidInCe?ct/&gt;&lt;w:ull/&gt;&lt;w:hPunct/&gt;&lt;w:u?????????????€???xtWithPunct/&gt;&lt;w:u??????&gt;&lt;w:u????oGridInCell/&gt;&lt;w:wrapTextWithPunct/&gt;&lt;w:ull/&gt;&lt;w:wrapTextWithPunct/&gt;&lt;w:ut/&gt;&lt;w:u??????????????€?€?€?€???????€?€?€&gt;&lt;wn???€????€????€????€????€??ables/&gt;&lt;w:snapToGridInCell/&gt;&lt;w:wrapTextWithPun:ull/&gt;&lt;w:hPunct/&gt;&lt;w:u?????????????€???xtWithPunct/&gt;&lt;w:uct/&gt;&lt;w:u?€?????€?€?€?€?????????€?€?€????GridInCeidInCe??????/&gt;&lt;w:u????oGridInCell/&gt;&lt;w:wrapTextWithPunct/&gt;&lt;w:u?????€?€?€?????€?&lt;w:wrapTextWithPuncPunc??€??ables/&gt;&lt;w:snapToGridInCell/&gt;&lt;w:wrapTextWithPunct/&gt;&lt;w:w:hPunct/&gt;&lt;w:u?????????????€???xtWithPunct/&gt;&lt;w:uu€?€?€?????????€?€?€?????????€?€?€?????????€?€?€??????€?€?€?????????????€????€?€?€?€????GridInCeidInCe??????/&gt;&lt;w:u????oGridInCell/&gt;&lt;w:wrapTextWithPunct/&gt;&lt;w:u????€??????€€GridInCell/&gt;&lt;w:wrapTextWithPunct/&gt;&lt;w:w:hPunct/&gt;&lt;w:u?????????????€???xtWithPunct/&gt;&lt;w:u???????????€?€?€?€???????€?€?€&gt;&lt;wn???€????€????€????€??€?€?€???????€?€?€?€?????€?&lt;w:wrapTextWithPuncPunc??€??ables/&gt;&lt;w:snapToGridInCell/&gt;&lt;w:wrapTextWithPunct/&gt;&lt;w:u???€?€????GridInCeidInCe?pTextWithPunct/&gt;&lt;w:w:hPunct/&gt;&lt;w:u?????????????€???xtWithPunct/&gt;&lt;w:u??????&gt;&lt;w:u????oGridInCell/&gt;&lt;w:wrapTextWithPunct/&gt;&lt;w:u?ables/&gt;&lt;w:snapToGridInCell/&gt;&lt;w:wrapTextWithPunct/&gt;&lt;w:u€€????€????€????€????€??ables/&gt;&lt;w:snapToGridInCell/&gt;&lt;w:wrapTextWithPunct/&gt;&lt;w:u???€?€?€?€??????€?€?€????nct/&gt;&lt;w:u?????????????€???xtWithPunct/&gt;&lt;w:u???€?€?€?????????€?€?€??????€?€nc??€?dInCe??????/&gt;&lt;w:u????oGridInCell/&gt;&lt;w:wrapTextWithPunct/&gt;&lt;w:u?ables/&gt;&lt;w:snapToGridInCell/&gt;&lt;w:wrapTextWithPunct/&gt;&lt;w:u?€?????€?€?€?€???????€?€?€???????€?€?&gt;&lt;wn?€?€??????€?€?€????nct/&gt;&lt;w:u?????????????€???xtWithPunct/&gt;&lt;w:u???€????€????€????€????€??ables/&gt;&lt;w:snapToGridInCell/&gt;&lt;w:wrapTextWithPunct/&gt;&lt;w:u€?€?????????€?€?€??dInCe??????/&gt;&lt;w:u????oGridInCell/&gt;&lt;w:wrapTextWithPunct/&gt;&lt;w:u??????€?€?€?€??????€?€?€??€????&lt;wn?€?€??????€?€?€????nct/&gt;&lt;w:u?????????????€???xtWithPunct/&gt;&lt;w:u??????????€?€?€??????€?€nc??€??ables/&gt;&lt;w:snapToGridInCell/&gt;&lt;w:wrapTextWithPunct/&gt;&lt;w:u?€?€???????€????€?€????€??????€€????€????€????€????€??/&gt;&lt;w:u€?€?????????€?€?€??dInCe?????????€?€?€??€????&lt;wn?€?€??????€?€?€????nct/&gt;&lt;w:u?????????????€???xtWithPunct/&gt;&lt;w:u?&gt;&lt;w:u????oGridInCell/&gt;&lt;w:wrapTextWithPunct/&gt;&lt;w:u??€€??ables/&gt;&lt;w:snapToGridInCell/&gt;&lt;w:wrapTextWithPunct/&gt;&lt;w:u€?€????€?&gt;&lt;wn???€????€????€????€????€??ables/&gt;&lt;w:snapToGridInCell/&gt;&lt;w:w€??????€?€nc??€??ables/&gt;&lt;w:snapTnct/&gt;&lt;w:u?????????????€???xtWithPunct/&gt;&lt;w:uoGridInCell/&gt;&lt;w:wrapTextWithPunct/&gt;&lt;w:urapTextWithPunoGridInCell/&gt;&lt;w:wrapTextWithPunct/&gt;&lt;w:uct/&gt;&lt;w:u???€?€?€?????€?€?€?€??€?????€?€?€?€?????????€?€?€?€??????€?€?€????€?€?€????????€?€?€?€?????c??€??ables/&gt;&lt;w:snapTnct/&gt;&lt;w:u?????????????€???xtWithPunct/&gt;&lt;w:u??€?€?€?????????€?€?€?????????€?€?€?????€?€?€&gt;&lt;w:snapToGridsnapToGridInCell/&gt;&lt;w:wrapTextWithPunct/&gt;&lt;w:urapTextWithPunoGridInCell/&gt;&lt;w:wrapTextWithPunct/&gt;&lt;w:uInCell/&gt;&lt;w:w€??????€?€nc??€??ables/&gt;&lt;w:snapToGridInCell/nct/&gt;&lt;w:u?????????????€???xtWithPunct/&gt;&lt;w:u&gt;&lt;w:wrapTextWithPunct/&gt;&lt;w:u?€?????????€?thPunct/&gt;&lt;w:u€?€????€?&gt;&lt;wn???€????€????€????€????€??ables/&gt;&lt;w:snapToGridInCell/&gt;&lt;w:wrapTextWithPunct/&gt;&lt;w:u????extWithPunoGridInCell/&gt;&lt;w:wrapTextWithPunct/&gt;&lt;w:u?€????€???ll/nct/&gt;&lt;w:u?????????????€???xtWithPunct/&gt;&lt;w:u?€??€€????€????€????€????€????€??ables/&gt;&lt;w:snapToGri€??????€?€nc??€??ables/&gt;&lt;w:snapToGridInCell/&gt;&lt;w:wrapTextWithPunct/&gt;&lt;w:udInCell/&gt;&lt;w:wrapTextWithPunct/&gt;&lt;w:u???€?€?€?€????????€?€?€?€??ct/&gt;&lt;w:u????eu?€????€???ll/nct/&gt;&lt;w:u?????????????€???xtWithPunct/&gt;&lt;w:uxtWithPunoGridInCell/&gt;&lt;w:wrapTextWithPunct/&gt;&lt;w:u???????€?€?€??????????????????????????????€?&gt;&lt;wn???€????€????€????€????€??ables/&gt;&lt;w:snapToGridInCell/&gt;&lt;w:wrapTextWnapToGri€??????€?€nc??€?t/&gt;&lt;w:u????eu?€????€???ll/nct/&gt;&lt;w:u?????????????€???xtWithPunct/&gt;&lt;w:u?ables/&gt;&lt;w:snapToGridInCell/&gt;&lt;w:wrapTextWithPun€?€?€?€??ct/&gt;&lt;w:u????extWithPunoGridInCell/&gt;&lt;w:wrapTextWithPunct/&gt;&lt;w:uct/&gt;&lt;w:uithPunct/&gt;&lt;w:u??€??????????????????€?€?€?????????€?€?€?????????€?€?€???????€????€???ll/nct/&gt;&lt;w:u?????????????€???xtWithPunct/&gt;&lt;w:u??€?€????????€??€?€?????????€????€?€????€??????€€????€????€????€????€???oGridInCell/&gt;&lt;w:wrapTextWithPun€?€?€?€??ct/&gt;&lt;w:u????extWithPunoGridInCell/&gt;&lt;w:wrapTextWithPunct/&gt;&lt;w:u?€€??aoGridInCel?€?€???????€????€???ll/nct/&gt;&lt;w:u?????????????€???xtWithPunct/&gt;&lt;w:ul/&gt;&lt;w:wrapTextWnapToGri€??????€?€nc??€??ables/&gt;&lt;w:snapToGridInCell/&gt;&lt;w:wrapTextWithPunct/&gt;&lt;w:ubles/&gt;&lt;w:snapT??????????????????€?&gt;&lt;wn???€????€????€????€????€??ables/&gt;&lt;w:snapToGridInCell/&gt;&lt;w??extWithPunoGri?€???ll/nct/&gt;&lt;w:u?????????????€???xtWithPunct/&gt;&lt;w:udInCell/&gt;&lt;w:wrapTextWithPunct/&gt;&lt;w:u:wrapTextWithPunct/&gt;&lt;w:uoGridInCell/&gt;&lt;w:wrapTextWithPunct/&gt;&lt;w:u€?€?€???????€?€?€?€?????€?€?€?€??€??€nc??€??ables/&gt;&lt;w:snapToGridInCell/&gt;&lt;w:wrapTextWithPunct/&gt;&lt;w:u?????€?€?€????????t/&gt;&lt;w:u?????????????€???xtWithPunct/&gt;&lt;w:u€?€?€?????€?€?€?€????/&gt;&lt;w??extWithPunoGridInCell/&gt;&lt;w:wrapTextWithPunct/&gt;&lt;w:u??€?€?€??????€?€?€?€???????????????????????????????????€?&gt;&lt;wn???€????€????€????€????€??ables/&gt;&lt;w:wrapTextWithPunct/&gt;&lt;w:u?????€?€?€????????t/&gt;&lt;w:u?????????????€???xtWithPunct/&gt;&lt;w:u&lt;w:snapToGridInCell/&gt;&lt;w:€?€?€???????€?€?€?€?????€?€?€?€??€??€nc??€??????€?€?€????????€?€?€?????€?€?€?€????/&gt;&lt;w??extWithPunoGridInCell/&gt;&lt;w:wrapTextWithPunct/&gt;&lt;w:u?ables/&gt;&lt;w:snapToGridInCell/&gt;&lt;w:wrapTe??€?€?€????????t/&gt;&lt;w:u?????????????€???xtWithPunct/&gt;&lt;w:uxtWithPunct/&gt;&lt;w:uwrapTextWithPunct/&gt;&lt;w:u????????????????????€?????????€????€?€????€??????€€????€????€????€????€????€??ables/&gt;&lt;w:snapToGridInCell/&gt;&lt;w:wrap€?€?€????/&gt;&lt;w??extWithPunoGridICell/&gt;&lt;w:wrapTe??€?€?€????????t/&gt;&lt;w:u?????????????€???xtWithPunct/&gt;&lt;w:unCell/&gt;&lt;w:wrapTextWithPunct/&gt;&lt;w:uTextWithPunct/&gt;&lt;w:u????????????????????€?????€?€?€?€??€??€nc??€??ables/&gt;&lt;w:snapToGridInCell/&gt;&lt;w:wrapTextWithPunct/&gt;&lt;w:u???????????€??????€?&gt;&lt;wn???€????€????€??:wrapTe??€?€?€????????t/&gt;&lt;w:u?????????????€???xtWithPunct/&gt;&lt;w:u??€€????€??ables/&gt;&lt;w:snapT&lt;w:wrap€?€?€????/&gt;&lt;w??extWithPunoGridInCell/&gt;&lt;w:wrapTextWithPunct/&gt;&lt;w:uoGridInCell/&gt;&lt;w:wrapTextWithPunct/&gt;&lt;w:u???€?????€???€????€???€???€?3????????3??????????????????:wrapTe??€?€?€????????t/&gt;&lt;w:u?????????????€???xtWithPunct/&gt;&lt;w:u,??????????????€?????€?€?€?€??€??€nc??€??ables/&gt;&lt;w:snapToGridInCell/&gt;&lt;w:wrapTextWithPuapT&lt;w:wrap€?€?€????/&gt;&lt;w??extWithPunoGridInCell/&gt;&lt;w:wrapTextWithPunct/&gt;&lt;w:unct/&gt;&lt;w:u??????????????????€????????pTe??€?€?€????????t/&gt;&lt;w:u?????????????€???xtWithPunct/&gt;&lt;w:u????????????????????????€?????????€????€?€????€???????????????????????????€??????€?&gt;&lt;wn???€????€????€????€??w:snapToGridInCell/&gt;&lt;w:wrapTextWithPuapT&lt;w:wrap€?€?€????&gt;&lt;w:u??????????????????€????????pTe??€?€?€????????t/&gt;&lt;w:u?????????????€???xtWithPunct/&gt;&lt;w:u?&gt;&lt;w??extWithPunoGridInCell/&gt;&lt;w:wrapTextWithPunct/&gt;&lt;w:u??€€???3??????????????????,??????????????€?????€?€?€?€??€??€nc??€??ables/&gt;&lt;w:snapToGridInCell/&gt;&lt;w:wrapTextWithPunct/&gt;&lt;w:uables/&gt;&lt;w:snapToGridInCell/&gt;?€????????t/&gt;&lt;w:u?????????????€???xtWithPunct/&gt;&lt;w:u&lt;w:wrapTextWithPunct/&gt;&lt;w:u???€€????€????€???€?€????/&gt;&lt;w??extWithPunoGridInCell/&gt;&lt;w:wrapTextWithPunct/&gt;&lt;w:u?€????€????€??ables/&gt;&lt;w:snapToGridInCell/&gt;&lt;w:wrapTextWithPunct/&gt;&lt;w:u??????????????????????????ll/&gt;?€????????t/&gt;&lt;w:u?????????????€???xtWithPunct/&gt;&lt;w:u????????????????????????€??€nc??€??ables/&gt;&lt;w:snapToGridInCell/&gt;&lt;w:wrapTextWithPunct/&gt;&lt;w:u??????€???€?€????/&gt;&lt;w??extWithPunoGridInCell/&gt;&lt;w:wrapTextWithPunct/&gt;&lt;w:u???????????????????????????????????????ll/&gt;?€????????t/&gt;&lt;w:u?????????????€???xtWithPunct/&gt;&lt;w:u€??????€?&gt;&lt;wn???€????€????€????€????€??ables/&gt;&lt;w:snapToGridInCell/&gt;&lt;w:wrapTextWithPunct/&gt;&lt;w:u???????????????????????????????????????????rapTextWithPunct/&gt;&lt;w:u??????€???€?€?????????????????????????????ll/&gt;?€????????t/&gt;&lt;w:u?????????????€???xtWithPunct/&gt;&lt;w:u??&gt;&lt;w??extWithPunoGridInCell/&gt;&lt;w:wrapTextWithPunct/&gt;&lt;w:u?????????????????????€??€??€nc??€??ables/&gt;&lt;w:snapToGridInCell/&gt;&lt;w:wrapTextWithPunct/&gt;&lt;w:u????????????????????????????????€?????????€????????????ll/&gt;?€????????t/&gt;&lt;w:u?????????????€???xtWithPunct/&gt;&lt;w:u?????€????€??????€€????€????€????xtWithPunct/&gt;&lt;w:u??????€???€?€????/&gt;&lt;w??extWithPunoGridInCell/&gt;&lt;w:wrapTextWithPunct/&gt;&lt;w:u€????€????€??ables/&gt;&lt;w:snapToGr????????????????€??????€?&gt;&lt;???????€????????????ll/&gt;?€????????t/&gt;&lt;w:u?????????????€???xtWithPunct/&gt;&lt;w:uwn???€????€?????????????????????????????????????????€??€??€nc??€??ables/&gt;&lt;w:snapToGridInCell/&gt;&lt;w:wrapTextWithPunchPunct/&gt;&lt;w:u??????€???€?€????/&gt;&lt;w??extWithPunoGridInCell/&gt;&lt;w:wrapTextWithP€????????????ll/&gt;?€????????t/&gt;&lt;w:u?????????????€???xtWithPunct/&gt;&lt;w:uunct/&gt;&lt;w:ut/&gt;&lt;w:u€€????€????€??ables/&gt;&lt;w:snapToGridInCell/&gt;&lt;w:wrapTextWithPunct/&gt;&lt;w:uidInCell/&gt;&lt;w:wrapTextWithPunct/&gt;&lt;w:u?????????????????????????????????????????????????????????????&quot;/&gt;&lt;/w:d??????????ll/&gt;?€????????t/&gt;&lt;w:u?????????????€???xtWithPunct/&gt;&lt;w:uocVars&gt;&lt;ws???€?€????/&gt;&lt;w??extWithPunoGridInCell/&gt;&lt;w:wrapTextWithPunct/&gt;&lt;w:up:rsids€??€nc??€??ables/&gt;&lt;w:snapToGridInCell/&gt;&lt;w:wrapTextWithPunct/&gt;&lt;w:u&gt;&lt;wsp:rsidRoot wsp:val=&quot;00111184&quot;/&gt;&lt;wsp:rsid wsp:val=&quot;0000373C&quot;/&gt;&lt;wsp:rsid ws??ables/&gt;&lt;w:snapWithPunct/&gt;&lt;w:uToGridInCell/&gt;&lt;w:wrapTextWithPunct/&gt;&lt;w:up:val=&quot;00014D4C&quot;/&gt;&lt;wsp:rsid wsp????€??abunct/&gt;&lt;w:ules/&gt;&lt;w:snapToGridInCell/&gt;&lt;w:wrapTextWithPunct/&gt;&lt;w:u:val=&quot;00014E03&quot;/&gt;&lt;wsp:rs/&gt;&lt;w:uid wsp:val=&quot;00020138&quot;/&gt;&lt;wsp:rsid wsp:val=&quot;00020A86&quot;/&gt;&lt;wsp:rsid wsp:val=&quot;00021B&gt;&lt;w:uB6&quot;/&gt;&lt;wsp:rsid wsp:val=&quot;00021F79&quot;/&gt;&lt;wsp:rsid wsp:val=&quot;00&gt;&lt;w:u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01D2&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901D2&quot;&gt;&lt;m:oMathPara&gt;&lt;m:oMath&gt;&lt;m:sSubSup&gt;&lt;m:sSubSupPr&gt;&lt;m:ctrlPr&gt;&lt;w:rPr&gt;&lt;w:rFonts w:ascii=&quot;Cambria Math&quot; w:fareast=&quot;?&quot;??&quot; w:h-ansi=&quot;Cavalmbria Math&quot;/&gt;&lt;wx:font wx:val=&quot;Cambria Math&quot;/&gt;&lt;w:i/&gt;&lt;w:kern w:val=&quot;0&quot;/&gt;&lt;w:sz:p  w:val=&quot;22&quot;/&gt;&lt;w:sz-cs w:val=&quot;22&quot;/&gt;&lt;w:lang w:val=&quot;EN-GB&quot; w:fareasarat=&quot;EN-US&quot;/&gt;&lt;/w:rPr&gt;&lt;/m:ctrlPPr&gt;r&gt;&lt;/m:sSubSupPr&gt;&lt;m:e&gt;&lt;m:r&gt;&lt;w:rPr&gt;&lt;w:rFonts w:ascii=&quot;Cambria Math&quot; w:fa?&quot;reast=&quot;???val? w:h-ansi=&quot;Cambria Math&quot;/&gt;&lt;wx:font wx:val=&quot;Cambria Math&quot;/&gt;&lt;w:i/&gt;&lt;w:k:p ern w:val=&quot;0&quot;/&gt;&lt;w:sz w:val=&quot;22&quot;/&gt;&lt;w:sz-cs w:val=&quot;22&quot;/&gt;&lt;w:lang w:val=&quot;EN-saraGB&quot; w:fareast=&quot;EN-US&quot;/Pr&gt;&gt;&lt;/w:rPr&gt;&lt;m:t&gt;C&lt;/m:t&gt;&lt;/m:r&gt;&lt;/m:e&gt;&lt;m:sub&gt;&lt;m:r&gt;&lt;w:rPr&gt;&lt;w:rFonts w:ascii=&quot;Cambria a?&quot;Mathal&quot; w:fareast=&quot;???&quot; w:h-ansi=&quot;Cambria Math&quot;/&gt;&lt;wx:font wx:val=&quot;Cak:p mbria Math&quot;/&gt;&lt;w:i/&gt;&lt;w:kern w:val=&quot;0&quot;/&gt;&lt;w:sz w:val=&quot;22&quot;/&gt;&lt;w:sz-cs w:val=&quot;22&quot;/&gt;&lt;w:lsaraang w:val=&quot;EN-GB/Pr&gt;&quot; w:fareast=&quot;EN-US&quot;/&gt;&lt;/w:rPr&gt;&lt;m:t&gt;44&lt;/m:t&gt;&lt;/m:r&gt;&lt;/m:sub&gt;&lt;m:sup&gt;&lt;m:r&gt;&lt;w:rPr&gt;&lt;w:rFonts w:ashala?&quot;cii=&quot;Cambria Math&quot; w:fareast=&quot;???&quot; w:h-ansi=&quot;Cambrik:p a Math&quot;/&gt;&lt;wx:font wx:val=&quot;Cambria Math&quot;/&gt;&lt;w:i/&gt;&lt;w:kern w:val=&quot;0&quot;/&gt;&lt;w:sz w:val=&quot;22&quot;/&gt;&lt;w:sz-cssara w:val=&quot;2/Pr&gt;2&quot;/&gt;&lt;w:lang w:val=&quot;EN-GB&quot; w:fareast=&quot;EN-US&quot;/&gt;&lt;/w:rPr&gt;&lt;m:t&gt;E&lt;/m:t&gt;&lt;/m:r&gt;&lt;/m:sup&gt;&lt;/m:sSubSup&gt;&lt;shal/m:oMatha?&quot;&gt;&lt;/m:oMathPara&gt;&lt;/w:p&gt;&lt;w:sectPr wsp:rsi dR=&quot;00000000&quot;&gt;&lt;w:pgSz w:w=&quot;12240&quot; w:h=&quot;15840&quot;/&gt;&lt;w:pgMar w:top=&quot;1440&quot; w:right=&quot;1800&quot; w:bottom=&quot;1440&quot; w:leaft=&quot;&gt;1800&quot; w:header=&quot;720&quot; w:footer=&quot;720&quot; w:gutter=&quot;0&quot;/&gt;&lt;w:cols w:space=&quot;720&quot;/&gt;&lt;/w:sectPr&gt;&lt;/w:body&gt;&lt;/wl:wordDocument&gt;">
                  <v:imagedata r:id="rId32" o:title="" chromakey="white"/>
                </v:shape>
              </w:pict>
            </w:r>
            <w:r w:rsidRPr="00503627">
              <w:rPr>
                <w:sz w:val="24"/>
              </w:rPr>
              <w:fldChar w:fldCharType="end"/>
            </w:r>
            <w:r w:rsidRPr="00503627">
              <w:rPr>
                <w:sz w:val="24"/>
                <w:lang w:val="en-GB"/>
              </w:rPr>
              <w:t xml:space="preserve">) </w: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35.0e-4</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0.70</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0.42</w:t>
            </w:r>
          </w:p>
        </w:tc>
      </w:tr>
      <w:tr w:rsidR="00244001" w:rsidRPr="00503627" w:rsidTr="00503627">
        <w:tc>
          <w:tcPr>
            <w:tcW w:w="3828" w:type="dxa"/>
            <w:vMerge w:val="restart"/>
          </w:tcPr>
          <w:p w:rsidR="00244001" w:rsidRPr="00503627" w:rsidRDefault="00244001" w:rsidP="00D45788">
            <w:pPr>
              <w:spacing w:line="480" w:lineRule="auto"/>
              <w:ind w:firstLineChars="100" w:firstLine="240"/>
              <w:rPr>
                <w:sz w:val="24"/>
                <w:lang w:val="en-GB"/>
              </w:rPr>
            </w:pPr>
            <w:r w:rsidRPr="00503627">
              <w:rPr>
                <w:sz w:val="24"/>
                <w:lang w:val="en-GB"/>
              </w:rPr>
              <w:t xml:space="preserve">Piezoelectric </w:t>
            </w:r>
            <w:bookmarkStart w:id="8" w:name="OLE_LINK8"/>
            <w:bookmarkStart w:id="9" w:name="OLE_LINK9"/>
            <w:r w:rsidR="00D45788">
              <w:rPr>
                <w:sz w:val="24"/>
                <w:lang w:val="en-GB"/>
              </w:rPr>
              <w:t>c</w:t>
            </w:r>
            <w:r w:rsidR="00D45788" w:rsidRPr="00503627">
              <w:rPr>
                <w:sz w:val="24"/>
                <w:lang w:val="en-GB"/>
              </w:rPr>
              <w:t xml:space="preserve">onstants </w:t>
            </w:r>
            <w:r w:rsidRPr="00503627">
              <w:rPr>
                <w:sz w:val="24"/>
                <w:lang w:val="en-GB"/>
              </w:rPr>
              <w:t>(c/m</w:t>
            </w:r>
            <w:r w:rsidRPr="00503627">
              <w:rPr>
                <w:sz w:val="24"/>
                <w:vertAlign w:val="superscript"/>
                <w:lang w:val="en-GB"/>
              </w:rPr>
              <w:t>2</w:t>
            </w:r>
            <w:r w:rsidRPr="00503627">
              <w:rPr>
                <w:sz w:val="24"/>
                <w:lang w:val="en-GB"/>
              </w:rPr>
              <w:t>)</w:t>
            </w:r>
            <w:bookmarkEnd w:id="8"/>
            <w:bookmarkEnd w:id="9"/>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51"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ToGridInCell/&gt;&lt;w:wrapTextWithPunct/&gt;&lt;w:ubles/&gt;&lt;w:snapToGridInCell/&gt;&lt;w???????dInCell/&gt;&lt;w:wrapTextWithPunct/&gt;&lt;w:u??€€????€????€????€???xtWithPunct/&gt;&lt;w:u:wrapTextWithPunct/&gt;&lt;w:u??????????????T????€??????€?????€??€€???&amp;??????????????????????????€????€????€??ables/&gt;&lt;w:snapToGridInCell/&gt;&lt;w:wrapTextWithPunct/&gt;&lt;w:????€????€????€?w???????dInCell/&gt;&lt;w:wrapTextWithPunct/&gt;&lt;w:u??€€????€????€????€???xtWithPunct/&gt;&lt;w:u???€???€???€?ToGridInCell/&gt;&lt;w:wrapTextWithPunct/&gt;&lt;w:uu#xA;?€????€?€????€??????€€????€????€????€????€????€??ables/&gt;&lt;w:snapToGridInCell/&gt;&lt;w:wrapTextWithPunct/&gt;&lt;w:u???€?€&quot;/&gt;&lt;w:docVar w:name=&quot;EN.L????€??xtWithPunct/&gt;&lt;w:u??€€????€????€????€???xtWithPunct/&gt;&lt;w:u??€????€????€??ables/&gt;&lt;w:snapToGridInCell/&gt;&lt;w:wrapT???€????€???€???€?ToGridInCell/&gt;&lt;w:wrapTextWithPunct/&gt;&lt;w:ue?€??ables/&gt;&lt;w:snapToGridInCell/&gt;&lt;w:wrapTextWithPunct/&gt;&lt;w:uxtWithPunct/&gt;&lt;w:uayout&quot; w:val=&quot;???????????5???€???€€????€????€????€???xtWithPunct/&gt;&lt;w:u??????????????€??????s??????????????????????????????????????????????ToGridInCell/&gt;&lt;w:wrapT???€????€???€???€?ToGridInCell/&gt;&lt;w:wrapTextWithPunct/&gt;&lt;w:u???????????????&gt;&lt;w:uxtWithPunct/&gt;&lt;w:uayout&quot; w:val=&quot;???????????5???€???€€????€????€????€???xtWithPunct/&gt;&lt;w:u??????;?€????€?€?????€????€??ables/&gt;&lt;w:snapToGridInCell/&gt;&lt;w:wrapTe?€??ables/&gt;&lt;w:snapToGridInCell/&gt;&lt;w:wrapTextWithPunct/&gt;&lt;w:u??€??????t/&gt;&lt;w:u???€?€&quot;/&gt;&lt;w:docVar w:name=&quot;EN.L????€????€????€????€???€???&quot;???????????5???€???€€????€????€????€???xtWithPunct/&gt;&lt;w:u€?ToGridInCell/&gt;&lt;w:wrapTextWithPunct/&gt;&lt;w:u???€€????€??ables/&gt;&lt;w:snapToGridInCell/&gt;&lt;w:wrapTextWithPunct/&gt;&lt;w:u€€????€????€????€????€????€??ables/&gt;&lt;w:snapToGridInCell/&gt;&lt;w:wrapTextWithPunct/&gt;&lt;w:s/&gt;&lt;w:snapToGridInCell/&gt;&lt;w:wrapTextW???€????€???xtWithPunct/&gt;&lt;w:uithPunct/&gt;&lt;w:uu??????????????€?ToGridInCell/&gt;&lt;w:wrapTextWithPunct/&gt;&lt;w:u??????????????????????+???????????€??????????+???????????€?????docVar w:name=&quot;EN.L????€????€????€?rapTextWithPunct/&gt;&lt;w:s/&gt;&lt;w:snapToGridInCell/&gt;&lt;w:wrapTextW???€????€???xtWithPunct/&gt;&lt;w:u???€€??ables/&gt;&lt;w:snapToGridInCell/&gt;&lt;w:wrapTextWithPuapToGridInCell/&gt;&lt;w:wrapTextWapTextWithPunct/&gt;&lt;w:uu??????????????€?ToGridInCell/&gt;&lt;w:wrapTextWithPunct/&gt;&lt;w:uithPunct/&gt;&lt;w:s/&gt;&lt;w:snapToGridInCell/&gt;&lt;w:wrapTextWithPunct/&gt;&lt;w:unct/&gt;&lt;w:u????€???xtWithPunct/&gt;&lt;w:u?+???????????€??????????+???????????€??????????+?????????????????????A;?€????€?€????€??????€wrapTextWapTextWithPunct/&gt;&lt;w:uu??????????????€?ToGridInCell/&gt;&lt;w:wrathPunct/&gt;&lt;w:s/&gt;&lt;w:snapToGridInCell/&gt;&lt;w:wrapTextWithPunct/&gt;&lt;w:unct/&gt;&lt;w:u????€???xtWithPunct/&gt;&lt;w:upTextWithPunct/&gt;&lt;w:u€????€????€????€????€????€??ables/&gt;&lt;w:snap&lt;w:wrapTextWithPuapToGridInCell/&gt;&lt;w:wrapTextWithPunct/&gt;&lt;w:s/&gt;&lt;w:snapToGridInCell/&gt;&lt;w:wrapTextWithPunct/&gt;&lt;w:uToGridInC???????€?????docVar w:name=&quot;EN.L????€?&lt;w:unct/&gt;&lt;w:u????€???xtWithPunct/&gt;&lt;w:u???€????€???????€?ToGridInCell/&gt;&lt;w:wrapTextWithPunct/&gt;&lt;w:u??€??ables/&gt;&lt;w:snapToGridInCell/&gt;&lt;w:wrapTextWithPunct/&gt;&lt;w:uell/&gt;&lt;w:wrapTextWithPunct/&gt;&lt;w:u??????????€??????????+??€€??€€?€?????€?????WithPunct/&gt;&lt;we=&quot;EN.L????€?&lt;w:unct/&gt;&lt;w:u????€???xtWithPunct/&gt;&lt;w:u:s/&gt;&lt;w:snapToGridInCell/&gt;&lt;w:wrapTextWithPunct/&gt;&lt;w:u????????????????€?ToGridInCell/&gt;&lt;w:wrapTextWithPunct/&gt;&lt;w:u??????????????????+???????????????????????*?€?€??eu????€?|????????????€?????€?????WithPunct/&gt;&lt;we=&quot;EN.L????€?&lt;w:unct/&gt;&lt;w:u????€???xtWithPunct/&gt;&lt;w:u??????docVar w:name=&quot;EN.L????€????€????€????€??ables/&gt;&lt;w:snapToGridInCell/&gt;&lt;w:wra????????+?idInCell/&gt;&lt;w:wrapTextWithPunct/&gt;&lt;w:u????????????????€?ToGridInCell/&gt;&lt;w:wrapTextWithPunct/&gt;&lt;w:u?€€??€€?€?????t/&gt;&lt;we=&quot;EN.L????€?&lt;w:unct/&gt;&lt;w:u????€???xtWithPunct/&gt;&lt;w:u??????WithPunct/&gt;&lt;w:s/&gt;&lt;w:snapToGridInCell/&gt;&lt;w:wrapTextWithPunct/&gt;&lt;w:upTextWithPunct/&gt;&lt;w:u???€.?????????????????????????A;?€????€?€????€??????€€????€????€????€????€??xtWithPunct/&gt;&lt;w:u???€€??€€?€?????t/&gt;&lt;we=&quot;EN.L????€?&lt;w:unct/&gt;&lt;w:u????€???xtWithPunct/&gt;&lt;w:u???+?????????€?ToGridInCell/&gt;&lt;w:wrapTextWithPunct/&gt;&lt;w:u??€??ables/&gt;&lt;w:snapToGridInCell/&gt;&lt;w:wrapTextWithPunct/&gt;&lt;w:u??????????????????€??€€?€?????€?????WithPunct/&gt;&lt;w:s/&gt;&lt;w:snapToGridInCell/&gt;&lt;w:wrapTextWithPunct/&gt;L????€?&lt;w:unct/&gt;&lt;w:u????€???xtWithPunct/&gt;&lt;w:u&lt;w:u??????????Var w:name=&quot;EN.L????€????€????€?????????????€?ToGridInCell/&gt;&lt;w:wrapTextWithPunct/&gt;&lt;w:u???€??ables/&gt;&lt;w:snapToGridInCell/&gt;&lt;w:wrapTextWithPunct/&gt;&lt;w:u?????????????????????????????w:wrapTextWithPunct/&gt;L????€?&lt;w:unct/&gt;&lt;w:u????€???xtWithPunct/&gt;&lt;w:u??????????????????????????????????????????€??€€?€?????€?????WithPunct/&gt;&lt;w:s/&gt;&lt;w:Var w:name=&quot;EN.L????€????€????€?????????????€?ToGridInCell/&gt;&lt;w:wrapTextWithPunct/&gt;&lt;w:usnapToGridIn???????????w:wrapTextWithPunct/&gt;L????€?&lt;w:unct/&gt;&lt;w:u????€???xtWithPunct/&gt;&lt;w:uCell/&gt;&lt;w:wrapTextWithPunct/&gt;&lt;w:u?????????€€??€€?€??????????????????€????????????????????????A;?€????€?:u????????????????????????????Var w:name=&quot;EN.L????€&gt;&lt;w:Var w:nausnapToGridIn???????????w:wrapTextWithPunct/&gt;L????€?&lt;w:unct/&gt;&lt;w:u????€???xtWithPunct/&gt;&lt;w:ume=&quot;EN.L????€????€????€?????????????€?ToGridInCell/&gt;&lt;w:wrapTextWithPunct/&gt;&lt;w:u????€????€????€??ables/&gt;&lt;w:snap?????????????????????€??€€?€?????€?????WithPunct/&gt;&lt;w:s/&gt;&lt;w:snapToGridInCell/&gt;???w:wrapTextWithPunct/&gt;L????€?&lt;w:unct/&gt;&lt;w:u????€???xtWithPunct/&gt;&lt;w:u&lt;w:wrapTextWithPunct/&gt;&lt;w:uToGridInCell/&gt;&lt;w:wrapTextWithPunct/&gt;&lt;w:u€€????€??????€€????€?????€?????????????€?ToGridInCell/&gt;&lt;w:wrapTextWithPunct/&gt;&lt;w:u???€????€????€????€??ables/&gt;&lt;w:snapToGridInCell/&gt;&lt;w:wrapTextW/&gt;L????€?&lt;w:unct/&gt;&lt;w:u????€???xtWithPunct/&gt;&lt;w:uithPunct/&gt;&lt;w:u?????5???€???????????????€??????s????????????????€?????WithPunct/&gt;&lt;w:s/&gt;&lt;w:snapToGridInCell/&gt;&lt;w:wrapTextWithPunct/&gt;&lt;w:u?????€?????????????€?ToGridInCell/&gt;&lt;w:wrapTextWithPunct/&gt;&lt;w:l/&gt;&lt;w:wrapTextW/&gt;L????€?&lt;w:unct/&gt;&lt;w:u????€???xtWithPunct/&gt;&lt;w:uu????????????????????ar w:name=&quot;EN.L????€????€????€????€??ables/&gt;&lt;w:snapToGridInCell/&gt;&lt;w:wrapTextWithPunct/&gt;&lt;w:u??????????????????????????????????€??????????+????????/&gt;&lt;w:wrapTextWithPunct/&gt;&lt;w:l/&gt;&lt;w:wrapTextW/&gt;L????€?&lt;w:unct/&gt;&lt;w:u????€???xtWithPunct/&gt;&lt;w:u?/&gt;&lt;w:wrapTextWithPunct/&gt;&lt;w:u?????€?????????????€?ToGridInCell/&gt;&lt;w:wrapTextWithPunct/&gt;&lt;w:u???????????????????€?????WithPunct/&gt;&lt;w:s/&gt;&lt;w:snapToGridInCell/&gt;&lt;w:wrapTextWithPunct/&gt;&lt;w:u???€????????????????wrapTextW/&gt;L????€?&lt;w:unct/&gt;&lt;w:u????€???xtWithPunct/&gt;&lt;w:u??????????;?€????€?€????€??????€€????€????€????€????€????€??w:wrapTextWithPunct/&gt;&lt;w:u?????€?????????????€?ToGridInCell/&gt;&lt;w:wrapTextWithPunct/&gt;&lt;w:uabl?????????????????????nct/&gt;&lt;w:u???€????????????????wrapTextW/&gt;L????€?&lt;w:unct/&gt;&lt;w:u????€???xtWithPunct/&gt;&lt;w:u??????ar w:name=&quot;EN.L????€????€????€????€???????????+???????????s????????????????€?????WithPunct/&gt;&lt;w:s/&gt;&lt;w:snapToGridInCell/&gt;&lt;w:wrapTextWithPunct/&gt;&lt;wapTextWithPunct/&gt;&lt;w:u?????€???????????????????????wrapTextW/&gt;L????€?&lt;w:unct/&gt;&lt;w:u????€???xtWithPunct/&gt;&lt;w:u??????€?ToGridInCell/&gt;&lt;w:wrapTextWithPunct/&gt;&lt;w:u:uables/&gt;&lt;w:snapToGridInCell/&gt;&lt;w:wrapTextWithPunct/&gt;&lt;w:ues/&gt;&lt;w:snapToGridInCell/&gt;&lt;w:wrapTextWithPunct/&gt;&lt;w:u?????+???????????€??????????+???????????€???????TextW/&gt;L????€?&lt;w:unct/&gt;&lt;w:u????€???xtWithPunct/&gt;&lt;w:u???+???????????€??????????+?Punct/&gt;&lt;w:u?????€?????????????€?ToGridInCell/&gt;&lt;w:wrapTextWithPunct/&gt;&lt;w:u????€?????WithPunct/&gt;&lt;w:s/&gt;&lt;w:snapToGridInCell/&gt;&lt;w:wrapTextWithPunct/&gt;&lt;w:u?????????????????????€???????TextW/&gt;L????€?&lt;w:unct/&gt;&lt;w:u????€???xtWithPunct/&gt;&lt;w:u????+???????????????ar w:name=&quot;EN.L????€????€????€????€??ables/&gt;&lt;w:snapToGridInCell/&gt;&lt;w:wrapTextWithPunct/???€?????????????€?ToGridInCell/&gt;&lt;w:wrapTextWithPunct/&gt;&lt;w:u&gt;&lt;w:u?????€??????????+????????€???????TextW/&gt;L????€?&lt;w:unct/&gt;&lt;w:u????€???xtWithPunct/&gt;&lt;w:u??€??€€?€?????????????????????????+?????€?????WithPunct/&gt;&lt;w:s/&gt;&lt;w:snapToGridInCell/&gt;&lt;w:wrapTextWithPunct/&gt;&lt;w:u?????;?€????€?€????€??????€€????€????€??/&gt;&lt;w:wrapTextWithPunct/???€?????????+????????€???????TextW/&gt;L????€?&lt;w:unct/&gt;&lt;w:u????€???xtWithPunct/&gt;&lt;w:u????????€?ToGridInCell/&gt;&lt;w:wrapTextWithPunct/&gt;&lt;w:u??€€????€????€??ables/&gt;&lt;w:snapToGridInCell/&gt;&lt;w:wrapTextWithPunct/&gt;&lt;w:u??????????????r w:name=&quot;EN.L????€????€????€????€??ables/&gt;&lt;w:snapToGridInC???€??????TextW/&gt;L????€?&lt;w:unct/&gt;&lt;w:u????€???xtWithPunct/&gt;&lt;w:u??WithPunct/&gt;&lt;w:s/&gt;&lt;w:snapToGridInCell/&gt;&lt;w:wrapTextWithPu??????€?ToGridInCell/&gt;&lt;w:wrapTextWithPunct/&gt;&lt;w:unct/&gt;&lt;w:uell/&gt;&lt;w:wrapTextWithPunct/&gt;&lt;w:u+???????????€??????????+???????????????????????*?€?€??e???TextW/&gt;L????€?&lt;w:unct/&gt;&lt;w:u????€???xtWithPunct/&gt;&lt;w:uu????€?|????????????€.????????????????????????????????????ithPunct/&gt;&lt;w:s/&gt;&lt;w:snapToGridInCell/&gt;&lt;w:wrapTextWithPu??????€?ToGridInCell/&gt;&lt;w:wrapTextWithPunct/&gt;&lt;w:u???????€????€??ables/&gt;&lt;w:s??????*?€?€??e???TextW/&gt;L????€?&lt;w:unct/&gt;&lt;w:u????€???xtWithPunct/&gt;&lt;w:unapToGridInC???€?????WithPunct/&gt;&lt;w:s/&gt;&lt;w:snapToGridInCell/&gt;&lt;w:wrapTextWithPunct/&gt;&lt;w:u????????????????xtWithPunct/&gt;&lt;w:u??????????????r w:name=&quot;EN.L????€????€????€????€?wrapTextWithPu??????€?ToGridInCee???TextW/&gt;L????€?&lt;w:unct/&gt;&lt;w:u????€???xtWithPunct/&gt;&lt;w:ull/&gt;&lt;w:wrapTextWithPunct/&gt;&lt;w:u?ables/&gt;&lt;w:snapToGridInCell/&gt;&lt;w:wrapTextWithPunct/&gt;&lt;w:u???;?€????€?€????€??????€€????€????€????€dInC???€?????WithPunct/&gt;&lt;w:s/&gt;&lt;w:snapToGridInCell/&gt;&lt;w:wrapTextWithPunct/&gt;&lt;w:u????€???????€?&lt;w:unct/&gt;&lt;w:u????€???xtWithPunct/&gt;&lt;w:u?€??ables/&gt;&lt;w:snapToGridInCe????€?ToGridInCell/&gt;&lt;w:wrapTextWithPunct/&gt;&lt;w:ull/&gt;&lt;w:wrapTextWithPunct/&gt;&lt;w:u??????????????????????????????????????????????????????????r w:name=&quot;EN.L????€????extWithPunct/&gt;&lt;w:u????€???????€?&lt;w:unct/&gt;&lt;w:u????€???xtWithPunct/&gt;&lt;w:u€€????€????€??ables/&gt;&lt;w:s?€????€dInC???€?????WithPunct/&gt;&lt;w:&lt;w:u????€????€??ables/&gt;&lt;w:snapToGridInCe????€?ToGridInCell/&gt;&lt;w:wrapTextWithPunct/&gt;&lt;w:us/&gt;&lt;w:snapToGridInCell/&gt;&lt;w:wrapTextWithPunct/&gt;&lt;w:unapToGridInCell/&gt;&lt;w:wrapTextt/&gt;&lt;w:u????€???xtWithPunct/&gt;&lt;w:uWithPunct/&gt;&lt;w:u???????????????€€??€€?€??????????????????€?????????5???€???????????????€?????????????????€??ables/&gt;&lt;w:snapToGridInCe????€?ToGridInCell/&gt;&lt;w:wrapTextWithPunct/&gt;&lt;apTextWithPunct/&gt;&lt;w:unapToGridInCell/&gt;&lt;w:wrapTextt/&gt;&lt;w:u????€???xtWithPunct/&gt;&lt;w:uw:u?????????A;?€????€?€????€?????ables/&gt;&lt;w:s?€????€dInC???€?????WithPunct/&gt;&lt;w:s/&gt;&lt;w:snapToGridInCell/&gt;&lt;w:wrapTextWithPunct/&gt;&lt;w:u???€€????€????€????€?????????????????????????????extWithPunct/&gt;&lt;w:unapToGridInCell/&gt;&lt;w:wrapTextt/&gt;&lt;w:u????€???xtWithPunct/&gt;&lt;w:u?r??????€??ables/&gt;&lt;w:snapToGridInCe????€?ToGridInCell/&gt;&lt;w:wrapTextWithPunct/&gt;&lt;w:u w:name=&quot;EN.L????€????€????€????€??ables/&gt;&lt;w:snapToGridInCell/&gt;&lt;w:wrapTextWithPunct/&gt;&lt;w:u€????€??ables/&gt;&lt;w:snapToGridInCell/&gt;&lt;w:wrapTextW??extt/&gt;&lt;w:u????€???xtWithPunct/&gt;&lt;w:u?WithPunct/&gt;&lt;w:s/&gt;&lt;w:snapToGridInCell/&gt;&lt;w:wrapTextWithPunct/&gt;&lt;w:uithPunct/&gt;&lt;w:us???????l/&gt;&lt;w:wrapTextWithPunct/&gt;&lt;w:u??+???????????????????????????????????????????????????????????€?????&gt;&lt;w:snapToGridInCell/&gt;&lt;w:wrapTextW??extt/&gt;&lt;w:u????€???xtWithPunct/&gt;&lt;w:u????????????????????????????r w:name=&quot;EN.L????€????€????€??ables/&gt;&lt;w:snapToGridInC&gt;&lt;w:s/&gt;&lt;w:snapToGridInCell/&gt;&lt;w:wrapTextWithPunct/&gt;&lt;w:uithPunct/&gt;&lt;w:us???????l/&gt;&lt;w:wrapTextWithPunct/&gt;&lt;w:uell/&gt;&lt;w:wrapTextW???WiwrapTextW??extt/&gt;&lt;w:u????€???xtWithPunct/&gt;&lt;w:uthPunct/&gt;&lt;w:s/&gt;&lt;w:snapToGridInCell/&gt;&lt;w:wrapTextWithPunct/&gt;&lt;w:u€€????€??ables/&gt;&lt;w:snapToGridInCell/&gt;&lt;w:wrapTextWithPunct/&gt;&lt;w:u??????????????????????????????+????????????????????/&gt;&lt;w:uithPunct/&gt;&lt;w:us??TextW???WiwrapTextW??extt/&gt;&lt;w:u????€???xtWithPunct/&gt;&lt;w:u?????l/&gt;&lt;w:wrapTextWithPunct/&gt;&lt;w:u???A;?€????€?€????€??????€€????€????€????€????€??oGridInCell/&gt;&lt;w:wrapTextW???WithPunct/&gt;&lt;w:s/&gt;&lt;w:snapToGridInCell/&gt;&lt;w:wrapTextWithPunct/&gt;&lt;w:u??€??ables/&gt;&lt;w:snapToGridInCell/&gt;&lt;wrapTextW??extt/&gt;&lt;w:u????€???xtWithPunct/&gt;&lt;w:uw:wrapTextWithPunct/&gt;&lt;w:u??????rPunct/&gt;&lt;w:us???????l/&gt;&lt;w:wrapTextWithPunct/&gt;&lt;w:u w:name=&quot;EN.L????€????€????€????€??ables/&gt;&lt;w:snapToGridInCell/&gt;&lt;w:wrapTextWithPunct/&gt;&lt;w:u??????€??????????+???????????€dInCell/&gt;&lt;wrapTextW??extt/&gt;&lt;w:u????€???xtWithPunct/&gt;&lt;w:u????????thPunct/&gt;&lt;w:s/&gt;&lt;w:snapToGridInCell/&gt;&lt;w:wrapTextWithPunct/&gt;&lt;w:u??+????&lt;w:u??????rPunct/&gt;&lt;w:us???????l/&gt;&lt;w:wrapTextWithPunct/&gt;&lt;w:u??????????????????+???????????€??????????+??€€??€?+???????????€dInCell/&gt;&lt;wrapTextW??extt/&gt;&lt;w:u????€???xtWithPunct/&gt;&lt;w:u€?€?????€??????????+???????????€???????&lt;w:wrapTextWithPunct/&gt;&lt;w:u??????r w:name=&quot;EN.L????€????€??:u??????dInCell/&gt;&lt;w:wrapTextWithPunct/&gt;&lt;w:u??+????&lt;w:u??????rPunct/&gt;&lt;w:us???????l/&gt;&lt;w??€?+???????????€dInCell/&gt;&lt;wrapTextW??extt/&gt;&lt;w:u????€???xtWithPunct/&gt;&lt;w:u:wrapTextWithPunct/&gt;&lt;w:u???????????+???????????€????????thPunct/&gt;&lt;w:s/&gt;&lt;w:snapToGridInCell/&gt;&lt;w:wrapTextWithPunct/&gt;&lt;w:u??€????€??ables/&gt;&lt;w:snapToGridInCell/&gt;&lt;w:wrapTextWithPunct/&gt;&lt;w:u??????????????A;?€?nCell/&gt;&lt;wrapTextW??extt/&gt;&lt;w:u????€???xtWithPunct/&gt;&lt;w:u???€?€????€???+????&lt;w:u??????rPunct/&gt;&lt;w:us???????l/&gt;&lt;w:wrapTextWithPunct/&gt;&lt;w:u?€??€€????€????€????€????€????€??ables/&gt;&lt;w:snapToGridInCell/&gt;&lt;w:wrapTextWithPunct/&gt;&lt;w:u??????+???thPunct/&gt;&lt;w:s/&gt;&lt;w:snaA;?€?nCell/&gt;&lt;wrapTextW??extt/&gt;&lt;w:u????€???xtWithPunct/&gt;&lt;w:upToGridInCell/&gt;&lt;w:wrapTextWithPunct/&gt;&lt;w:u??????&quot;/&gt;&lt;w:docVar w:name=&quot;EN.Libraries&quot; w:val=&quot;23t3??&gt;&lt;w:us???????l/&gt;&lt;w:wrapTextWithPunct/&gt;&lt;w:u????????€????€????€??ables/&gt;&lt;w:snapToGridInCell/&gt;&lt;w:wrapTextWithPunct/&gt;&lt;w:u????????extt/&gt;&lt;w:u????€???xtWithPunct/&gt;&lt;w:u???n????????????????????????????€????????????:u??????+???thPunct/&gt;&lt;w:s/&gt;&lt;w:snapToGridInCell/&gt;&lt;w:w:name=&quot;EN.Libraries&quot; w:val=&quot;23t3??&gt;&lt;w:us???????l/&gt;&lt;w:wrapTextWithPunct/&gt;&lt;w:urapTextWithPunct/&gt;&lt;w:uxtWithPunct/&gt;&lt;w:u????????extt/&gt;&lt;w:u????€???xtWithPunct/&gt;&lt;w:u???????????????????????????????????€????€?€????€??????€€????€????€????€????€????€?&gt;&lt;w:docVar w:name=&quot;EN.Libraries&quot; w:val=&quot;23t3??????????€????€????nCell/&gt;&lt;w:w:name=&quot;EN.L&gt;&lt;w:urapTextWithPunct/&gt;&lt;w:uxtWithPunct/&gt;&lt;w:u????????extt/&gt;&lt;w:u????€???xtWithPunct/&gt;&lt;w:uibraries&quot; w:val=&quot;23t3??&gt;&lt;w:us???????l/&gt;&lt;w:wrapTextWithPunct/&gt;&lt;w:u€??ables/&gt;&lt;w:snapToG??€????????????:u??????+???thPunct/&gt;&lt;w:s/&gt;&lt;w:snapToGridInCell/&gt;&lt;w:wrapTextWithPunct/&gt;&lt;w:uridInCell/&gt;&lt;w:wrapTextWithPunct/&gt;&lt;w:u?ables/&gt;&lt;w:sn/&gt;&lt;w:u????€???xtWithPunct/&gt;&lt;w:uapToGridInCell/&gt;&lt;w:wrapTextWithPunct/&gt;&lt;w:u???????????????:us???????l/&gt;&lt;w:wrapTextWithPunct/&gt;&lt;w:u????????????????????????????????????????????€?€?€?€???????€?€?€?€?????€???:w:uridInCell/&gt;&lt;w:wrapTextWithPunct/&gt;&lt;w:u?ables/&gt;&lt;w:sn/&gt;&lt;w:u????€???xtWithPunct/&gt;&lt;w:uu??????+???thPunct/&gt;&lt;w:s/&gt;&lt;w:snapToGridInCell/&gt;&lt;w:wrapTextWithPunct/&gt;&lt;w:u?€?€?€?????????€?€?InCell/&gt;&lt;w:wrapTextWithPunct/&gt;&lt;w:u???????????????:us???????l/&gt;&lt;w:wrapTextWithPunct/&gt;&lt;w:u€??es&quot; w:val=&quot;23t3??????t/&gt;&lt;w:u?ables/&gt;&lt;w:sn/&gt;&lt;w:u????€???xtWithPunct/&gt;&lt;w:u????€????€????€??ables/&gt;&lt;w:snapToGridInCell/&gt;&lt;w:wrapTextWithPunct/&gt;&lt;w:u???????€?€?€?????€?€?€?€?????????????????????€????€?€????€?????€???:u??????+???&gt;&lt;w:wrapTextWithPunct/&gt;&lt;w:u??u€??es&quot; w:val=&quot;23t3??????t/&gt;&lt;w:u?ables/&gt;&lt;w:sn/&gt;&lt;w:u????€???xtWithPunct/&gt;&lt;w:u?????????????:us???????l/&gt;&lt;w:wrapTextWithPunct/&gt;&lt;w:u?hPunct/&gt;&lt;w:s/&gt;&lt;w:snapToGridInCell/&gt;&lt;w:wrapTextWithPunct/&gt;&lt;w:u????€€????€????€????€????€????€??ables/&gt;&lt;w:snapToGridInCell/&gt;&lt;w:wrapTextWithPunct/&gt;&lt;w:u??€?€?&lt;w:u?ables/&gt;&lt;w:sn/&gt;&lt;w:u????€???xtWithPunct/&gt;&lt;w:u€?????????€?€?w:val=&quot;23t3??????????€????€???:u???????????????:us???????l/&gt;&lt;w:wrapTextWithPunct/&gt;&lt;w:u?€€??ables/&gt;&lt;w:snapToGridInCell/&gt;&lt;w:wrapTextWithPunct/&gt;&lt;w:u€?nct/&gt;&lt;w:s/&gt;&lt;w:snapToGridInCell/&gt;&lt;w:wrapTextWit&lt;w:u?ables/&gt;&lt;w:sn/&gt;&lt;w:u????€???xtWithPunct/&gt;&lt;w:uhPunct/&gt;&lt;w:u???????€?€?€?€??????€?€?€??|?????€?€?€?€??????€?€?€?????€?€?€?€?????????€?€?€???:u???????????????:us???????l/&gt;&lt;w:wrapTextWithPunct/&gt;&lt;w:u????€?€?€?€?????€?&lt;w:s/&gt;&lt;w:snapToGridInCell/&gt;&lt;w:wrapTextWit&lt;w:u?ables/&gt;&lt;w:sn/&gt;&lt;w:u????€???xtWithPunct/&gt;&lt;w:u??€?€???????€?€?€???????€?€?€?€?????€????€?€????€???€?:snapToGridInCell/&gt;&lt;w:wrapTextWithPunct/&gt;&lt;w:u€?nct/&gt;&lt;w:s/&gt;&lt;w:snapToGridInCell/&gt;&lt;w:wrapTextWithPunct/&gt;&lt;w:u??€?????????€?€?€?€???:u??????????&lt;w:wrapTextWit&lt;w:u?ables/&gt;&lt;w:sn/&gt;&lt;w:u????€???xtWithPunct/&gt;&lt;w:u?????:us???????l/&gt;&lt;w:wrapTextWithPunct/&gt;&lt;w:uw:val=&quot;23t3??????????€????€????€??ables/&gt;&lt;w:snapToGridInCell/&gt;&lt;w:wrapTextWithPunct/&gt;&lt;w:u???€€????€????€????€????€????€??ables/&gt;&lt;w:snapToGridInCell/&gt;&lt;w:wrapTexttWit&lt;w:u?ables/&gt;&lt;w:sn/&gt;&lt;w:u????€???xtWithPunct/&gt;&lt;w:uWithPunct/&gt;&lt;w:u?????€?nct/&gt;&lt;w:s/&gt;&lt;w:snapToGridInC????????:us???????l/&gt;&lt;w:wrapTextWithPunct/&gt;&lt;w:uell/&gt;&lt;w:wrapTextWithPunct/&gt;&lt;w:u??€?€?€?€?????????€?€?€??????€?€?€????????€?€?€?€??????€?€?€????&gt;&lt;w:wrapTexttWit&lt;w:u?ables/&gt;&lt;w:sn/&gt;&lt;w:u????€???xtWithPunct/&gt;&lt;w:u???€?€?€??????val=&quot;23t3??????????€????€????€??ables/&gt;&lt;w:snapToGridInCell/&gt;&lt;w:wrapText?nct/&gt;&lt;w:s/&gt;&lt;w:snapToGridInC????????:us???????l/&gt;&lt;w:wrapTextWithPunct/&gt;&lt;w:uWithPunct/&gt;&lt;w:u???€?€?€??tWithPunct/&gt;&lt;w:u???Wit&lt;w:u?ables/&gt;&lt;w:sn/&gt;&lt;w:u????€???xtWithPunct/&gt;&lt;w:u??€?nct/&gt;&lt;w:s/&gt;&lt;w:snapToGridInCell/&gt;&lt;w:wrapTextWithPunct/&gt;&lt;w:u?????????€?€?€??????€?€?€????€?€?€????????€?€?€?€?????€?????€????€?€????€??????€&lt;w:s/&gt;&lt;w:snapToGridInC????????:us???????€??tWithPunct/&gt;&lt;w:u???Wit&lt;w:u?ables/&gt;&lt;w:sn/&gt;&lt;w:u????€???xtWithPunct/&gt;&lt;w:ul/&gt;&lt;w:wrapTextWithPunct/&gt;&lt;w:u€????€????€????€????€????€??ables/&gt;&lt;w:snapToGridInCell/&gt;&lt;w:wrapTextWithPunct/&gt;&lt;wal=&quot;23t3??????tWithPunct/&gt;&lt;w:u?????€?nct/&gt;&lt;w:s/&gt;&lt;w:snapToGridInCell/&gt;&lt;w:wrapTextWithPunct/&gt;&lt;w:u??????€????es/&gt;&lt;w:sn/&gt;&lt;w:u????€???xtWithPunct/&gt;&lt;w:u€????€??ables/&gt;&lt;w:snapTo??????:us???????l/&gt;&lt;w:wrapTextWithPunct/&gt;&lt;w:uGridInCell/&gt;&lt;w:wrapTextWithPunct/&gt;&lt;w:u:u??€?€?€?????????€?€?€??€?????€?€?€?€?????€?€?€?€?????????€?€?€????????€?€?€?TextWithPunct/&gt;&lt;w:u??????€????es/&gt;&lt;w:sn/&gt;&lt;w:u????€???xtWithPunct/&gt;&lt;w:u??????????€?€?€????????tWithPunct/&gt;&lt;w:u?????€?nct/&gt;&lt;w:s/&gt;&lt;w:sn???€????€????€??ables/&gt;&lt;w:snapTo??????:us???????l/&gt;&lt;w:wrapTextWithPunct/&gt;&lt;w:uapToGridInCell/&gt;&lt;w:wrapTextWithPunct/&gt;&lt;w:u??????????????nct/&gt;&lt;w:u??????€????es/&gt;&lt;w:sn/&gt;&lt;w:u????€???xtWithPunct/&gt;&lt;w:u????????????????????????????€?€??&gt;&lt;w:wrapTextWithPunct/&gt;&lt;wal=&quot;23t3??????????€????€????€??ables/&gt;&lt;w:snapToGridInCell/&gt;&lt;w:wrapTextWithPunct/&gt;&lt;wes/&gt;&lt;w:snapTo??????:us???????l/&gt;&lt;w:wrapTextWithPunct/&gt;&lt;w:u:&lt;w:u??????€????es/&gt;&lt;w:sn/&gt;&lt;w:u????€???xtWithPunct/&gt;&lt;w:uu????€?????€????€?€????€?nct/&gt;&lt;w:u?????€?nct/&gt;&lt;w:s/&gt;&lt;w:snapToGridInCell/&gt;&lt;w:wrapTextWithPunct/&gt;&lt;w:u?????€€????€????€????€????€????€??ables/&gt;&lt;w:snapToGridInCell/&gt;&lt;w:wrapTextWithPunct/&gt;&lt;w:u??????????su:&lt;w:u??????€????es/&gt;&lt;w:sn/&gt;&lt;w:u????€???xtWithPunct/&gt;&lt;w:u/&gt;&lt;w:snapTo??????:us???????l/&gt;&lt;w:wrapTextWithPunct/&gt;&lt;w:u€?€?€?????????€?€?€??€??€?€?€?€????????€?€?€?€??al=&quot;23t3??????????€????€??€?€????€?nct/&gt;&lt;w:u?????€?nct/&gt;&lt;w:s/&gt;&lt;w:snapToGridInCell/u??????????su:&lt;w:u??????€????es/&gt;&lt;w:sn/&gt;&lt;w:u????€???xtWithPunct/&gt;&lt;w:u&gt;&lt;w:wrapTextWithPunct/&gt;&lt;w:u??€??ables/&gt;&lt;w:snapToGridInCell/&gt;&lt;w:w????s/&gt;&lt;w:snapTo??????:us???????l/&gt;&lt;w:wrapTextWithPunct/&gt;&lt;w:urapTextWithPunct/&gt;&lt;w:u???????€?€?€?????€?€?€?€?????????€?€?€????????€?€?€?:&lt;w:u??????€????es/&gt;&lt;w:sn/&gt;&lt;w:u????€???xtWithPunct/&gt;&lt;w:u??????€?€?€??????€?€?€??????€?€?€?€????????€????€?€????€?????€?€????€?nct/&gt;&lt;w:u?????€?ncables/&gt;&lt;w:snapToGridInCell/&gt;&lt;w:w????s/&gt;&lt;w:snapTo??????:us???????l/&gt;&lt;w:wrapTextWithPunct/&gt;&lt;w:ut/&gt;&lt;????????€?€?€?:&lt;w:u??????€????es/&gt;&lt;w:sn/&gt;&lt;w:u????€???xtWithPunct/&gt;&lt;w:uw:s/&gt;&lt;w:snapToGridInCell/&gt;&lt;w:wrapTextWithPunct/&gt;&lt;w:u??€€????€????€????€????€????€??ables/&gt;&lt;?€????????€?€?€?€??al=&quot;23t3??????????€????€????€??ables/&gt;&lt;w:snapToGridInCell/&gt;&lt;w:wrapTextWithPunct/&gt;&lt;w:uw:&lt;w:sw:u??????€????es/&gt;&lt;w:sn/&gt;&lt;w:u????€???xtWithPunct/&gt;&lt;w:unapTo??????:us???????l/&gt;&lt;w:wrapTextWithPunct/&gt;&lt;w:usnapToGridInCell/&gt;&lt;w:wrapTextWithPunct/&gt;&lt;w:u??????€?nct/&gt;&lt;w:s/&gt;&lt;w:snapToGridInCell/&gt;&lt;w:wrapTextWithPunct/&gt;&lt;w:u?????????????P?????????????????????????:sw:u??????€????es/&gt;&lt;w:sn/&gt;&lt;w:u????€???xtWithPunct/&gt;&lt;w:u??????????????????????????????€?extWithPunct/&gt;&lt;w:uw:&lt;w:snapTo??????:us???????l/&gt;&lt;w:wrapTextWithPunct/&gt;&lt;w:u????????€???€????€???€???€?3??????????€?€?€?€??al=&quot;23t3????????????P?????????????????????????:sw:u??????€????es/&gt;&lt;w:sn/&gt;&lt;w:u????€???xtWithPunct/&gt;&lt;w:u€€???w:uw:snapToGridInCell/&gt;&lt;w:wrapTextWithPunct/&gt;&lt;w:u??????€?nct/&gt;&lt;w:s/&gt;&lt;w:snapToGridInCell/&gt;&lt;w:wrapTextWithPunct/&gt;&lt;w:u?€€????€??abw:uw:&lt;w:snapTo??????:us???????l/&gt;&lt;w:wrapTextWithPunct/&gt;&lt;w:ules/&gt;&lt;w:snapToGridInCell/&gt;&lt;w:wrapTextWi????€???xtWithPunct/&gt;&lt;w:uthPunct/&gt;&lt;w:u????3????????????????????????€?€?€?€????????€????€?€????€??????€€????€????€????€????€????€??ables/&gt;&lt;w:snapToGridIhPunct/&gt;&lt;w:u???&lt;w:u?€€????€??abw:uw:&lt;w:snapTo??extWithPunct/&gt;&lt;w:ules/&gt;&lt;w:snapToGridInCell/&gt;&lt;w:wrapTextWi????€???xtWithPunct/&gt;&lt;w:u?????us???????l/&gt;&lt;w:wrapTextWithPunct/&gt;&lt;w:u???€?nct/&gt;&lt;w:s/&gt;&lt;w:snapToGridInCell/&gt;&lt;w:wrapTextWithPunct/&gt;&lt;w:unCell/&gt;&lt;w:wrapTextWithPunct/&gt;&lt;w:u,????????????????????€??al=&quot;23t3??????????€????€????€??ables/&gt;&lt;w:sGridInCell/&gt;&lt;w:wrapTextWi????€???xtWithPunct/&gt;&lt;w:unapToGridInCell/&gt;&lt;w:wrapTextWithPunct/&gt;&lt;w:u????€??????:us???????l/&gt;&lt;w:wrapTextWithPunct/&gt;&lt;w:u???????????????????????????3???????/&gt;&lt;w:u??????€?nct/&gt;&lt;w:s/&gt;&lt;w:snapToGridInCell/&gt;&lt;w:wrapTextWithPunct/&gt;&lt;w:u???:sGridInCell/&gt;&lt;w:wrapTextWi????€???xtWithPunct/&gt;&lt;w:u?????????????????????????????????????????????????????apToGridInCell/&gt;&lt;w:wrapTextWithPunct/&gt;&lt;w:u????€??????:us???????l/&gt;&lt;w:wrapTextWithPunct/&gt;&lt;w:u??????????????????????nCell/&gt;&lt;w:wrapTextWithPunct/&gt;&lt;w:u???:sGridInCell/&gt;&lt;w:wrapTextWi????€???xtWithPunct/&gt;&lt;w:u€?€?€?€????????hPunct/&gt;&lt;w:u,????????????????????€??al=&quot;23t3?????????€????????????????????????????3???????/&gt;&lt;w:u??????€?nct/&gt;&lt;w:s/&gt;&lt;w:snapTo??apToGridInCell/&gt;&lt;w:wrapTextWithPunct/&gt;&lt;w:extWithPunct/&gt;&lt;w:u???:sGridInCell/&gt;&lt;w:wrapTextWi????€???xtWithPunct/&gt;&lt;w:uu????€??????:us???????l/&gt;&lt;w:wrapTextWithPunct/&gt;&lt;w:uGridInCell/&gt;&lt;w:wrapTextWithPunct/&gt;&lt;w:u???€????€????€??ables/&gt;&lt;w:snapToGridInCell/&gt;&lt;w:wrapTextWithPunct/&gt;&lt;w:u€????€?€????€??????€€????€????€????€????u???:sGridInCell/&gt;&lt;w:wrapTextWi????€???xtWithPunct/&gt;&lt;w:u€€????€??ables/&gt;&lt;w:snapToGridInCell/&gt;&lt;w:wrapTextWithPunct/&gt;&lt;??€??????:us???????l/&gt;&lt;w:wrapTextWithPunct/&gt;&lt;w:uw:u???????????????????????€?nct/&gt;&lt;w:s/&gt;&lt;w:snapToGridInCell/&gt;&lt;w:wrapTextWithPunct/&gt;&lt;w:u???????????GridInCell/&gt;&lt;w:wrapTextWi????€???xtWithPunct/&gt;&lt;w:u????????????????????????????????????€??al=&quot;23t3??????????€????€????€??abpToGridInCell/&gt;&lt;w:wrapTextWithPunct/&gt;&lt;??€??????:us???????l/&gt;&lt;w:wrapTextWithPunct/&gt;&lt;w:ules/&gt;&lt;w:snapToGridInCell/&gt;&lt;w:wra&lt;w:u???????????GridInCell/&gt;&lt;w:wrapTextWi????€???xtWithPunct/&gt;&lt;w:upTextWithPunct/&gt;&lt;w:u????????????????????????????nct/&gt;&lt;w:u???????????????????????€?nct/&gt;&lt;w:s/&gt;&lt;w:snapToGridInCell/&gt;&lt;w:wrapTextWithPunct/&gt;&lt;w:u???????????????????TextWithPunct/&gt;&lt;??€??????&lt;w:wra&lt;w:u???????????GridInCell/&gt;&lt;w:wrapTextWi????€???xtWithPunct/&gt;&lt;w:u:us???????l/&gt;&lt;w:wrapTextWithPunct/&gt;&lt;w:u&quot;/&gt;&lt;/w:docVars&gt;&lt;wsp:rsids&gt;&lt;wsp:rsidRoot wsp????€????€?€????€??????€€????€????€????€????€????€??ables/&gt;&lt;w:snapToGridInCell/&gt;&lt;w:&quot;23t3??????????€????€????€??u???????????GridInCell/&gt;&lt;w:wrapTextWi????€???xtWithPunct/&gt;&lt;w:uables/&gt;&lt;w:????????????€?nct/&gt;&lt;w:s????TextWithPunct/&gt;&lt;??€??????:us???????l/&gt;&lt;w:wrapTextWithPunct/&gt;&lt;w:u/&gt;&lt;w:snapToGridInCell/&gt;&lt;w:wrapTextWithPunct/&gt;&lt;w:usnapToGridInCell/&gt;&lt;w:wrapTextWithPunct/&gt;&lt;w:uwrapTextWithPunct/&gt;&lt;w:u:val=&quot;00111Wi????€???xtWithPunct/&gt;&lt;w:u184&quot;/&gt;&lt;wsp:rsid wsp:val=&quot;0000373C&quot;/&gt;&lt;wsp:rsid wsp:val=&quot;00014D4C&quot;/&gt;&lt;wsp:rsid wsp:val=&quot;00014E03&quot;/&gt;&lt;wsp:rsid wsp:val=&quot;000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0231&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560231&quot;&gt;&lt;m:oMathPara&gt;&lt;m:oMath&gt;&lt;m:sSub&gt;&lt;m:sSubPr&gt;&lt;m:ctrlPr&gt;&lt;w:rPr&gt;&lt;w:rFonts w:ascii=&quot;Cambria Math&quot; w:fareast=&quot;???&quot; w:h-ansi=&quot;Cambria Math&quot;/&gt;&lt;wx:font wx:val=&quot;Cambriaval Math&quot;/&gt;&lt;w:i/&gt;&lt;w:kern w:val=&quot;0&quot;/&gt;&lt;w:sz w:val=&quot;22&quot;p w/&gt;&lt;w:sz-cs w:val=&quot;22&quot;/&gt;&lt;w:lang w:val=&quot;EN-GB&quot;602 w:fareast=&quot;EN-US&quot;/&gt;&lt;/woMub&gt;a:rPr&gt;&lt;/m:ctrlPr&gt;&lt;/m:sSubPr&gt;&lt;m:e&gt;&lt;m:r&gt;&lt;w:rPr&gt;&lt;w:rFonts w:ascii=&quot;Cambria Math&quot; w:fareast=&quot;???&quot; w:h-ansi=&quot;Cambria Math&quot;/&gt;&lt;wx:font valwx:val=&quot;Cambria Math&quot;/&gt;&lt;w:i/&gt;&lt;w:kern w:val=&quot;0&quot;/&gt;&lt;w:sp wz w:val=&quot;22&quot;/&gt;&lt;w:sz-cs w:val=&quot;22&quot;/&gt;&lt;w:lang w:va602l=&quot;EN-GB&quot; w:fareub&gt;ast=&quot;EN-USoMa&quot;/&gt;&lt;/w:rPr&gt;&lt;m:t&gt;e&lt;/m:t&gt;&lt;/m:r&gt;&lt;/m:e&gt;&lt;m:sub&gt;&lt;m:r&gt;&lt;w:rPr&gt;&lt;w:rFonts w:ascii=&quot;Cambria Math&quot; w:fareast=&quot;???&quot; w:h-ansi=&quot;Cambrvalia Math&quot;/&gt;&lt;wx:font wx:val=&quot;Cambria Math&quot;/&gt;&lt;w:i/&gt;&lt;w:kernp w w:val=&quot;0&quot;/&gt;&lt;w:sz w:val=&quot;22&quot;/&gt;&lt;w:sz-cs w:val=&quot;22&quot;/602&gt;&lt;w:lanub&gt;g w:val=&quot;EN-GB&quot; w:fareoMaast=&quot;EN-US&quot;/&gt;&lt;/w:rPr&gt;&lt;m:t&gt;24&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3"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0.48</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52"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gt;&lt;w:docVar w:name=&quot;EN.Libraries&quot; w:val=&quot;23t3???????????????????????????€?€????€?€????€??????€€????€?:ut/&gt;&lt;w:u??oGridInCell/&gt;&lt;w:wrapTextWithPunct/&gt;&lt;w:u???€??ables/&gt;&lt;w:snapToGridInC???€???xtWithPunct/&gt;&lt;w:u€€????€????€????€??ables/&gt;&lt;w:snapToGridInCell/&gt;&lt;w:wrapTextWithPunct/&gt;Punc??€??ables/&gt;&lt;w:snapToGridInCell/&gt;&lt;w:wrapTextWithPunct/&gt;&lt;w:u&lt;w:u????????????€????€????€??ables/&gt;&lt;w:snapToGridInCell/&gt;&lt;w:wrapTextWithPunct/&gt;&lt;w?oGrisnapToGridInC???€???xtWithPunct/&gt;&lt;w:udInCell/&gt;&lt;w:wrapTextWithPunct/&gt;&lt;w:u:u???????????????????????????????????????????????????????????????€????????????ridInCell/&gt;&lt;w:wrapTextWithPunct/&gt;Punc??€??ables/&gt;&lt;w:snapToGridInGridInCell/&gt;&lt;w:wrapTextWithPunct/&gt;&lt;w?oGrisnapToGridInC???€???xtWithPunct/&gt;&lt;w:uCell/&gt;&lt;w:wrapTextWithPunct/&gt;&lt;w:u??pToGridInCell/&gt;&lt;w:wrapTextWithPunct/&gt;&lt;w?oGridInCell/&gt;&lt;w:wrapTextWithPunct/&gt;&lt;w:u???????????????????????????????????????€?€?€????????w:snapToGridInCell/&gt;&lt;w:wrapTextWithPunctunct/&gt;&lt;w?oGrisnapToGridInC???€???xtWithPunct/&gt;&lt;w:u/&gt;&lt;w:u????????????€????€????€??ables/&gt;&lt;w:snapToGridInCell/&gt;&lt;w:wrapTextWithPunct/&gt;&lt;w:u???ithInCell/&gt;&lt;w:wrapTextWithPunct/&gt;&lt;w?oGridInCell/&gt;&lt;w:wrapTextWithPunct/&gt;&lt;w:uPunct/&gt;Punc??€??ables/&gt;&lt;w:snapToGridInCell/&gt;&lt;w:wrapTextWithPunct/&gt;nC???€???xtWithPunct/&gt;&lt;w:u&lt;w:un???????????€????€?€????€??????€€????€????€????€????€????€??ables/&gt;&lt;w:snapToGridInCell/&gt;&lt;w:wrapTextWithPunct/&gt;&lt;w:u???????€?€?€apTextWithPunct/&gt;&lt;w?oGridInCell/&gt;&lt;w:wrapTextWithPunct/&gt;&lt;w:u?€????GridInCell/&gt;&lt;w:wrapTextWithPunct/&gt;nC???€???xtWithPunct/&gt;&lt;w:u???€?€?€?????????€?€?€???????€?€?ct/&gt;&lt;nct/&gt;&lt;w:u???ithPunct/&gt;Punc??€??ables/&gt;&lt;w:snapToGridInCell/&gt;&lt;w:wrapTextWithPunct/&gt;&lt;w:uw:u????????????€????€????€??ables/&gt;&lt;w:snapToGridInCell/&gt;&lt;w:wrapTextWithxtWithPuncl/&gt;&lt;w:wrapTextWithPunct/&gt;nC???€???xtWithPunct/&gt;&lt;w:ut/&gt;&lt;w?oGridInCell/&gt;&lt;w:wrapTextWithPunct/&gt;&lt;w:uPunct/&gt;&lt;w:u€?€?????€?€?€?€?????????€?€?€?????????€?€?€??€?????€?€?€?€??????€?€?€????????€?€?€?€????nct/&gt;&lt;w:u???ithPunct/&gt;Punc??€??ables/&gt;&lt;w:sTextWithxtWithPuncl/&gt;&lt;w:wrapTextWithPunct/&gt;nC???€???xtWithPunct/&gt;&lt;w:unapToGridInCell/&gt;&lt;w:wrapTextWithPunct/&gt;&lt;w:u?&lt;w:wrapTextWithxtWithPunct/&gt;&lt;w?oGridInCell/&gt;&lt;w:wrapTextWithPunct/&gt;&lt;w:u?€?€?€?????€?€????€?€????€??????€€????€????€????€????€????€????€?€?€???????€?€?ct/&gt;ithPuncl/&gt;&lt;w:wrapTextWithPunct/&gt;nC???€???xtWithPunct/&gt;&lt;w:u&lt;w:u????????????€????€????€??ables/&gt;&lt;w:snapToGridInCell/&gt;&lt;w:wrapTextWithPunct/&gt;&lt;w:u??ables/&lt;wct/&gt;&lt;w:u?&lt;w:wrapTextWithxtWithPunct/&gt;&lt;w?oGridInCell/&gt;&lt;w:wrapTextWithPunct/&gt;&lt;w:u:u???ithPunct/&gt;Punc??€??ables/&gt;&lt;w:snapToGridInCell/&gt;&lt;w:/&gt;nC???€???xtWithPunct/&gt;&lt;w:uwrapTextWithPunct/&gt;&lt;w:u&gt;&lt;w:snapToGridInCell/&gt;&lt;w:wrapTextWithPunct/&gt;&lt;w:u?????€?€?€?????????€?€?€??????€?€?€?????€?€?€?€???????€?€?€???????€?€?€?thxtWithPunct/&gt;&lt;w?oGridInCell/&gt;&lt;w:wrapTextWithPunct/&gt;&lt;w:u??&gt;&lt;w:snapToGridInCell/&gt;&lt;w:/&gt;nC???€???xtWithPunct/&gt;&lt;w:u???????€?€?€?€?????????€?€?€??????€?€?€??/&gt;&lt;w:u??bles/&lt;w:u???ithPunct/&gt;Punc??€??ables/&gt;&lt;w:snapToGridInCell/&gt;&lt;w:wrapTextWithPunct/&gt;&lt;w:u??????????€€????€????€??ables/&gt;&lt;w:snapToGridInCell/&gt;&lt;w:wrapTextthx??&gt;&lt;w:snapToGridInCell/&gt;&lt;w:/&gt;nC???€???xtWithPunct/&gt;&lt;w:utWithPunct/&gt;&lt;w?oGridInCell/&gt;&lt;w:wrapTextWithPunct/&gt;&lt;w:uWithPunct/&gt;&lt;w:u????????€?€?€??????€?€?€?????€?€?????€?€????€?€????€??????€€????€????€????€????€????€??ables/&gt;&lt;s/&lt;w:u???ithPunct/&gt;Punc??wrapTextthx??&gt;&lt;w:snapToGridInCell/&gt;&lt;w:/&gt;nC???€???xtWithPunct/&gt;&lt;w:u€€??ables/&gt;&lt;w:snapToGridInCell/&gt;&lt;w:wrapTextWithPunct/&lt;w:wrapTextthxtWithPunct/&gt;&lt;w?oGridInCell/&gt;&lt;w:wrapTextWithPunct/&gt;&lt;w:u&gt;&lt;w:uw:snapToGridInCell/&gt;&lt;w:wrapTextWithPunct/&gt;&lt;w:u??€?????????€?€?€?????????€??/&gt;&lt;w:u????????????ell/&gt;&lt;w:/&gt;nC???€???xtWithPunct/&gt;&lt;w:u€????€????€??ables/&gt;&lt;w:snapToGridInCell/&gt;&lt;w:wrapTextWithPunct/&gt;&lt;w:u€?€?€??????€?€?€????€?€?€???pTextthxtWithPunct/&gt;&lt;w?oGridInCell/&gt;&lt;w:wrapTextWithPunct/&gt;&lt;w:u???&gt;Punc??€??ables/&gt;&lt;w:snapToGridInCell/&gt;&lt;w:wrapTextWithPunct/&gt;&lt;w:&gt;&lt;w:/&gt;nC???€???xtWithPunct/&gt;&lt;w:uu???€?€?€?€?????€?€?€?€?????????€?€?€?????????€?€?€?????€?€?€?€?????????€?€?€??€???????€??????€?€????€?€??????€?€?€????€?€?€???pTextthxtWithPunct/&gt;&lt;w?oGridInCell/&gt;&lt;w:?€??ables/&gt;&lt;w:snapToGridInCell/&gt;&lt;w:wrapTextWithPunct/&gt;&lt;w:&gt;&lt;w:/&gt;nC???€???xtWithPunct/&gt;&lt;w:uwrapTextWithPunct/&gt;&lt;w:u?€??????€€???????€?€?€?????????€??/&gt;&lt;w:u????unct/&gt;&lt;w:u€?€?€??????€?€?€????€?€?€?????/&gt;Punc??€??ables/&gt;&lt;w:snapToGridInCell/&gt;&lt;w:wrapTextWithPunct/&gt;&lt;w:u????????€????€??idInCell/&gt;&lt;w:wrapTextWithPunct/&gt;&lt;w:&gt;&lt;w:/&gt;nC???€???xtWithPunct/&gt;&lt;w:u??€??ables/&gt;&lt;w:snapT€?€?€???pTextthxtWithPunct/&gt;&lt;w?oGridInCell/&gt;&lt;w:wrapTextWithPunct/&gt;&lt;w:uoGridInCell/&gt;&lt;w:wrapTextWithPunct/&gt;&lt;w:u?€€????€????€????€????€??ables/&gt;&lt;w:snapToGridInCell/&gt;&lt;w:wrapTextWithPunct/&gt;&lt;w:u€?€?????????&lt;w:&gt;&lt;w:/&gt;nC???€???xtWithPunct/&gt;&lt;w:u€?€?€???????????????????/&gt;Punc??€??ables/&gt;&lt;w:snapToGridInCell/&gt;&lt;w:wrapTextthPunct/&gt;&lt;w?oGridInCell/&gt;&lt;w:wrapTextWithPunct/&gt;&lt;w:uWithPunct/&gt;&lt;w:u????????????????????????????€?€?€?????????€?€?€????xtWithPunct/&gt;&lt;w:u€?€?????????&lt;w:&gt;&lt;w:/&gt;nC???€???xtWithPunct/&gt;&lt;w:u?€??/&gt;&lt;w:u????????????€????€????€??ables/&gt;&lt;w:snapToGridInCell/&gt;&lt;w:wrapTextWithPunct/&gt;&lt;w:u????€?€?€?€??????€?€?napToGridInCell/&gt;&lt;w:wrapTextthPunct/&gt;&lt;w?oGridInCell/&gt;&lt;w:wrapTextWithPunct/&gt;&lt;w:u€????????€?????&lt;w:u€?€?????????&lt;w:&gt;&lt;w:/&gt;nC???€???xtWithPunct/&gt;&lt;w:u??????????????/&gt;Punc??€??ables/&gt;&lt;w:snapToGridInCell/&gt;&lt;w:wrapTextWithPunct/&gt;&lt;w:u?€?€?€?€???????€?€?€?€???????€??????€?€????€?€????€??????€€????€????€????€????€?€?napToGridInCell/&gt;&lt;w:wr/&gt;&lt;w:u€????????€?????&lt;w:u€?€?????????&lt;w:&gt;&lt;w:/&gt;nC???€???xtWithPunct/&gt;&lt;w:uapTextthPunct/&gt;&lt;w?oGridInCell/&gt;&lt;w:wrapTextWithPunct/&gt;&lt;w:u€€????€??ables/&gt;&lt;w:snapToGridInCell/&gt;&lt;w:wrapTextWithPunct/&gt;&lt;w:u??&gt;&lt;w:u????????????€????€????€????????????????????/&gt;Punc??€??ables/&gt;&lt;w:snapToGridInCellu€?€?????????&lt;w:&gt;&lt;w:/&gt;nC???€???xtWithPunct/&gt;&lt;w:u/&gt;&lt;w:wrapTextWithPunct/&gt;&lt;w:uables/&gt;&lt;w:snapToGridInCell/&gt;&lt;unct/&gt;&lt;w?oGridInCell/&gt;&lt;w:wrapTextWithPunct/&gt;&lt;w:uw:wrapTextWithPunct/&gt;&lt;w:u?€?€?€?????????€?€?€????????€?€?€?????€?€?€?€??€??€?€?€?€??????€?€?€?€????ellu€?€?????????&lt;w:&gt;&lt;w:/&gt;nC???€???xtWithPunct/&gt;&lt;w:u?????????????????????????????????·???????€????????????w:wrapTextWithPunct/&gt;&lt;w:uables/&gt;&lt;w:snapToGridInCell/&gt;&lt;unct/&gt;&lt;w?oGridInCell/&gt;&lt;w:wrapTextWithPunct/&gt;&lt;w:u????????/&gt;Punc??€??ables/&gt;&lt;w:snapToGri?€?€?€????ellu€?€?????????&lt;w:&gt;&lt;w:/&gt;nC???€???xtWithPunct/&gt;&lt;w:uuudInCell/&gt;&lt;w:wrapTextWithPunct/&gt;&lt;w:u????????????????????????€????/&gt;&lt;w:wrapTextWithPunct/&gt;&lt;w:u??&gt;&lt;w:u????????????€????€????€??ables/&gt;&lt;w:snapToGridInCell/&gt;&lt;w:wraidInCell/&gt;&lt;unct/&gt;&lt;w?oGridInCell/&gt;&lt;w:wrapTextWithPu€?€?????????&lt;w:&gt;&lt;w:/&gt;nC???€???xtWithPunct/&gt;&lt;w:uunct/&gt;&lt;w:upTextWithPunct/&gt;&lt;w:u€?€??????€?€????€?€????€??????€€????€??????????/&gt;Punc??€??ables/&gt;&lt;w:snapToGridInCell/&gt;&lt;w:wrapTextWithPunct/&gt;&lt;w:u??€€????€????€????€??ables/&gt;&lt;w:snapToGridInCell/&gt;&lt;w:wrapTextWithPu€?€?????????&lt;w:&gt;&lt;w:/&gt;nC???€???xtWithPunct/&gt;&lt;w:uhPunct/&gt;&lt;w&gt;&lt;unct/&gt;&lt;w?oGridInCell/&gt;&lt;w:wrapTextWithPunct/&gt;&lt;w:u:u?€??????????????????????????.???????????????????????&lt;w:u??&gt;&lt;w:u????????????€????€????€??ables?????€€????€????w:snapToGridInCell/&gt;&lt;w:wrapTextWithPu€?€?????????&lt;w:&gt;&lt;w:/&gt;nC???€???xtWithPunct/&gt;&lt;w:u??????/&gt;Punc??€??ables/&gt;&lt;w:snapToGridInCell/&gt;&lt;w:wrapsnapToGridInCell/&gt;&lt;w:wrapTextWithPunct/&gt;&lt;w&gt;&lt;unct/&gt;&lt;w?oGridInCell/&gt;&lt;w:wrapTextWithPunct/&gt;&lt;w:uTextWithPunct/&gt;&lt;w:u/&gt;&lt;w:snapToGridInCell/&gt;&lt;w:wrapTextWithPunct/&gt;&lt;w:u????.?:???????????????€???xtWithPunct/&gt;&lt;w:u???????????????????????????????????????????????????????????????????€?????€??????ToGridInCell/&gt;&lt;w:wrapTextWithPunct/&gt;&lt;w&gt;&lt;unct/&gt;&lt;w?oGridInCell/&gt;&lt;w:wrapTextWithPunct/&gt;&lt;w:u??€????€?dInCell/&gt;&lt;w:wrapTextWithPunct/&gt;&lt;w:u????.?:???????????????€???xtWithPunct/&gt;&lt;w:u€??€??ables?????€€????€??????????/&gt;Punc??€??ables/&gt;&lt;w:snapToGridInCell/&gt;&lt;w:wrapTextWithPunct/&gt;&lt;w:u??€€??????€€????€????€????€????.???????????????????????&lt;w:u??&gt;&lt;w:u???ell/&gt;&lt;w:wrapTexll/&gt;&lt;w:wrapTextWithPunct/&gt;&lt;w:u????.?:???????????????€???xtWithPunct/&gt;&lt;w:utWithPunct/&gt;&lt;w&gt;&lt;unct/&gt;&lt;w?oGridInCell/&gt;&lt;w:wrapTextWithPunct/&gt;&lt;w:u?????????€????€????€??ables/&gt;&lt;w:snapToGridInCell/&gt;&lt;w:wrapTextWithPunct/&gt;&lt;w:u???€????€??ables/&gt;&lt;w:snapToGridIn?€??????????/&gt;Punc??€??ables/&gt;&lt;w:snapToGridI?:???????????????€???xtWithPunct/&gt;&lt;w:unCell/&gt;&lt;w:wrapTextWithPunct/&gt;&lt;w:uCell/&gt;&lt;w:wrapTextWithPunct/&gt;&lt;w:GridInCell/&gt;&lt;w:wrapTextWithPunct/&gt;&lt;w:uu?????????????????????????????,?.???,?.?:????&quot;/&gt;&lt;/w:docVars&gt;&lt;wsp:rsids&gt;&lt;wsp:rsidRoot wsp:val=&quot;00111184&quot;/&gt;&lt;wsp:rsidI?:???????????????€???xtWithPunct/&gt;&lt;w:u wsp:val=&quot;0000373C&quot;/&gt;&lt;wsp:rsid&lt;w:snapToGridInCell/&gt;&lt;w:wrapTextWithPunctoGridInCell/&gt;&lt;w:wrapTextWithPun:GridInCell/&gt;&lt;w:wrapTextWithPunct/&gt;&lt;w:uct/&gt;&lt;w:u/&gt;&lt;w:u wsp:val=&quot;00014D4C&quot;/&gt;&lt;wsp:rsid wsp:val=&quot;00014E03&quot;/&gt;&lt;wsp:rsid wsp:val=&quot;000oGridInCell/&gt;&lt;w:wrapTextWithPunct/&gt;&lt;w:u201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2C4&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9962C4&quot;&gt;&lt;m:oMathPara&gt;&lt;m:oMath&gt;&lt;m:sSub&gt;&lt;m:sSubPr&gt;&lt;m:ctrlPr&gt;&lt;w:rPr&gt;&lt;w:rFonts w:ascii=&quot;Cambria Math&quot; w:fareast=&quot;???&quot; w:h-ansi=&quot;Cambria Math&quot;/&gt;&lt;wF73x:font wx:va:rsl=&quot;Cambria Math&quot;/&gt;&lt;w:i/&gt;&lt;w:kern w:val=&quot;0&quot;/&gt;&lt;w:sz w:val=&quot;22&quot;/&gt;&lt;w:sz-cs w:val=&quot;22&quot;/&gt;&lt;w:lang w:val=&quot;EN-GB&quot; w:fareast=&quot;EN-US&quot;/&gt;&lt;/wth&gt;:rPr&gt;&lt;/mub&gt;:ctrlPsSur&gt;&lt;/m:sSubPr&gt;&lt;m:e&gt;&lt;m:r&gt;&lt;w:rPr&gt;&lt;w:rFonts w:ascii=&quot;Cambria Math&quot; w:fareast=&quot;???&quot; w:h-ansi=F73&quot;Cambria Math&quot;/&gt;&lt;wx:font:rs wx:val=&quot;Cambria Math&quot;/&gt;&lt;w:i/&gt;&lt;w:kern w:val=&quot;0&quot;/&gt;&lt;w:sz w:val=&quot;22&quot;/&gt;&lt;w:sz-cs w:val=&quot;22&quot;/&gt;&lt;w:lang w:val=&quot;EN-GB&quot; w:fareath&gt;st=&quot;EN-US&quot;/ub&gt;&gt;&lt;/w:rPr&gt;sSu&lt;m:t&gt;e&lt;/m:t&gt;&lt;/m:r&gt;&lt;/m:e&gt;&lt;m:sub&gt;&lt;m:r&gt;&lt;w:rPr&gt;&lt;w:rFonts w:ascii=&quot;Cambria Math&quot; w:fareast=&quot;???&quot; w:h-ansi=&quot;Cambria Math&quot;:rs/&gt;&lt;wx:font wx:val=&quot;Cambria Math&quot;/&gt;&lt;w:i/&gt;&lt;w:kern w:val=&quot;0&quot;/&gt;&lt;w:sz w:val=&quot;22&quot;/&gt;&lt;w:sz-cs w:val=&quot;22&quot;/&gt;&lt;w:lang w:th&gt;val=&quot;EN-GB&quot; w:ub&gt;fareast=&quot;EN-sSuUS&quot;/&gt;&lt;/w:rPr&gt;&lt;m:t&gt;31&lt;/m:t&gt;&lt;/m:r&gt;&lt;/m:sub&gt;&lt;/m:sSub&gt;&lt;/m:oMath&gt;&lt;/m:oMathPara&gt;are&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4"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0.57</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53" type="#_x0000_t75" style="width:15.2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quot;/&gt;&lt;w:docVar w:name=&quot;EN.Libraries&quot; w:val??ables/&gt;&lt;w:snapToGridInC???€???xtWithPunct/&gt;&lt;w:u=&quot;23t3????????????Var w:n???€????€????€????€????€??ables/&gt;&lt;w:snapToGridInCell/&gt;&lt;w:wrapText&gt;&lt;w:wrapTextWithPunctw:n?unct/&gt;&lt;w:u?oGridInCell/&gt;&lt;w:wrapTextWithPunct/&gt;&lt;w:uWithPu+??€€??€€?€??hPu??€??ables/&gt;&lt;w:snapToGrids/&gt;&lt;w:snapToGridInC???€???xtWithPunct/&gt;&lt;w:uInCell/&gt;&lt;w:wrapTextWithPunct/&gt;&lt;w:unct/&gt;&lt;w:u??????????????????€?€????€??????€€????€????€????€????€????€??ables/&gt;&lt;w:snapToGridInCell/&gt;&lt;w:wrapTextWithPhPunctw:n?unct/&gt;&lt;w:u?oGridInCell/&gt;&lt;w:wrapTextWithPunct/&gt;apToGrids/&gt;&lt;w:snapToGridInC???€???xtWithPunct/&gt;&lt;w:u&lt;w:uunct/&gt;&lt;w:u?€??????????????????€?????????????????????wrapTextWithPu+??€€??€€?€??hPu??€??ables/&gt;&lt;w:snapToGridInCell/&gt;&lt;w:wrapTextWithPunct/&gt;&lt;w:u????????????ar w:n???€????€????€???/&gt;&lt;w:wrapTextWithPunct/&gt;apToGrids/&gt;&lt;w:snapToGridInC???€???xtWithPunct/&gt;&lt;w:u?€?&lt;w:wrapTextWithPhPunctw:n?unct/&gt;&lt;w:u?oGridInCell/&gt;&lt;w:wrapTextWithPunct/&gt;&lt;w:u???€€??ables/&gt;&lt;w:snapToGridInCell/&gt;&lt;w:wrapTextWithPunct/&gt;&lt;w:u????????????????????????????€??????????????????????????thPunct/&gt;apToGrids/&gt;&lt;w:snapToGridInC???€???xtWithPunct/&gt;&lt;w:u?????????????wrapTextWithPu+??€€??€€?€??hPu??€??ables/&gt;&lt;w:s??€?&lt;w:wrapTextWithPhPunctw:n?unct/&gt;&lt;w:u?oGridInCell/&gt;&lt;w:wrapTextWithPunct/&gt;&lt;w:unapToGridInCell/&gt;&lt;w:wrapTextWithPunct/&gt;&lt;w:u?????????????????€?€?????oGrids/&gt;&lt;w:snapToGridInC???€???xtWithPunct/&gt;&lt;w:u????????????????????????€?€????€??????€€???????€????????????????????????????????Var w:n??Pu??€??ables/&gt;&lt;w:s??€?&lt;w:wrapTextWithPhPunctw:n?unct/&gt;&lt;w:u?oGridInCell/&gt;&lt;w:wrapTextWict/&gt;&lt;w:u?????????????????€?€?????oGrids/&gt;&lt;w:snapToGridInC???€???xtWithPunct/&gt;&lt;w:uthPunct/&gt;&lt;w:u?€????€????€????€????€??a???????????????????????????wrapTextWithPu+??€€??€€?€??hPu??€??ables/&gt;&lt;w:snapToGridInCell/&gt;&lt;w:wrapTextWithPunct/&gt;&lt;w:ubles/&gt;&lt;w:snapToGridInCell/&gt;&lt;w:wrapTextWithPunct€?????oGrids/&gt;&lt;w:snapToGridInC???€???xtWithPunct/&gt;&lt;w:u/&gt;&lt;w:u€€???ctw:n?unct/&gt;&lt;w:u?oGridInCell/&gt;&lt;w:wrapTextWithPunct/&gt;&lt;w:u?€€????€????€????€??ables/&gt;&lt;w:snapToGridInCell/&gt;&lt;w:wrapTextWithPunct/&gt;&lt;w:u€?€???????€?€?€?€?????€?€?€?€?????????€?€?€???????€?€?€?€nct€?????oGrids/&gt;&lt;w:snapToGridInC???€???xtWithPunct/&gt;&lt;w:u?????hPu??€??ables/&gt;&lt;w:snapToGridInCell/&gt;&lt;w:wrapTextWithPunct/u€€???ctw:n?unct/&gt;&lt;w:u?oGridInCell/&gt;&lt;w:wrapTextWithPunct/&gt;&lt;w:u&gt;&lt;w:u€?€?€?€?????????€?€?€?????????r w:n???€????€????€????€????€??ables/&gt;&lt;w:s€?????oGrids/&gt;&lt;w:snapToGridInC???€???xtWithPunct/&gt;&lt;w:unapToGridInCell/&gt;&lt;w:wrapTextWithPunct/&gt;&lt;w:u€?€?€?????????€?€?€??????€?€?€????????€?€?€?€??????€?w:wrapTextWithPunct/u€€???ctw:n?unct/&gt;&lt;w:u?oGridInCell/&gt;&lt;w:wrapTextWithPunct/&gt;&lt;w:u€??€?€???????€?€?€?€?:s€?????oGrids/&gt;&lt;w:snapToGridInC???€???xtWithPunct/&gt;&lt;w:u????hPu??€??ables/&gt;&lt;w:snapToGridInCell/&gt;&lt;w:wrapTextWithPunct/&gt;&lt;w:u??????????€?€????€??????€€????€????€????€????€????€??ables/&gt;&lt;w:snapToGridInCell/&gt;&lt;w:wrapTextWithPunct/&gt;&lt;w/u€€???ctw:n?unct/&gt;&lt;w:u?oGridInC????oGrids/&gt;&lt;w:snapToGridInC???€???xtWithPunct/&gt;&lt;w:uell/&gt;&lt;w:wrapTextWithPunct/&gt;&lt;w:u:u€??????r w:n???€????€????€????€????€??ables/&gt;&lt;w:snapToGridInCell/&gt;&lt;w:wrapTextWit€?????hPu??€??ables/&gt;&lt;w:snapToGridInCell/&gt;&lt;w:wrapTextWithPunct/&gt;&lt;w:uhPunct/&gt;&lt;w:u?€?€?€?€????????rids/&gt;&lt;w:snapToGridInC???€???xtWithPunct/&gt;&lt;w:u?€?€?€??????€?€?€????ctw:n?unct/&gt;&lt;w:u?oGridInCell/&gt;&lt;w:wrapTextWithPunct/&gt;&lt;w:u?????€?€?€???????€?€?€???????€?€?€?€?????????€?€?€?????????€?€?€??????€?€?€????????€?€?€?€????unct/&gt;&lt;w:uhPunct/&gt;&lt;w:u?€?€?€?€????????rids/&gt;&lt;w:snapToGridInC???€???xtWithPunct/&gt;&lt;w:u?€?€?€?€????&lt;w:snapToGridInCell/&gt;&lt;w:wrapTextWit€?????hPu??€??ables/&gt;&lt;w:snap?€?????????€?€?€??????€?€?€????ctw:n?unct/&gt;&lt;w:u?oGridInCell/&gt;&lt;w:wrapTextWithPunct/&gt;&lt;w:uToGridInCell/&gt;&lt;w:wrapTextWithPunct/&gt;&lt;w:u?€?????tWds/&gt;&lt;w:snapToGridInC???€???xtWithPunct/&gt;&lt;w:uithPunct/&gt;&lt;w:u€??????r w:n???€????€????€????€????€??ables/&gt;&lt;w:snapToGridInCell/&gt;&lt;w:wrapTextWithPunct/&gt;&lt;w:u????????€????€??????€€????€????€????€??€????ctw:n?unct/&gt;&lt;w:u?oGridInCell/&gt;&lt;w:wrapTextWitct/&gt;&lt;w:u?€?????tWds/&gt;&lt;w:snapToGridInC???€???xtWithPunct/&gt;&lt;w:uhPunct/&gt;&lt;w:u???€????€??ables/&gt;&lt;w:snapToGridIit€?????hPu??€??ables/&gt;&lt;w:snapToGridInCell/&gt;&lt;w:wrapTextWithPunct/&gt;&lt;w:unCell/&gt;&lt;w:wrapTextWithPunct/&gt;&lt;w:u?€?€?€?????????€?€?€?????????€?€?€?€??????€?€?€????€?:u?€?????tWds/&gt;&lt;w:snapToGridInC???€???xtWithPunct/&gt;&lt;w:u€?€????????ctw:n?unct/&gt;&lt;w:u?oGridInCell/&gt;&lt;w:wrapTextWithPunct/&gt;&lt;w:u????€??r w:n???€????€????€????€????€??ables/&gt;&lt;w:snapToGridInCell/&gt;&lt;w:wrapTextWithPunct/&gt;&lt;w:uit€?????hPu??€??ables/&gt;&lt;w:snapToGridInCell/&gt;&lt;w:wrapTex/&gt;&lt;w:snapToGridInC???€???xtWithPunct/&gt;&lt;w:utWithPunct/&gt;&lt;w:u?€?€?€?????€?€?€?€?????????€?€?€?????ctw:n?unct/&gt;&lt;w:u?oGridInCell/&gt;&lt;w:wrapTextWithPunct/&gt;&lt;w:u?????€?€?€?€?????€?€?€?€?????????€?€?€????????€????????????€?€????€?les/&gt;&lt;w:snapToGridInCell/&gt;&lt;w:wrapTex/&gt;&lt;w:snapToGridInC???€???xtWithPunct/&gt;&lt;w:u?????€€????€????€????€????€????€??ables/&gt;&lt;w:snapTonCell/&gt;&lt;w:wrapTextWithPunct/&gt;&lt;w:uit€?????hPu??€??ab????€?€?€?€?????????€?€?€?????ctw:n?unct/&gt;&lt;w:u?oGridInCell/&gt;&lt;w:wrapTextWithPunct/&gt;&lt;w:ules/&gt;&lt;w:snapll/&gt;&lt;w:wrapTex/&gt;&lt;w:snapToGridInC???€???xtWithPunct/&gt;&lt;w:uToGridInCell/&gt;&lt;w:wrapTextWithPunct/&gt;&lt;w:u??€?€?€????????€??r w:n???€????€????€????€????€??ables/&gt;&lt;w:snapToGridInCell/&gt;&lt;w:wrapTextWithPunct/&gt;&lt;w:uGridInCell/&gt;&lt;w:wrapTextWithPunct/&gt;&lt;w:u??€?€?????????€?/&gt;&lt;w:u?oGridpTex/&gt;&lt;w:snapToGridInC???€???xtWithPunct/&gt;&lt;w:uInCell/&gt;&lt;w:wrapTextWithPunct/&gt;&lt;w:u??€????????????????????????uit€?????hPu??€??ables/&gt;&lt;w:snapToGridInCell/&gt;&lt;w:wrapTextWithPunct/&gt;&lt;w:u???????????????????????€?€?€?????????€?€?€?????????€?€?????????€?/&gt;&lt;w:u?oGridpTex/&gt;&lt;w:snapToGridInC???€???xtWithPunct/&gt;&lt;w:u€?€?€?€??????€?€?€???w:wrapTextWithPunct/&gt;&lt;w:u??€?€?????????€?/&gt;&lt;w:u?oGridInCell/&gt;&lt;w:wrapTextWithPunct/&gt;&lt;w:u???????€????????€??r w:n???€????€????€????€????€??ables/&gt;&lt;w:snapToGridInCell/&gt;&lt;w:wrapT?€?/&gt;&lt;w:u?oGridpTex/&gt;&lt;w:snapToGridInC???€???xtWithPunct/&gt;&lt;w:uextWithPu???????????????????uit€?????hPu??€??ables/&gt;&lt;w:snapToGridInCell/&gt;&lt;w:wrapTextWithPunct/&gt;&lt;w:unct/&gt;&lt;w:??€?€?????????€?/&gt;&lt;w:u?oGridInCell/&gt;&lt;w:wrapTextWithPunct/&gt;&lt;w:uu??€?€???????€?€?€?€??????€??&gt;&lt;w:u?oGridpTex/&gt;&lt;w:snapToGridInC???€???xtWithPunct/&gt;&lt;w:u??????????€?€????€??????€€????€????€????€????€????€??ables/&gt;&lt;w:snapToGridInCell/&gt;&lt;w:wrapTextWithPunct/&gt;&lt;w:u?????€?€?€?????????€?€?€????????xtWithPunct/&gt;&lt;w:unct/&gt;&lt;w:??€?€?????????????€?€?€?€??????€??&gt;&lt;w:u?oGridpTex/&gt;&lt;w:snapToGridInC???€???xtWithPunct/&gt;&lt;w:u€?€?/&gt;&lt;w:u?oGridInCell/&gt;&lt;w:wrapTextWithPunct/&gt;&lt;w:u????????uit€?????hPu??€??ables/&gt;&lt;w:snapToGridInCell/&gt;&lt;w:wrapTextWithPunct/&gt;&lt;w:u????€??r w:n???€????€????€????€????€??ables/&gt;&lt;w:snapToGridInCell/&gt;&lt;w:wrapTextWithPun/&gt;&lt;w:snapToGridInC???€???xtWithPunct/&gt;&lt;w:uct/&gt;&lt;w:u?€?€?????€?€?€?€??????€?€?€?????????€?/&gt;&lt;w:u?oGridInCell/&gt;&lt;w:wrapTextWithPunct/&gt;&lt;w:u???????€?€?€?€???????????????????????????????????€????????????????uit€?????ables/&gt;&lt;w:snapToGridInCell/&gt;&lt;w:wrapTextWithPun/&gt;&lt;w:snapToGridInC???€???xtWithPunct/&gt;&lt;w:u??Pu??€??ables/&gt;&lt;w:snapToGridInCell/&gt;&lt;w:wrapTextWithPunct/&gt;&lt;w:u??????????????????·???3???ct/&gt;&lt;w:u?€?€?????€?€?€?€??????€?€?€?????????€?/&gt;&lt;w:u?oGridInCell/&gt;&lt;w:wrapTextWithPunct/&gt;&lt;w:u??????????ll/&gt;&lt;w:wrapTextWithPun/&gt;&lt;w:snapToGridInC???€???xtWithPunct/&gt;&lt;w:uuu?€????????????€?€????€???????€?€?€?????????€?€?€????????€??r w:n???€????€????€????€????€??ables/&gt;&lt;w:snapToGridInCell/&gt;&lt;????????????€?????????????·???3???ct/&gt;&lt;wrapTextWithPunct/&gt;&lt;w:u??????????ll/&gt;&lt;w:wrapTextWithPun/&gt;&lt;w:snapToGridInC???€???xtWithPunct/&gt;&lt;uwu:uw:u?€?€?????€?€?€?€??????€?€?€?????????€?/&gt;&lt;w:u?oGridInCell/&gt;&lt;w:wrapTextWithPunct/&gt;&lt;w:u???uit€?????hPu??€??ables/&gt;&lt;w:snapToGridInCell/&gt;&lt;w:wrapTextWithPunct/&gt;&lt;w:uw:wrapTextWithPunct/&gt;&lt;w:u?€€????€????€????€?tWithPun/&gt;&lt;w:snapToGridInC???€???xtWithPunct/&gt;&lt;w:u???€????€??ables/&gt;&lt;w:snapToGridInCell/&gt;&lt;w:wrapTextWithPunct/&gt;&lt;w:u?????????????€???€??????€?/&gt;&lt;w:u?oGridInCell/&gt;&lt;w:wrapTextWithPunct/&gt;&lt;w:u??????€????€???€???€?3????????3?????????????????u?€€????€????€????€?tWithPun/&gt;&lt;w:snapToGridInC???€???xtWithPunct/&gt;&lt;w:u??????uit€?????hPu??€??ables/&gt;&lt;w:snapToGridInCell/&gt;&lt;w:wrapTextWithPunct/&gt;&lt;w:u????????????????€??r w:n???€????€????€????€?ithPunct/&gt;&lt;w:u?????????????€???€??????€?/&gt;&lt;w:u?oGridInCell/&gt;&lt;w:wrapT????€????€????€?tWithPun/&gt;&lt;w:snapToGridInC???€???xtWithPunct/&gt;&lt;w:uextWithPunct/&gt;&lt;w:u???€??ables/&gt;&lt;w:snapToGridInCell/&gt;&lt;w:wrapTextWithPunct/&gt;&lt;w:u??????????????????????????????????????????3???????????????€?????????????????????uit€?????hPu??dInCell/&gt;&lt;w:wrapT????€????€????€?tWithPun/&gt;&lt;w:snapToGridInC???€???xtWithPunct/&gt;&lt;w:u€??ables/&gt;&lt;w:snaphPunct/&gt;&lt;w:u?????????????€???€??????€?/&gt;&lt;w:u?oGridInCell/&gt;&lt;w:wrapTextWithPunct/&gt;&lt;w:uToGridInCell/&gt;&lt;w:wrapTextWithPunct/&gt;&lt;w:u?????€????????????€?€????€??????€€????€????€????€???€????€????€?tWithPun/&gt;&lt;w:snapToGridInC???€???xtWithPunct/&gt;&lt;w:u?€€????€??ables/&gt;&lt;w:snapToGridInCell/&gt;&lt;w:w?,????????????€??r w:n???€????€????€????€???/&gt;&lt;w:u?????????????€???€??????€?/&gt;&lt;w:u?oGridInCell/&gt;&lt;w:wrapTextWithPunct/&gt;&lt;w:u?€€??ables/&gt;&lt;w:snapToGridInCell???€????€?tWithPun/&gt;&lt;w:snapToGridInC???€???xtWithPunct/&gt;&lt;w:u/&gt;&lt;w:w???????????uit€?????hPu??€??ables/&gt;&lt;w:snapToGridInCell/&gt;&lt;w:wrapTextWithPunct/&gt;&lt;w:urapTextWithPunct/&gt;&lt;w:urapTextWithPunct/&gt;&lt;w:u?????????????????????????????????????€??????€?/&gt;&lt;w:u?oGridInCell/?€????€?tWithPun/&gt;&lt;w:snapToGridInC???€???xtWithPunct/&gt;&lt;w:u&gt;&lt;w:wrapTextWithPunct/&gt;&lt;w:u?????????????????????????????????????????????????????????????????????:snapToGridInCell/&gt;&lt;w:w???????????uit€?????hPu??€??ables/&gt;&lt;w:snapToGridInC??????€?/&gt;&lt;w:u?oGridInCell/?€????€?tWithPun/&gt;&lt;w:snapToGridInC???€???xtWithPunct/&gt;&lt;w:uell/&gt;&lt;w:wrapTextWithPunct/???????????????????????????????€??????€?/&gt;&lt;w:u?oGridInCell/&gt;&lt;w:wrapTextWithPunct/&gt;&lt;w:u&gt;&lt;w:u???????????idInCell/&gt;&lt;w:w?,????????????€??r w:n???€????€????€????:u?oGridInCell/?€????€?tWithPun/&gt;&lt;w:snapToGridInC???€???xtWithPunct/&gt;&lt;w:u€€????€??ables/&gt;&lt;w:snapToGridInCell/&gt;&lt;w:wrapTextWithPunct/&gt;&lt;w:u?????????????????????€??????€????????????€??????????????????????????€??????€?/&gt;&lt;w:u?oGridInCell/&gt;&lt;w:wrapTextWithPunct/&gt;&lt;w:oGridInCell/?€????€?tWithPun/&gt;&lt;w:snapToGridInC???€???xtWithPunct/&gt;&lt;w:uu€€?w???????????uit€?????hPu??€??ables/&gt;&lt;w:snapToGridInCell/&gt;&lt;w:wrapTextWithPunct/&gt;&lt;w:u???€??????€€????€????€????€????€????€??ables/&gt;&lt;w:snapToGridInCell/&gt;&lt;w:wrapTextWithPunct/&gt;&lt;w:u??????????????ll/?€????€?tWithPun/&gt;&lt;w:snapToGridInC???€???xtWithPunct/&gt;&lt;w:u???????€??????€?/&gt;&lt;w:u?oGridInCell/&gt;&lt;w:wrapTextWithPunct/&gt;&lt;w:u???????????????€??r w:n???€????€????€????€????€??ables/&gt;&lt;w:snapToGrid????????uit€?????hPu??€??ables/&gt;&lt;w:snapToGridInCell/&gt;&lt;w:wrapTe?ll/?€????€?tWithPun/&gt;&lt;w:snapToGridInC???€???xtWithPunct/&gt;&lt;w:uxtWithPunct/&gt;&lt;w:uInCell/&gt;&lt;w:wrapTextWithPunct/&gt;&lt;w:u??????????????????€??????€?/&gt;&lt;w:u?oGridInCell/&gt;&lt;w:wrapTextWithPunct/&gt;&lt;w:u??????/&gt;&lt;/w:docVars&gt;&lt;wsp:rsids&gt;&lt;wsp:rsidRoot wsp:val=&quot;00111184&quot;/&gt;&lt;wsp:rsid wsp:val=&quot;0000373C&quot;/&gt;&lt;wsp:rsid wsp:?€???xtWithPunct/&gt;&lt;w:uval=&quot;00014D4C&quot;/&gt;&lt;wsp:rsid wsp:val=&quot;00014E03&quot;/&gt;&lt;wsp:rsid wsp:valsnapToGridInCell/&gt;&lt;wWithPunct/&gt;&lt;w:u:wrapTextWithPunct/&gt;&lt;w:u=&quot;0002013tWithPunc/&gt;&lt;w:ut/&gt;&lt;w:u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53F2&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A553F2&quot;&gt;&lt;m:oMathPara&gt;&lt;m:oMath&gt;&lt;m:sSub&gt;&lt;m:sSubPr&gt;&lt;m:ctrlPr&gt;&lt;w:rPr&gt;&lt;w:rFonts w:ascii=&quot;Cambria Math&quot; w:fareast=&quot;?F??&quot; w:h-ansi=&quot;Cambria Math&quot;/&gt;&lt;wx:font &gt;wsp&lt;wwx:vald w=&quot;Cambria Math&quot;/&gt;&lt;w:i/&gt;&lt;w:kern w:val=&quot;0&quot;/&gt;&lt;w:sz w:val=&quot;22&quot;/&gt;&lt;w:sz-cs w:val=&quot;22&quot;/&gt;&lt;w:lang w:val=F2&quot;&quot;EN-GB&quot; w:fareast=&quot;EN-US&quot;/&gt;&lt;/w:rPr&gt;&lt;/m:ctrlPr&gt;&lt;/m:sSubPr&gt;&lt;m:e&gt;&lt;m:r&gt;&lt;w:rPr&gt;&lt;w:rFonts w:ascii=&quot;Cambria Math&quot; w?F:fareast=&quot;???&quot; w:h-ansi=&quot;Cambria Ma&gt;wspth&quot;/&gt;&lt;wx&gt;&lt;w:fod wnt wx:val=&quot;Cambria Math&quot;/&gt;&lt;w:i/&gt;&lt;w:kern w:val=&quot;0&quot;/&gt;&lt;w:sz w:val=&quot;22&quot;/&gt;&lt;w:sz-cs w:val=&quot;=F2&quot;22&quot;/&gt;&lt;w:lang w:val=&quot;EN-GB&quot; w:fareast=&quot;EN-US&quot;/&gt;&lt;/w:rPr&gt;&lt;m:t&gt;e&lt;/m:t&gt;&lt;/m:r&gt;&lt;/m:e&gt;&lt;m:sub&gt;&lt;m:r&gt;&lt;w:rPr&gt;&lt;w:rFonts w:ascii=w?F&quot;Cambria Math&quot; w:fareast=&quot;???&quot; &gt;wspw:h-ansi=&quot;Cambria &gt;&lt;wd wMath&quot;/&gt;&lt;wx:font wx:val=&quot;Cambria Math&quot;/&gt;&lt;w:i/&gt;&lt;w:kern w:val=&quot;0&quot;/&gt;&lt;w:sz w:va=F2&quot;l=&quot;22&quot;/&gt;&lt;w:sz-cs w:val=&quot;22&quot;/&gt;&lt;w:lang w:val=&quot;EN-GB&quot; w:fareast=&quot;EN-US&quot;/&gt;&lt;/w:rPr&gt;&lt;m:t&gt;33&lt;/m:t&gt;&lt;/m:r&gt;&lt;/m:sub&gt;&lt;/m:sSub&gt;&lt;/m:oMathw?F&gt;&lt;/m:oMathPara&gt;&lt;/w:p&gt;&lt;w:sectPrp wsp:rsidR=&quot;00000000&quot;&gt;&lt;w:pgSz w:w=&quot;12240&quot; w:h=&quot;15840&quot;/&gt;&lt;w:pgMar w:top=&quot;1440&quot; w:right=&quot;1800&quot; w:bot&quot;tom=&quot;1440&quot; w:left=&quot;1800&quot; w:header=&quot;720&quot; w:footer=&quot;720&quot; w:gutter=&quot;0&quot;/&gt;&lt;w:cols w:space=&quot;720&quot;/&gt;&lt;/w:sectPr&gt;&lt;/w:body&gt;&lt;/w:wordDocument&gt;">
                  <v:imagedata r:id="rId35"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32</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w:t>
            </w:r>
          </w:p>
        </w:tc>
      </w:tr>
      <w:tr w:rsidR="00244001" w:rsidRPr="00503627" w:rsidTr="00503627">
        <w:tc>
          <w:tcPr>
            <w:tcW w:w="3828" w:type="dxa"/>
          </w:tcPr>
          <w:p w:rsidR="00244001" w:rsidRPr="00503627" w:rsidRDefault="00244001" w:rsidP="00B231FE">
            <w:pPr>
              <w:spacing w:line="480" w:lineRule="auto"/>
              <w:ind w:firstLineChars="100" w:firstLine="240"/>
              <w:rPr>
                <w:sz w:val="24"/>
                <w:lang w:val="en-GB"/>
              </w:rPr>
            </w:pPr>
            <w:r w:rsidRPr="00503627">
              <w:rPr>
                <w:sz w:val="24"/>
                <w:lang w:val="en-GB"/>
              </w:rPr>
              <w:t>Density (kg/m</w:t>
            </w:r>
            <w:r w:rsidRPr="00503627">
              <w:rPr>
                <w:sz w:val="24"/>
                <w:vertAlign w:val="superscript"/>
                <w:lang w:val="en-GB"/>
              </w:rPr>
              <w:t>3</w:t>
            </w:r>
            <w:r w:rsidRPr="00503627">
              <w:rPr>
                <w:sz w:val="24"/>
                <w:lang w:val="en-GB"/>
              </w:rPr>
              <w:t>)</w:t>
            </w:r>
          </w:p>
        </w:tc>
        <w:tc>
          <w:tcPr>
            <w:tcW w:w="1417" w:type="dxa"/>
          </w:tcPr>
          <w:p w:rsidR="00244001" w:rsidRPr="00503627" w:rsidRDefault="00244001" w:rsidP="00B231FE">
            <w:pPr>
              <w:spacing w:line="480" w:lineRule="auto"/>
              <w:ind w:firstLineChars="100" w:firstLine="240"/>
              <w:rPr>
                <w:sz w:val="24"/>
                <w:lang w:val="en-GB"/>
              </w:rPr>
            </w:pPr>
            <w:r w:rsidRPr="00503627">
              <w:rPr>
                <w:sz w:val="24"/>
                <w:lang w:val="en-GB"/>
              </w:rPr>
              <w:t>ρ</w: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5105</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5670</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2332</w:t>
            </w:r>
          </w:p>
        </w:tc>
      </w:tr>
      <w:tr w:rsidR="00244001" w:rsidRPr="00503627" w:rsidTr="00503627">
        <w:tc>
          <w:tcPr>
            <w:tcW w:w="3828" w:type="dxa"/>
            <w:vMerge w:val="restart"/>
          </w:tcPr>
          <w:p w:rsidR="00244001" w:rsidRPr="00503627" w:rsidRDefault="00244001" w:rsidP="00D45788">
            <w:pPr>
              <w:spacing w:line="480" w:lineRule="auto"/>
              <w:ind w:firstLineChars="100" w:firstLine="240"/>
              <w:rPr>
                <w:sz w:val="24"/>
                <w:lang w:val="en-GB"/>
              </w:rPr>
            </w:pPr>
            <w:r w:rsidRPr="00503627">
              <w:rPr>
                <w:sz w:val="24"/>
                <w:lang w:val="en-GB"/>
              </w:rPr>
              <w:t xml:space="preserve">Relative dielectric </w:t>
            </w:r>
            <w:r w:rsidR="00D45788">
              <w:rPr>
                <w:sz w:val="24"/>
                <w:lang w:val="en-GB"/>
              </w:rPr>
              <w:t>c</w:t>
            </w:r>
            <w:r w:rsidR="00D45788" w:rsidRPr="00503627">
              <w:rPr>
                <w:sz w:val="24"/>
                <w:lang w:val="en-GB"/>
              </w:rPr>
              <w:t>onstants</w:t>
            </w: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54" type="#_x0000_t75" style="width:14.5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a??€€????€????€????€????€????€????€????€????€???€???€?ToGridInCell/&gt;&lt;w:wrapTextWithPunct/&gt;&lt;w:ubles/&gt;&lt;w:snapToGridInCell/&gt;&lt;w???????dInCell/&gt;&lt;w:wrapTextWithPunct/&gt;&lt;w:u??€€????€????€????€???xtWithPunct/&gt;&lt;w:u:wrapTextWithPunct/&gt;&lt;w:u??????????????€???€?€??????€????€??€€???&amp;#x????????????????????????€????€????€??ables/&gt;&lt;w:snapToGridInCell/&gt;&lt;w:wrapTextWithPunct/&gt;&lt;w:uA;?€????€????€????€????dInCell/&gt;&lt;w:wrapTextWithPunct/&gt;&lt;w:u??€€????€????€????€???xtWithPunct/&gt;&lt;w:u€??€???€?ToGridInCell/&gt;&lt;w:wrapTextWithPunct/&gt;&lt;w:u€€????€?€????€??????€€????€????€????€????€????€??ables/&gt;&lt;w:snapToGridInCell/&gt;&lt;w:wrapTextWithPunct/&gt;&lt;w:u???€?€&quot;/&gt;&lt;w:docVar w:name=&quot;EN.Lay??€????€????€?xtWithPunct/&gt;&lt;w:u??€€????€????€????€???xtWithPunct/&gt;&lt;w:u???€??ables/&gt;&lt;w:snapToGridInCell/&gt;&lt;w:wrapTextWi???€????€???€???€?ToGridInCell/&gt;&lt;w:wrapTextWithPunct/&gt;&lt;w:uables/&gt;&lt;w:snapToGridInCell/&gt;&lt;w:wrapTextWithPunct/&gt;&lt;w:uthPunct/&gt;&lt;w:uout&quot; w:val=&quot;?????????????????*?€?€??eu????€u??€€????€????€????€???xtWithPunct/&gt;&lt;w:u?|????????????€.??????????????????????????????????????????????GridInCell/&gt;&lt;w:wrapTextWi???€????€???€???€?ToGridInCell/&gt;&lt;w:wrapTextWithPunct/&gt;&lt;w:u???????????????€????€/&gt;&lt;w:uout&quot; w:val=&quot;?????????????????*?€?€??eu????€u??€€????€????€????€???xtWithPunct/&gt;&lt;w:u?€????€????€????€??ables/&gt;&lt;w:snapToGridInCell/&gt;&lt;w:wrapTextWi??ables/&gt;&lt;w:snapToGridInCell/&gt;&lt;w:wrapTextWithPunct/&gt;&lt;w:u??€??€€?/&gt;&lt;w:u???€?€&quot;/&gt;&lt;w:docVar w:name=&quot;EN.Lay??€????€????€????????€???€???€?ToGridInCell/&gt;&lt;u????€u??€€????€????€????€???xtWithPunct/&gt;&lt;w:uw:wrapTextWithPunct/&gt;&lt;w:u€€??ables/&gt;&lt;w:snapToGridInCell/&gt;&lt;w:wrapTextWithPunct/&gt;&lt;w:u???€????€????€????€????€??ables/&gt;&lt;w:snapToGridInCell/&gt;&lt;w:wrapTextWithPunct/&gt;&lt;w:u?????/&gt;&lt;w:snapToGridInCell/&gt;&lt;w:wrapTextWithPunct/&gt;&lt;w:u???????€????€????€???xtWithPunct/&gt;&lt;w:u???????????????€?ToGridInCell/&gt;&lt;w:wrapTextWithPunct/&gt;&lt;w:u???????????????????????????€??€€?€?????????????????/&gt;&lt;w:docVar w:name=&quot;EN.Lay??€????€????€????€??ables/&gt;&lt;w:snapToGridInCellridInCell/&gt;&lt;w:wrapTextWithPunct/&gt;&lt;w:u???????€????€????€???xtWithPunct/&gt;&lt;w:u/&gt;&lt;w:wrapTextWithPunct/&gt;&lt;w:u w:namw:wrapTextWithPunct/&gt;&lt;w:u?????/&gt;w:u?????????????????????€?ToGridInCell/&gt;&lt;w:wrapTextWithPunct/&gt;&lt;w:u&lt;w:snapToGridInCell/&gt;&lt;w:wrapTextWithPunct/&gt;&lt;w:ue=&quot;EN.Libraries&quot; w:val=&quot;23t3?????????????????€????€????€???xtWithPunct/&gt;&lt;w:u?????n???????????????€????€?€????€??????€€????€????€????€????€????€??ables/&gt;&lt;w:snapToGridInCell/&gt;&lt;w:/&gt;w:u?????????????????????€?ToGridInCell/&gt;&lt;w:wrapTextWithPunct/&gt;&lt;w:uwrapTextWiue=&quot;EN.Libraries&quot; w:val=&quot;23t3?????????????????€????€????€???xtWithPunct/&gt;&lt;w:uthPunct/&gt;&lt;w:u?????????Lay??:wrapTextWithPunct/&gt;&lt;w:u?????/&gt;&lt;w:snapToGridInCell/&gt;&lt;w:wrapTextWithPunct/&gt;&lt;w:u€€????€????€????€??ables/&gt;&lt;w:snapToGridInCell/&gt;&lt;w:wrapTextWithPunct/&gt;&lt;w:u????€????????????????????€3t3?????????????????€????€????€???xtWithPunct/&gt;&lt;w:u?ToGridInCell/&gt;&lt;w:wrapTextWithPunct/&gt;&lt;w:u??????????????????????????????????????€???????????????????????????&lt;w:u?????????Lay??:wrapTextWithPunct/&gt;&lt;w:u?????/&gt;&lt;w:snapToGridInCell/:u????€????????????????????€3t3?????????????????€????€????€???xtWithPunct/&gt;&lt;w:u&gt;&lt;w:wrapTextWithPunct/&gt;&lt;w:u???????TextWithPunct/&gt;&lt;w:u????€????????????????????€?ToGridInCell/&gt;&lt;w:wrapTextWithPunct/&gt;&lt;w:u???????????????????€?€?€??????????????GridInCell/&gt;&lt;w:wrapTextWithPunct/????????????€3t3?????????????????€????€????€???xtWithPunct/&gt;&lt;w:u&gt;&lt;w:u?????????Lay??€????€????€????€??ables/&gt;&lt;w:snapToGridInCell/&gt;&lt;w:wrapTextWithPunct/&gt;&lt;w:u???????€???apTextWithPuncu????€????????????????????€?ToGridInCell/&gt;&lt;w:wrapTextWithPunct/&gt;&lt;w:ut/&gt;&lt;w:u????????????€3t3?????????????????€????€????€???xtWithPunct/&gt;&lt;w:u??&gt;&lt;w:snapToGridInCell/&gt;&lt;w:wrapTextWithPunct/&gt;&lt;w:u??€????€?€????€??????€€????€????€????€????€????€??ables/&gt;&lt;w:snapToGridInCell/&gt;&lt;w:wrapTextWithPunct/&gt;&lt;w:u????€?€?€?????€?€?€?€??????€???????:u????????????€3t3?????????????????€????€????€???xtWithPunct/&gt;&lt;w:u?????????????€?ToGridInCell/&gt;&lt;w:wrapTextWithPunct/&gt;&lt;w:u???€?€?€???????€?€?€?€????u?????????La???????€???apTextWithPunct/&gt;&lt;w:u?????/&gt;&lt;w:snapToGridInCell/&gt;&lt;w:wrapTextWithPunct/&gt;&lt;w:uy??€????€???????????????€3t3?????????????????€????€????€???xtWithPunct/&gt;&lt;w:u?€€????€??ables/&gt;&lt;w:snapToGridInCell/&gt;&lt;w:wrapTextWithPunct/&gt;&lt;w????????????????€?ToGridInCell/&gt;&lt;w:wrapTextWithPunct/&gt;&lt;w:u:u?€?€?€?€?????????€?€?€?????????€?€?€?????????€?€?€??????€?€?€????€???????????????€3t3?????????????????€????€????€???xtWithPunct/&gt;&lt;w:u?????€?€?€?€??????€?€?€?????€?€??????€???apTextWithPunct/&gt;&lt;w:u?????/&gt;&lt;w:snapToGridInCell/&gt;&lt;w:wrapTextWithPu&lt;w:wrapTextWithPunct/&gt;&lt;w????????????????€?ToGridInCell/&gt;&lt;w:wrapTextWithPunct/&gt;&lt;w:unct/&gt;&lt;w:u?????€3t3?????????????????€????€????€???xtWithPunct/&gt;&lt;w:u?????€?€????€??????€€????€????€????€????€????€?€?€???????€?€?€?€????u?????????Lay??€????€????€????€??ables/&gt;&lt;w:snapToGridInCell/&gt;&lt;w:wrapTextWithPunct/&gt;&lt;w:u??ablew:wrapTextWithPunPunct/&gt;&lt;w:unct/&gt;&lt;w:u?????€3t3?????????????????€????€????€???xtWithPunct/&gt;&lt;w:uct/&gt;&lt;w????????????????€?ToGridInCell/&gt;&lt;w:wrapTextWithPunct/&gt;&lt;w:us/&gt;&lt;w:sna??€???apTextWithPunct/&gt;&lt;w:u?????/&gt;&lt;w:snapToGridInCell/&gt;&lt;w:wrapTextWithPunct/&gt;&lt;w:upToGridInCell/&gt;&lt;w:wrapTextWithPunct/&gt;&lt;w:u??€?€?????????€?€?€??????????€????€????€???xtWithPunct/&gt;&lt;w:u?????€?€?€?????€?€?€?€???????€?€?€???????€?€?€????????????????€?ToGridInCell/&gt;&lt;w:wrapTextWithPunct/&gt;&lt;w:u?€??€?????€?€?€?€?????????€?€?€??????€?€?€??????????????lesCell/&gt;&lt;w:wrapTextWithPunct/&gt;&lt;w:u??€?€?????????€?€?€??????????€????€????€???xtWithPunct/&gt;&lt;w:u/&gt;&lt;w:sna??€???apTextWithPunct/&gt;&lt;w:u?????/&gt;&lt;w:snapToGridInCell/&gt;&lt;w:wrapTextWithPunct/&gt;&lt;w:uLay??€????€????€????€??ables/&gt;&lt;w:snapT??????€?€?€????????????????€?ToGridInCell/&gt;&lt;w:wrapTextWithPunct/&gt;&lt;w:uoGridInCell??€?€?€??????????€????€????€???xtWithPunct/&gt;&lt;w:u/&gt;&lt;w:wrapTextWithPunct/&gt;&lt;w:u??€?€?€?€??????€?€?€?????€?€?€?€???????€????€?€????€??????€€????€????€????€????€????€??ables/&gt;&lt;w:sn€???apTextWithPunct/&gt;&lt;w:u?????/&gt;&lt;w:snapToGridapT????xtWithPunct/&gt;&lt;w:uoGridInCell??€?€?€??????????€????€????€???xtWithPunct/&gt;&lt;w:u??€?€?€????????????????€?ToGridInCell/&gt;&lt;w:wrapTextWithPunct/&gt;&lt;w:uInCell/&gt;&lt;w:wrapTextWithPunct/&gt;&lt;w:uapToGridInCell/&gt;&lt;w:wrapTextWithPunct/&gt;&lt;w:u???????€?€?€?????????€?€?€?€?????????Lay??€????€????€??oGridInCell??€?€?€??????????€????€????€???xtWithPunct/&gt;&lt;w:u??€€??ables/&gt;&lt;w:snapToGridInCell/&gt;&lt;w:wrapTextWithPunct/&gt;&lt;w:u????€?€?€?€????????????€?ToGridInCell/&gt;&lt;w:wrapTextWithPunct/&gt;&lt;w:u?€?€?€?€????????€?€?thPunct/&gt;&lt;w:u?????/&gt;&lt;w:snapToGridInCell/&gt;&lt;w:wrapTextWithPunct/&gt;&lt;w:u€?€?????????€????€????€???xtWithPunct/&gt;&lt;w:u?????€?€?€?€?????????€?€?€??€?????€?€?€?€?????€?€?€?€?????????€?€?€????????€?€?€?€??tWithPunct/&gt;&lt;w:u????€?€?€?€????????????€?ToGridInCell/&gt;&lt;w:wrapTextWithPunct/&gt;&lt;w:u??????€ToGridInCell/&gt;&lt;w:wrapTextWithPunct/&gt;&lt;w:u€?€?????????€????€????€???xtWithPunct/&gt;&lt;w:u????€?€????€??????€€??€?€?€?????????€?€?€?€?????????Layt/&gt;&lt;w:u????€?€?€?€????€?€?€????????€?€?thPunct/&gt;&lt;w:u?????/&gt;&lt;w:snapToGridInCell/&gt;&lt;w:wrapTextWithPunct/&gt;&lt;w:u??€????€?thPunct/&gt;&lt;w:ll/&gt;&lt;w:wrapTextWithPunct/&gt;&lt;w:u€?€?????????€????€????€???xtWithPunct/&gt;&lt;w:uu????€?€?€?€????????????€?ToGridInCell/&gt;&lt;w:wrapTextWithPunct/&gt;&lt;w:u???€€????€??ables/&gt;&lt;w:snapToGridInCell/&gt;&lt;w:wrapTextWithPunct/&gt;&lt;w:u??€????€????€????€????€??ables/&gt;&lt;w:snapToGridInCell/&gt;&lt;w:wrapTextWithPunct/&gt;&lt;w:uu€?€?????????€????€????€???xtWithPunct/&gt;&lt;w:u??$??€?€?€?€????????????????????????hPunct/&gt;&lt;w:u???€?€?€????????????€?ToGridInCell/&gt;&lt;w:wrapTextWithPunct/&gt;&lt;w:u????&gt;&lt;w:snapToGridInCell/&gt;&lt;w:wrapTextWithPunct/&gt;&lt;w:u????€??????????????????€?:wrapTextWithPunct/&gt;&lt;w:uu€?€?????????€????€????€???xtWithPunct/&gt;&lt;w:u??€?????????€?€?€?????????€?€?????????Lay??€????€????€????€??ables/&gt;&lt;w:snapToGridInCell/&gt;&lt;w:wrapTextWithPunct//&gt;&lt;w:u???€?€?€????????????€?ToGridInCell/&gt;&lt;w:wrapTextWithPunct/&gt;&lt;w:u&gt;&lt;w:u€?€?€?€??TextWithPunct/&gt;&lt;w:uu€?€?????????€????€????€???xtWithPunct/&gt;&lt;w:u???€?€?€?€????????€?€????????????????????hPunct/&gt;&lt;w:u?????/&gt;&lt;w:snapToGridInCell/&gt;&lt;w:wrapTextWithPunct/&gt;&lt;w:u€?€???????€?€?€?€?????€?€??€?€????????€????€?€????€??TextWithPunct//&gt;&lt;w&gt;&lt;w:u€?€?€?€??TextWithPunct/&gt;&lt;w:uu€?€?????????€????€????€???xtWithPunct/&gt;&lt;w:u:u???€?€?€????????????€?ToGridInCell/&gt;&lt;w:wrapTextWithPunct/&gt;&lt;w:u??€??€€????€????€????€????€????€??ables/&gt;&lt;w:snapToGridInCell/&gt;&lt;w:wrapTextWithPunct/&gt;&lt;w:u€???????Lay??€????€????€????€????????€??TextWithPunct/&gt;&lt;w:uu€?€?????????€????€????€???xtWithPunct/&gt;&lt;w:u?????????????hPunct/&gt;&lt;w:u?????/&gt;&lt;w:snapToGridInCell/&gt;&lt;w:wrapct//&gt;&lt;w:u???€?€?€????????????€?ToGridInCell/&gt;&lt;w:wrapTextWithPunct/&gt;&lt;w:uTextWithPunct/&gt;&lt;w:u?ables/&gt;&lt;w:snapToGridInCell/&gt;&lt;w:wrapTextWithPunct/&gt;&lt;w:u?€??€??????????????€????€????€???xtWithPunct/&gt;&lt;w:u€?€?€?€????????€?€?€?????€?€?€?€??????€?€?€??????€?€?€?€???????????????????????????????????/&gt;&lt;w:wrapct//&gt;&lt;w:u???€?€?€????????????€?ToGridInCell/&gt;&lt;w:wrapTextWithPunct/&gt;&lt;widInCell/&gt;&lt;w:wrapTextWithPunct/&gt;&lt;w:u?€??€??????????????€????€????€???xtWithPunct/&gt;&lt;w:u:u??·?????????€€????????????????????hPunct/&gt;&lt;w:u?????/&gt;&lt;w:snapToGridInCell/&gt;&lt;w:wrapTextWithPunct/&gt;&lt;w:u?????????€????????????€?????€ell/&gt;&lt;w:wrapTextWithPunct/&gt;&lt;w:u€???????Lay??€????w:wrapTextWithPunct/&gt;&lt;w:u?€??€??????????????€????€????€???xtWithPunct/&gt;&lt;w:uuu€€:wrapct//&gt;&lt;w:u???€?€?€????????????€?ToGridInCell/&gt;&lt;w:wrapTextWithPunct/&gt;&lt;w:u????€????€??ables/&gt;&lt;w:snapToGridInCell/&gt;&lt;w:wrapTextWithPunct/&gt;&lt;w:u??€?€????????€????€?€????€??????€€??????????hPunct/&gt;&lt;wt/&gt;&lt;w:u?€??€??????????????€????€????€???xtWithPunct/&gt;&lt;w:u:u?????/&gt;&lt;w:snapToGridInCell/&gt;&lt;w:wrapTextWithPunct/&gt;&lt;w:u??€€????€????€??????€?€?€????????????€?ToGridInCell/&gt;&lt;w:wrapTextWithPunct/&gt;&lt;w:u€€????€??ables/&gt;&lt;w:snapToGridInCell/&gt;&lt;w:wrapTextWithPunct/&gt;&lt;w:u???????????€??????????????€????€????€???xtWithPunct/&gt;&lt;w:u????????????.????????????????????????t/&gt;&lt;w:u€???????Lay??€????€????€????€??ab??€??????€€???????t/&gt;&lt;w:u??€€????€????€??????€?€?€????????????€?ToGridInCell/&gt;&lt;w:ToGridInCell/&gt;&lt;w:wrapTextWithPunct/&gt;&lt;w:u???????????€??????????????€????€????€???xtWithPunct/&gt;&lt;w:uwrapTextWithPunct/&gt;&lt;w:u????Punct/&gt;&lt;w:u?????/&gt;&lt;w:snapToGridInCell/&gt;&lt;w:wrapTextWithPunct/&gt;&lt;w:ules/&gt;&lt;w:snapToGridInCell/&gt;&lt;w:wrapTextWithPunct/&gt;&lt;w:u???.?:???????????????????????????????????????????????u???????????€??????????????€????€????€???xtWithPunct/&gt;&lt;w:u???????????????€€??????€?€?€????????????€?ToGridInCell/&gt;&lt;w:wrapTextWithPunct/&gt;&lt;w:u?????????????????????€?????€??€?€????????€€????€??ab??€??????€€??????????hPunct/&gt;&lt;w:???????????????????????????????u???????????€??????????????€????€????€???xtWithPunct/&gt;&lt;w:uu?????/&gt;&lt;w:snapToGridInCell/&gt;&lt;w:wrapTextWithPunct/&gt;&lt;w:u????€?€????€??????€€????€?????????????????????????€??????€?€?€????????????€?ToGridInCell/&gt;&lt;w:wrapTextWithPunct/&gt;&lt;w:u??.???????????????????????u???????????€??????????????€????€????€???xtWithPunct/&gt;&lt;w:u????????????????t/&gt;&lt;w:u€???????Lay??€????€????€????€??ables/&gt;&lt;w:snapToGridInCell/&gt;&lt;w:wrapTextWithPunct/&gt;&lt;w:u€????€????€????€??able??????€€??????????hPunct/&gt;&lt;w:u?????????????????????????????????????u???????????€??????????????€????€????€???xtWithPunct/&gt;&lt;w:u???€€??????€?€?€????????????€?ToGridInCell/&gt;&lt;w:wrapTextWithPunct/&gt;&lt;w:u?/&gt;&lt;w:snapToGridInCell/&gt;&lt;w:wrapTextWithPunct/&gt;&lt;w:us/&gt;&lt;w:snapToGridInCell/&gt;&lt;w:wrapTextWithPunct/&gt;&lt;w:u??????????????????????????.???,?.?:????€??????????????€????€????€???xtWithPunct/&gt;&lt;w:u????&quot;/&gt;&lt;/w:docVars&gt;&lt;wsp:rsids&gt;&lt;wsp:rsidRoot wsp:val=&quot;00111184&quot;/&gt;&lt;wsp:rsid wsp:val=&quot;00dInCell/&gt;&lt;w:wrapTextWithPunct/&gt;&lt;w:u00373C&quot;/&gt;&lt;wsp:rs&lt;w:snapToGridInCell/&gt;&lt;w:wrapTextWitInCell/&gt;&lt;w:wrapTextWithPunct/&gt;&lt;w:uhPunct/&gt;&lt;w:uid wsp:val=&quot;00014D4C&quot;/&gt;&lt;wsp:rsid w&lt;w:usp:val=&quot;00014E03&quot;/&gt;&lt;wsp:rsid wsp:val=&quot;00020138&quot;/&gt;&lt;dInCell/&gt;&lt;w:wrapTextWithPunct/&gt;&lt;w:u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B72&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917B72&quot;&gt;&lt;m:oMathPara&gt;&lt;m:oMath&gt;&lt;m:sSub&gt;&lt;m:sSubPr&gt;&lt;m:ctrlPr&gt;&lt;w:rPr&gt;&lt;w:rFonts w:ascii=&quot;Cambria Math&quot; w:fareast=&quot;???&quot; w:h-ansi=&quot;Cambria Math&quot;/&gt;&lt;wx:font wx:val=&quot;Cambri:vaa Math&quot;/&gt;&lt;w:i/&gt;&lt;w:kern w:val=&quot;0&quot;/&gt;&lt;w&lt;w::sz w:val=&quot;22&quot;/&gt;&lt;w:sz-cs w:val=&quot;22&quot;/&gt;&lt;w:lang w:val=&quot;EN-GB&quot; w:fareast=&quot;EN-US&quot;/&gt;&lt;/w:rPrm:s&gt;&lt;/m:ctrlPr&gt;ubP&lt;/m:sSubPr&gt;&lt;m:e&gt;&lt;m:r&gt;&lt;w:rascPr&gt;&lt;w:rFonts w:ascii=&quot;Cambria Math&quot; w:fareast=&quot;???&quot; w:h-ansi=&quot;Cambria Math&quot;/&gt;&lt;wx:font wx:val=&quot;:vaCambria Math&quot;/&gt;&lt;w:i/&gt;&lt;w:ker&lt;w:n w:val=&quot;0&quot;/&gt;&lt;w:sz w:val=&quot;22&quot;/&gt;&lt;w:sz-cs w:val=&quot;22&quot;/&gt;&lt;w:lang w:val=&quot;EN-GB&quot; w:fareast=&quot;EN-m:sUS&quot;/&gt;&lt;/w:rPr&gt;&lt;mubP:t&gt;?&lt;/m:t&gt;&lt;/m:rrasc&gt;&lt;/m:e&gt;&lt;m:sub&gt;&lt;m:r&gt;&lt;w:rPr&gt;&lt;w:rFonts w:ascii=&quot;Cambria Math&quot; w:fareast=&quot;???&quot; w:h-ansi=&quot;Cambria Math&quot;/&gt;&lt;wx:fo&quot;:vant wx:val=&quot;Cambrir&lt;w:a Math&quot;/&gt;&lt;w:i/&gt;&lt;w:kern w:val=&quot;0&quot;/&gt;&lt;w:sz w:val=&quot;22&quot;/&gt;&lt;w:sz-cs w:val=&quot;22&quot;/&gt;&lt;w:lang w:val=&quot;EN--m:sGB&quot; w:fareast=&quot;EN-mubPUS&quot;/asc&gt;&lt;/w:rPr&gt;&lt;m:t&gt;11&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6" o:title="" chromakey="white"/>
                </v:shape>
              </w:pict>
            </w:r>
          </w:p>
        </w:tc>
        <w:tc>
          <w:tcPr>
            <w:tcW w:w="1276" w:type="dxa"/>
          </w:tcPr>
          <w:p w:rsidR="00244001" w:rsidRPr="00503627" w:rsidRDefault="00244001" w:rsidP="00B231FE">
            <w:pPr>
              <w:spacing w:line="480" w:lineRule="auto"/>
              <w:ind w:firstLineChars="100" w:firstLine="240"/>
              <w:rPr>
                <w:sz w:val="24"/>
                <w:lang w:val="en-GB"/>
              </w:rPr>
            </w:pPr>
            <w:bookmarkStart w:id="10" w:name="OLE_LINK7"/>
            <w:r w:rsidRPr="00503627">
              <w:rPr>
                <w:sz w:val="24"/>
                <w:lang w:val="en-GB"/>
              </w:rPr>
              <w:t>20</w:t>
            </w:r>
            <w:bookmarkEnd w:id="10"/>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8.55</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11.7</w:t>
            </w:r>
          </w:p>
        </w:tc>
      </w:tr>
      <w:tr w:rsidR="00244001" w:rsidRPr="00503627" w:rsidTr="00503627">
        <w:tc>
          <w:tcPr>
            <w:tcW w:w="3828" w:type="dxa"/>
            <w:vMerge/>
          </w:tcPr>
          <w:p w:rsidR="00244001" w:rsidRPr="00503627" w:rsidRDefault="00244001" w:rsidP="00B231FE">
            <w:pPr>
              <w:spacing w:line="480" w:lineRule="auto"/>
              <w:ind w:firstLineChars="100" w:firstLine="240"/>
              <w:rPr>
                <w:sz w:val="24"/>
                <w:lang w:val="en-GB"/>
              </w:rPr>
            </w:pPr>
          </w:p>
        </w:tc>
        <w:tc>
          <w:tcPr>
            <w:tcW w:w="1417" w:type="dxa"/>
          </w:tcPr>
          <w:p w:rsidR="00244001" w:rsidRPr="00503627" w:rsidRDefault="00DA71DE" w:rsidP="00B231FE">
            <w:pPr>
              <w:spacing w:line="480" w:lineRule="auto"/>
              <w:ind w:firstLineChars="100" w:firstLine="240"/>
              <w:rPr>
                <w:sz w:val="24"/>
                <w:lang w:val="en-GB"/>
              </w:rPr>
            </w:pPr>
            <w:r>
              <w:rPr>
                <w:sz w:val="24"/>
              </w:rPr>
              <w:pict>
                <v:shape id="_x0000_i1055" type="#_x0000_t75" style="width:14.55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5???€???????????????€??????s???????????????????????????????Cell/€????€????€????€???€?€??€ToGridInCell/&gt;&lt;w:wrapTextWithPunct/&gt;&lt;w:u??????????tWithPunct/&gt;&lt;w:u:wrapTextWithPunct/&gt;&lt;w:uame=&quot;ENw:u??€€????€????€????€???xtWithPunct/&gt;&lt;w:u?????????????????????;?€????€?€??ables/&gt;&lt;w:snapToGridInCell/&gt;&lt;w???€????€??ables/&gt;&lt;w:snapToGridInCell/&gt;&lt;w:wrapTextWithPunct/&gt;&lt;w:u€€????€??????€:u???€????€?€&quot;/&gt;&lt;w:docVar w:n???€??ll/€????€????tWithPunct/&gt;&lt;w:uame=&quot;ENw:u??€€????€????€????€???xtWithPunct/&gt;&lt;w:u€€????€???€?€??€ToGridInCell/&gt;&lt;w:wrapTextWithPunct/&gt;&lt;w:u??€????€????€????€??ables/&gt;&lt;w:snapToGridInCell/&gt;&lt;w:wrapTextWithPunct/&gt;&lt;w:u€????€????€????€????€????€??ables/&gt;&lt;w:snapToGridInCell/&gt;&lt;w:wrapTextWithPu??€?me=&quot;ENw:u??€€????€????€????€???xtWithPunct/&gt;&lt;w:u?ables/&gt;&lt;w:snapToGridInCell/&gt;&lt;w:wrapTextWithPunct/&gt;&lt;w:unct/&gt;&lt;w:u?oGridInCell/&gt;&lt;w:wrapTextWithPunct/&gt;&lt;w:u?????????????????+???????????€??????????+???????????€??????????+???????????€?ell/&gt;&lt;w:wrapTextWithPu??€?me=&quot;ENw:u??€€????€????€????€???xtWithPunct/&gt;&lt;w:u?&gt;&lt;w:docVar w:n???€????€????€????€????€??ables/&gt;&lt;w:snapToGridInCell/&gt;&lt;w:wrsnapToGrid:snapToGridInCell/&gt;&lt;w:wrapTextWithPunct/&gt;&lt;w:unct/&gt;&lt;w:u?oGridInCell/&gt;&lt;w:wrapTextWithPunct/&gt;&lt;w:uInCell/&gt;&lt;w:wrapTextWithPu??€??ables/&gt;&lt;w:snapToGridInC???€???xtWithPunct/&gt;&lt;w:uell/&gt;&lt;w:wrapTextWithPunct/&gt;&lt;w:uapTextWithPunct/&gt;&lt;w:u?????????+???????????€??????????+???????????€????????????????????????????;?€?:wrapTextWithPunct/&gt;&lt;w:unct/&gt;&lt;w:u?oGridInCell/&gt;&lt;w:wrapTe&gt;&lt;w:wrapTextWithPu??€??ables/&gt;&lt;w:snapToGridInC???€???xtWithPunct/&gt;&lt;w:uxtWithPunct/&gt;&lt;w:u?????€????€??????€€????€????€????€????€????€??ablesnCell/&gt;&lt;w:wrsnapToGridInCell/&gt;&lt;w:wrapTextWithPu??€??ables/&gt;&lt;w:snapToGridInCell/&gt;&lt;w:wrapTextWithPunct/&gt;&lt;w:u/&gt;&lt;w:snapToGridInCell?????????€???ables/&gt;&lt;w:snapToGridInC???€???xtWithPunct/&gt;&lt;w:u/&gt;&lt;w:docVar w:n?unct/&gt;&lt;w:u?oGridInCell/&gt;&lt;w:wrapTextWithPunct/&gt;&lt;w:u??€????€????€????€????€??ables/&gt;&lt;w:snapToGridInCell/&gt;&lt;w:wrapTextWithPunct/&gt;&lt;w:u/&gt;&lt;w:wrapTextWithPunct/&gt;&lt;w:u?????????????????????????+??€€?????ables/&gt;&lt;w:snapToGridInC???€???xtWithPunct/&gt;&lt;w:u€€?€??hPu??€??ables/&gt;&lt;w:snapToGridInCell/&gt;&lt;w:wrapTextWithPunctw:n?unct/&gt;&lt;w:u?oGridInCell/&gt;&lt;w:wrapTextWithPunct/&gt;&lt;w:u/&gt;&lt;w:u??????????????+???????????€??????????+??????&quot;/&gt;&lt;w:docVar w:name=&quot;EN.Libraries&quot; w:val??ables/&gt;&lt;w:snapToGridInC???€???xtWithPunct/&gt;&lt;w:u=&quot;23t3????????????Var w:n???€????€????€????€????€??ables/&gt;&lt;w:snapToGridInCell/&gt;&lt;w:wrapText&gt;&lt;w:wrapTextWithPunctw:n?unct/&gt;&lt;w:u?oGridInCell/&gt;&lt;w:wrapTextWithPunct/&gt;&lt;w:uWithPu+??€€??€€?€??hPu??€??ables/&gt;&lt;w:snapToGrids/&gt;&lt;w:snapToGridInC???€???xtWithPunct/&gt;&lt;w:uInCell/&gt;&lt;w:wrapTextWithPunct/&gt;&lt;w:unct/&gt;&lt;w:u??????????????????€?€????€??????€€????€????€????€????€????€??ables/&gt;&lt;w:snapToGridInCell/&gt;&lt;w:wrapTextWithPhPunctw:n?unct/&gt;&lt;w:u?oGridInCell/&gt;&lt;w:wrapTextWithPunct/&gt;apToGrids/&gt;&lt;w:snapToGridInC???€???xtWithPunct/&gt;&lt;w:u&lt;w:uunct/&gt;&lt;w:u?€??????????????????€?????????????????????wrapTextWithPu+??€€??€€?€??hPu??€??ables/&gt;&lt;w:snapToGridInCell/&gt;&lt;w:wrapTextWithPunct/&gt;&lt;w:u????????????ar w:n???€????€????€???/&gt;&lt;w:wrapTextWithPunct/&gt;apToGrids/&gt;&lt;w:snapToGridInC???€???xtWithPunct/&gt;&lt;w:u?€?&lt;w:wrapTextWithPhPunctw:n?unct/&gt;&lt;w:u?oGridInCell/&gt;&lt;w:wrapTextWithPunct/&gt;&lt;w:u???€€??ables/&gt;&lt;w:snapToGridInCell/&gt;&lt;w:wrapTextWithPunct/&gt;&lt;w:u????????????????????????????€??????????????????????????thPunct/&gt;apToGrids/&gt;&lt;w:snapToGridInC???€???xtWithPunct/&gt;&lt;w:u?????????????wrapTextWithPu+??€€??€€?€??hPu??€??ables/&gt;&lt;w:s??€?&lt;w:wrapTextWithPhPunctw:n?unct/&gt;&lt;w:u?oGridInCell/&gt;&lt;w:wrapTextWithPunct/&gt;&lt;w:unapToGridInCell/&gt;&lt;w:wrapTextWithPunct/&gt;&lt;w:u?????????????????€?€?????oGrids/&gt;&lt;w:snapToGridInC???€???xtWithPunct/&gt;&lt;w:u????????????????????????€?€????€??????€€???????€????????????????????????????????Var w:n??Pu??€??ables/&gt;&lt;w:s??€?&lt;w:wrapTextWithPhPunctw:n?unct/&gt;&lt;w:u?oGridInCell/&gt;&lt;w:wrapTextWict/&gt;&lt;w:u?????????????????€?€?????oGrids/&gt;&lt;w:snapToGridInC???€???xtWithPunct/&gt;&lt;w:uthPunct/&gt;&lt;w:u?€????€????€????€????€??a???????????????????????????wrapTextWithPu+??€€??€€?€??hPu??€??ables/&gt;&lt;w:snapToGridInCell/&gt;&lt;w:wrapTextWithPunct/&gt;&lt;w:ubles/&gt;&lt;w:snapToGridInCell/&gt;&lt;w:wrapTextWithPunct€?????oGrids/&gt;&lt;w:snapToGridInC???€???xtWithPunct/&gt;&lt;w:u/&gt;&lt;w:u€€???ctw:n?unct/&gt;&lt;w:u?oGridInCell/&gt;&lt;w:wrapTextWithPunct/&gt;&lt;w:u?€€????€????€????€??ables/&gt;&lt;w:snapToGridInCell/&gt;&lt;w:wrapTextWithPunct/&gt;&lt;w:u€?€???????€?€?€?€?????€?€?€?€?????????€?€?€??€??????€?€?€nct€?????oGrids/&gt;&lt;w:snapToGridInC???€???xtWithPunct/&gt;&lt;w:u?????hPu??€??ables/&gt;&lt;w:snapToGridInCell/&gt;&lt;w:wrapTextWithPunct/u€€???ctw:n?unct/&gt;&lt;w:u?oGridInCell/&gt;&lt;w:wrapTextWithPunct/&gt;&lt;w:u&gt;&lt;w:u€?€?€?€?????????€?€?€?????????r w:n???€????€????€????€????€??ables/&gt;&lt;w:s€?????oGrids/&gt;&lt;w:snapToGridInC???€???xtWithPunct/&gt;&lt;w:unapToGridInCell/&gt;&lt;w:wrapTextWithPunct/&gt;&lt;w:u€?€?€?????????€?€?€??????€?€?€????????€?€?€?€??????€?w:wrapTextWithPunct/u€€???ctw:n?unct/&gt;&lt;w:u?oGridInCell/&gt;&lt;w:wrapTextWithPunct/&gt;&lt;w:u€??€?€??€??????€?€?€?:s€?????oGrids/&gt;&lt;w:snapToGridInC???€???xtWithPunct/&gt;&lt;w:u????hPu??€??ables/&gt;&lt;w:snapToGridInCell/&gt;&lt;w:wrapTextWithPunct/&gt;&lt;w:u??????????€?€????€??????€€????€????€????€????€????€??ables/&gt;&lt;w:snapToGridInCell/&gt;&lt;w:wrapTextWithPunct/&gt;&lt;w/u€€???ctw:n?unct/&gt;&lt;w:u?oGridInC????oGrids/&gt;&lt;w:snapToGridInC???€???xtWithPunct/&gt;&lt;w:uell/&gt;&lt;w:wrapTextWithPunct/&gt;&lt;w:u:u€??????r w:n???€????€????€????€????€??ables/&gt;&lt;w:snapToGridInCell/&gt;&lt;w:wrapTextWit€?????hPu??€??ables/&gt;&lt;w:snapToGridInCell/&gt;&lt;w:wrapTextWithPunct/&gt;&lt;w:uhPunct/&gt;&lt;w:u?€?€?€?€????????rids/&gt;&lt;w:snapToGridInC???€???xtWithPunct/&gt;&lt;w:u?€?€?€??????€?€?€????ctw:n?unct/&gt;&lt;w:u?oGridInCell/&gt;&lt;w:wrapTextWithPunct/&gt;&lt;w:u?????€?€?€???????€?€?€???????€?€?€?€?????????€?€?€?????????€?€?€??????€?€?€????????€?€?€?€????unct/&gt;&lt;w:uhPunct/&gt;&lt;w:u?€?€?€?€????????rids/&gt;&lt;w:snapToGridInC???€???xtWithPunct/&gt;&lt;w:u?€?€?€?€????&lt;w:snapToGridInCell/&gt;&lt;w:wrapTextWit€?????hPu??€??ables/&gt;&lt;w:snap?€?????????€?€?€??????€?€?€????ctw:n?unct/&gt;&lt;w:u?oGridInCell/&gt;&lt;w:wrapTextWithPunct/&gt;&lt;w:uToGridInCell/&gt;&lt;w:wrapTextWithPunct/&gt;&lt;w:u?€?????tWds/&gt;&lt;w:snapToGridInC???€???xtWithPunct/&gt;&lt;w:uithPunct/&gt;&lt;w:u€??????r w:n???€????€????€????€????€??ables/&gt;&lt;w:snapToGridInCell/&gt;&lt;w:wrapTextWithPunct/&gt;&lt;w:u????????€????€??????€€????€????€????€??€????ctw:n?unct/&gt;&lt;w:u?oGridInCell/&gt;&lt;w:wrapTextWitct/&gt;&lt;w:u?€?????tWds/&gt;&lt;w:snapToGridInC???€???xtWithPunct/&gt;&lt;w:uhPunct/&gt;&lt;w:u???€????€??ables/&gt;&lt;w:snapToGridIit€?????hPu??€??ables/&gt;&lt;w:snapToGridInCell/&gt;&lt;w:wrapTextWithPunct/&gt;&lt;w:unCell/&gt;&lt;w:wrapTextWithPunct/&gt;&lt;w:u?€?€?€?????????€?€?€?????????€?€?€?€??????€?€?€????€?:u?€?????tWds/&gt;&lt;w:snapToGridInC???€???xtWithPunct/&gt;&lt;w:u€?€????????ctw:n?unct/&gt;&lt;w:u?oGridInCell/&gt;&lt;w:wrapTextWithPunct/&gt;&lt;w:u????€??r w:n???€????€????€????€????€??ables/&gt;&lt;w:snapToGridInCell/&gt;&lt;w:wrapTextWithPunct/&gt;&lt;w:uit€?????hPu??€??ables/&gt;&lt;w:snapToGridInCell/&gt;&lt;w:wrapTex/&gt;&lt;w:snapToGridInC???€???xtWithPunct/&gt;&lt;w:utWithPunct/&gt;&lt;w:u?€?€?€?????€?€?€?€?????????€?€?€?????ctw:n?unct/&gt;&lt;w:u?oGridInCell/&gt;&lt;w:wrapTextWithPunct/&gt;&lt;w:u?????€?€?€?€?????€?€?€?€?????????€?€?€????????€????????????€?€????€?les/&gt;&lt;w:snapToGridInCell/&gt;&lt;w:wrapTex/&gt;&lt;w:snapToGridInC???€???xtWithPunct/&gt;&lt;w:u?????€€????€????€????€????€????€??ables/&gt;&lt;w:snapTonCell/&gt;&lt;w:wrapTextWithPunct/&gt;&lt;w:uit€?????hPu??€??ab????€?€?€?€?????????€?€?€?????ctw:n?unct/&gt;&lt;w:u?oGridInCell/&gt;&lt;w:wrapTextWithPunct/&gt;&lt;w:ules/&gt;&lt;w:snapll/&gt;&lt;w:wrapTex/&gt;&lt;w:snapToGridInC???€???xtWithPunct/&gt;&lt;w:uToGridInCell/&gt;&lt;w:wrapTextWithPunct/&gt;&lt;w:u??€?€?€????????€??r w:n???€????€????€????€????€??ables/&gt;&lt;w:snapToGridInCell/&gt;&lt;w:wrapTextWithPunct/&gt;&lt;w:uGridInCell/&gt;&lt;w:wrapTextWithPunct/&gt;&lt;w:u??€?€?????????€?/&gt;&lt;w:u?oGridpTex/&gt;&lt;w:snapToGridInC???€???xtWithPunct/&gt;&lt;w:uInCell/&gt;&lt;w:wrapTextWithPunct/&gt;&lt;w:u??€????????????????????????uit€?????hPu??€??ables/&gt;&lt;w:snapToGridInCell/&gt;&lt;w:wrapTextWithPunct/&gt;&lt;w:u???????????????????????€?€?€?????????€?€?€?????????€?€?????????€?/&gt;&lt;w:u?oGridpTex/&gt;&lt;w:snapToGridInC???€???xtWithPunct/&gt;&lt;w:u€?€?€?€??????€?€?€???w:wrapTextWithPunct/&gt;&lt;w:u??€?€?????????€?/&gt;&lt;w:u?oGridInCell/&gt;&lt;w:wrapTextWithPunct/&gt;&lt;w:u???????€????????€??r w:n???€????€????€????€????€??ables/&gt;&lt;w:snapToGridInCell/&gt;&lt;w:wrapT?€?/&gt;&lt;w:u?oGridpTex/&gt;&lt;w:snapToGridInC???€???xtWithPunct/&gt;&lt;w:uextWithPu???????????????????uit€?????hPu??€??ables/&gt;&lt;w:snapToGridInCell/&gt;&lt;w:wrapTextWithPunct/&gt;&lt;w:unct/&gt;&lt;w:??€?€?????????€?/&gt;&lt;w:u?oGridInCell/&gt;&lt;w:wrapTextWithPunct/&gt;&lt;w:uu??€?€???????€?€?€?€??????€??&gt;&lt;w:u?oGridpTex/&gt;&lt;w:snapToGridInC???€???xtWithPunct/&gt;&lt;w:u??????????€?€????€??????€€????€????€????€????€????€??ables/&gt;&lt;w:snapToGridInCell/&gt;&lt;w:wrapTextWithPunct/&gt;&lt;w:u?????€?€?€?????????€?€?€????????xtWithPunct/&gt;&lt;w:unct/&gt;&lt;w:??€?€?????????????€?€?€?€??????€??&gt;&lt;w:u?oGridpTex/&gt;&lt;w:snapToGridInC???€???xtWithPunct/&gt;&lt;w:u€?€?/&gt;&lt;w:u?oGridInCell/&gt;&lt;w:wrapTextWithPunct/&gt;&lt;w:u????????uit€?????hPu??€??ables/&gt;&lt;w:snapToGridInCell/&gt;&lt;w:wrapTextWithPunct/&gt;&lt;w:u????€??r w:n???€????€????€????€????€??ables/&gt;&lt;w:snapToGridInCell/&gt;&lt;w:wrapTextWithPun/&gt;&lt;w:snapToGridInC???€???xtWithPunct/&gt;&lt;w:uct/&gt;&lt;w:u?€?€?????€?€?€?€??€??€?€?€??????????€?/&gt;&lt;w:u?oGridInCell/&gt;&lt;w:wrapTextWithPunct/&gt;&lt;w:u???????€?€?€?€???????????????????????????????????????????????????uit€??????ables/&gt;&lt;w:snapToGridInCell/&gt;&lt;w:wrapTextWithPun/&gt;&lt;w:snapToGridInC???€???xtWithPunct/&gt;&lt;w:u?Pu??€??ables/&gt;&lt;w:snapToGridInCell/&gt;&lt;w:wrapTextWithPunct/&gt;&lt;w:u??????????????????·???3???nct/&gt;&lt;w:u?€?€?????€?€?€?€??€??€?€?€??????????€?/&gt;&lt;w:u?oGridInCell/&gt;&lt;w:wrapTextWithPunct/&gt;&lt;w:u??????????€l/&gt;&lt;w:wrapTextWithPun/&gt;&lt;w:snapToGridInC???€???xtWithPunct/&gt;&lt;w:uuu????????????€?€????€???????€?€?€?????????€?€?€????????€??r w:n???€????€????€????€????€??ables/&gt;&lt;w:snapToGridInCell/&gt;&lt;w:????????????????????????????3???nct/&gt;&lt;w:uapTextWithPunct/&gt;&lt;w:u??????????€l/&gt;&lt;w:wrapTextWithPun/&gt;&lt;w:snapToGridInC???€???xtWithPunct/&gt;&lt;w:u?€?€?????€?€?€?€??€??€?€?€??????????€?/&gt;&lt;w:u?oGridInCell/&gt;&lt;w:wrapTextWithPunct/&gt;&lt;w:u?€?uit€?????hPu??€??ables/&gt;&lt;w:snapToGridInCell/&gt;&lt;w:wrapTextWithPunct/&gt;&lt;w:uwrapTextWithPunct/&gt;&lt;w:u?€????€????€????€????€?xtWithPun/&gt;&lt;w:snapToGridInC???€???xtWithPunct/&gt;&lt;w:u???€€??ables/&gt;&lt;w:snapToGridInCell/&gt;&lt;w:wrapTextWithPunct/&gt;&lt;w:u?????????????€???€?????????€?/&gt;&lt;w:u?oGridInCell/&gt;&lt;w:wrapTextWithPunct/&gt;&lt;w:u€???€????€???€???€?3????????3??????????????????????€????€????€????€?xtWithPun/&gt;&lt;w:snapToGridInC???€???xtWithPunct/&gt;&lt;w:u?????€?uit€?????hPu??€??ables/&gt;&lt;w:snapToGridInCell/&gt;&lt;w:wrapTextWithPunct/&gt;&lt;w:u??,?????????????€??r w:n???€????€????€????€?unct/&gt;&lt;w:u?????????????€???€?????????€?/&gt;&lt;w:u?oGridInCell/&gt;&lt;w:wra€????€????€????€?xtWithPun/&gt;&lt;w:snapToGridInC???€???xtWithPunct/&gt;&lt;w:upTextWithPunct/&gt;&lt;w:u???€€??ables/&gt;&lt;w:snapToGridInCell/&gt;&lt;w:wrapTextWithPunct/&gt;&lt;w:u?????????????€????????????????????????????3?????????????????????????????????????uit€?????hPuInCell/&gt;&lt;w:wra€????€????€????€?xtWithPun/&gt;&lt;w:snapToGridInC???€???xtWithPunct/&gt;&lt;w:u??€??ables/&gt;&lt;w:snunct/&gt;&lt;w:u?????????????€???€?????????€?/&gt;&lt;w:u?oGridInCell/&gt;&lt;w:wrapTextWithPunct/&gt;&lt;w:uapToGridInCell/&gt;&lt;w:wrapTextWithPunct/&gt;&lt;w:u????€????????????€?€????€??????€€????€????€?????€????€????€?xtWithPun/&gt;&lt;w:snapToGridInC???€???xtWithPunct/&gt;&lt;w:u?€????€????€??ables/&gt;&lt;w:snapToGridInCell/&gt;&lt;w:w,?????????????€??r w:n???€????€????€????€???:u?????????????€???€?????????€?/&gt;&lt;w:u?oGridInCell/&gt;&lt;w:wrapTextWithPunct/&gt;&lt;w:u?€€??ables/&gt;&lt;w:snapTo????€????€????€?xtWithPun/&gt;&lt;w:snapToGridInC???€???xtWithPunct/&gt;&lt;w:uGridInCell/&gt;&lt;w:wrap?????????uit€?????hPu??€??ables/&gt;&lt;w:snapToGridInCell/&gt;&lt;w:wrapTextWithPunct/&gt;&lt;w:uTextWithPunct/&gt;&lt;w:urapTextWithPunct/&gt;&lt;w:u??????????????????????????????????????????????€?/&gt;&lt;w:????€????€?xtWithPun/&gt;&lt;w:snapToGridInC???€???xtWithPunct/&gt;&lt;w:uu?oGridInCell/&gt;&lt;w:wrapTextWithPunct/&gt;&lt;w:u?????????????????????????????????????????????????????????????????????w:snapToGridInCell/&gt;&lt;w:wrap?????????uit€?????hPu??€??ables/&gt;????????????????€?/&gt;&lt;w:????€????€?xtWithPun/&gt;&lt;w:snapToGridInC???€???xtWithPunct/&gt;&lt;w:u&lt;w:snapToGridInCell/&gt;&lt;w:wrapTextWithPunct?????????????????????????????????????€?/&gt;&lt;w:u?oGridInCell/&gt;&lt;w:wrapTextWithPunct/&gt;&lt;w:u/&gt;&lt;w:u??????????idInCell/&gt;&lt;w:w,?????????????€??r w:n???€????€?/&gt;&lt;w:????€????€?xtWithPun/&gt;&lt;w:snapToGridInC???€???xtWithPunct/&gt;&lt;w:u???€????€????€??ables/&gt;&lt;w:snapToGridInCell/&gt;&lt;w:wrapTextWithPunct/&gt;&lt;w:u????????????????????????????€????????????€?????????????????????????????????€?/&gt;&lt;w:u?oGridInCell/&gt;&lt;w:wrar w:n???€????€?/&gt;&lt;w:????€????€?xtWithPun/&gt;&lt;w:snapToGridInC???€???xtWithPunct/&gt;&lt;w:upTextWithPunct/&gt;&lt;w:u€???ap?????????uit€?????hPu??€??ables/&gt;&lt;w:snapToGridInCell/&gt;&lt;w:wrapTextWithPunct/&gt;&lt;w:u?€€??????€€????€????€????€????€????€??ables/&gt;&lt;w:snapToGridInCell/&gt;&lt;w:wrapTextWithPunct/&gt;&lt;w:u??????xtWithPun/&gt;&lt;w:snapToGridInC???€???xtWithPunct/&gt;&lt;w:u???????????????????????€?/&gt;&lt;w:u?oGridInCell/&gt;&lt;w:wrapTextWithPunct/&gt;&lt;w:u?????????????€??r w:n???€????€????€????€????€??ables/&gt;&lt;w:snapToGridInC??????uit€?????hPu??€??ables/&gt;&lt;w:snapToGridInhPunct/&gt;&lt;w:u??????xtWithPun/&gt;&lt;w:snapToGridInC???€???xtWithPunct/&gt;&lt;w:uCell/&gt;&lt;w:wrapTextWithPunct/&gt;&lt;w:uell/&gt;&lt;w:wrapTextWithPunct/&gt;&lt;w:u?????????????????????????????€?/&gt;&lt;w:u?oGridInCell/&gt;&lt;w:wrapTextWithPunct/&gt;&lt;w:u???&quot;/&gt;&lt;/w:docVars&gt;&lt;wsp:rsids&gt;&lt;wsp:rsidRoot wsp:val=&quot;00111184&quot;/&gt;&lt;wsp:rsid wsp:val=&quot;00003dInC???€???xtWithPunct/&gt;&lt;w:u73C&quot;/&gt;&lt;wsp:rsid wsp:val=&quot;00014D4C&quot;/&gt;&lt;wsp:rsid wsp:val=&quot;00014E03&quot;/&gt;&lt;wsp:rsid wsp:valsnapToGridInCell/&gt;&lt;w:tWithPunct/&gt;&lt;w:uwrapTextWithPunct/&gt;&lt;w:u=&quot;000201tWithPunct/&gt;&lt;ww:u:u38&quot;/&gt;&lt;wsp:rsid wsp: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191C&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3191C&quot;&gt;&lt;m:oMathPara&gt;&lt;m:oMath&gt;&lt;m:sSub&gt;&lt;m:sSubPr&gt;&lt;m:ctrlPr&gt;&lt;w:rPr&gt;&lt;w:rFonts w:ascii=&quot;Cambria Math&quot; w:fareast=&quot;??D?? w:h-ansi=&quot;Cambria Math&quot;/&gt;&lt;wx:font &gt;&lt;wwx:sivaid l=&quot;Cambria Math&quot;/&gt;&lt;w:i/&gt;&lt;w:kern w:val=&quot;0&quot;/&gt;&lt;w:sz w:val=&quot;22&quot;/&gt;&lt;w:sz-cs w:val=&quot;22&quot;dR/&gt;&lt;w:lang w:val=&quot;EN-GB&quot; w:fareast=&quot;EN-US&quot;/&gt;&lt;/w:rPr&gt;&lt;/m:ctrlPr&gt;&lt;/m:sSubPr&gt;&lt;m:e&gt;&lt;m:r&gt;&lt;w:rPr&gt;&lt;w:rFonts w:ascii=&quot;Cambria Math&quot; w:?Dfareast=&quot;???&quot; w:h-ansi=&quot;Cambria Math&quot;/&gt;&lt;:siwx&gt;&lt;w:fid ont wx:val=&quot;Cambria Math&quot;/&gt;&lt;w:i/&gt;&lt;w:kern w:val=&quot;0&quot;/&gt;&lt;w:sz w:val=&quot;22&quot;/&gt;&lt;w&quot;dR:sz-cs w:val=&quot;22&quot;/&gt;&lt;w:lang w:val=&quot;EN-GB&quot; w:fareast=&quot;EN-US&quot;/&gt;&lt;/w:rPr&gt;&lt;m:t&gt;?&lt;/m:t&gt;&lt;/m:r&gt;&lt;/m:e&gt;&lt;m:sub&gt;&lt;m:r&gt;&lt;w:rPr&gt;&lt;w:rFonts w:ascii=w:?D&quot;Cambria Math&quot; w:fareast=&quot;???&quot; w:h-a&lt;:sinsi=&quot;Cambriax&gt;fid &lt;w Math&quot;/&gt;&lt;wx:font wx:val=&quot;Cambria Math&quot;/&gt;&lt;w:i/&gt;&lt;w:kern w:vaw&quot;dRl=&quot;0&quot;/&gt;&lt;w:sz w:val=&quot;22&quot;/&gt;&lt;w:sz-cs w:val=&quot;22&quot;/&gt;&lt;w:lang w:val=&quot;EN-GB&quot; w:fareast=&quot;EN-US&quot;/&gt;&lt;/w:rPr&gt;&lt;m:t&gt;22&lt;/m:t&gt;&lt;/m:r&gt;&lt;/m:sub&gt;&lt;/m:sSub&gt;&lt;/m:oMa:?D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37" o:title="" chromakey="white"/>
                </v:shape>
              </w:pict>
            </w:r>
          </w:p>
        </w:tc>
        <w:tc>
          <w:tcPr>
            <w:tcW w:w="1276" w:type="dxa"/>
          </w:tcPr>
          <w:p w:rsidR="00244001" w:rsidRPr="00503627" w:rsidRDefault="00244001" w:rsidP="00B231FE">
            <w:pPr>
              <w:spacing w:line="480" w:lineRule="auto"/>
              <w:ind w:firstLineChars="100" w:firstLine="240"/>
              <w:rPr>
                <w:sz w:val="24"/>
                <w:lang w:val="en-GB"/>
              </w:rPr>
            </w:pPr>
            <w:r w:rsidRPr="00503627">
              <w:rPr>
                <w:sz w:val="24"/>
                <w:lang w:val="en-GB"/>
              </w:rPr>
              <w:t>20</w:t>
            </w:r>
          </w:p>
        </w:tc>
        <w:tc>
          <w:tcPr>
            <w:tcW w:w="992" w:type="dxa"/>
          </w:tcPr>
          <w:p w:rsidR="00244001" w:rsidRPr="00503627" w:rsidRDefault="00244001" w:rsidP="00B231FE">
            <w:pPr>
              <w:spacing w:line="480" w:lineRule="auto"/>
              <w:ind w:firstLineChars="100" w:firstLine="240"/>
              <w:rPr>
                <w:sz w:val="24"/>
                <w:lang w:val="en-GB"/>
              </w:rPr>
            </w:pPr>
            <w:r w:rsidRPr="00503627">
              <w:rPr>
                <w:sz w:val="24"/>
                <w:lang w:val="en-GB"/>
              </w:rPr>
              <w:t>10.2</w:t>
            </w:r>
          </w:p>
        </w:tc>
        <w:tc>
          <w:tcPr>
            <w:tcW w:w="1043" w:type="dxa"/>
          </w:tcPr>
          <w:p w:rsidR="00244001" w:rsidRPr="00503627" w:rsidRDefault="00244001" w:rsidP="00B231FE">
            <w:pPr>
              <w:spacing w:line="480" w:lineRule="auto"/>
              <w:ind w:firstLineChars="100" w:firstLine="240"/>
              <w:rPr>
                <w:sz w:val="24"/>
                <w:lang w:val="en-GB"/>
              </w:rPr>
            </w:pPr>
            <w:r w:rsidRPr="00503627">
              <w:rPr>
                <w:sz w:val="24"/>
                <w:lang w:val="en-GB"/>
              </w:rPr>
              <w:t>11.7</w:t>
            </w:r>
          </w:p>
        </w:tc>
      </w:tr>
      <w:tr w:rsidR="00244001" w:rsidRPr="00503627" w:rsidTr="00503627">
        <w:trPr>
          <w:trHeight w:val="1117"/>
        </w:trPr>
        <w:tc>
          <w:tcPr>
            <w:tcW w:w="3828" w:type="dxa"/>
            <w:tcBorders>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Thermal expansion coefficient (10</w:t>
            </w:r>
            <w:r w:rsidRPr="00503627">
              <w:rPr>
                <w:sz w:val="24"/>
                <w:vertAlign w:val="superscript"/>
                <w:lang w:val="en-GB"/>
              </w:rPr>
              <w:t>-6</w:t>
            </w:r>
            <w:r w:rsidRPr="00503627">
              <w:rPr>
                <w:sz w:val="24"/>
                <w:lang w:val="en-GB"/>
              </w:rPr>
              <w:t>/°C)</w:t>
            </w:r>
          </w:p>
        </w:tc>
        <w:tc>
          <w:tcPr>
            <w:tcW w:w="1417" w:type="dxa"/>
            <w:tcBorders>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 xml:space="preserve">α </w:t>
            </w:r>
          </w:p>
        </w:tc>
        <w:tc>
          <w:tcPr>
            <w:tcW w:w="1276" w:type="dxa"/>
            <w:tcBorders>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w:t>
            </w:r>
          </w:p>
        </w:tc>
        <w:tc>
          <w:tcPr>
            <w:tcW w:w="992" w:type="dxa"/>
            <w:tcBorders>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2.6</w:t>
            </w:r>
          </w:p>
        </w:tc>
        <w:tc>
          <w:tcPr>
            <w:tcW w:w="1043" w:type="dxa"/>
            <w:tcBorders>
              <w:bottom w:val="single" w:sz="8" w:space="0" w:color="auto"/>
            </w:tcBorders>
          </w:tcPr>
          <w:p w:rsidR="00244001" w:rsidRPr="00503627" w:rsidRDefault="00244001" w:rsidP="00B231FE">
            <w:pPr>
              <w:spacing w:line="480" w:lineRule="auto"/>
              <w:ind w:firstLineChars="100" w:firstLine="240"/>
              <w:rPr>
                <w:sz w:val="24"/>
                <w:lang w:val="en-GB"/>
              </w:rPr>
            </w:pPr>
            <w:r w:rsidRPr="00503627">
              <w:rPr>
                <w:sz w:val="24"/>
                <w:lang w:val="en-GB"/>
              </w:rPr>
              <w:t>-</w:t>
            </w:r>
          </w:p>
        </w:tc>
      </w:tr>
    </w:tbl>
    <w:p w:rsidR="0000028F" w:rsidRPr="00503627" w:rsidRDefault="0000028F" w:rsidP="004E1D78">
      <w:pPr>
        <w:spacing w:line="480" w:lineRule="auto"/>
        <w:rPr>
          <w:b/>
          <w:bCs/>
          <w:sz w:val="24"/>
          <w:lang w:val="en-GB"/>
        </w:rPr>
      </w:pPr>
    </w:p>
    <w:p w:rsidR="00032F46" w:rsidRPr="00503627" w:rsidRDefault="004E1D78" w:rsidP="004E1D78">
      <w:pPr>
        <w:spacing w:line="480" w:lineRule="auto"/>
        <w:rPr>
          <w:b/>
          <w:bCs/>
          <w:sz w:val="24"/>
          <w:lang w:val="en-GB"/>
        </w:rPr>
      </w:pPr>
      <w:r w:rsidRPr="00503627">
        <w:rPr>
          <w:b/>
          <w:bCs/>
          <w:sz w:val="24"/>
          <w:lang w:val="en-GB"/>
        </w:rPr>
        <w:t>3. Results and discussion</w:t>
      </w:r>
    </w:p>
    <w:p w:rsidR="00032F46" w:rsidRPr="00503627" w:rsidRDefault="00032F46" w:rsidP="004E1D78">
      <w:pPr>
        <w:numPr>
          <w:ilvl w:val="1"/>
          <w:numId w:val="32"/>
        </w:numPr>
        <w:spacing w:line="480" w:lineRule="auto"/>
        <w:rPr>
          <w:i/>
          <w:sz w:val="24"/>
          <w:lang w:val="en-GB"/>
        </w:rPr>
      </w:pPr>
      <w:r w:rsidRPr="00503627">
        <w:rPr>
          <w:i/>
          <w:sz w:val="24"/>
          <w:lang w:val="en-GB"/>
        </w:rPr>
        <w:t xml:space="preserve">Love wave displacement </w:t>
      </w:r>
    </w:p>
    <w:p w:rsidR="00032F46" w:rsidRPr="00503627" w:rsidRDefault="00441A5A" w:rsidP="00032F46">
      <w:pPr>
        <w:spacing w:line="480" w:lineRule="auto"/>
        <w:ind w:firstLineChars="100" w:firstLine="240"/>
        <w:rPr>
          <w:sz w:val="24"/>
          <w:lang w:val="en-GB"/>
        </w:rPr>
      </w:pPr>
      <w:r w:rsidRPr="00503627">
        <w:rPr>
          <w:sz w:val="24"/>
          <w:lang w:val="en-GB"/>
        </w:rPr>
        <w:t xml:space="preserve">The </w:t>
      </w:r>
      <w:r w:rsidRPr="00503627">
        <w:rPr>
          <w:i/>
          <w:sz w:val="24"/>
          <w:lang w:val="en-GB"/>
        </w:rPr>
        <w:t>c</w:t>
      </w:r>
      <w:r w:rsidRPr="00503627">
        <w:rPr>
          <w:sz w:val="24"/>
          <w:lang w:val="en-GB"/>
        </w:rPr>
        <w:t xml:space="preserve">-axis of </w:t>
      </w:r>
      <w:proofErr w:type="spellStart"/>
      <w:r w:rsidRPr="00503627">
        <w:rPr>
          <w:sz w:val="24"/>
          <w:lang w:val="en-GB"/>
        </w:rPr>
        <w:t>ZnO</w:t>
      </w:r>
      <w:proofErr w:type="spellEnd"/>
      <w:r w:rsidR="00B076A0">
        <w:rPr>
          <w:sz w:val="24"/>
          <w:lang w:val="en-GB"/>
        </w:rPr>
        <w:t xml:space="preserve"> </w:t>
      </w:r>
      <w:r w:rsidR="00B076A0" w:rsidRPr="00503627">
        <w:rPr>
          <w:sz w:val="24"/>
          <w:lang w:val="en-GB"/>
        </w:rPr>
        <w:t>films</w:t>
      </w:r>
      <w:r w:rsidR="00B076A0" w:rsidRPr="00503627">
        <w:rPr>
          <w:sz w:val="24"/>
        </w:rPr>
        <w:t xml:space="preserve"> </w:t>
      </w:r>
      <w:r w:rsidR="00B076A0">
        <w:rPr>
          <w:sz w:val="24"/>
        </w:rPr>
        <w:t xml:space="preserve">with </w:t>
      </w:r>
      <w:r w:rsidR="00773FA8" w:rsidRPr="00503627">
        <w:rPr>
          <w:position w:val="-8"/>
          <w:sz w:val="24"/>
        </w:rPr>
        <w:object w:dxaOrig="660" w:dyaOrig="380">
          <v:shape id="_x0000_i1056" type="#_x0000_t75" style="width:29.75pt;height:17.3pt" o:ole="">
            <v:imagedata r:id="rId38" o:title=""/>
          </v:shape>
          <o:OLEObject Type="Embed" ProgID="Equation.3" ShapeID="_x0000_i1056" DrawAspect="Content" ObjectID="_1541415026" r:id="rId39"/>
        </w:object>
      </w:r>
      <w:r w:rsidRPr="00503627">
        <w:rPr>
          <w:sz w:val="24"/>
          <w:lang w:val="en-GB"/>
        </w:rPr>
        <w:t xml:space="preserve"> </w:t>
      </w:r>
      <w:r w:rsidR="00B076A0">
        <w:rPr>
          <w:sz w:val="24"/>
          <w:lang w:val="en-GB"/>
        </w:rPr>
        <w:t xml:space="preserve">orientation </w:t>
      </w:r>
      <w:r w:rsidRPr="00503627">
        <w:rPr>
          <w:sz w:val="24"/>
          <w:lang w:val="en-GB"/>
        </w:rPr>
        <w:t xml:space="preserve">is </w:t>
      </w:r>
      <w:r w:rsidR="005B54CB">
        <w:rPr>
          <w:sz w:val="24"/>
          <w:lang w:val="en-GB"/>
        </w:rPr>
        <w:t xml:space="preserve">within the planar </w:t>
      </w:r>
      <w:r w:rsidRPr="00503627">
        <w:rPr>
          <w:sz w:val="24"/>
          <w:lang w:val="en-GB"/>
        </w:rPr>
        <w:t xml:space="preserve">surface, and </w:t>
      </w:r>
      <w:r w:rsidR="005B54CB">
        <w:rPr>
          <w:sz w:val="24"/>
          <w:lang w:val="en-GB"/>
        </w:rPr>
        <w:t xml:space="preserve">the </w:t>
      </w:r>
      <w:r w:rsidR="00032F46" w:rsidRPr="00503627">
        <w:rPr>
          <w:sz w:val="24"/>
          <w:lang w:val="en-GB"/>
        </w:rPr>
        <w:t xml:space="preserve">IDT can be </w:t>
      </w:r>
      <w:r w:rsidR="00B076A0">
        <w:rPr>
          <w:sz w:val="24"/>
          <w:lang w:val="en-GB"/>
        </w:rPr>
        <w:t>positioned</w:t>
      </w:r>
      <w:r w:rsidR="00B076A0" w:rsidRPr="00503627">
        <w:rPr>
          <w:sz w:val="24"/>
          <w:lang w:val="en-GB"/>
        </w:rPr>
        <w:t xml:space="preserve"> </w:t>
      </w:r>
      <w:r w:rsidR="00032F46" w:rsidRPr="00503627">
        <w:rPr>
          <w:sz w:val="24"/>
          <w:lang w:val="en-GB"/>
        </w:rPr>
        <w:t xml:space="preserve">along two directions </w:t>
      </w:r>
      <w:r w:rsidRPr="00503627">
        <w:rPr>
          <w:sz w:val="24"/>
          <w:lang w:val="en-GB"/>
        </w:rPr>
        <w:t xml:space="preserve">on the surface, </w:t>
      </w:r>
      <w:r w:rsidR="00032F46" w:rsidRPr="00503627">
        <w:rPr>
          <w:sz w:val="24"/>
          <w:lang w:val="en-GB"/>
        </w:rPr>
        <w:t xml:space="preserve">which can generate two different polarized SAWs. </w:t>
      </w:r>
      <w:r w:rsidRPr="00503627">
        <w:rPr>
          <w:sz w:val="24"/>
          <w:lang w:val="en-GB"/>
        </w:rPr>
        <w:t xml:space="preserve">When the IDTs </w:t>
      </w:r>
      <w:r w:rsidR="00FD2622" w:rsidRPr="00503627">
        <w:rPr>
          <w:sz w:val="24"/>
          <w:lang w:val="en-GB"/>
        </w:rPr>
        <w:t>are</w:t>
      </w:r>
      <w:r w:rsidRPr="00503627">
        <w:rPr>
          <w:sz w:val="24"/>
          <w:lang w:val="en-GB"/>
        </w:rPr>
        <w:t xml:space="preserve"> </w:t>
      </w:r>
      <w:r w:rsidR="00B076A0">
        <w:rPr>
          <w:sz w:val="24"/>
          <w:lang w:val="en-GB"/>
        </w:rPr>
        <w:t>plac</w:t>
      </w:r>
      <w:r w:rsidR="00B076A0" w:rsidRPr="00503627">
        <w:rPr>
          <w:sz w:val="24"/>
          <w:lang w:val="en-GB"/>
        </w:rPr>
        <w:t xml:space="preserve">ed </w:t>
      </w:r>
      <w:r w:rsidRPr="00503627">
        <w:rPr>
          <w:sz w:val="24"/>
          <w:lang w:val="en-GB"/>
        </w:rPr>
        <w:t xml:space="preserve">perpendicular to the </w:t>
      </w:r>
      <w:r w:rsidRPr="00503627">
        <w:rPr>
          <w:i/>
          <w:sz w:val="24"/>
          <w:lang w:val="en-GB"/>
        </w:rPr>
        <w:t>c</w:t>
      </w:r>
      <w:r w:rsidRPr="00503627">
        <w:rPr>
          <w:sz w:val="24"/>
          <w:lang w:val="en-GB"/>
        </w:rPr>
        <w:t xml:space="preserve">-axis of </w:t>
      </w:r>
      <w:r w:rsidR="005B54CB">
        <w:rPr>
          <w:sz w:val="24"/>
          <w:lang w:val="en-GB"/>
        </w:rPr>
        <w:t xml:space="preserve">the </w:t>
      </w:r>
      <w:proofErr w:type="spellStart"/>
      <w:r w:rsidRPr="00503627">
        <w:rPr>
          <w:sz w:val="24"/>
          <w:lang w:val="en-GB"/>
        </w:rPr>
        <w:t>ZnO</w:t>
      </w:r>
      <w:proofErr w:type="spellEnd"/>
      <w:r w:rsidR="00773FA8" w:rsidRPr="00503627">
        <w:rPr>
          <w:position w:val="-8"/>
          <w:sz w:val="24"/>
        </w:rPr>
        <w:object w:dxaOrig="660" w:dyaOrig="380">
          <v:shape id="_x0000_i1057" type="#_x0000_t75" style="width:29.75pt;height:17.3pt" o:ole="">
            <v:imagedata r:id="rId38" o:title=""/>
          </v:shape>
          <o:OLEObject Type="Embed" ProgID="Equation.3" ShapeID="_x0000_i1057" DrawAspect="Content" ObjectID="_1541415027" r:id="rId40"/>
        </w:object>
      </w:r>
      <w:r w:rsidRPr="00503627">
        <w:rPr>
          <w:sz w:val="24"/>
          <w:lang w:val="en-GB"/>
        </w:rPr>
        <w:t xml:space="preserve"> film,</w:t>
      </w:r>
      <w:r w:rsidR="00032F46" w:rsidRPr="00503627">
        <w:rPr>
          <w:sz w:val="24"/>
          <w:lang w:val="en-GB"/>
        </w:rPr>
        <w:t xml:space="preserve"> the wave propagation</w:t>
      </w:r>
      <w:r w:rsidRPr="00503627">
        <w:rPr>
          <w:sz w:val="24"/>
          <w:lang w:val="en-GB"/>
        </w:rPr>
        <w:t xml:space="preserve"> </w:t>
      </w:r>
      <w:r w:rsidR="00032F46" w:rsidRPr="00503627">
        <w:rPr>
          <w:sz w:val="24"/>
          <w:lang w:val="en-GB"/>
        </w:rPr>
        <w:t>(</w:t>
      </w:r>
      <w:r w:rsidR="00B91938">
        <w:rPr>
          <w:rFonts w:hint="eastAsia"/>
          <w:i/>
          <w:sz w:val="24"/>
          <w:lang w:val="en-GB"/>
        </w:rPr>
        <w:t>X</w:t>
      </w:r>
      <w:r w:rsidR="00032F46" w:rsidRPr="00503627">
        <w:rPr>
          <w:sz w:val="24"/>
          <w:vertAlign w:val="subscript"/>
          <w:lang w:val="en-GB"/>
        </w:rPr>
        <w:t>1</w:t>
      </w:r>
      <w:r w:rsidR="00032F46" w:rsidRPr="00503627">
        <w:rPr>
          <w:sz w:val="24"/>
          <w:lang w:val="en-GB"/>
        </w:rPr>
        <w:t xml:space="preserve">) is parallel to </w:t>
      </w:r>
      <w:r w:rsidR="00B076A0">
        <w:rPr>
          <w:sz w:val="24"/>
          <w:lang w:val="en-GB"/>
        </w:rPr>
        <w:t xml:space="preserve">the </w:t>
      </w:r>
      <w:r w:rsidR="00032F46" w:rsidRPr="00503627">
        <w:rPr>
          <w:i/>
          <w:sz w:val="24"/>
          <w:lang w:val="en-GB"/>
        </w:rPr>
        <w:t>c</w:t>
      </w:r>
      <w:r w:rsidR="00032F46" w:rsidRPr="00503627">
        <w:rPr>
          <w:sz w:val="24"/>
          <w:lang w:val="en-GB"/>
        </w:rPr>
        <w:t xml:space="preserve">-axis, </w:t>
      </w:r>
      <w:r w:rsidR="00B076A0">
        <w:rPr>
          <w:sz w:val="24"/>
          <w:lang w:val="en-GB"/>
        </w:rPr>
        <w:t xml:space="preserve">and </w:t>
      </w:r>
      <w:r w:rsidR="00032F46" w:rsidRPr="00503627">
        <w:rPr>
          <w:sz w:val="24"/>
          <w:lang w:val="en-GB"/>
        </w:rPr>
        <w:t>its Green functions elements including G</w:t>
      </w:r>
      <w:r w:rsidR="00032F46" w:rsidRPr="00503627">
        <w:rPr>
          <w:sz w:val="24"/>
          <w:vertAlign w:val="subscript"/>
          <w:lang w:val="en-GB"/>
        </w:rPr>
        <w:t>21</w:t>
      </w:r>
      <w:r w:rsidR="00032F46" w:rsidRPr="00503627">
        <w:rPr>
          <w:sz w:val="24"/>
          <w:lang w:val="en-GB"/>
        </w:rPr>
        <w:t>, G</w:t>
      </w:r>
      <w:r w:rsidR="00032F46" w:rsidRPr="00503627">
        <w:rPr>
          <w:sz w:val="24"/>
          <w:vertAlign w:val="subscript"/>
          <w:lang w:val="en-GB"/>
        </w:rPr>
        <w:t>23</w:t>
      </w:r>
      <w:r w:rsidR="00032F46" w:rsidRPr="00503627">
        <w:rPr>
          <w:sz w:val="24"/>
          <w:lang w:val="en-GB"/>
        </w:rPr>
        <w:t xml:space="preserve">, </w:t>
      </w:r>
      <w:r w:rsidR="00B076A0">
        <w:rPr>
          <w:sz w:val="24"/>
          <w:lang w:val="en-GB"/>
        </w:rPr>
        <w:t xml:space="preserve">and </w:t>
      </w:r>
      <w:r w:rsidR="00032F46" w:rsidRPr="00503627">
        <w:rPr>
          <w:sz w:val="24"/>
          <w:lang w:val="en-GB"/>
        </w:rPr>
        <w:t>G</w:t>
      </w:r>
      <w:r w:rsidR="00032F46" w:rsidRPr="00503627">
        <w:rPr>
          <w:sz w:val="24"/>
          <w:vertAlign w:val="subscript"/>
          <w:lang w:val="en-GB"/>
        </w:rPr>
        <w:t>24</w:t>
      </w:r>
      <w:r w:rsidR="00032F46" w:rsidRPr="00503627">
        <w:rPr>
          <w:sz w:val="24"/>
          <w:lang w:val="en-GB"/>
        </w:rPr>
        <w:t xml:space="preserve"> are </w:t>
      </w:r>
      <w:r w:rsidR="00A47DFF">
        <w:rPr>
          <w:sz w:val="24"/>
          <w:lang w:val="en-GB"/>
        </w:rPr>
        <w:t xml:space="preserve">all </w:t>
      </w:r>
      <w:r w:rsidR="00032F46" w:rsidRPr="00503627">
        <w:rPr>
          <w:sz w:val="24"/>
          <w:lang w:val="en-GB"/>
        </w:rPr>
        <w:t xml:space="preserve">zero. </w:t>
      </w:r>
      <w:r w:rsidR="00A47DFF">
        <w:rPr>
          <w:sz w:val="24"/>
          <w:lang w:val="en-GB"/>
        </w:rPr>
        <w:t>T</w:t>
      </w:r>
      <w:r w:rsidR="00032F46" w:rsidRPr="00503627">
        <w:rPr>
          <w:sz w:val="24"/>
          <w:lang w:val="en-GB"/>
        </w:rPr>
        <w:t xml:space="preserve">he shear polarized </w:t>
      </w:r>
      <w:r w:rsidR="00B076A0">
        <w:rPr>
          <w:sz w:val="24"/>
          <w:lang w:val="en-GB"/>
        </w:rPr>
        <w:t xml:space="preserve">displacement </w:t>
      </w:r>
      <w:r w:rsidR="00032F46" w:rsidRPr="00503627">
        <w:rPr>
          <w:sz w:val="24"/>
          <w:lang w:val="en-GB"/>
        </w:rPr>
        <w:t>component (</w:t>
      </w:r>
      <w:r w:rsidR="00032F46" w:rsidRPr="00B91938">
        <w:rPr>
          <w:i/>
          <w:sz w:val="24"/>
          <w:lang w:val="en-GB"/>
        </w:rPr>
        <w:t>U</w:t>
      </w:r>
      <w:r w:rsidR="00032F46" w:rsidRPr="00503627">
        <w:rPr>
          <w:sz w:val="24"/>
          <w:vertAlign w:val="subscript"/>
          <w:lang w:val="en-GB"/>
        </w:rPr>
        <w:t>2</w:t>
      </w:r>
      <w:r w:rsidR="00032F46" w:rsidRPr="00503627">
        <w:rPr>
          <w:sz w:val="24"/>
          <w:lang w:val="en-GB"/>
        </w:rPr>
        <w:t xml:space="preserve">) is decoupled </w:t>
      </w:r>
      <w:r w:rsidR="00B076A0">
        <w:rPr>
          <w:sz w:val="24"/>
          <w:lang w:val="en-GB"/>
        </w:rPr>
        <w:t>from</w:t>
      </w:r>
      <w:r w:rsidR="00B076A0" w:rsidRPr="00503627">
        <w:rPr>
          <w:sz w:val="24"/>
          <w:lang w:val="en-GB"/>
        </w:rPr>
        <w:t xml:space="preserve"> </w:t>
      </w:r>
      <w:r w:rsidR="00935A73" w:rsidRPr="00B91938">
        <w:rPr>
          <w:i/>
          <w:sz w:val="24"/>
          <w:lang w:val="en-GB"/>
        </w:rPr>
        <w:t>U</w:t>
      </w:r>
      <w:r w:rsidR="00935A73">
        <w:rPr>
          <w:sz w:val="24"/>
          <w:vertAlign w:val="subscript"/>
          <w:lang w:val="en-GB"/>
        </w:rPr>
        <w:t>1</w:t>
      </w:r>
      <w:r w:rsidR="00935A73">
        <w:rPr>
          <w:sz w:val="24"/>
          <w:lang w:val="en-GB"/>
        </w:rPr>
        <w:t>,</w:t>
      </w:r>
      <w:r w:rsidR="00935A73" w:rsidRPr="00935A73">
        <w:rPr>
          <w:i/>
          <w:sz w:val="24"/>
          <w:lang w:val="en-GB"/>
        </w:rPr>
        <w:t xml:space="preserve"> </w:t>
      </w:r>
      <w:r w:rsidR="00935A73" w:rsidRPr="00B91938">
        <w:rPr>
          <w:i/>
          <w:sz w:val="24"/>
          <w:lang w:val="en-GB"/>
        </w:rPr>
        <w:t>U</w:t>
      </w:r>
      <w:r w:rsidR="00935A73">
        <w:rPr>
          <w:sz w:val="24"/>
          <w:vertAlign w:val="subscript"/>
          <w:lang w:val="en-GB"/>
        </w:rPr>
        <w:t>3</w:t>
      </w:r>
      <w:r w:rsidR="00935A73">
        <w:rPr>
          <w:sz w:val="24"/>
          <w:lang w:val="en-GB"/>
        </w:rPr>
        <w:t xml:space="preserve">, </w:t>
      </w:r>
      <w:proofErr w:type="gramStart"/>
      <w:r w:rsidR="00935A73">
        <w:rPr>
          <w:sz w:val="24"/>
          <w:lang w:val="en-GB"/>
        </w:rPr>
        <w:t>φ</w:t>
      </w:r>
      <w:proofErr w:type="gramEnd"/>
      <w:r w:rsidR="00935A73">
        <w:rPr>
          <w:sz w:val="24"/>
          <w:lang w:val="en-GB"/>
        </w:rPr>
        <w:t xml:space="preserve">. </w:t>
      </w:r>
      <w:r w:rsidR="00E778A8">
        <w:rPr>
          <w:sz w:val="24"/>
          <w:lang w:val="en-GB"/>
        </w:rPr>
        <w:t>T</w:t>
      </w:r>
      <w:r w:rsidR="00032F46" w:rsidRPr="00503627">
        <w:rPr>
          <w:sz w:val="24"/>
          <w:lang w:val="en-GB"/>
        </w:rPr>
        <w:t xml:space="preserve">he applied electric signal on </w:t>
      </w:r>
      <w:r w:rsidR="00B076A0">
        <w:rPr>
          <w:sz w:val="24"/>
          <w:lang w:val="en-GB"/>
        </w:rPr>
        <w:t xml:space="preserve">the </w:t>
      </w:r>
      <w:r w:rsidR="00032F46" w:rsidRPr="00503627">
        <w:rPr>
          <w:sz w:val="24"/>
          <w:lang w:val="en-GB"/>
        </w:rPr>
        <w:t xml:space="preserve">IDT only excites </w:t>
      </w:r>
      <w:r w:rsidR="00B076A0">
        <w:rPr>
          <w:sz w:val="24"/>
          <w:lang w:val="en-GB"/>
        </w:rPr>
        <w:t xml:space="preserve">the </w:t>
      </w:r>
      <w:r w:rsidR="00032F46" w:rsidRPr="00503627">
        <w:rPr>
          <w:sz w:val="24"/>
          <w:lang w:val="en-GB"/>
        </w:rPr>
        <w:t xml:space="preserve">displacement components </w:t>
      </w:r>
      <w:r w:rsidR="00032F46" w:rsidRPr="00B91938">
        <w:rPr>
          <w:i/>
          <w:sz w:val="24"/>
          <w:lang w:val="en-GB"/>
        </w:rPr>
        <w:t>U</w:t>
      </w:r>
      <w:r w:rsidR="00032F46" w:rsidRPr="00503627">
        <w:rPr>
          <w:sz w:val="24"/>
          <w:vertAlign w:val="subscript"/>
          <w:lang w:val="en-GB"/>
        </w:rPr>
        <w:t>1</w:t>
      </w:r>
      <w:r w:rsidR="00032F46" w:rsidRPr="00503627">
        <w:rPr>
          <w:sz w:val="24"/>
          <w:lang w:val="en-GB"/>
        </w:rPr>
        <w:t xml:space="preserve"> and </w:t>
      </w:r>
      <w:r w:rsidR="00032F46" w:rsidRPr="00B91938">
        <w:rPr>
          <w:i/>
          <w:sz w:val="24"/>
          <w:lang w:val="en-GB"/>
        </w:rPr>
        <w:t>U</w:t>
      </w:r>
      <w:r w:rsidR="00032F46" w:rsidRPr="00503627">
        <w:rPr>
          <w:sz w:val="24"/>
          <w:vertAlign w:val="subscript"/>
          <w:lang w:val="en-GB"/>
        </w:rPr>
        <w:t>3</w:t>
      </w:r>
      <w:r w:rsidR="00032F46" w:rsidRPr="00503627">
        <w:rPr>
          <w:sz w:val="24"/>
          <w:lang w:val="en-GB"/>
        </w:rPr>
        <w:t xml:space="preserve">, leading to a pure Rayleigh wave mode. In contrast, </w:t>
      </w:r>
      <w:r w:rsidRPr="00503627">
        <w:rPr>
          <w:sz w:val="24"/>
          <w:lang w:val="en-GB"/>
        </w:rPr>
        <w:t xml:space="preserve">when the IDTs </w:t>
      </w:r>
      <w:r w:rsidR="00FD2622" w:rsidRPr="00503627">
        <w:rPr>
          <w:sz w:val="24"/>
          <w:lang w:val="en-GB"/>
        </w:rPr>
        <w:t>are</w:t>
      </w:r>
      <w:r w:rsidRPr="00503627">
        <w:rPr>
          <w:sz w:val="24"/>
          <w:lang w:val="en-GB"/>
        </w:rPr>
        <w:t xml:space="preserve"> </w:t>
      </w:r>
      <w:r w:rsidR="00B076A0">
        <w:rPr>
          <w:sz w:val="24"/>
          <w:lang w:val="en-GB"/>
        </w:rPr>
        <w:t>placed</w:t>
      </w:r>
      <w:r w:rsidR="00B076A0" w:rsidRPr="00503627">
        <w:rPr>
          <w:sz w:val="24"/>
          <w:lang w:val="en-GB"/>
        </w:rPr>
        <w:t xml:space="preserve"> </w:t>
      </w:r>
      <w:r w:rsidRPr="00503627">
        <w:rPr>
          <w:sz w:val="24"/>
          <w:lang w:val="en-GB"/>
        </w:rPr>
        <w:t xml:space="preserve">parallel to the </w:t>
      </w:r>
      <w:r w:rsidRPr="00503627">
        <w:rPr>
          <w:i/>
          <w:sz w:val="24"/>
          <w:lang w:val="en-GB"/>
        </w:rPr>
        <w:t>c</w:t>
      </w:r>
      <w:r w:rsidRPr="00503627">
        <w:rPr>
          <w:sz w:val="24"/>
          <w:lang w:val="en-GB"/>
        </w:rPr>
        <w:t xml:space="preserve">-axis of </w:t>
      </w:r>
      <w:r w:rsidR="00E778A8">
        <w:rPr>
          <w:sz w:val="24"/>
          <w:lang w:val="en-GB"/>
        </w:rPr>
        <w:lastRenderedPageBreak/>
        <w:t xml:space="preserve">the </w:t>
      </w:r>
      <w:proofErr w:type="spellStart"/>
      <w:r w:rsidR="00B91938" w:rsidRPr="00503627">
        <w:rPr>
          <w:sz w:val="24"/>
          <w:lang w:val="en-GB"/>
        </w:rPr>
        <w:t>ZnO</w:t>
      </w:r>
      <w:proofErr w:type="spellEnd"/>
      <w:r w:rsidR="00B91938" w:rsidRPr="00503627">
        <w:rPr>
          <w:position w:val="-8"/>
          <w:sz w:val="24"/>
        </w:rPr>
        <w:object w:dxaOrig="660" w:dyaOrig="380">
          <v:shape id="_x0000_i1058" type="#_x0000_t75" style="width:29.75pt;height:17.3pt" o:ole="">
            <v:imagedata r:id="rId38" o:title=""/>
          </v:shape>
          <o:OLEObject Type="Embed" ProgID="Equation.3" ShapeID="_x0000_i1058" DrawAspect="Content" ObjectID="_1541415028" r:id="rId41"/>
        </w:object>
      </w:r>
      <w:r w:rsidR="00B91938" w:rsidRPr="00503627">
        <w:rPr>
          <w:sz w:val="24"/>
          <w:lang w:val="en-GB"/>
        </w:rPr>
        <w:t xml:space="preserve"> </w:t>
      </w:r>
      <w:r w:rsidRPr="00503627">
        <w:rPr>
          <w:sz w:val="24"/>
          <w:lang w:val="en-GB"/>
        </w:rPr>
        <w:t>film,</w:t>
      </w:r>
      <w:r w:rsidR="00032F46" w:rsidRPr="00503627">
        <w:rPr>
          <w:sz w:val="24"/>
          <w:lang w:val="en-GB"/>
        </w:rPr>
        <w:t xml:space="preserve"> the wave propagation is </w:t>
      </w:r>
      <w:r w:rsidR="00E778A8">
        <w:rPr>
          <w:sz w:val="24"/>
          <w:lang w:val="en-GB"/>
        </w:rPr>
        <w:t xml:space="preserve">perpendicular </w:t>
      </w:r>
      <w:r w:rsidR="00032F46" w:rsidRPr="00503627">
        <w:rPr>
          <w:sz w:val="24"/>
          <w:lang w:val="en-GB"/>
        </w:rPr>
        <w:t xml:space="preserve">to </w:t>
      </w:r>
      <w:r w:rsidR="00B076A0">
        <w:rPr>
          <w:sz w:val="24"/>
          <w:lang w:val="en-GB"/>
        </w:rPr>
        <w:t xml:space="preserve">the </w:t>
      </w:r>
      <w:r w:rsidR="00032F46" w:rsidRPr="00503627">
        <w:rPr>
          <w:i/>
          <w:sz w:val="24"/>
          <w:lang w:val="en-GB"/>
        </w:rPr>
        <w:t>c</w:t>
      </w:r>
      <w:r w:rsidR="00032F46" w:rsidRPr="00503627">
        <w:rPr>
          <w:sz w:val="24"/>
          <w:lang w:val="en-GB"/>
        </w:rPr>
        <w:t xml:space="preserve">-axis, </w:t>
      </w:r>
      <w:r w:rsidR="00B076A0">
        <w:rPr>
          <w:sz w:val="24"/>
          <w:lang w:val="en-GB"/>
        </w:rPr>
        <w:t xml:space="preserve">and </w:t>
      </w:r>
      <w:r w:rsidR="00032F46" w:rsidRPr="00503627">
        <w:rPr>
          <w:sz w:val="24"/>
          <w:lang w:val="en-GB"/>
        </w:rPr>
        <w:t xml:space="preserve">the </w:t>
      </w:r>
      <w:proofErr w:type="gramStart"/>
      <w:r w:rsidR="00294258">
        <w:rPr>
          <w:sz w:val="24"/>
          <w:lang w:val="en-GB"/>
        </w:rPr>
        <w:t>corresponding</w:t>
      </w:r>
      <w:proofErr w:type="gramEnd"/>
      <w:r w:rsidR="00B076A0" w:rsidRPr="00503627">
        <w:rPr>
          <w:sz w:val="24"/>
          <w:lang w:val="en-GB"/>
        </w:rPr>
        <w:t xml:space="preserve"> </w:t>
      </w:r>
      <w:r w:rsidR="00032F46" w:rsidRPr="00503627">
        <w:rPr>
          <w:sz w:val="24"/>
          <w:lang w:val="en-GB"/>
        </w:rPr>
        <w:t>zero Green function elements are G</w:t>
      </w:r>
      <w:r w:rsidR="00032F46" w:rsidRPr="00503627">
        <w:rPr>
          <w:sz w:val="24"/>
          <w:vertAlign w:val="subscript"/>
          <w:lang w:val="en-GB"/>
        </w:rPr>
        <w:t>21</w:t>
      </w:r>
      <w:r w:rsidR="00032F46" w:rsidRPr="00503627">
        <w:rPr>
          <w:sz w:val="24"/>
          <w:lang w:val="en-GB"/>
        </w:rPr>
        <w:t>, G</w:t>
      </w:r>
      <w:r w:rsidR="00032F46" w:rsidRPr="00503627">
        <w:rPr>
          <w:sz w:val="24"/>
          <w:vertAlign w:val="subscript"/>
          <w:lang w:val="en-GB"/>
        </w:rPr>
        <w:t>23</w:t>
      </w:r>
      <w:r w:rsidR="00032F46" w:rsidRPr="00503627">
        <w:rPr>
          <w:sz w:val="24"/>
          <w:lang w:val="en-GB"/>
        </w:rPr>
        <w:t>, G</w:t>
      </w:r>
      <w:r w:rsidR="00032F46" w:rsidRPr="00503627">
        <w:rPr>
          <w:sz w:val="24"/>
          <w:vertAlign w:val="subscript"/>
          <w:lang w:val="en-GB"/>
        </w:rPr>
        <w:t xml:space="preserve">14 </w:t>
      </w:r>
      <w:r w:rsidR="00B076A0" w:rsidRPr="00711073">
        <w:rPr>
          <w:sz w:val="24"/>
          <w:lang w:val="en-GB"/>
        </w:rPr>
        <w:t>and</w:t>
      </w:r>
      <w:r w:rsidR="00B076A0">
        <w:rPr>
          <w:sz w:val="24"/>
          <w:lang w:val="en-GB"/>
        </w:rPr>
        <w:t xml:space="preserve"> </w:t>
      </w:r>
      <w:r w:rsidR="00032F46" w:rsidRPr="00503627">
        <w:rPr>
          <w:sz w:val="24"/>
          <w:lang w:val="en-GB"/>
        </w:rPr>
        <w:t>G</w:t>
      </w:r>
      <w:r w:rsidR="00032F46" w:rsidRPr="00503627">
        <w:rPr>
          <w:sz w:val="24"/>
          <w:vertAlign w:val="subscript"/>
          <w:lang w:val="en-GB"/>
        </w:rPr>
        <w:t>34</w:t>
      </w:r>
      <w:r w:rsidR="00032F46" w:rsidRPr="00503627">
        <w:rPr>
          <w:sz w:val="24"/>
          <w:lang w:val="en-GB"/>
        </w:rPr>
        <w:t xml:space="preserve">. Therefore, </w:t>
      </w:r>
      <w:r w:rsidR="00032F46" w:rsidRPr="00B91938">
        <w:rPr>
          <w:i/>
          <w:sz w:val="24"/>
          <w:lang w:val="en-GB"/>
        </w:rPr>
        <w:t>U</w:t>
      </w:r>
      <w:r w:rsidR="00032F46" w:rsidRPr="00503627">
        <w:rPr>
          <w:sz w:val="24"/>
          <w:vertAlign w:val="subscript"/>
          <w:lang w:val="en-GB"/>
        </w:rPr>
        <w:t>1</w:t>
      </w:r>
      <w:r w:rsidR="00032F46" w:rsidRPr="00503627">
        <w:rPr>
          <w:sz w:val="24"/>
          <w:lang w:val="en-GB"/>
        </w:rPr>
        <w:t xml:space="preserve"> and </w:t>
      </w:r>
      <w:r w:rsidR="00032F46" w:rsidRPr="00B91938">
        <w:rPr>
          <w:i/>
          <w:sz w:val="24"/>
          <w:lang w:val="en-GB"/>
        </w:rPr>
        <w:t>U</w:t>
      </w:r>
      <w:r w:rsidR="00032F46" w:rsidRPr="00503627">
        <w:rPr>
          <w:sz w:val="24"/>
          <w:vertAlign w:val="subscript"/>
          <w:lang w:val="en-GB"/>
        </w:rPr>
        <w:t xml:space="preserve">3 </w:t>
      </w:r>
      <w:r w:rsidR="00032F46" w:rsidRPr="00503627">
        <w:rPr>
          <w:sz w:val="24"/>
          <w:lang w:val="en-GB"/>
        </w:rPr>
        <w:t xml:space="preserve">are decoupled </w:t>
      </w:r>
      <w:r w:rsidR="00B076A0">
        <w:rPr>
          <w:sz w:val="24"/>
          <w:lang w:val="en-GB"/>
        </w:rPr>
        <w:t>from</w:t>
      </w:r>
      <w:r w:rsidR="00B076A0" w:rsidRPr="00503627">
        <w:rPr>
          <w:sz w:val="24"/>
          <w:lang w:val="en-GB"/>
        </w:rPr>
        <w:t xml:space="preserve"> </w:t>
      </w:r>
      <w:r w:rsidR="00935A73" w:rsidRPr="00B91938">
        <w:rPr>
          <w:i/>
          <w:sz w:val="24"/>
          <w:lang w:val="en-GB"/>
        </w:rPr>
        <w:t>U</w:t>
      </w:r>
      <w:r w:rsidR="00935A73" w:rsidRPr="00503627">
        <w:rPr>
          <w:sz w:val="24"/>
          <w:vertAlign w:val="subscript"/>
          <w:lang w:val="en-GB"/>
        </w:rPr>
        <w:t>2</w:t>
      </w:r>
      <w:r w:rsidR="00935A73">
        <w:rPr>
          <w:sz w:val="24"/>
          <w:vertAlign w:val="subscript"/>
          <w:lang w:val="en-GB"/>
        </w:rPr>
        <w:t xml:space="preserve"> </w:t>
      </w:r>
      <w:r w:rsidR="00935A73">
        <w:rPr>
          <w:sz w:val="24"/>
          <w:lang w:val="en-GB"/>
        </w:rPr>
        <w:t>and φ,</w:t>
      </w:r>
      <w:r w:rsidR="00032F46" w:rsidRPr="00503627">
        <w:rPr>
          <w:sz w:val="24"/>
          <w:lang w:val="en-GB"/>
        </w:rPr>
        <w:t xml:space="preserve"> </w:t>
      </w:r>
      <w:r w:rsidR="00935A73">
        <w:rPr>
          <w:sz w:val="24"/>
          <w:lang w:val="en-GB"/>
        </w:rPr>
        <w:t>thus</w:t>
      </w:r>
      <w:r w:rsidR="00935A73" w:rsidRPr="00503627">
        <w:rPr>
          <w:sz w:val="24"/>
          <w:lang w:val="en-GB"/>
        </w:rPr>
        <w:t xml:space="preserve"> </w:t>
      </w:r>
      <w:r w:rsidR="00B076A0">
        <w:rPr>
          <w:sz w:val="24"/>
          <w:lang w:val="en-GB"/>
        </w:rPr>
        <w:t xml:space="preserve">the </w:t>
      </w:r>
      <w:r w:rsidR="00032F46" w:rsidRPr="00503627">
        <w:rPr>
          <w:sz w:val="24"/>
          <w:lang w:val="en-GB"/>
        </w:rPr>
        <w:t xml:space="preserve">IDT will generate </w:t>
      </w:r>
      <w:r w:rsidR="00E778A8">
        <w:rPr>
          <w:sz w:val="24"/>
          <w:lang w:val="en-GB"/>
        </w:rPr>
        <w:t xml:space="preserve">a </w:t>
      </w:r>
      <w:r w:rsidR="00032F46" w:rsidRPr="00503627">
        <w:rPr>
          <w:sz w:val="24"/>
          <w:lang w:val="en-GB"/>
        </w:rPr>
        <w:t xml:space="preserve">pure </w:t>
      </w:r>
      <w:r w:rsidR="00C94B69" w:rsidRPr="00503627">
        <w:rPr>
          <w:sz w:val="24"/>
        </w:rPr>
        <w:t xml:space="preserve">SH-SAW. </w:t>
      </w:r>
      <w:r w:rsidR="00B076A0">
        <w:rPr>
          <w:sz w:val="24"/>
        </w:rPr>
        <w:t>B</w:t>
      </w:r>
      <w:r w:rsidR="00C94B69" w:rsidRPr="00503627">
        <w:rPr>
          <w:sz w:val="24"/>
        </w:rPr>
        <w:t>ecause of the wave-guiding effect of TeO</w:t>
      </w:r>
      <w:r w:rsidR="00C94B69" w:rsidRPr="00503627">
        <w:rPr>
          <w:sz w:val="24"/>
          <w:vertAlign w:val="subscript"/>
        </w:rPr>
        <w:t>2</w:t>
      </w:r>
      <w:r w:rsidR="00C94B69" w:rsidRPr="00503627">
        <w:rPr>
          <w:sz w:val="24"/>
        </w:rPr>
        <w:t xml:space="preserve"> films on top of </w:t>
      </w:r>
      <w:proofErr w:type="spellStart"/>
      <w:r w:rsidR="00B91938" w:rsidRPr="00503627">
        <w:rPr>
          <w:sz w:val="24"/>
          <w:lang w:val="en-GB"/>
        </w:rPr>
        <w:t>ZnO</w:t>
      </w:r>
      <w:proofErr w:type="spellEnd"/>
      <w:r w:rsidR="00B91938" w:rsidRPr="00503627">
        <w:rPr>
          <w:position w:val="-8"/>
          <w:sz w:val="24"/>
        </w:rPr>
        <w:object w:dxaOrig="660" w:dyaOrig="380">
          <v:shape id="_x0000_i1059" type="#_x0000_t75" style="width:29.75pt;height:17.3pt" o:ole="">
            <v:imagedata r:id="rId38" o:title=""/>
          </v:shape>
          <o:OLEObject Type="Embed" ProgID="Equation.3" ShapeID="_x0000_i1059" DrawAspect="Content" ObjectID="_1541415029" r:id="rId42"/>
        </w:object>
      </w:r>
      <w:r w:rsidR="00C94B69" w:rsidRPr="00503627">
        <w:rPr>
          <w:sz w:val="24"/>
        </w:rPr>
        <w:t xml:space="preserve"> film, the pure SH-SAW </w:t>
      </w:r>
      <w:r w:rsidR="00B076A0">
        <w:rPr>
          <w:sz w:val="24"/>
        </w:rPr>
        <w:t xml:space="preserve">is </w:t>
      </w:r>
      <w:r w:rsidR="00B076A0" w:rsidRPr="00503627">
        <w:rPr>
          <w:sz w:val="24"/>
        </w:rPr>
        <w:t>convert</w:t>
      </w:r>
      <w:r w:rsidR="00B076A0">
        <w:rPr>
          <w:sz w:val="24"/>
        </w:rPr>
        <w:t>ed</w:t>
      </w:r>
      <w:r w:rsidR="00B076A0" w:rsidRPr="00503627">
        <w:rPr>
          <w:sz w:val="24"/>
        </w:rPr>
        <w:t xml:space="preserve"> </w:t>
      </w:r>
      <w:r w:rsidR="00C94B69" w:rsidRPr="00503627">
        <w:rPr>
          <w:sz w:val="24"/>
        </w:rPr>
        <w:t xml:space="preserve">to </w:t>
      </w:r>
      <w:r w:rsidR="00B076A0">
        <w:rPr>
          <w:sz w:val="24"/>
        </w:rPr>
        <w:t xml:space="preserve">a </w:t>
      </w:r>
      <w:r w:rsidR="00C94B69" w:rsidRPr="00503627">
        <w:rPr>
          <w:sz w:val="24"/>
        </w:rPr>
        <w:t xml:space="preserve">pure </w:t>
      </w:r>
      <w:r w:rsidR="00032F46" w:rsidRPr="00503627">
        <w:rPr>
          <w:sz w:val="24"/>
          <w:lang w:val="en-GB"/>
        </w:rPr>
        <w:t>Love wave. Fig</w:t>
      </w:r>
      <w:r w:rsidR="00877D7E">
        <w:rPr>
          <w:sz w:val="24"/>
          <w:lang w:val="en-GB"/>
        </w:rPr>
        <w:t>.</w:t>
      </w:r>
      <w:r w:rsidR="00032F46" w:rsidRPr="00503627">
        <w:rPr>
          <w:sz w:val="24"/>
          <w:lang w:val="en-GB"/>
        </w:rPr>
        <w:t xml:space="preserve"> </w:t>
      </w:r>
      <w:r w:rsidRPr="00503627">
        <w:rPr>
          <w:sz w:val="24"/>
          <w:lang w:val="en-GB"/>
        </w:rPr>
        <w:t>2</w:t>
      </w:r>
      <w:r w:rsidR="00032F46" w:rsidRPr="00503627">
        <w:rPr>
          <w:sz w:val="24"/>
          <w:lang w:val="en-GB"/>
        </w:rPr>
        <w:t xml:space="preserve"> show</w:t>
      </w:r>
      <w:r w:rsidR="00C94B69" w:rsidRPr="00503627">
        <w:rPr>
          <w:sz w:val="24"/>
          <w:lang w:val="en-GB"/>
        </w:rPr>
        <w:t>s</w:t>
      </w:r>
      <w:r w:rsidR="00032F46" w:rsidRPr="00503627">
        <w:rPr>
          <w:sz w:val="24"/>
          <w:lang w:val="en-GB"/>
        </w:rPr>
        <w:t xml:space="preserve"> the</w:t>
      </w:r>
      <w:r w:rsidR="00E778A8">
        <w:rPr>
          <w:sz w:val="24"/>
          <w:lang w:val="en-GB"/>
        </w:rPr>
        <w:t xml:space="preserve"> obtained </w:t>
      </w:r>
      <w:r w:rsidR="00032F46" w:rsidRPr="00503627">
        <w:rPr>
          <w:sz w:val="24"/>
          <w:lang w:val="en-GB"/>
        </w:rPr>
        <w:t xml:space="preserve">displacement components and </w:t>
      </w:r>
      <w:r w:rsidR="00B076A0">
        <w:rPr>
          <w:sz w:val="24"/>
          <w:lang w:val="en-GB"/>
        </w:rPr>
        <w:t xml:space="preserve">the </w:t>
      </w:r>
      <w:r w:rsidR="00294258" w:rsidRPr="00503627">
        <w:rPr>
          <w:sz w:val="24"/>
          <w:lang w:val="en-GB"/>
        </w:rPr>
        <w:t xml:space="preserve">electric potential </w:t>
      </w:r>
      <w:r w:rsidR="00294258">
        <w:rPr>
          <w:sz w:val="24"/>
          <w:lang w:val="en-GB"/>
        </w:rPr>
        <w:t>rapidly</w:t>
      </w:r>
      <w:r w:rsidR="00E778A8">
        <w:rPr>
          <w:sz w:val="24"/>
          <w:lang w:val="en-GB"/>
        </w:rPr>
        <w:t xml:space="preserve"> decreases beneath </w:t>
      </w:r>
      <w:r w:rsidR="00032F46" w:rsidRPr="00503627">
        <w:rPr>
          <w:sz w:val="24"/>
          <w:lang w:val="en-GB"/>
        </w:rPr>
        <w:t xml:space="preserve">the top surface for </w:t>
      </w:r>
      <w:r w:rsidR="00E778A8">
        <w:rPr>
          <w:sz w:val="24"/>
          <w:lang w:val="en-GB"/>
        </w:rPr>
        <w:t xml:space="preserve">both </w:t>
      </w:r>
      <w:r w:rsidR="00B076A0">
        <w:rPr>
          <w:sz w:val="24"/>
          <w:lang w:val="en-GB"/>
        </w:rPr>
        <w:t xml:space="preserve">the </w:t>
      </w:r>
      <w:r w:rsidR="00032F46" w:rsidRPr="00503627">
        <w:rPr>
          <w:sz w:val="24"/>
          <w:lang w:val="en-GB"/>
        </w:rPr>
        <w:t>Rayleigh wave and Love wave modes</w:t>
      </w:r>
      <w:r w:rsidR="00E778A8">
        <w:rPr>
          <w:sz w:val="24"/>
          <w:lang w:val="en-GB"/>
        </w:rPr>
        <w:t>,</w:t>
      </w:r>
      <w:r w:rsidR="00032F46" w:rsidRPr="00503627">
        <w:rPr>
          <w:sz w:val="24"/>
          <w:lang w:val="en-GB"/>
        </w:rPr>
        <w:t xml:space="preserve"> respectively. Compared with </w:t>
      </w:r>
      <w:r w:rsidR="00B076A0">
        <w:rPr>
          <w:sz w:val="24"/>
          <w:lang w:val="en-GB"/>
        </w:rPr>
        <w:t xml:space="preserve">the </w:t>
      </w:r>
      <w:r w:rsidR="00032F46" w:rsidRPr="00503627">
        <w:rPr>
          <w:sz w:val="24"/>
          <w:lang w:val="en-GB"/>
        </w:rPr>
        <w:t xml:space="preserve">Rayleigh wave, </w:t>
      </w:r>
      <w:r w:rsidR="00B076A0">
        <w:rPr>
          <w:sz w:val="24"/>
          <w:lang w:val="en-GB"/>
        </w:rPr>
        <w:t xml:space="preserve">the </w:t>
      </w:r>
      <w:r w:rsidR="00032F46" w:rsidRPr="00503627">
        <w:rPr>
          <w:sz w:val="24"/>
          <w:lang w:val="en-GB"/>
        </w:rPr>
        <w:t xml:space="preserve">Love wave demonstrates </w:t>
      </w:r>
      <w:r w:rsidR="00AD6235">
        <w:rPr>
          <w:sz w:val="24"/>
          <w:lang w:val="en-GB"/>
        </w:rPr>
        <w:t xml:space="preserve">the </w:t>
      </w:r>
      <w:r w:rsidR="00032F46" w:rsidRPr="00503627">
        <w:rPr>
          <w:sz w:val="24"/>
          <w:lang w:val="en-GB"/>
        </w:rPr>
        <w:t>preferred shear wave displacement component wh</w:t>
      </w:r>
      <w:r w:rsidR="00E778A8">
        <w:rPr>
          <w:sz w:val="24"/>
          <w:lang w:val="en-GB"/>
        </w:rPr>
        <w:t xml:space="preserve">ereas </w:t>
      </w:r>
      <w:r w:rsidR="00032F46" w:rsidRPr="00503627">
        <w:rPr>
          <w:sz w:val="24"/>
          <w:lang w:val="en-GB"/>
        </w:rPr>
        <w:t>the other two components have been suppressed</w:t>
      </w:r>
      <w:r w:rsidR="0027495D">
        <w:rPr>
          <w:rFonts w:hint="eastAsia"/>
          <w:sz w:val="24"/>
          <w:lang w:val="en-GB"/>
        </w:rPr>
        <w:t xml:space="preserve">, </w:t>
      </w:r>
      <w:r w:rsidR="00E778A8">
        <w:rPr>
          <w:sz w:val="24"/>
          <w:lang w:val="en-GB"/>
        </w:rPr>
        <w:t xml:space="preserve">indicating clearly its suitability </w:t>
      </w:r>
      <w:r w:rsidR="00AD6235">
        <w:rPr>
          <w:sz w:val="24"/>
        </w:rPr>
        <w:t>for</w:t>
      </w:r>
      <w:r w:rsidR="00AD6235">
        <w:rPr>
          <w:rFonts w:hint="eastAsia"/>
          <w:sz w:val="24"/>
        </w:rPr>
        <w:t xml:space="preserve"> </w:t>
      </w:r>
      <w:r w:rsidR="0027495D">
        <w:rPr>
          <w:rFonts w:hint="eastAsia"/>
          <w:sz w:val="24"/>
        </w:rPr>
        <w:t>a sensor</w:t>
      </w:r>
      <w:r w:rsidR="0027495D" w:rsidRPr="00654086">
        <w:rPr>
          <w:sz w:val="24"/>
        </w:rPr>
        <w:t xml:space="preserve"> </w:t>
      </w:r>
      <w:r w:rsidR="00AD6235">
        <w:rPr>
          <w:sz w:val="24"/>
        </w:rPr>
        <w:t>in</w:t>
      </w:r>
      <w:r w:rsidR="00AD6235" w:rsidRPr="00654086">
        <w:rPr>
          <w:sz w:val="24"/>
        </w:rPr>
        <w:t xml:space="preserve"> </w:t>
      </w:r>
      <w:r w:rsidR="0027495D" w:rsidRPr="00654086">
        <w:rPr>
          <w:sz w:val="24"/>
        </w:rPr>
        <w:t>liquid environments</w:t>
      </w:r>
      <w:r w:rsidR="00032F46" w:rsidRPr="00503627">
        <w:rPr>
          <w:sz w:val="24"/>
          <w:lang w:val="en-GB"/>
        </w:rPr>
        <w:t>.</w:t>
      </w:r>
    </w:p>
    <w:p w:rsidR="00E778A8" w:rsidRPr="00503627" w:rsidRDefault="00E778A8" w:rsidP="00035BBD">
      <w:pPr>
        <w:spacing w:line="480" w:lineRule="auto"/>
        <w:ind w:firstLineChars="100" w:firstLine="240"/>
        <w:rPr>
          <w:i/>
          <w:iCs/>
          <w:sz w:val="24"/>
          <w:lang w:val="en-GB"/>
        </w:rPr>
      </w:pPr>
    </w:p>
    <w:p w:rsidR="00F67FCE" w:rsidRPr="00503627" w:rsidRDefault="00F67FCE" w:rsidP="00F67FCE">
      <w:pPr>
        <w:numPr>
          <w:ilvl w:val="1"/>
          <w:numId w:val="32"/>
        </w:numPr>
        <w:spacing w:line="480" w:lineRule="auto"/>
        <w:rPr>
          <w:i/>
          <w:sz w:val="24"/>
          <w:lang w:val="en-GB"/>
        </w:rPr>
      </w:pPr>
      <w:r w:rsidRPr="00503627">
        <w:rPr>
          <w:i/>
          <w:sz w:val="24"/>
          <w:lang w:val="en-GB"/>
        </w:rPr>
        <w:t>Phase velocity</w:t>
      </w:r>
      <w:r w:rsidR="0027495D">
        <w:rPr>
          <w:rFonts w:hint="eastAsia"/>
          <w:i/>
          <w:sz w:val="24"/>
          <w:lang w:val="en-GB"/>
        </w:rPr>
        <w:t xml:space="preserve"> </w:t>
      </w:r>
      <w:proofErr w:type="spellStart"/>
      <w:r w:rsidR="0027495D" w:rsidRPr="00503627">
        <w:rPr>
          <w:i/>
          <w:sz w:val="24"/>
          <w:lang w:val="en-GB"/>
        </w:rPr>
        <w:t>V</w:t>
      </w:r>
      <w:r w:rsidR="0027495D" w:rsidRPr="0027495D">
        <w:rPr>
          <w:i/>
          <w:sz w:val="24"/>
          <w:vertAlign w:val="subscript"/>
          <w:lang w:val="en-GB"/>
        </w:rPr>
        <w:t>p</w:t>
      </w:r>
      <w:proofErr w:type="spellEnd"/>
    </w:p>
    <w:p w:rsidR="00032F46" w:rsidRPr="00503627" w:rsidRDefault="00E778A8" w:rsidP="00032F46">
      <w:pPr>
        <w:spacing w:line="480" w:lineRule="auto"/>
        <w:ind w:firstLineChars="100" w:firstLine="240"/>
        <w:rPr>
          <w:sz w:val="24"/>
          <w:lang w:val="en-GB"/>
        </w:rPr>
      </w:pPr>
      <w:r>
        <w:rPr>
          <w:sz w:val="24"/>
          <w:lang w:val="en-GB"/>
        </w:rPr>
        <w:t>T</w:t>
      </w:r>
      <w:r w:rsidR="00032F46" w:rsidRPr="00503627">
        <w:rPr>
          <w:sz w:val="24"/>
          <w:lang w:val="en-GB"/>
        </w:rPr>
        <w:t xml:space="preserve">he </w:t>
      </w:r>
      <w:r>
        <w:rPr>
          <w:sz w:val="24"/>
          <w:lang w:val="en-GB"/>
        </w:rPr>
        <w:t xml:space="preserve">resonant </w:t>
      </w:r>
      <w:r w:rsidR="00032F46" w:rsidRPr="00503627">
        <w:rPr>
          <w:sz w:val="24"/>
          <w:lang w:val="en-GB"/>
        </w:rPr>
        <w:t xml:space="preserve">frequency of </w:t>
      </w:r>
      <w:r>
        <w:rPr>
          <w:sz w:val="24"/>
          <w:lang w:val="en-GB"/>
        </w:rPr>
        <w:t xml:space="preserve">the </w:t>
      </w:r>
      <w:r w:rsidR="00032F46" w:rsidRPr="00503627">
        <w:rPr>
          <w:sz w:val="24"/>
          <w:lang w:val="en-GB"/>
        </w:rPr>
        <w:t xml:space="preserve">Love wave sensors depends on the ratio of velocity </w:t>
      </w:r>
      <w:r w:rsidR="00AD6235">
        <w:rPr>
          <w:sz w:val="24"/>
          <w:lang w:val="en-GB"/>
        </w:rPr>
        <w:t xml:space="preserve">to </w:t>
      </w:r>
      <w:r w:rsidR="00AD6235" w:rsidRPr="00503627">
        <w:rPr>
          <w:sz w:val="24"/>
          <w:lang w:val="en-GB"/>
        </w:rPr>
        <w:t>wavelength</w:t>
      </w:r>
      <w:r w:rsidR="00032F46" w:rsidRPr="00503627">
        <w:rPr>
          <w:sz w:val="24"/>
          <w:lang w:val="en-GB"/>
        </w:rPr>
        <w:t>, but the propagation velocity</w:t>
      </w:r>
      <w:r w:rsidR="00F67FCE" w:rsidRPr="00503627">
        <w:rPr>
          <w:sz w:val="24"/>
          <w:lang w:val="en-GB"/>
        </w:rPr>
        <w:t xml:space="preserve"> </w:t>
      </w:r>
      <w:proofErr w:type="spellStart"/>
      <w:proofErr w:type="gramStart"/>
      <w:r w:rsidR="00F67FCE" w:rsidRPr="00503627">
        <w:rPr>
          <w:i/>
          <w:sz w:val="24"/>
          <w:lang w:val="en-GB"/>
        </w:rPr>
        <w:t>V</w:t>
      </w:r>
      <w:r w:rsidR="00F67FCE" w:rsidRPr="00503627">
        <w:rPr>
          <w:sz w:val="24"/>
          <w:vertAlign w:val="subscript"/>
          <w:lang w:val="en-GB"/>
        </w:rPr>
        <w:t>p</w:t>
      </w:r>
      <w:proofErr w:type="spellEnd"/>
      <w:proofErr w:type="gramEnd"/>
      <w:r w:rsidR="00032F46" w:rsidRPr="00503627">
        <w:rPr>
          <w:sz w:val="24"/>
          <w:lang w:val="en-GB"/>
        </w:rPr>
        <w:t xml:space="preserve"> varies with the thicknesses of thin films deposited on the wafer. </w:t>
      </w:r>
    </w:p>
    <w:p w:rsidR="00FA0F9B" w:rsidRPr="002918C6" w:rsidRDefault="00301326" w:rsidP="00EC39DA">
      <w:pPr>
        <w:spacing w:line="480" w:lineRule="auto"/>
        <w:ind w:firstLineChars="100" w:firstLine="240"/>
        <w:rPr>
          <w:color w:val="FF0000"/>
          <w:sz w:val="24"/>
          <w:lang w:val="en-GB"/>
        </w:rPr>
      </w:pPr>
      <w:r w:rsidRPr="00FA0F9B">
        <w:rPr>
          <w:color w:val="FF0000"/>
          <w:sz w:val="24"/>
          <w:lang w:val="en-GB"/>
        </w:rPr>
        <w:t>It is noted that the multilayer structures depict different characteristics with the well-known single semi-infinite substrate, including dispersion and high order modes. For the sake of simplicity, those can be explaine</w:t>
      </w:r>
      <w:r w:rsidRPr="002918C6">
        <w:rPr>
          <w:color w:val="FF0000"/>
          <w:sz w:val="24"/>
          <w:lang w:val="en-GB"/>
        </w:rPr>
        <w:t xml:space="preserve">d in the aid of isotropic model. </w:t>
      </w:r>
      <w:r w:rsidR="00FA0F9B" w:rsidRPr="002918C6">
        <w:rPr>
          <w:color w:val="FF0000"/>
          <w:sz w:val="24"/>
          <w:lang w:val="en-GB"/>
        </w:rPr>
        <w:t>A simple Love wave dispersive equation of one guide layer and substrate is</w:t>
      </w:r>
      <w:r w:rsidR="00296ED6">
        <w:rPr>
          <w:color w:val="FF0000"/>
          <w:sz w:val="24"/>
          <w:lang w:val="en-GB"/>
        </w:rPr>
        <w:t xml:space="preserve"> </w:t>
      </w:r>
      <w:r w:rsidR="00296ED6">
        <w:rPr>
          <w:color w:val="FF0000"/>
          <w:sz w:val="24"/>
          <w:lang w:val="en-GB"/>
        </w:rPr>
        <w:fldChar w:fldCharType="begin" w:fldLock="1"/>
      </w:r>
      <w:r w:rsidR="0053216F">
        <w:rPr>
          <w:color w:val="FF0000"/>
          <w:sz w:val="24"/>
          <w:lang w:val="en-GB"/>
        </w:rPr>
        <w:instrText>ADDIN CSL_CITATION { "citationItems" : [ { "id" : "ITEM-1", "itemData" : { "DOI" : "10.1063/1.4886773", "ISSN" : "21583226", "author" : [ { "dropping-particle" : "", "family" : "Liu", "given" : "Jiansheng", "non-dropping-particle" : "", "parse-names" : false, "suffix" : "" } ], "container-title" : "AIP Advances", "id" : "ITEM-1", "issue" : "7", "issued" : { "date-parts" : [ [ "2014" ] ] }, "title" : "A simple and accurate model for Love wave based sensors: Dispersion equation and mass sensitivity", "type" : "article-journal", "volume" : "4" }, "uris" : [ "http://www.mendeley.com/documents/?uuid=52a3957c-9aab-485e-a82c-a653740be25f" ] } ], "mendeley" : { "formattedCitation" : "[43]", "plainTextFormattedCitation" : "[43]", "previouslyFormattedCitation" : "[43]" }, "properties" : { "noteIndex" : 0 }, "schema" : "https://github.com/citation-style-language/schema/raw/master/csl-citation.json" }</w:instrText>
      </w:r>
      <w:r w:rsidR="00296ED6">
        <w:rPr>
          <w:color w:val="FF0000"/>
          <w:sz w:val="24"/>
          <w:lang w:val="en-GB"/>
        </w:rPr>
        <w:fldChar w:fldCharType="separate"/>
      </w:r>
      <w:r w:rsidR="0053216F" w:rsidRPr="0053216F">
        <w:rPr>
          <w:noProof/>
          <w:color w:val="FF0000"/>
          <w:sz w:val="24"/>
          <w:lang w:val="en-GB"/>
        </w:rPr>
        <w:t>[43]</w:t>
      </w:r>
      <w:r w:rsidR="00296ED6">
        <w:rPr>
          <w:color w:val="FF0000"/>
          <w:sz w:val="24"/>
          <w:lang w:val="en-GB"/>
        </w:rPr>
        <w:fldChar w:fldCharType="end"/>
      </w:r>
      <w:r w:rsidR="00FA0F9B" w:rsidRPr="002918C6">
        <w:rPr>
          <w:color w:val="FF0000"/>
          <w:sz w:val="24"/>
          <w:lang w:val="en-GB"/>
        </w:rPr>
        <w:t xml:space="preserve">: </w:t>
      </w:r>
    </w:p>
    <w:bookmarkStart w:id="11" w:name="OLE_LINK15"/>
    <w:p w:rsidR="00FA0F9B" w:rsidRPr="002918C6" w:rsidRDefault="00267AE7" w:rsidP="002918C6">
      <w:pPr>
        <w:spacing w:line="480" w:lineRule="auto"/>
        <w:ind w:firstLineChars="100" w:firstLine="240"/>
        <w:jc w:val="right"/>
        <w:rPr>
          <w:color w:val="FF0000"/>
          <w:sz w:val="24"/>
          <w:lang w:val="en-GB"/>
        </w:rPr>
      </w:pPr>
      <m:oMath>
        <m:sSub>
          <m:sSubPr>
            <m:ctrlPr>
              <w:rPr>
                <w:rFonts w:ascii="Cambria Math" w:hAnsi="Cambria Math"/>
                <w:i/>
                <w:color w:val="FF0000"/>
                <w:sz w:val="24"/>
                <w:lang w:val="en-GB"/>
              </w:rPr>
            </m:ctrlPr>
          </m:sSubPr>
          <m:e>
            <m:r>
              <w:rPr>
                <w:rFonts w:ascii="Cambria Math" w:hAnsi="Cambria Math"/>
                <w:color w:val="FF0000"/>
                <w:sz w:val="24"/>
                <w:lang w:val="en-GB"/>
              </w:rPr>
              <m:t>μ</m:t>
            </m:r>
          </m:e>
          <m:sub>
            <m:r>
              <w:rPr>
                <w:rFonts w:ascii="Cambria Math" w:hAnsi="Cambria Math"/>
                <w:color w:val="FF0000"/>
                <w:sz w:val="24"/>
                <w:lang w:val="en-GB"/>
              </w:rPr>
              <m:t>g</m:t>
            </m:r>
          </m:sub>
        </m:sSub>
        <m:sSub>
          <m:sSubPr>
            <m:ctrlPr>
              <w:rPr>
                <w:rFonts w:ascii="Cambria Math" w:hAnsi="Cambria Math"/>
                <w:i/>
                <w:color w:val="FF0000"/>
                <w:sz w:val="24"/>
                <w:lang w:val="en-GB"/>
              </w:rPr>
            </m:ctrlPr>
          </m:sSubPr>
          <m:e>
            <m:r>
              <w:rPr>
                <w:rFonts w:ascii="Cambria Math" w:hAnsi="Cambria Math"/>
                <w:color w:val="FF0000"/>
                <w:sz w:val="24"/>
                <w:lang w:val="en-GB"/>
              </w:rPr>
              <m:t>β</m:t>
            </m:r>
          </m:e>
          <m:sub>
            <m:r>
              <w:rPr>
                <w:rFonts w:ascii="Cambria Math" w:hAnsi="Cambria Math"/>
                <w:color w:val="FF0000"/>
                <w:sz w:val="24"/>
                <w:lang w:val="en-GB"/>
              </w:rPr>
              <m:t>g</m:t>
            </m:r>
          </m:sub>
        </m:sSub>
        <w:bookmarkEnd w:id="11"/>
        <m:r>
          <m:rPr>
            <m:sty m:val="p"/>
          </m:rPr>
          <w:rPr>
            <w:rFonts w:ascii="Cambria Math" w:hAnsi="Cambria Math"/>
            <w:color w:val="FF0000"/>
            <w:sz w:val="24"/>
            <w:lang w:val="en-GB"/>
          </w:rPr>
          <m:t>tan⁡</m:t>
        </m:r>
        <m:r>
          <w:rPr>
            <w:rFonts w:ascii="Cambria Math" w:hAnsi="Cambria Math"/>
            <w:color w:val="FF0000"/>
            <w:sz w:val="24"/>
            <w:lang w:val="en-GB"/>
          </w:rPr>
          <m:t>(kh</m:t>
        </m:r>
        <m:sSub>
          <m:sSubPr>
            <m:ctrlPr>
              <w:rPr>
                <w:rFonts w:ascii="Cambria Math" w:hAnsi="Cambria Math"/>
                <w:i/>
                <w:color w:val="FF0000"/>
                <w:sz w:val="24"/>
                <w:lang w:val="en-GB"/>
              </w:rPr>
            </m:ctrlPr>
          </m:sSubPr>
          <m:e>
            <m:r>
              <w:rPr>
                <w:rFonts w:ascii="Cambria Math" w:hAnsi="Cambria Math"/>
                <w:color w:val="FF0000"/>
                <w:sz w:val="24"/>
                <w:lang w:val="en-GB"/>
              </w:rPr>
              <m:t>β</m:t>
            </m:r>
          </m:e>
          <m:sub>
            <m:r>
              <w:rPr>
                <w:rFonts w:ascii="Cambria Math" w:hAnsi="Cambria Math"/>
                <w:color w:val="FF0000"/>
                <w:sz w:val="24"/>
                <w:lang w:val="en-GB"/>
              </w:rPr>
              <m:t>g</m:t>
            </m:r>
          </m:sub>
        </m:sSub>
        <m:r>
          <w:rPr>
            <w:rFonts w:ascii="Cambria Math" w:hAnsi="Cambria Math"/>
            <w:color w:val="FF0000"/>
            <w:sz w:val="24"/>
            <w:lang w:val="en-GB"/>
          </w:rPr>
          <m:t>)=</m:t>
        </m:r>
        <m:sSub>
          <m:sSubPr>
            <m:ctrlPr>
              <w:rPr>
                <w:rFonts w:ascii="Cambria Math" w:hAnsi="Cambria Math"/>
                <w:i/>
                <w:color w:val="FF0000"/>
                <w:sz w:val="24"/>
                <w:lang w:val="en-GB"/>
              </w:rPr>
            </m:ctrlPr>
          </m:sSubPr>
          <m:e>
            <m:r>
              <w:rPr>
                <w:rFonts w:ascii="Cambria Math" w:hAnsi="Cambria Math"/>
                <w:color w:val="FF0000"/>
                <w:sz w:val="24"/>
                <w:lang w:val="en-GB"/>
              </w:rPr>
              <m:t>μ</m:t>
            </m:r>
          </m:e>
          <m:sub>
            <m:r>
              <w:rPr>
                <w:rFonts w:ascii="Cambria Math" w:hAnsi="Cambria Math"/>
                <w:color w:val="FF0000"/>
                <w:sz w:val="24"/>
                <w:lang w:val="en-GB"/>
              </w:rPr>
              <m:t>s</m:t>
            </m:r>
          </m:sub>
        </m:sSub>
        <m:sSub>
          <m:sSubPr>
            <m:ctrlPr>
              <w:rPr>
                <w:rFonts w:ascii="Cambria Math" w:hAnsi="Cambria Math"/>
                <w:i/>
                <w:color w:val="FF0000"/>
                <w:sz w:val="24"/>
                <w:lang w:val="en-GB"/>
              </w:rPr>
            </m:ctrlPr>
          </m:sSubPr>
          <m:e>
            <m:r>
              <w:rPr>
                <w:rFonts w:ascii="Cambria Math" w:hAnsi="Cambria Math"/>
                <w:color w:val="FF0000"/>
                <w:sz w:val="24"/>
                <w:lang w:val="en-GB"/>
              </w:rPr>
              <m:t>β</m:t>
            </m:r>
          </m:e>
          <m:sub>
            <m:r>
              <w:rPr>
                <w:rFonts w:ascii="Cambria Math" w:hAnsi="Cambria Math"/>
                <w:color w:val="FF0000"/>
                <w:sz w:val="24"/>
                <w:lang w:val="en-GB"/>
              </w:rPr>
              <m:t>s</m:t>
            </m:r>
          </m:sub>
        </m:sSub>
      </m:oMath>
      <w:r w:rsidR="002918C6" w:rsidRPr="002918C6">
        <w:rPr>
          <w:color w:val="FF0000"/>
          <w:sz w:val="24"/>
          <w:lang w:val="en-GB"/>
        </w:rPr>
        <w:t xml:space="preserve"> </w:t>
      </w:r>
      <w:r w:rsidR="002918C6" w:rsidRPr="002918C6">
        <w:rPr>
          <w:color w:val="FF0000"/>
          <w:sz w:val="24"/>
          <w:lang w:val="en-GB"/>
        </w:rPr>
        <w:tab/>
      </w:r>
      <w:r w:rsidR="002918C6" w:rsidRPr="002918C6">
        <w:rPr>
          <w:color w:val="FF0000"/>
          <w:sz w:val="24"/>
          <w:lang w:val="en-GB"/>
        </w:rPr>
        <w:tab/>
      </w:r>
      <w:r w:rsidR="002918C6" w:rsidRPr="002918C6">
        <w:rPr>
          <w:color w:val="FF0000"/>
          <w:sz w:val="24"/>
          <w:lang w:val="en-GB"/>
        </w:rPr>
        <w:tab/>
      </w:r>
      <w:r w:rsidR="002918C6" w:rsidRPr="002918C6">
        <w:rPr>
          <w:color w:val="FF0000"/>
          <w:sz w:val="24"/>
          <w:lang w:val="en-GB"/>
        </w:rPr>
        <w:tab/>
      </w:r>
      <w:r w:rsidR="002918C6" w:rsidRPr="002918C6">
        <w:rPr>
          <w:color w:val="FF0000"/>
          <w:sz w:val="24"/>
          <w:lang w:val="en-GB"/>
        </w:rPr>
        <w:tab/>
      </w:r>
      <w:r w:rsidR="002918C6" w:rsidRPr="002918C6">
        <w:rPr>
          <w:color w:val="FF0000"/>
          <w:sz w:val="24"/>
          <w:lang w:val="en-GB"/>
        </w:rPr>
        <w:tab/>
      </w:r>
      <w:r w:rsidR="002918C6" w:rsidRPr="002918C6">
        <w:rPr>
          <w:color w:val="FF0000"/>
          <w:sz w:val="24"/>
          <w:lang w:val="en-GB"/>
        </w:rPr>
        <w:tab/>
        <w:t>(6)</w:t>
      </w:r>
    </w:p>
    <w:p w:rsidR="00FA0F9B" w:rsidRPr="002918C6" w:rsidRDefault="002918C6" w:rsidP="002918C6">
      <w:pPr>
        <w:spacing w:line="480" w:lineRule="auto"/>
        <w:rPr>
          <w:color w:val="FF0000"/>
          <w:sz w:val="24"/>
          <w:lang w:val="en-GB"/>
        </w:rPr>
      </w:pPr>
      <w:proofErr w:type="gramStart"/>
      <w:r>
        <w:rPr>
          <w:color w:val="FF0000"/>
          <w:sz w:val="24"/>
          <w:lang w:val="en-GB"/>
        </w:rPr>
        <w:t>w</w:t>
      </w:r>
      <w:r w:rsidR="00FA0F9B" w:rsidRPr="002918C6">
        <w:rPr>
          <w:color w:val="FF0000"/>
          <w:sz w:val="24"/>
          <w:lang w:val="en-GB"/>
        </w:rPr>
        <w:t>here</w:t>
      </w:r>
      <w:proofErr w:type="gramEnd"/>
      <w:r w:rsidR="00FA0F9B" w:rsidRPr="002918C6">
        <w:rPr>
          <w:color w:val="FF0000"/>
          <w:sz w:val="24"/>
          <w:lang w:val="en-GB"/>
        </w:rPr>
        <w:t xml:space="preserve"> </w:t>
      </w:r>
      <m:oMath>
        <m:sSub>
          <m:sSubPr>
            <m:ctrlPr>
              <w:rPr>
                <w:rFonts w:ascii="Cambria Math" w:hAnsi="Cambria Math"/>
                <w:i/>
                <w:color w:val="FF0000"/>
                <w:sz w:val="24"/>
                <w:lang w:val="en-GB"/>
              </w:rPr>
            </m:ctrlPr>
          </m:sSubPr>
          <m:e>
            <m:r>
              <w:rPr>
                <w:rFonts w:ascii="Cambria Math" w:hAnsi="Cambria Math"/>
                <w:color w:val="FF0000"/>
                <w:sz w:val="24"/>
                <w:lang w:val="en-GB"/>
              </w:rPr>
              <m:t>μ</m:t>
            </m:r>
          </m:e>
          <m:sub>
            <m:r>
              <w:rPr>
                <w:rFonts w:ascii="Cambria Math" w:hAnsi="Cambria Math"/>
                <w:color w:val="FF0000"/>
                <w:sz w:val="24"/>
                <w:lang w:val="en-GB"/>
              </w:rPr>
              <m:t>s</m:t>
            </m:r>
          </m:sub>
        </m:sSub>
      </m:oMath>
      <w:r w:rsidR="00FA0F9B" w:rsidRPr="002918C6">
        <w:rPr>
          <w:color w:val="FF0000"/>
          <w:sz w:val="24"/>
          <w:lang w:val="en-GB"/>
        </w:rPr>
        <w:t xml:space="preserve"> is the shear modulus of the substrate,</w:t>
      </w:r>
      <m:oMath>
        <m:r>
          <w:rPr>
            <w:rFonts w:ascii="Cambria Math" w:hAnsi="Cambria Math"/>
            <w:color w:val="FF0000"/>
            <w:sz w:val="24"/>
            <w:lang w:val="en-GB"/>
          </w:rPr>
          <m:t xml:space="preserve"> </m:t>
        </m:r>
        <m:sSub>
          <m:sSubPr>
            <m:ctrlPr>
              <w:rPr>
                <w:rFonts w:ascii="Cambria Math" w:hAnsi="Cambria Math"/>
                <w:i/>
                <w:color w:val="FF0000"/>
                <w:sz w:val="24"/>
                <w:lang w:val="en-GB"/>
              </w:rPr>
            </m:ctrlPr>
          </m:sSubPr>
          <m:e>
            <m:r>
              <w:rPr>
                <w:rFonts w:ascii="Cambria Math" w:hAnsi="Cambria Math"/>
                <w:color w:val="FF0000"/>
                <w:sz w:val="24"/>
                <w:lang w:val="en-GB"/>
              </w:rPr>
              <m:t>β</m:t>
            </m:r>
          </m:e>
          <m:sub>
            <m:r>
              <w:rPr>
                <w:rFonts w:ascii="Cambria Math" w:hAnsi="Cambria Math"/>
                <w:color w:val="FF0000"/>
                <w:sz w:val="24"/>
                <w:lang w:val="en-GB"/>
              </w:rPr>
              <m:t>g</m:t>
            </m:r>
          </m:sub>
        </m:sSub>
        <m:r>
          <w:rPr>
            <w:rFonts w:ascii="Cambria Math" w:hAnsi="Cambria Math"/>
            <w:color w:val="FF0000"/>
            <w:sz w:val="24"/>
            <w:lang w:val="en-GB"/>
          </w:rPr>
          <m:t>=</m:t>
        </m:r>
        <m:rad>
          <m:radPr>
            <m:degHide m:val="1"/>
            <m:ctrlPr>
              <w:rPr>
                <w:rFonts w:ascii="Cambria Math" w:hAnsi="Cambria Math"/>
                <w:i/>
                <w:color w:val="FF0000"/>
                <w:sz w:val="24"/>
                <w:lang w:val="en-GB"/>
              </w:rPr>
            </m:ctrlPr>
          </m:radPr>
          <m:deg/>
          <m:e>
            <m:f>
              <m:fPr>
                <m:ctrlPr>
                  <w:rPr>
                    <w:rFonts w:ascii="Cambria Math" w:hAnsi="Cambria Math"/>
                    <w:i/>
                    <w:color w:val="FF0000"/>
                    <w:sz w:val="24"/>
                    <w:lang w:val="en-GB"/>
                  </w:rPr>
                </m:ctrlPr>
              </m:fPr>
              <m:num>
                <m:sSup>
                  <m:sSupPr>
                    <m:ctrlPr>
                      <w:rPr>
                        <w:rFonts w:ascii="Cambria Math" w:hAnsi="Cambria Math"/>
                        <w:i/>
                        <w:color w:val="FF0000"/>
                        <w:sz w:val="24"/>
                        <w:lang w:val="en-GB"/>
                      </w:rPr>
                    </m:ctrlPr>
                  </m:sSupPr>
                  <m:e>
                    <m:r>
                      <w:rPr>
                        <w:rFonts w:ascii="Cambria Math" w:hAnsi="Cambria Math"/>
                        <w:color w:val="FF0000"/>
                        <w:sz w:val="24"/>
                        <w:lang w:val="en-GB"/>
                      </w:rPr>
                      <m:t>ν</m:t>
                    </m:r>
                  </m:e>
                  <m:sup>
                    <m:r>
                      <w:rPr>
                        <w:rFonts w:ascii="Cambria Math" w:hAnsi="Cambria Math"/>
                        <w:color w:val="FF0000"/>
                        <w:sz w:val="24"/>
                        <w:lang w:val="en-GB"/>
                      </w:rPr>
                      <m:t>2</m:t>
                    </m:r>
                  </m:sup>
                </m:sSup>
              </m:num>
              <m:den>
                <m:sSubSup>
                  <m:sSubSupPr>
                    <m:ctrlPr>
                      <w:rPr>
                        <w:rFonts w:ascii="Cambria Math" w:hAnsi="Cambria Math"/>
                        <w:i/>
                        <w:color w:val="FF0000"/>
                        <w:sz w:val="24"/>
                        <w:lang w:val="en-GB"/>
                      </w:rPr>
                    </m:ctrlPr>
                  </m:sSubSupPr>
                  <m:e>
                    <m:r>
                      <w:rPr>
                        <w:rFonts w:ascii="Cambria Math" w:hAnsi="Cambria Math"/>
                        <w:color w:val="FF0000"/>
                        <w:sz w:val="24"/>
                        <w:lang w:val="en-GB"/>
                      </w:rPr>
                      <m:t>ν</m:t>
                    </m:r>
                  </m:e>
                  <m:sub>
                    <m:r>
                      <w:rPr>
                        <w:rFonts w:ascii="Cambria Math" w:hAnsi="Cambria Math"/>
                        <w:color w:val="FF0000"/>
                        <w:sz w:val="24"/>
                        <w:lang w:val="en-GB"/>
                      </w:rPr>
                      <m:t>g</m:t>
                    </m:r>
                  </m:sub>
                  <m:sup>
                    <m:r>
                      <w:rPr>
                        <w:rFonts w:ascii="Cambria Math" w:hAnsi="Cambria Math"/>
                        <w:color w:val="FF0000"/>
                        <w:sz w:val="24"/>
                        <w:lang w:val="en-GB"/>
                      </w:rPr>
                      <m:t>2</m:t>
                    </m:r>
                  </m:sup>
                </m:sSubSup>
              </m:den>
            </m:f>
            <m:r>
              <w:rPr>
                <w:rFonts w:ascii="Cambria Math" w:hAnsi="Cambria Math"/>
                <w:color w:val="FF0000"/>
                <w:sz w:val="24"/>
                <w:lang w:val="en-GB"/>
              </w:rPr>
              <m:t>-1</m:t>
            </m:r>
          </m:e>
        </m:rad>
      </m:oMath>
      <w:r w:rsidR="00BB624E" w:rsidRPr="002918C6">
        <w:rPr>
          <w:color w:val="FF0000"/>
          <w:sz w:val="24"/>
          <w:lang w:val="en-GB"/>
        </w:rPr>
        <w:t>,</w:t>
      </w:r>
      <m:oMath>
        <m:r>
          <w:rPr>
            <w:rFonts w:ascii="Cambria Math" w:hAnsi="Cambria Math"/>
            <w:color w:val="FF0000"/>
            <w:sz w:val="24"/>
            <w:lang w:val="en-GB"/>
          </w:rPr>
          <m:t xml:space="preserve"> </m:t>
        </m:r>
        <m:sSub>
          <m:sSubPr>
            <m:ctrlPr>
              <w:rPr>
                <w:rFonts w:ascii="Cambria Math" w:hAnsi="Cambria Math"/>
                <w:i/>
                <w:color w:val="FF0000"/>
                <w:sz w:val="24"/>
                <w:lang w:val="en-GB"/>
              </w:rPr>
            </m:ctrlPr>
          </m:sSubPr>
          <m:e>
            <m:r>
              <w:rPr>
                <w:rFonts w:ascii="Cambria Math" w:hAnsi="Cambria Math"/>
                <w:color w:val="FF0000"/>
                <w:sz w:val="24"/>
                <w:lang w:val="en-GB"/>
              </w:rPr>
              <m:t>β</m:t>
            </m:r>
          </m:e>
          <m:sub>
            <m:r>
              <w:rPr>
                <w:rFonts w:ascii="Cambria Math" w:hAnsi="Cambria Math"/>
                <w:color w:val="FF0000"/>
                <w:sz w:val="24"/>
                <w:lang w:val="en-GB"/>
              </w:rPr>
              <m:t>s,L</m:t>
            </m:r>
          </m:sub>
        </m:sSub>
        <m:r>
          <w:rPr>
            <w:rFonts w:ascii="Cambria Math" w:hAnsi="Cambria Math"/>
            <w:color w:val="FF0000"/>
            <w:sz w:val="24"/>
            <w:lang w:val="en-GB"/>
          </w:rPr>
          <m:t>=</m:t>
        </m:r>
        <m:rad>
          <m:radPr>
            <m:degHide m:val="1"/>
            <m:ctrlPr>
              <w:rPr>
                <w:rFonts w:ascii="Cambria Math" w:hAnsi="Cambria Math"/>
                <w:i/>
                <w:color w:val="FF0000"/>
                <w:sz w:val="24"/>
                <w:lang w:val="en-GB"/>
              </w:rPr>
            </m:ctrlPr>
          </m:radPr>
          <m:deg/>
          <m:e>
            <m:r>
              <w:rPr>
                <w:rFonts w:ascii="Cambria Math" w:hAnsi="Cambria Math"/>
                <w:color w:val="FF0000"/>
                <w:sz w:val="24"/>
                <w:lang w:val="en-GB"/>
              </w:rPr>
              <m:t>1-</m:t>
            </m:r>
            <m:f>
              <m:fPr>
                <m:ctrlPr>
                  <w:rPr>
                    <w:rFonts w:ascii="Cambria Math" w:hAnsi="Cambria Math"/>
                    <w:i/>
                    <w:color w:val="FF0000"/>
                    <w:sz w:val="24"/>
                    <w:lang w:val="en-GB"/>
                  </w:rPr>
                </m:ctrlPr>
              </m:fPr>
              <m:num>
                <m:sSup>
                  <m:sSupPr>
                    <m:ctrlPr>
                      <w:rPr>
                        <w:rFonts w:ascii="Cambria Math" w:hAnsi="Cambria Math"/>
                        <w:i/>
                        <w:color w:val="FF0000"/>
                        <w:sz w:val="24"/>
                        <w:lang w:val="en-GB"/>
                      </w:rPr>
                    </m:ctrlPr>
                  </m:sSupPr>
                  <m:e>
                    <m:r>
                      <w:rPr>
                        <w:rFonts w:ascii="Cambria Math" w:hAnsi="Cambria Math"/>
                        <w:color w:val="FF0000"/>
                        <w:sz w:val="24"/>
                        <w:lang w:val="en-GB"/>
                      </w:rPr>
                      <m:t>ν</m:t>
                    </m:r>
                  </m:e>
                  <m:sup>
                    <m:r>
                      <w:rPr>
                        <w:rFonts w:ascii="Cambria Math" w:hAnsi="Cambria Math"/>
                        <w:color w:val="FF0000"/>
                        <w:sz w:val="24"/>
                        <w:lang w:val="en-GB"/>
                      </w:rPr>
                      <m:t>2</m:t>
                    </m:r>
                  </m:sup>
                </m:sSup>
              </m:num>
              <m:den>
                <m:sSubSup>
                  <m:sSubSupPr>
                    <m:ctrlPr>
                      <w:rPr>
                        <w:rFonts w:ascii="Cambria Math" w:hAnsi="Cambria Math"/>
                        <w:i/>
                        <w:color w:val="FF0000"/>
                        <w:sz w:val="24"/>
                        <w:lang w:val="en-GB"/>
                      </w:rPr>
                    </m:ctrlPr>
                  </m:sSubSupPr>
                  <m:e>
                    <m:r>
                      <w:rPr>
                        <w:rFonts w:ascii="Cambria Math" w:hAnsi="Cambria Math"/>
                        <w:color w:val="FF0000"/>
                        <w:sz w:val="24"/>
                        <w:lang w:val="en-GB"/>
                      </w:rPr>
                      <m:t>ν</m:t>
                    </m:r>
                  </m:e>
                  <m:sub>
                    <m:r>
                      <w:rPr>
                        <w:rFonts w:ascii="Cambria Math" w:hAnsi="Cambria Math"/>
                        <w:color w:val="FF0000"/>
                        <w:sz w:val="24"/>
                        <w:lang w:val="en-GB"/>
                      </w:rPr>
                      <m:t>s,g</m:t>
                    </m:r>
                  </m:sub>
                  <m:sup>
                    <m:r>
                      <w:rPr>
                        <w:rFonts w:ascii="Cambria Math" w:hAnsi="Cambria Math"/>
                        <w:color w:val="FF0000"/>
                        <w:sz w:val="24"/>
                        <w:lang w:val="en-GB"/>
                      </w:rPr>
                      <m:t>2</m:t>
                    </m:r>
                  </m:sup>
                </m:sSubSup>
              </m:den>
            </m:f>
          </m:e>
        </m:rad>
      </m:oMath>
      <w:r w:rsidR="00FA0F9B" w:rsidRPr="002918C6">
        <w:rPr>
          <w:color w:val="FF0000"/>
          <w:sz w:val="24"/>
          <w:lang w:val="en-GB"/>
        </w:rPr>
        <w:t xml:space="preserve"> </w:t>
      </w:r>
      <w:r w:rsidR="00EB19B6" w:rsidRPr="002918C6">
        <w:rPr>
          <w:color w:val="FF0000"/>
          <w:sz w:val="24"/>
          <w:lang w:val="en-GB"/>
        </w:rPr>
        <w:t xml:space="preserve">and </w:t>
      </w:r>
      <m:oMath>
        <m:sSub>
          <m:sSubPr>
            <m:ctrlPr>
              <w:rPr>
                <w:rFonts w:ascii="Cambria Math" w:hAnsi="Cambria Math"/>
                <w:i/>
                <w:color w:val="FF0000"/>
                <w:sz w:val="24"/>
                <w:lang w:val="en-GB"/>
              </w:rPr>
            </m:ctrlPr>
          </m:sSubPr>
          <m:e>
            <m:r>
              <w:rPr>
                <w:rFonts w:ascii="Cambria Math" w:hAnsi="Cambria Math"/>
                <w:color w:val="FF0000"/>
                <w:sz w:val="24"/>
                <w:lang w:val="en-GB"/>
              </w:rPr>
              <m:t>ν</m:t>
            </m:r>
          </m:e>
          <m:sub>
            <m:r>
              <w:rPr>
                <w:rFonts w:ascii="Cambria Math" w:hAnsi="Cambria Math"/>
                <w:color w:val="FF0000"/>
                <w:sz w:val="24"/>
                <w:lang w:val="en-GB"/>
              </w:rPr>
              <m:t>s</m:t>
            </m:r>
          </m:sub>
        </m:sSub>
        <m:r>
          <w:rPr>
            <w:rFonts w:ascii="Cambria Math" w:hAnsi="Cambria Math"/>
            <w:color w:val="FF0000"/>
            <w:sz w:val="24"/>
            <w:lang w:val="en-GB"/>
          </w:rPr>
          <m:t>=</m:t>
        </m:r>
        <m:rad>
          <m:radPr>
            <m:degHide m:val="1"/>
            <m:ctrlPr>
              <w:rPr>
                <w:rFonts w:ascii="Cambria Math" w:hAnsi="Cambria Math"/>
                <w:i/>
                <w:color w:val="FF0000"/>
                <w:sz w:val="24"/>
                <w:lang w:val="en-GB"/>
              </w:rPr>
            </m:ctrlPr>
          </m:radPr>
          <m:deg/>
          <m:e>
            <m:f>
              <m:fPr>
                <m:ctrlPr>
                  <w:rPr>
                    <w:rFonts w:ascii="Cambria Math" w:hAnsi="Cambria Math"/>
                    <w:i/>
                    <w:color w:val="FF0000"/>
                    <w:sz w:val="24"/>
                    <w:lang w:val="en-GB"/>
                  </w:rPr>
                </m:ctrlPr>
              </m:fPr>
              <m:num>
                <m:sSub>
                  <m:sSubPr>
                    <m:ctrlPr>
                      <w:rPr>
                        <w:rFonts w:ascii="Cambria Math" w:hAnsi="Cambria Math"/>
                        <w:i/>
                        <w:color w:val="FF0000"/>
                        <w:sz w:val="24"/>
                        <w:lang w:val="en-GB"/>
                      </w:rPr>
                    </m:ctrlPr>
                  </m:sSubPr>
                  <m:e>
                    <m:r>
                      <w:rPr>
                        <w:rFonts w:ascii="Cambria Math" w:hAnsi="Cambria Math"/>
                        <w:color w:val="FF0000"/>
                        <w:sz w:val="24"/>
                        <w:lang w:val="en-GB"/>
                      </w:rPr>
                      <m:t>μ</m:t>
                    </m:r>
                  </m:e>
                  <m:sub>
                    <m:r>
                      <w:rPr>
                        <w:rFonts w:ascii="Cambria Math" w:hAnsi="Cambria Math"/>
                        <w:color w:val="FF0000"/>
                        <w:sz w:val="24"/>
                        <w:lang w:val="en-GB"/>
                      </w:rPr>
                      <m:t>s,g</m:t>
                    </m:r>
                  </m:sub>
                </m:sSub>
              </m:num>
              <m:den>
                <m:sSub>
                  <m:sSubPr>
                    <m:ctrlPr>
                      <w:rPr>
                        <w:rFonts w:ascii="Cambria Math" w:hAnsi="Cambria Math"/>
                        <w:i/>
                        <w:color w:val="FF0000"/>
                        <w:sz w:val="24"/>
                        <w:lang w:val="en-GB"/>
                      </w:rPr>
                    </m:ctrlPr>
                  </m:sSubPr>
                  <m:e>
                    <m:r>
                      <w:rPr>
                        <w:rFonts w:ascii="Cambria Math" w:hAnsi="Cambria Math"/>
                        <w:color w:val="FF0000"/>
                        <w:sz w:val="24"/>
                        <w:lang w:val="en-GB"/>
                      </w:rPr>
                      <m:t>ρ</m:t>
                    </m:r>
                  </m:e>
                  <m:sub>
                    <m:r>
                      <w:rPr>
                        <w:rFonts w:ascii="Cambria Math" w:hAnsi="Cambria Math"/>
                        <w:color w:val="FF0000"/>
                        <w:sz w:val="24"/>
                        <w:lang w:val="en-GB"/>
                      </w:rPr>
                      <m:t>s,g</m:t>
                    </m:r>
                  </m:sub>
                </m:sSub>
              </m:den>
            </m:f>
          </m:e>
        </m:rad>
      </m:oMath>
      <w:r w:rsidR="00EB19B6" w:rsidRPr="002918C6">
        <w:rPr>
          <w:color w:val="FF0000"/>
          <w:sz w:val="24"/>
          <w:lang w:val="en-GB"/>
        </w:rPr>
        <w:t xml:space="preserve"> </w:t>
      </w:r>
      <w:r w:rsidR="00025F79">
        <w:rPr>
          <w:color w:val="FF0000"/>
          <w:sz w:val="24"/>
          <w:lang w:val="en-GB"/>
        </w:rPr>
        <w:t>are</w:t>
      </w:r>
      <w:r w:rsidR="00FA0F9B" w:rsidRPr="002918C6">
        <w:rPr>
          <w:color w:val="FF0000"/>
          <w:sz w:val="24"/>
          <w:lang w:val="en-GB"/>
        </w:rPr>
        <w:t xml:space="preserve"> the phase</w:t>
      </w:r>
      <w:r w:rsidR="00EB19B6" w:rsidRPr="002918C6">
        <w:rPr>
          <w:color w:val="FF0000"/>
          <w:sz w:val="24"/>
          <w:lang w:val="en-GB"/>
        </w:rPr>
        <w:t xml:space="preserve"> </w:t>
      </w:r>
      <w:r w:rsidR="00FA0F9B" w:rsidRPr="002918C6">
        <w:rPr>
          <w:color w:val="FF0000"/>
          <w:sz w:val="24"/>
          <w:lang w:val="en-GB"/>
        </w:rPr>
        <w:t xml:space="preserve">velocity of transverse acoustic waves in </w:t>
      </w:r>
      <w:r w:rsidR="002F24B0" w:rsidRPr="002918C6">
        <w:rPr>
          <w:color w:val="FF0000"/>
          <w:sz w:val="24"/>
          <w:lang w:val="en-GB"/>
        </w:rPr>
        <w:t xml:space="preserve">the substrate </w:t>
      </w:r>
      <w:r w:rsidR="00EB19B6" w:rsidRPr="002918C6">
        <w:rPr>
          <w:color w:val="FF0000"/>
          <w:sz w:val="24"/>
          <w:lang w:val="en-GB"/>
        </w:rPr>
        <w:t>or</w:t>
      </w:r>
      <w:r w:rsidR="002F24B0" w:rsidRPr="002918C6">
        <w:rPr>
          <w:color w:val="FF0000"/>
          <w:sz w:val="24"/>
          <w:lang w:val="en-GB"/>
        </w:rPr>
        <w:t xml:space="preserve"> the </w:t>
      </w:r>
      <w:r w:rsidR="002F24B0" w:rsidRPr="002918C6">
        <w:rPr>
          <w:color w:val="FF0000"/>
          <w:sz w:val="24"/>
          <w:lang w:val="en-GB"/>
        </w:rPr>
        <w:lastRenderedPageBreak/>
        <w:t>guiding layer</w:t>
      </w:r>
      <w:r w:rsidR="00BB624E" w:rsidRPr="002918C6">
        <w:rPr>
          <w:color w:val="FF0000"/>
          <w:sz w:val="24"/>
          <w:lang w:val="en-GB"/>
        </w:rPr>
        <w:t xml:space="preserve">, respectively, </w:t>
      </w:r>
      <w:r w:rsidR="00FA0F9B" w:rsidRPr="002918C6">
        <w:rPr>
          <w:color w:val="FF0000"/>
          <w:sz w:val="24"/>
          <w:lang w:val="en-GB"/>
        </w:rPr>
        <w:t xml:space="preserve">which </w:t>
      </w:r>
      <w:r w:rsidR="00EB19B6" w:rsidRPr="002918C6">
        <w:rPr>
          <w:color w:val="FF0000"/>
          <w:sz w:val="24"/>
          <w:lang w:val="en-GB"/>
        </w:rPr>
        <w:t>are</w:t>
      </w:r>
      <w:r w:rsidR="00FA0F9B" w:rsidRPr="002918C6">
        <w:rPr>
          <w:color w:val="FF0000"/>
          <w:sz w:val="24"/>
          <w:lang w:val="en-GB"/>
        </w:rPr>
        <w:t xml:space="preserve"> considered as isotropic material</w:t>
      </w:r>
      <w:r w:rsidR="002F24B0" w:rsidRPr="002918C6">
        <w:rPr>
          <w:color w:val="FF0000"/>
          <w:sz w:val="24"/>
          <w:lang w:val="en-GB"/>
        </w:rPr>
        <w:t>s</w:t>
      </w:r>
      <w:r w:rsidR="00FA0F9B" w:rsidRPr="002918C6">
        <w:rPr>
          <w:color w:val="FF0000"/>
          <w:sz w:val="24"/>
          <w:lang w:val="en-GB"/>
        </w:rPr>
        <w:t>.</w:t>
      </w:r>
      <w:r w:rsidR="00EB19B6" w:rsidRPr="002918C6">
        <w:rPr>
          <w:color w:val="FF0000"/>
          <w:sz w:val="24"/>
          <w:lang w:val="en-GB"/>
        </w:rPr>
        <w:t xml:space="preserve"> </w:t>
      </w:r>
      <w:r w:rsidR="00BB624E" w:rsidRPr="002918C6">
        <w:rPr>
          <w:color w:val="FF0000"/>
          <w:sz w:val="24"/>
          <w:lang w:val="en-GB"/>
        </w:rPr>
        <w:t xml:space="preserve">The Love wave velocity </w:t>
      </w:r>
      <w:r w:rsidR="002F24B0" w:rsidRPr="002918C6">
        <w:rPr>
          <w:color w:val="FF0000"/>
          <w:sz w:val="24"/>
          <w:lang w:val="en-GB"/>
        </w:rPr>
        <w:t xml:space="preserve">is supposed to be </w:t>
      </w:r>
      <w:r w:rsidR="00025F79">
        <w:rPr>
          <w:color w:val="FF0000"/>
          <w:sz w:val="24"/>
          <w:lang w:val="en-GB"/>
        </w:rPr>
        <w:t>larger</w:t>
      </w:r>
      <w:r w:rsidR="002F24B0" w:rsidRPr="002918C6">
        <w:rPr>
          <w:color w:val="FF0000"/>
          <w:sz w:val="24"/>
          <w:lang w:val="en-GB"/>
        </w:rPr>
        <w:t xml:space="preserve"> than </w:t>
      </w:r>
      <m:oMath>
        <m:sSub>
          <m:sSubPr>
            <m:ctrlPr>
              <w:rPr>
                <w:rFonts w:ascii="Cambria Math" w:hAnsi="Cambria Math"/>
                <w:i/>
                <w:color w:val="FF0000"/>
                <w:sz w:val="24"/>
                <w:lang w:val="en-GB"/>
              </w:rPr>
            </m:ctrlPr>
          </m:sSubPr>
          <m:e>
            <m:r>
              <w:rPr>
                <w:rFonts w:ascii="Cambria Math" w:hAnsi="Cambria Math"/>
                <w:color w:val="FF0000"/>
                <w:sz w:val="24"/>
                <w:lang w:val="en-GB"/>
              </w:rPr>
              <m:t>ν</m:t>
            </m:r>
          </m:e>
          <m:sub>
            <m:r>
              <w:rPr>
                <w:rFonts w:ascii="Cambria Math" w:hAnsi="Cambria Math"/>
                <w:color w:val="FF0000"/>
                <w:sz w:val="24"/>
                <w:lang w:val="en-GB"/>
              </w:rPr>
              <m:t>L</m:t>
            </m:r>
          </m:sub>
        </m:sSub>
      </m:oMath>
      <w:r w:rsidR="002F24B0" w:rsidRPr="002918C6">
        <w:rPr>
          <w:color w:val="FF0000"/>
          <w:sz w:val="24"/>
          <w:lang w:val="en-GB"/>
        </w:rPr>
        <w:t xml:space="preserve">and smaller than </w:t>
      </w:r>
      <m:oMath>
        <m:sSub>
          <m:sSubPr>
            <m:ctrlPr>
              <w:rPr>
                <w:rFonts w:ascii="Cambria Math" w:hAnsi="Cambria Math"/>
                <w:i/>
                <w:color w:val="FF0000"/>
                <w:sz w:val="24"/>
                <w:lang w:val="en-GB"/>
              </w:rPr>
            </m:ctrlPr>
          </m:sSubPr>
          <m:e>
            <m:r>
              <w:rPr>
                <w:rFonts w:ascii="Cambria Math" w:hAnsi="Cambria Math"/>
                <w:color w:val="FF0000"/>
                <w:sz w:val="24"/>
                <w:lang w:val="en-GB"/>
              </w:rPr>
              <m:t>ν</m:t>
            </m:r>
          </m:e>
          <m:sub>
            <m:r>
              <w:rPr>
                <w:rFonts w:ascii="Cambria Math" w:hAnsi="Cambria Math"/>
                <w:color w:val="FF0000"/>
                <w:sz w:val="24"/>
                <w:lang w:val="en-GB"/>
              </w:rPr>
              <m:t>s</m:t>
            </m:r>
          </m:sub>
        </m:sSub>
      </m:oMath>
      <w:r w:rsidR="002F24B0" w:rsidRPr="002918C6">
        <w:rPr>
          <w:color w:val="FF0000"/>
          <w:sz w:val="24"/>
          <w:lang w:val="en-GB"/>
        </w:rPr>
        <w:t>.</w:t>
      </w:r>
      <w:r w:rsidR="00EB19B6" w:rsidRPr="002918C6">
        <w:rPr>
          <w:color w:val="FF0000"/>
          <w:sz w:val="24"/>
          <w:lang w:val="en-GB"/>
        </w:rPr>
        <w:t xml:space="preserve">The term </w:t>
      </w:r>
      <w:r w:rsidR="00BB624E" w:rsidRPr="002918C6">
        <w:rPr>
          <w:color w:val="FF0000"/>
          <w:sz w:val="24"/>
          <w:lang w:val="en-GB"/>
        </w:rPr>
        <w:t>‘</w:t>
      </w:r>
      <w:proofErr w:type="spellStart"/>
      <w:r w:rsidR="00BB624E" w:rsidRPr="00025F79">
        <w:rPr>
          <w:i/>
          <w:color w:val="FF0000"/>
          <w:sz w:val="24"/>
          <w:lang w:val="en-GB"/>
        </w:rPr>
        <w:t>kh</w:t>
      </w:r>
      <w:proofErr w:type="spellEnd"/>
      <w:r w:rsidR="00BB624E" w:rsidRPr="002918C6">
        <w:rPr>
          <w:color w:val="FF0000"/>
          <w:sz w:val="24"/>
          <w:lang w:val="en-GB"/>
        </w:rPr>
        <w:t>’</w:t>
      </w:r>
      <w:r w:rsidR="00EB19B6" w:rsidRPr="002918C6">
        <w:rPr>
          <w:color w:val="FF0000"/>
          <w:sz w:val="24"/>
          <w:lang w:val="en-GB"/>
        </w:rPr>
        <w:t xml:space="preserve"> leads to </w:t>
      </w:r>
      <w:r w:rsidR="002F24B0" w:rsidRPr="002918C6">
        <w:rPr>
          <w:color w:val="FF0000"/>
          <w:sz w:val="24"/>
          <w:lang w:val="en-GB"/>
        </w:rPr>
        <w:t>its</w:t>
      </w:r>
      <w:r w:rsidR="00EB19B6" w:rsidRPr="002918C6">
        <w:rPr>
          <w:color w:val="FF0000"/>
          <w:sz w:val="24"/>
          <w:lang w:val="en-GB"/>
        </w:rPr>
        <w:t xml:space="preserve"> dependency on the waveguide</w:t>
      </w:r>
      <w:r w:rsidR="00BB624E" w:rsidRPr="002918C6">
        <w:rPr>
          <w:color w:val="FF0000"/>
          <w:sz w:val="24"/>
          <w:lang w:val="en-GB"/>
        </w:rPr>
        <w:t xml:space="preserve"> thickness</w:t>
      </w:r>
      <w:r w:rsidR="002F24B0" w:rsidRPr="002918C6">
        <w:rPr>
          <w:color w:val="FF0000"/>
          <w:sz w:val="24"/>
          <w:lang w:val="en-GB"/>
        </w:rPr>
        <w:t xml:space="preserve">. In addition, the dispersive equation mathematically possesses </w:t>
      </w:r>
      <w:r w:rsidR="004C76F4" w:rsidRPr="002918C6">
        <w:rPr>
          <w:color w:val="FF0000"/>
          <w:sz w:val="24"/>
          <w:lang w:val="en-GB"/>
        </w:rPr>
        <w:t>several roots as the term overpasses the cut-off values. Taking account of piezoelectricity, anisotropy and multilayer complexity, the Love waves still show</w:t>
      </w:r>
      <w:r w:rsidR="00EB19B6" w:rsidRPr="002918C6">
        <w:rPr>
          <w:color w:val="FF0000"/>
          <w:sz w:val="24"/>
          <w:lang w:val="en-GB"/>
        </w:rPr>
        <w:t xml:space="preserve"> </w:t>
      </w:r>
      <w:r w:rsidR="004C76F4" w:rsidRPr="002918C6">
        <w:rPr>
          <w:color w:val="FF0000"/>
          <w:sz w:val="24"/>
          <w:lang w:val="en-GB"/>
        </w:rPr>
        <w:t xml:space="preserve">similar behaviour although the equations and calculation are much more complicated. </w:t>
      </w:r>
      <w:r>
        <w:rPr>
          <w:color w:val="FF0000"/>
          <w:sz w:val="24"/>
          <w:lang w:val="en-GB"/>
        </w:rPr>
        <w:t xml:space="preserve">Obviously, the dispersion and multi-modes phenomenon becomes </w:t>
      </w:r>
      <w:r w:rsidR="00025F79">
        <w:rPr>
          <w:color w:val="FF0000"/>
          <w:sz w:val="24"/>
          <w:lang w:val="en-GB"/>
        </w:rPr>
        <w:t>significant</w:t>
      </w:r>
      <w:r>
        <w:rPr>
          <w:color w:val="FF0000"/>
          <w:sz w:val="24"/>
          <w:lang w:val="en-GB"/>
        </w:rPr>
        <w:t xml:space="preserve"> and </w:t>
      </w:r>
      <w:r w:rsidR="00025F79">
        <w:rPr>
          <w:color w:val="FF0000"/>
          <w:sz w:val="24"/>
          <w:lang w:val="en-GB"/>
        </w:rPr>
        <w:t xml:space="preserve">more </w:t>
      </w:r>
      <w:r>
        <w:rPr>
          <w:color w:val="FF0000"/>
          <w:sz w:val="24"/>
          <w:lang w:val="en-GB"/>
        </w:rPr>
        <w:t xml:space="preserve">complex with the increase of waveguide thickness. </w:t>
      </w:r>
      <w:r w:rsidR="004C76F4" w:rsidRPr="002918C6">
        <w:rPr>
          <w:color w:val="FF0000"/>
          <w:sz w:val="24"/>
          <w:lang w:val="en-GB"/>
        </w:rPr>
        <w:t>Fig</w:t>
      </w:r>
      <w:r w:rsidRPr="002918C6">
        <w:rPr>
          <w:color w:val="FF0000"/>
          <w:sz w:val="24"/>
          <w:lang w:val="en-GB"/>
        </w:rPr>
        <w:t>.</w:t>
      </w:r>
      <w:r w:rsidR="004C76F4" w:rsidRPr="002918C6">
        <w:rPr>
          <w:color w:val="FF0000"/>
          <w:sz w:val="24"/>
          <w:lang w:val="en-GB"/>
        </w:rPr>
        <w:t xml:space="preserve"> 3 shows calculated </w:t>
      </w:r>
      <w:r w:rsidR="00025F79">
        <w:rPr>
          <w:color w:val="FF0000"/>
          <w:sz w:val="24"/>
          <w:lang w:val="en-GB"/>
        </w:rPr>
        <w:t xml:space="preserve">the </w:t>
      </w:r>
      <w:r w:rsidR="004C76F4" w:rsidRPr="002918C6">
        <w:rPr>
          <w:color w:val="FF0000"/>
          <w:sz w:val="24"/>
          <w:lang w:val="en-GB"/>
        </w:rPr>
        <w:t xml:space="preserve">displacement distribution of the </w:t>
      </w:r>
      <w:r w:rsidR="00025F79">
        <w:rPr>
          <w:color w:val="FF0000"/>
          <w:sz w:val="24"/>
          <w:lang w:val="en-GB"/>
        </w:rPr>
        <w:t>0</w:t>
      </w:r>
      <w:r w:rsidR="00025F79" w:rsidRPr="00025F79">
        <w:rPr>
          <w:color w:val="FF0000"/>
          <w:sz w:val="24"/>
          <w:vertAlign w:val="superscript"/>
          <w:lang w:val="en-GB"/>
        </w:rPr>
        <w:t>th</w:t>
      </w:r>
      <w:r w:rsidR="00025F79">
        <w:rPr>
          <w:color w:val="FF0000"/>
          <w:sz w:val="24"/>
          <w:lang w:val="en-GB"/>
        </w:rPr>
        <w:t xml:space="preserve"> </w:t>
      </w:r>
      <w:r w:rsidR="004C76F4" w:rsidRPr="002918C6">
        <w:rPr>
          <w:color w:val="FF0000"/>
          <w:sz w:val="24"/>
          <w:lang w:val="en-GB"/>
        </w:rPr>
        <w:t>and 1</w:t>
      </w:r>
      <w:r w:rsidR="004C76F4" w:rsidRPr="002918C6">
        <w:rPr>
          <w:color w:val="FF0000"/>
          <w:sz w:val="24"/>
          <w:vertAlign w:val="superscript"/>
          <w:lang w:val="en-GB"/>
        </w:rPr>
        <w:t>st</w:t>
      </w:r>
      <w:r w:rsidR="004C76F4" w:rsidRPr="002918C6">
        <w:rPr>
          <w:color w:val="FF0000"/>
          <w:sz w:val="24"/>
          <w:lang w:val="en-GB"/>
        </w:rPr>
        <w:t xml:space="preserve"> modes in the case of 0.4 wavelength guiding layer. </w:t>
      </w:r>
    </w:p>
    <w:p w:rsidR="00EC39DA" w:rsidRPr="00503627" w:rsidRDefault="004C76F4" w:rsidP="00EC39DA">
      <w:pPr>
        <w:spacing w:line="480" w:lineRule="auto"/>
        <w:ind w:firstLineChars="100" w:firstLine="240"/>
        <w:rPr>
          <w:sz w:val="24"/>
          <w:lang w:val="en-GB"/>
        </w:rPr>
      </w:pPr>
      <w:r>
        <w:rPr>
          <w:sz w:val="24"/>
          <w:lang w:val="en-GB"/>
        </w:rPr>
        <w:t>Fig</w:t>
      </w:r>
      <w:r w:rsidR="00877D7E">
        <w:rPr>
          <w:sz w:val="24"/>
          <w:lang w:val="en-GB"/>
        </w:rPr>
        <w:t>.</w:t>
      </w:r>
      <w:r>
        <w:rPr>
          <w:sz w:val="24"/>
          <w:lang w:val="en-GB"/>
        </w:rPr>
        <w:t xml:space="preserve"> </w:t>
      </w:r>
      <w:r w:rsidR="00877D7E">
        <w:rPr>
          <w:sz w:val="24"/>
          <w:lang w:val="en-GB"/>
        </w:rPr>
        <w:t>4</w:t>
      </w:r>
      <w:r>
        <w:rPr>
          <w:sz w:val="24"/>
          <w:lang w:val="en-GB"/>
        </w:rPr>
        <w:t xml:space="preserve"> shows t</w:t>
      </w:r>
      <w:r w:rsidRPr="00503627">
        <w:rPr>
          <w:sz w:val="24"/>
          <w:lang w:val="en-GB"/>
        </w:rPr>
        <w:t xml:space="preserve">he calculated </w:t>
      </w:r>
      <w:proofErr w:type="spellStart"/>
      <w:r w:rsidRPr="00503627">
        <w:rPr>
          <w:i/>
          <w:sz w:val="24"/>
        </w:rPr>
        <w:t>V</w:t>
      </w:r>
      <w:r w:rsidRPr="00503627">
        <w:rPr>
          <w:sz w:val="24"/>
          <w:vertAlign w:val="subscript"/>
        </w:rPr>
        <w:t>p</w:t>
      </w:r>
      <w:proofErr w:type="spellEnd"/>
      <w:r w:rsidRPr="00503627">
        <w:rPr>
          <w:sz w:val="24"/>
          <w:lang w:val="en-GB"/>
        </w:rPr>
        <w:t xml:space="preserve"> </w:t>
      </w:r>
      <w:r w:rsidRPr="00503627">
        <w:rPr>
          <w:sz w:val="24"/>
        </w:rPr>
        <w:t>dispersion</w:t>
      </w:r>
      <w:r w:rsidRPr="00503627">
        <w:rPr>
          <w:sz w:val="24"/>
          <w:lang w:val="en-GB"/>
        </w:rPr>
        <w:t xml:space="preserve"> </w:t>
      </w:r>
      <w:r>
        <w:rPr>
          <w:sz w:val="24"/>
          <w:lang w:val="en-GB"/>
        </w:rPr>
        <w:t>patterns</w:t>
      </w:r>
      <w:r w:rsidRPr="00503627">
        <w:rPr>
          <w:sz w:val="24"/>
          <w:lang w:val="en-GB"/>
        </w:rPr>
        <w:t xml:space="preserve"> of the </w:t>
      </w:r>
      <w:r>
        <w:rPr>
          <w:sz w:val="24"/>
          <w:lang w:val="en-GB"/>
        </w:rPr>
        <w:t>fundamental or 0</w:t>
      </w:r>
      <w:r w:rsidRPr="008D4822">
        <w:rPr>
          <w:sz w:val="24"/>
          <w:vertAlign w:val="superscript"/>
          <w:lang w:val="en-GB"/>
        </w:rPr>
        <w:t>th</w:t>
      </w:r>
      <w:r>
        <w:rPr>
          <w:sz w:val="24"/>
          <w:lang w:val="en-GB"/>
        </w:rPr>
        <w:t xml:space="preserve"> </w:t>
      </w:r>
      <w:r w:rsidRPr="00503627">
        <w:rPr>
          <w:sz w:val="24"/>
          <w:lang w:val="en-GB"/>
        </w:rPr>
        <w:t xml:space="preserve">and </w:t>
      </w:r>
      <w:r>
        <w:rPr>
          <w:sz w:val="24"/>
          <w:lang w:val="en-GB"/>
        </w:rPr>
        <w:t>1</w:t>
      </w:r>
      <w:r w:rsidRPr="00294258">
        <w:rPr>
          <w:sz w:val="24"/>
          <w:vertAlign w:val="superscript"/>
          <w:lang w:val="en-GB"/>
        </w:rPr>
        <w:t>st</w:t>
      </w:r>
      <w:r>
        <w:rPr>
          <w:sz w:val="24"/>
          <w:lang w:val="en-GB"/>
        </w:rPr>
        <w:t xml:space="preserve"> </w:t>
      </w:r>
      <w:r w:rsidRPr="00503627">
        <w:rPr>
          <w:sz w:val="24"/>
          <w:lang w:val="en-GB"/>
        </w:rPr>
        <w:t xml:space="preserve">Love modes as functions of </w:t>
      </w:r>
      <w:r w:rsidRPr="00503627">
        <w:rPr>
          <w:i/>
          <w:sz w:val="24"/>
        </w:rPr>
        <w:t>h</w:t>
      </w:r>
      <w:r w:rsidRPr="00503627">
        <w:rPr>
          <w:sz w:val="24"/>
          <w:vertAlign w:val="subscript"/>
        </w:rPr>
        <w:t>TeO2</w:t>
      </w:r>
      <w:r w:rsidRPr="00503627">
        <w:rPr>
          <w:sz w:val="24"/>
        </w:rPr>
        <w:t>/</w:t>
      </w:r>
      <w:r w:rsidRPr="00503627">
        <w:rPr>
          <w:i/>
          <w:sz w:val="24"/>
          <w:lang w:val="en-GB"/>
        </w:rPr>
        <w:t>λ</w:t>
      </w:r>
      <w:r w:rsidRPr="00503627">
        <w:rPr>
          <w:sz w:val="24"/>
        </w:rPr>
        <w:t xml:space="preserve"> and </w:t>
      </w:r>
      <w:proofErr w:type="spellStart"/>
      <w:r w:rsidRPr="00503627">
        <w:rPr>
          <w:i/>
          <w:sz w:val="24"/>
        </w:rPr>
        <w:t>h</w:t>
      </w:r>
      <w:r w:rsidRPr="00503627">
        <w:rPr>
          <w:sz w:val="24"/>
          <w:vertAlign w:val="subscript"/>
        </w:rPr>
        <w:t>ZnO</w:t>
      </w:r>
      <w:proofErr w:type="spellEnd"/>
      <w:r w:rsidRPr="00503627">
        <w:rPr>
          <w:sz w:val="24"/>
        </w:rPr>
        <w:t>/</w:t>
      </w:r>
      <w:r w:rsidRPr="00503627">
        <w:rPr>
          <w:i/>
          <w:sz w:val="24"/>
          <w:lang w:val="en-GB"/>
        </w:rPr>
        <w:t>λ</w:t>
      </w:r>
      <w:r>
        <w:rPr>
          <w:rFonts w:hint="eastAsia"/>
          <w:i/>
          <w:sz w:val="24"/>
          <w:lang w:val="en-GB"/>
        </w:rPr>
        <w:t xml:space="preserve"> </w:t>
      </w:r>
      <w:r w:rsidRPr="00503627">
        <w:rPr>
          <w:sz w:val="24"/>
        </w:rPr>
        <w:t xml:space="preserve">in </w:t>
      </w:r>
      <w:r>
        <w:rPr>
          <w:sz w:val="24"/>
        </w:rPr>
        <w:t xml:space="preserve">the </w:t>
      </w:r>
      <w:r w:rsidRPr="00503627">
        <w:rPr>
          <w:sz w:val="24"/>
        </w:rPr>
        <w:t>TeO</w:t>
      </w:r>
      <w:r w:rsidRPr="00503627">
        <w:rPr>
          <w:sz w:val="24"/>
          <w:vertAlign w:val="subscript"/>
        </w:rPr>
        <w:t>2</w:t>
      </w:r>
      <w:r w:rsidRPr="00503627">
        <w:rPr>
          <w:sz w:val="24"/>
        </w:rPr>
        <w:t>/</w:t>
      </w:r>
      <w:proofErr w:type="spellStart"/>
      <w:r w:rsidRPr="00503627">
        <w:rPr>
          <w:sz w:val="24"/>
        </w:rPr>
        <w:t>ZnO</w:t>
      </w:r>
      <w:proofErr w:type="spellEnd"/>
      <w:r w:rsidRPr="00503627">
        <w:rPr>
          <w:position w:val="-8"/>
          <w:sz w:val="24"/>
        </w:rPr>
        <w:object w:dxaOrig="660" w:dyaOrig="380">
          <v:shape id="_x0000_i1060" type="#_x0000_t75" style="width:29.75pt;height:17.3pt" o:ole="">
            <v:imagedata r:id="rId38" o:title=""/>
          </v:shape>
          <o:OLEObject Type="Embed" ProgID="Equation.3" ShapeID="_x0000_i1060" DrawAspect="Content" ObjectID="_1541415030" r:id="rId43"/>
        </w:object>
      </w:r>
      <w:r w:rsidRPr="00503627">
        <w:rPr>
          <w:sz w:val="24"/>
        </w:rPr>
        <w:t>/</w:t>
      </w:r>
      <w:proofErr w:type="gramStart"/>
      <w:r w:rsidRPr="00503627">
        <w:rPr>
          <w:sz w:val="24"/>
        </w:rPr>
        <w:t>Si</w:t>
      </w:r>
      <w:r>
        <w:rPr>
          <w:rFonts w:hint="eastAsia"/>
          <w:sz w:val="24"/>
        </w:rPr>
        <w:t>(</w:t>
      </w:r>
      <w:proofErr w:type="gramEnd"/>
      <w:r>
        <w:rPr>
          <w:rFonts w:hint="eastAsia"/>
          <w:sz w:val="24"/>
        </w:rPr>
        <w:t>100)</w:t>
      </w:r>
      <w:r w:rsidRPr="00503627">
        <w:rPr>
          <w:sz w:val="24"/>
        </w:rPr>
        <w:t xml:space="preserve"> multilayer structure</w:t>
      </w:r>
      <w:r w:rsidRPr="00503627">
        <w:rPr>
          <w:sz w:val="24"/>
          <w:lang w:val="en-GB"/>
        </w:rPr>
        <w:t xml:space="preserve">. </w:t>
      </w:r>
      <w:r>
        <w:rPr>
          <w:sz w:val="24"/>
          <w:lang w:val="en-GB"/>
        </w:rPr>
        <w:t>W</w:t>
      </w:r>
      <w:r w:rsidR="00EC39DA" w:rsidRPr="00503627">
        <w:rPr>
          <w:sz w:val="24"/>
          <w:lang w:val="en-GB"/>
        </w:rPr>
        <w:t xml:space="preserve">hen the thicknesses of the </w:t>
      </w:r>
      <w:proofErr w:type="spellStart"/>
      <w:r w:rsidR="00EC39DA" w:rsidRPr="00503627">
        <w:rPr>
          <w:sz w:val="24"/>
          <w:lang w:val="en-GB"/>
        </w:rPr>
        <w:t>ZnO</w:t>
      </w:r>
      <w:proofErr w:type="spellEnd"/>
      <w:r w:rsidR="00EC39DA" w:rsidRPr="00503627">
        <w:rPr>
          <w:sz w:val="24"/>
          <w:lang w:val="en-GB"/>
        </w:rPr>
        <w:t xml:space="preserve"> and TeO</w:t>
      </w:r>
      <w:r w:rsidR="00EC39DA" w:rsidRPr="00503627">
        <w:rPr>
          <w:sz w:val="24"/>
          <w:vertAlign w:val="subscript"/>
          <w:lang w:val="en-GB"/>
        </w:rPr>
        <w:t>2</w:t>
      </w:r>
      <w:r w:rsidR="00EC39DA" w:rsidRPr="00503627">
        <w:rPr>
          <w:sz w:val="24"/>
          <w:lang w:val="en-GB"/>
        </w:rPr>
        <w:t xml:space="preserve"> films are small, only the </w:t>
      </w:r>
      <w:r w:rsidR="00E778A8">
        <w:rPr>
          <w:sz w:val="24"/>
          <w:lang w:val="en-GB"/>
        </w:rPr>
        <w:t>0</w:t>
      </w:r>
      <w:r w:rsidR="00EC39DA" w:rsidRPr="008D4822">
        <w:rPr>
          <w:sz w:val="24"/>
          <w:vertAlign w:val="superscript"/>
          <w:lang w:val="en-GB"/>
        </w:rPr>
        <w:t>th</w:t>
      </w:r>
      <w:r w:rsidR="009B64B4">
        <w:rPr>
          <w:sz w:val="24"/>
          <w:lang w:val="en-GB"/>
        </w:rPr>
        <w:t xml:space="preserve"> </w:t>
      </w:r>
      <w:r w:rsidR="00EC39DA" w:rsidRPr="00503627">
        <w:rPr>
          <w:sz w:val="24"/>
          <w:lang w:val="en-GB"/>
        </w:rPr>
        <w:t xml:space="preserve">Love mode exists, and its velocity approaches the velocity of the shear bulk wave of </w:t>
      </w:r>
      <w:r w:rsidR="00EC39DA">
        <w:rPr>
          <w:rFonts w:hint="eastAsia"/>
          <w:sz w:val="24"/>
          <w:lang w:val="en-GB"/>
        </w:rPr>
        <w:t>Si</w:t>
      </w:r>
      <w:r w:rsidR="00EC39DA" w:rsidRPr="00503627">
        <w:rPr>
          <w:sz w:val="24"/>
          <w:lang w:val="en-GB"/>
        </w:rPr>
        <w:t xml:space="preserve"> substrate. The first Love mode </w:t>
      </w:r>
      <w:r w:rsidR="00E778A8">
        <w:rPr>
          <w:sz w:val="24"/>
          <w:lang w:val="en-GB"/>
        </w:rPr>
        <w:t xml:space="preserve">could be obtained </w:t>
      </w:r>
      <w:r w:rsidR="00EC39DA" w:rsidRPr="00503627">
        <w:rPr>
          <w:sz w:val="24"/>
          <w:lang w:val="en-GB"/>
        </w:rPr>
        <w:t xml:space="preserve">only </w:t>
      </w:r>
      <w:r w:rsidR="00E778A8">
        <w:rPr>
          <w:sz w:val="24"/>
          <w:lang w:val="en-GB"/>
        </w:rPr>
        <w:t>when</w:t>
      </w:r>
      <w:r w:rsidR="00EC39DA" w:rsidRPr="00503627">
        <w:rPr>
          <w:sz w:val="24"/>
          <w:lang w:val="en-GB"/>
        </w:rPr>
        <w:t xml:space="preserve"> the </w:t>
      </w:r>
      <w:proofErr w:type="spellStart"/>
      <w:r w:rsidR="00294258">
        <w:rPr>
          <w:sz w:val="24"/>
          <w:lang w:val="en-GB"/>
        </w:rPr>
        <w:t>ZnO</w:t>
      </w:r>
      <w:proofErr w:type="spellEnd"/>
      <w:r w:rsidR="00294258">
        <w:rPr>
          <w:sz w:val="24"/>
          <w:lang w:val="en-GB"/>
        </w:rPr>
        <w:t xml:space="preserve"> </w:t>
      </w:r>
      <w:r w:rsidR="00EC39DA" w:rsidRPr="00503627">
        <w:rPr>
          <w:sz w:val="24"/>
          <w:lang w:val="en-GB"/>
        </w:rPr>
        <w:t xml:space="preserve">film thickness exceeds </w:t>
      </w:r>
      <w:r w:rsidR="00A0783E">
        <w:rPr>
          <w:sz w:val="24"/>
          <w:lang w:val="en-GB"/>
        </w:rPr>
        <w:t>0.29</w:t>
      </w:r>
      <w:r w:rsidR="009B64B4">
        <w:rPr>
          <w:sz w:val="24"/>
          <w:lang w:val="en-GB"/>
        </w:rPr>
        <w:t xml:space="preserve"> </w:t>
      </w:r>
      <w:r w:rsidR="00A0783E">
        <w:rPr>
          <w:sz w:val="24"/>
          <w:lang w:val="en-GB"/>
        </w:rPr>
        <w:t>λ</w:t>
      </w:r>
      <w:r w:rsidR="00EC39DA" w:rsidRPr="00503627">
        <w:rPr>
          <w:sz w:val="24"/>
          <w:lang w:val="en-GB"/>
        </w:rPr>
        <w:t xml:space="preserve">. With separately increasing of </w:t>
      </w:r>
      <w:r w:rsidR="00EC39DA" w:rsidRPr="00503627">
        <w:rPr>
          <w:i/>
          <w:sz w:val="24"/>
        </w:rPr>
        <w:t>h</w:t>
      </w:r>
      <w:r w:rsidR="00EC39DA" w:rsidRPr="00503627">
        <w:rPr>
          <w:sz w:val="24"/>
          <w:vertAlign w:val="subscript"/>
        </w:rPr>
        <w:t>TeO2</w:t>
      </w:r>
      <w:r w:rsidR="00EC39DA" w:rsidRPr="00503627">
        <w:rPr>
          <w:sz w:val="24"/>
        </w:rPr>
        <w:t>/</w:t>
      </w:r>
      <w:r w:rsidR="00EC39DA" w:rsidRPr="00503627">
        <w:rPr>
          <w:i/>
          <w:sz w:val="24"/>
          <w:lang w:val="en-GB"/>
        </w:rPr>
        <w:t>λ</w:t>
      </w:r>
      <w:r w:rsidR="00EC39DA" w:rsidRPr="00503627">
        <w:rPr>
          <w:sz w:val="24"/>
        </w:rPr>
        <w:t xml:space="preserve"> and </w:t>
      </w:r>
      <w:proofErr w:type="spellStart"/>
      <w:r w:rsidR="00EC39DA" w:rsidRPr="00503627">
        <w:rPr>
          <w:i/>
          <w:sz w:val="24"/>
        </w:rPr>
        <w:t>h</w:t>
      </w:r>
      <w:r w:rsidR="00EC39DA" w:rsidRPr="00503627">
        <w:rPr>
          <w:sz w:val="24"/>
          <w:vertAlign w:val="subscript"/>
        </w:rPr>
        <w:t>ZnO</w:t>
      </w:r>
      <w:proofErr w:type="spellEnd"/>
      <w:r w:rsidR="00EC39DA" w:rsidRPr="00503627">
        <w:rPr>
          <w:sz w:val="24"/>
        </w:rPr>
        <w:t>/</w:t>
      </w:r>
      <w:r w:rsidR="00EC39DA" w:rsidRPr="00503627">
        <w:rPr>
          <w:i/>
          <w:sz w:val="24"/>
          <w:lang w:val="en-GB"/>
        </w:rPr>
        <w:t>λ</w:t>
      </w:r>
      <w:r w:rsidR="00EC39DA" w:rsidRPr="00503627">
        <w:rPr>
          <w:sz w:val="24"/>
          <w:lang w:val="en-GB"/>
        </w:rPr>
        <w:t xml:space="preserve">, </w:t>
      </w:r>
      <w:r w:rsidR="00B026C1">
        <w:rPr>
          <w:sz w:val="24"/>
          <w:lang w:val="en-GB"/>
        </w:rPr>
        <w:t xml:space="preserve">the values of </w:t>
      </w:r>
      <w:proofErr w:type="spellStart"/>
      <w:r w:rsidR="00EC39DA" w:rsidRPr="00503627">
        <w:rPr>
          <w:i/>
          <w:sz w:val="24"/>
        </w:rPr>
        <w:t>V</w:t>
      </w:r>
      <w:r w:rsidR="00EC39DA" w:rsidRPr="00503627">
        <w:rPr>
          <w:sz w:val="24"/>
          <w:vertAlign w:val="subscript"/>
        </w:rPr>
        <w:t>p</w:t>
      </w:r>
      <w:proofErr w:type="spellEnd"/>
      <w:r w:rsidR="00EC39DA" w:rsidRPr="00503627">
        <w:rPr>
          <w:sz w:val="24"/>
          <w:lang w:val="en-GB"/>
        </w:rPr>
        <w:t xml:space="preserve"> decrease toward</w:t>
      </w:r>
      <w:r w:rsidR="009B64B4">
        <w:rPr>
          <w:sz w:val="24"/>
          <w:lang w:val="en-GB"/>
        </w:rPr>
        <w:t>s</w:t>
      </w:r>
      <w:r w:rsidR="00EC39DA" w:rsidRPr="00503627">
        <w:rPr>
          <w:sz w:val="24"/>
          <w:lang w:val="en-GB"/>
        </w:rPr>
        <w:t xml:space="preserve"> the corresponding shear bulk wave velocities of TeO</w:t>
      </w:r>
      <w:r w:rsidR="00EC39DA" w:rsidRPr="00503627">
        <w:rPr>
          <w:sz w:val="24"/>
          <w:vertAlign w:val="subscript"/>
          <w:lang w:val="en-GB"/>
        </w:rPr>
        <w:t>2</w:t>
      </w:r>
      <w:r w:rsidR="00EC39DA" w:rsidRPr="00503627">
        <w:rPr>
          <w:sz w:val="24"/>
          <w:lang w:val="en-GB"/>
        </w:rPr>
        <w:t xml:space="preserve"> </w:t>
      </w:r>
      <w:r w:rsidR="00EC39DA" w:rsidRPr="00503627">
        <w:rPr>
          <w:sz w:val="24"/>
        </w:rPr>
        <w:t>(1192 m/s)</w:t>
      </w:r>
      <w:r w:rsidR="00EC39DA">
        <w:rPr>
          <w:rFonts w:hint="eastAsia"/>
          <w:sz w:val="24"/>
        </w:rPr>
        <w:t xml:space="preserve"> </w:t>
      </w:r>
      <w:r w:rsidR="00EC39DA" w:rsidRPr="00503627">
        <w:rPr>
          <w:sz w:val="24"/>
          <w:lang w:val="en-GB"/>
        </w:rPr>
        <w:t xml:space="preserve">or </w:t>
      </w:r>
      <w:proofErr w:type="spellStart"/>
      <w:r w:rsidR="00EC39DA" w:rsidRPr="00503627">
        <w:rPr>
          <w:sz w:val="24"/>
          <w:lang w:val="en-GB"/>
        </w:rPr>
        <w:t>ZnO</w:t>
      </w:r>
      <w:proofErr w:type="spellEnd"/>
      <w:r w:rsidR="00EC39DA" w:rsidRPr="00503627">
        <w:rPr>
          <w:sz w:val="24"/>
          <w:lang w:val="en-GB"/>
        </w:rPr>
        <w:t xml:space="preserve"> </w:t>
      </w:r>
      <w:r w:rsidR="00EC39DA" w:rsidRPr="00503627">
        <w:rPr>
          <w:sz w:val="24"/>
        </w:rPr>
        <w:t>(2720 m/s)</w:t>
      </w:r>
      <w:r w:rsidR="00B026C1">
        <w:rPr>
          <w:sz w:val="24"/>
        </w:rPr>
        <w:t xml:space="preserve">, and they </w:t>
      </w:r>
      <w:r w:rsidR="00EC39DA" w:rsidRPr="00503627">
        <w:rPr>
          <w:sz w:val="24"/>
        </w:rPr>
        <w:t xml:space="preserve">decrease as </w:t>
      </w:r>
      <w:r w:rsidR="00EC39DA" w:rsidRPr="00503627">
        <w:rPr>
          <w:i/>
          <w:sz w:val="24"/>
        </w:rPr>
        <w:t>h</w:t>
      </w:r>
      <w:r w:rsidR="00EC39DA" w:rsidRPr="00503627">
        <w:rPr>
          <w:sz w:val="24"/>
          <w:vertAlign w:val="subscript"/>
        </w:rPr>
        <w:t xml:space="preserve">TeO2 </w:t>
      </w:r>
      <w:r w:rsidR="00EC39DA" w:rsidRPr="00503627">
        <w:rPr>
          <w:sz w:val="24"/>
        </w:rPr>
        <w:t xml:space="preserve">and </w:t>
      </w:r>
      <w:proofErr w:type="spellStart"/>
      <w:r w:rsidR="00EC39DA" w:rsidRPr="00503627">
        <w:rPr>
          <w:i/>
          <w:sz w:val="24"/>
        </w:rPr>
        <w:t>h</w:t>
      </w:r>
      <w:r w:rsidR="00EC39DA" w:rsidRPr="00503627">
        <w:rPr>
          <w:sz w:val="24"/>
          <w:vertAlign w:val="subscript"/>
        </w:rPr>
        <w:t>ZnO</w:t>
      </w:r>
      <w:proofErr w:type="spellEnd"/>
      <w:r w:rsidR="00EC39DA" w:rsidRPr="00503627">
        <w:rPr>
          <w:sz w:val="24"/>
        </w:rPr>
        <w:t xml:space="preserve"> increase due to the smaller </w:t>
      </w:r>
      <w:r w:rsidR="00B026C1">
        <w:rPr>
          <w:sz w:val="24"/>
        </w:rPr>
        <w:t xml:space="preserve">values of </w:t>
      </w:r>
      <w:proofErr w:type="spellStart"/>
      <w:r w:rsidR="00EC39DA" w:rsidRPr="00503627">
        <w:rPr>
          <w:i/>
          <w:sz w:val="24"/>
        </w:rPr>
        <w:t>V</w:t>
      </w:r>
      <w:r w:rsidR="00EC39DA" w:rsidRPr="00503627">
        <w:rPr>
          <w:sz w:val="24"/>
          <w:vertAlign w:val="subscript"/>
        </w:rPr>
        <w:t>p</w:t>
      </w:r>
      <w:proofErr w:type="spellEnd"/>
      <w:r w:rsidR="00EC39DA" w:rsidRPr="00503627">
        <w:rPr>
          <w:sz w:val="24"/>
        </w:rPr>
        <w:t xml:space="preserve"> of </w:t>
      </w:r>
      <w:proofErr w:type="spellStart"/>
      <w:r w:rsidR="00EC39DA" w:rsidRPr="00503627">
        <w:rPr>
          <w:sz w:val="24"/>
        </w:rPr>
        <w:t>ZnO</w:t>
      </w:r>
      <w:proofErr w:type="spellEnd"/>
      <w:r w:rsidR="00EC39DA" w:rsidRPr="00503627">
        <w:rPr>
          <w:sz w:val="24"/>
        </w:rPr>
        <w:t xml:space="preserve"> and TeO</w:t>
      </w:r>
      <w:r w:rsidR="00EC39DA" w:rsidRPr="00503627">
        <w:rPr>
          <w:sz w:val="24"/>
          <w:vertAlign w:val="subscript"/>
        </w:rPr>
        <w:t xml:space="preserve">2 </w:t>
      </w:r>
      <w:r w:rsidR="00AD6235">
        <w:rPr>
          <w:sz w:val="24"/>
        </w:rPr>
        <w:t>compared to</w:t>
      </w:r>
      <w:r w:rsidR="00EC39DA" w:rsidRPr="00503627">
        <w:rPr>
          <w:sz w:val="24"/>
        </w:rPr>
        <w:t xml:space="preserve"> </w:t>
      </w:r>
      <w:r w:rsidR="00AD6235">
        <w:rPr>
          <w:sz w:val="24"/>
        </w:rPr>
        <w:t>S</w:t>
      </w:r>
      <w:r w:rsidR="00AD6235" w:rsidRPr="00503627">
        <w:rPr>
          <w:sz w:val="24"/>
        </w:rPr>
        <w:t xml:space="preserve">i </w:t>
      </w:r>
      <w:r w:rsidR="00EC39DA" w:rsidRPr="00503627">
        <w:rPr>
          <w:sz w:val="24"/>
        </w:rPr>
        <w:t>substrate (5800 m/s)</w:t>
      </w:r>
      <w:r w:rsidR="009A2E8A">
        <w:rPr>
          <w:sz w:val="24"/>
        </w:rPr>
        <w:t xml:space="preserve"> </w:t>
      </w:r>
      <w:r w:rsidR="001E7E5E" w:rsidRPr="00503627">
        <w:rPr>
          <w:sz w:val="24"/>
        </w:rPr>
        <w:fldChar w:fldCharType="begin"/>
      </w:r>
      <w:r w:rsidR="001E7E5E" w:rsidRPr="00503627">
        <w:rPr>
          <w:sz w:val="24"/>
        </w:rPr>
        <w:instrText xml:space="preserve"> ADDIN EN.CITE &lt;EndNote&gt;&lt;Cite&gt;&lt;Author&gt;Fu&lt;/Author&gt;&lt;Year&gt;2010&lt;/Year&gt;&lt;RecNum&gt;266&lt;/RecNum&gt;&lt;DisplayText&gt;[1]&lt;/DisplayText&gt;&lt;record&gt;&lt;rec-number&gt;266&lt;/rec-number&gt;&lt;foreign-keys&gt;&lt;key app="EN" db-id="5xvzx00p8w9wwgeerx4vfaw7ewea9s0fr2wv"&gt;266&lt;/key&gt;&lt;/foreign-keys&gt;&lt;ref-type name="Journal Article"&gt;17&lt;/ref-type&gt;&lt;contributors&gt;&lt;authors&gt;&lt;author&gt;Fu, YQ&lt;/author&gt;&lt;author&gt;Luo, JK&lt;/author&gt;&lt;author&gt;Du, XY&lt;/author&gt;&lt;author&gt;Flewitt, AJ&lt;/author&gt;&lt;author&gt;Li, Y&lt;/author&gt;&lt;author&gt;Markx, GH&lt;/author&gt;&lt;author&gt;Walton, AJ&lt;/author&gt;&lt;author&gt;Milne, WI&lt;/author&gt;&lt;/authors&gt;&lt;/contributors&gt;&lt;titles&gt;&lt;title&gt;Recent developments on ZnO films for acoustic wave based bio-sensing and microfluidic applications: a review&lt;/title&gt;&lt;secondary-title&gt;Sensors and Actuators B: Chemical&lt;/secondary-title&gt;&lt;/titles&gt;&lt;periodical&gt;&lt;full-title&gt;Sensors and Actuators B: Chemical&lt;/full-title&gt;&lt;/periodical&gt;&lt;pages&gt;606-619&lt;/pages&gt;&lt;volume&gt;143&lt;/volume&gt;&lt;number&gt;2&lt;/number&gt;&lt;dates&gt;&lt;year&gt;2010&lt;/year&gt;&lt;/dates&gt;&lt;isbn&gt;0925-4005&lt;/isbn&gt;&lt;urls&gt;&lt;/urls&gt;&lt;/record&gt;&lt;/Cite&gt;&lt;/EndNote&gt;</w:instrText>
      </w:r>
      <w:r w:rsidR="001E7E5E" w:rsidRPr="00503627">
        <w:rPr>
          <w:sz w:val="24"/>
        </w:rPr>
        <w:fldChar w:fldCharType="separate"/>
      </w:r>
      <w:r w:rsidR="001E7E5E" w:rsidRPr="00503627">
        <w:rPr>
          <w:noProof/>
          <w:sz w:val="24"/>
        </w:rPr>
        <w:t>[</w:t>
      </w:r>
      <w:hyperlink w:anchor="_ENREF_1" w:tooltip="Fu, 2010 #266" w:history="1">
        <w:r w:rsidR="001E7E5E" w:rsidRPr="00503627">
          <w:rPr>
            <w:noProof/>
            <w:sz w:val="24"/>
          </w:rPr>
          <w:t>1</w:t>
        </w:r>
      </w:hyperlink>
      <w:r w:rsidR="001E7E5E" w:rsidRPr="00503627">
        <w:rPr>
          <w:noProof/>
          <w:sz w:val="24"/>
        </w:rPr>
        <w:t>]</w:t>
      </w:r>
      <w:r w:rsidR="001E7E5E" w:rsidRPr="00503627">
        <w:rPr>
          <w:sz w:val="24"/>
        </w:rPr>
        <w:fldChar w:fldCharType="end"/>
      </w:r>
      <w:r w:rsidR="00EC39DA" w:rsidRPr="00503627">
        <w:rPr>
          <w:sz w:val="24"/>
        </w:rPr>
        <w:t xml:space="preserve">. </w:t>
      </w:r>
      <w:r w:rsidR="00FC1BBD">
        <w:rPr>
          <w:sz w:val="24"/>
        </w:rPr>
        <w:t xml:space="preserve">Because of the </w:t>
      </w:r>
      <w:r w:rsidR="00025F79">
        <w:rPr>
          <w:sz w:val="24"/>
        </w:rPr>
        <w:t>small</w:t>
      </w:r>
      <w:r w:rsidR="00FC1BBD">
        <w:rPr>
          <w:sz w:val="24"/>
        </w:rPr>
        <w:t xml:space="preserve"> shear wave velocity of </w:t>
      </w:r>
      <w:r w:rsidR="00FC1BBD" w:rsidRPr="00503627">
        <w:rPr>
          <w:sz w:val="24"/>
        </w:rPr>
        <w:t>TeO</w:t>
      </w:r>
      <w:r w:rsidR="00FC1BBD" w:rsidRPr="00503627">
        <w:rPr>
          <w:sz w:val="24"/>
          <w:vertAlign w:val="subscript"/>
        </w:rPr>
        <w:t>2</w:t>
      </w:r>
      <w:r w:rsidR="00FC1BBD">
        <w:rPr>
          <w:sz w:val="24"/>
        </w:rPr>
        <w:t>, t</w:t>
      </w:r>
      <w:r w:rsidR="00FC1BBD" w:rsidRPr="00503627">
        <w:rPr>
          <w:sz w:val="24"/>
        </w:rPr>
        <w:t xml:space="preserve">he </w:t>
      </w:r>
      <w:r w:rsidR="00B026C1">
        <w:rPr>
          <w:sz w:val="24"/>
        </w:rPr>
        <w:t xml:space="preserve">values of </w:t>
      </w:r>
      <w:proofErr w:type="spellStart"/>
      <w:proofErr w:type="gramStart"/>
      <w:r w:rsidR="00EC39DA" w:rsidRPr="00503627">
        <w:rPr>
          <w:i/>
          <w:sz w:val="24"/>
        </w:rPr>
        <w:t>V</w:t>
      </w:r>
      <w:r w:rsidR="00EC39DA" w:rsidRPr="00503627">
        <w:rPr>
          <w:sz w:val="24"/>
          <w:vertAlign w:val="subscript"/>
        </w:rPr>
        <w:t>p</w:t>
      </w:r>
      <w:proofErr w:type="spellEnd"/>
      <w:proofErr w:type="gramEnd"/>
      <w:r w:rsidR="00EC39DA" w:rsidRPr="00503627">
        <w:rPr>
          <w:sz w:val="24"/>
        </w:rPr>
        <w:t xml:space="preserve"> exhibit a </w:t>
      </w:r>
      <w:r w:rsidR="00B026C1">
        <w:rPr>
          <w:sz w:val="24"/>
        </w:rPr>
        <w:t xml:space="preserve">larger </w:t>
      </w:r>
      <w:r w:rsidR="00EC39DA" w:rsidRPr="00503627">
        <w:rPr>
          <w:sz w:val="24"/>
        </w:rPr>
        <w:t xml:space="preserve">dispersion as a function of </w:t>
      </w:r>
      <w:r w:rsidR="00221C45" w:rsidRPr="00503627">
        <w:rPr>
          <w:i/>
          <w:sz w:val="24"/>
        </w:rPr>
        <w:t>h</w:t>
      </w:r>
      <w:r w:rsidR="00221C45" w:rsidRPr="00503627">
        <w:rPr>
          <w:sz w:val="24"/>
          <w:vertAlign w:val="subscript"/>
        </w:rPr>
        <w:t>TeO2</w:t>
      </w:r>
      <w:r w:rsidR="00221C45" w:rsidRPr="00503627">
        <w:rPr>
          <w:sz w:val="24"/>
        </w:rPr>
        <w:t>/</w:t>
      </w:r>
      <w:r w:rsidR="00221C45" w:rsidRPr="00503627">
        <w:rPr>
          <w:i/>
          <w:sz w:val="24"/>
          <w:lang w:val="en-GB"/>
        </w:rPr>
        <w:t>λ</w:t>
      </w:r>
      <w:r w:rsidR="00221C45">
        <w:rPr>
          <w:rFonts w:hint="eastAsia"/>
          <w:i/>
          <w:sz w:val="24"/>
          <w:lang w:val="en-GB"/>
        </w:rPr>
        <w:t xml:space="preserve"> </w:t>
      </w:r>
      <w:r w:rsidR="00EC39DA" w:rsidRPr="00503627">
        <w:rPr>
          <w:sz w:val="24"/>
        </w:rPr>
        <w:t>than th</w:t>
      </w:r>
      <w:r w:rsidR="00025F79">
        <w:rPr>
          <w:sz w:val="24"/>
        </w:rPr>
        <w:t>ose</w:t>
      </w:r>
      <w:r w:rsidR="00EC39DA" w:rsidRPr="00503627">
        <w:rPr>
          <w:sz w:val="24"/>
        </w:rPr>
        <w:t xml:space="preserve"> </w:t>
      </w:r>
      <w:r w:rsidR="00B026C1">
        <w:rPr>
          <w:sz w:val="24"/>
        </w:rPr>
        <w:t>as a function of</w:t>
      </w:r>
      <w:r w:rsidR="00EC39DA" w:rsidRPr="00503627">
        <w:rPr>
          <w:sz w:val="24"/>
        </w:rPr>
        <w:t xml:space="preserve"> </w:t>
      </w:r>
      <w:proofErr w:type="spellStart"/>
      <w:r w:rsidR="00221C45" w:rsidRPr="00503627">
        <w:rPr>
          <w:i/>
          <w:sz w:val="24"/>
        </w:rPr>
        <w:t>h</w:t>
      </w:r>
      <w:r w:rsidR="00221C45" w:rsidRPr="00503627">
        <w:rPr>
          <w:sz w:val="24"/>
          <w:vertAlign w:val="subscript"/>
        </w:rPr>
        <w:t>ZnO</w:t>
      </w:r>
      <w:proofErr w:type="spellEnd"/>
      <w:r w:rsidR="00221C45" w:rsidRPr="00503627">
        <w:rPr>
          <w:sz w:val="24"/>
        </w:rPr>
        <w:t>/</w:t>
      </w:r>
      <w:r w:rsidR="00221C45" w:rsidRPr="00503627">
        <w:rPr>
          <w:i/>
          <w:sz w:val="24"/>
          <w:lang w:val="en-GB"/>
        </w:rPr>
        <w:t>λ</w:t>
      </w:r>
      <w:r w:rsidR="00EC39DA" w:rsidRPr="00503627">
        <w:rPr>
          <w:sz w:val="24"/>
        </w:rPr>
        <w:t>.</w:t>
      </w:r>
      <w:r w:rsidR="00B026C1">
        <w:rPr>
          <w:sz w:val="24"/>
        </w:rPr>
        <w:t xml:space="preserve"> </w:t>
      </w:r>
    </w:p>
    <w:p w:rsidR="00EC39DA" w:rsidRPr="00EC39DA" w:rsidRDefault="00EC39DA" w:rsidP="00032F46">
      <w:pPr>
        <w:spacing w:line="480" w:lineRule="auto"/>
        <w:ind w:firstLineChars="100" w:firstLine="240"/>
        <w:rPr>
          <w:iCs/>
          <w:sz w:val="24"/>
          <w:lang w:val="en-GB"/>
        </w:rPr>
      </w:pPr>
    </w:p>
    <w:p w:rsidR="00142A99" w:rsidRPr="00503627" w:rsidRDefault="00142A99" w:rsidP="00142A99">
      <w:pPr>
        <w:numPr>
          <w:ilvl w:val="1"/>
          <w:numId w:val="32"/>
        </w:numPr>
        <w:spacing w:line="480" w:lineRule="auto"/>
        <w:rPr>
          <w:i/>
          <w:sz w:val="24"/>
          <w:lang w:val="en-GB"/>
        </w:rPr>
      </w:pPr>
      <w:r w:rsidRPr="00503627">
        <w:rPr>
          <w:i/>
          <w:sz w:val="24"/>
          <w:lang w:val="en-GB"/>
        </w:rPr>
        <w:lastRenderedPageBreak/>
        <w:t xml:space="preserve">Electromechanical coupling coefficient </w:t>
      </w:r>
      <w:r w:rsidR="00AC2DE3" w:rsidRPr="00503627">
        <w:rPr>
          <w:i/>
          <w:sz w:val="24"/>
          <w:lang w:val="en-GB"/>
        </w:rPr>
        <w:t>K</w:t>
      </w:r>
      <w:r w:rsidR="00AC2DE3" w:rsidRPr="00503627">
        <w:rPr>
          <w:sz w:val="24"/>
          <w:vertAlign w:val="superscript"/>
          <w:lang w:val="en-GB"/>
        </w:rPr>
        <w:t>2</w:t>
      </w:r>
    </w:p>
    <w:p w:rsidR="00AC2DE3" w:rsidRPr="00503627" w:rsidRDefault="00FC1BBD" w:rsidP="00AC2DE3">
      <w:pPr>
        <w:spacing w:line="480" w:lineRule="auto"/>
        <w:rPr>
          <w:sz w:val="24"/>
          <w:lang w:val="en-GB"/>
        </w:rPr>
      </w:pPr>
      <w:r>
        <w:rPr>
          <w:sz w:val="24"/>
          <w:lang w:val="en-GB"/>
        </w:rPr>
        <w:t xml:space="preserve">Fig. </w:t>
      </w:r>
      <w:r w:rsidR="00B026C1">
        <w:rPr>
          <w:sz w:val="24"/>
          <w:lang w:val="en-GB"/>
        </w:rPr>
        <w:t>4 shows t</w:t>
      </w:r>
      <w:r w:rsidR="00B026C1" w:rsidRPr="00503627">
        <w:rPr>
          <w:sz w:val="24"/>
          <w:lang w:val="en-GB"/>
        </w:rPr>
        <w:t xml:space="preserve">he </w:t>
      </w:r>
      <w:r w:rsidR="00AC2DE3" w:rsidRPr="00503627">
        <w:rPr>
          <w:sz w:val="24"/>
          <w:lang w:val="en-GB"/>
        </w:rPr>
        <w:t>calculated</w:t>
      </w:r>
      <w:r w:rsidR="00AC2DE3" w:rsidRPr="00503627">
        <w:rPr>
          <w:i/>
          <w:sz w:val="24"/>
          <w:lang w:val="en-GB"/>
        </w:rPr>
        <w:t xml:space="preserve"> K</w:t>
      </w:r>
      <w:r w:rsidR="00AC2DE3" w:rsidRPr="00503627">
        <w:rPr>
          <w:sz w:val="24"/>
          <w:vertAlign w:val="superscript"/>
          <w:lang w:val="en-GB"/>
        </w:rPr>
        <w:t>2</w:t>
      </w:r>
      <w:r w:rsidR="00AC2DE3" w:rsidRPr="00503627">
        <w:rPr>
          <w:sz w:val="24"/>
          <w:lang w:val="en-GB"/>
        </w:rPr>
        <w:t xml:space="preserve"> dispersion </w:t>
      </w:r>
      <w:r w:rsidR="005558F8">
        <w:rPr>
          <w:sz w:val="24"/>
          <w:lang w:val="en-GB"/>
        </w:rPr>
        <w:t>patterns</w:t>
      </w:r>
      <w:r w:rsidR="00AC2DE3" w:rsidRPr="00503627">
        <w:rPr>
          <w:sz w:val="24"/>
          <w:lang w:val="en-GB"/>
        </w:rPr>
        <w:t xml:space="preserve"> of the </w:t>
      </w:r>
      <w:r w:rsidR="00B026C1">
        <w:rPr>
          <w:sz w:val="24"/>
          <w:lang w:val="en-GB"/>
        </w:rPr>
        <w:t>0</w:t>
      </w:r>
      <w:r w:rsidR="00B026C1" w:rsidRPr="00AB3D3B">
        <w:rPr>
          <w:sz w:val="24"/>
          <w:vertAlign w:val="superscript"/>
          <w:lang w:val="en-GB"/>
        </w:rPr>
        <w:t>th</w:t>
      </w:r>
      <w:r w:rsidR="00B026C1" w:rsidRPr="00503627">
        <w:rPr>
          <w:sz w:val="24"/>
          <w:lang w:val="en-GB"/>
        </w:rPr>
        <w:t xml:space="preserve"> </w:t>
      </w:r>
      <w:r w:rsidR="00AC2DE3" w:rsidRPr="00503627">
        <w:rPr>
          <w:sz w:val="24"/>
          <w:lang w:val="en-GB"/>
        </w:rPr>
        <w:t xml:space="preserve">and </w:t>
      </w:r>
      <w:r w:rsidR="00B026C1">
        <w:rPr>
          <w:sz w:val="24"/>
          <w:lang w:val="en-GB"/>
        </w:rPr>
        <w:t>1</w:t>
      </w:r>
      <w:r w:rsidR="00B026C1" w:rsidRPr="00FC1BBD">
        <w:rPr>
          <w:sz w:val="24"/>
          <w:vertAlign w:val="superscript"/>
          <w:lang w:val="en-GB"/>
        </w:rPr>
        <w:t>st</w:t>
      </w:r>
      <w:r w:rsidR="00B026C1">
        <w:rPr>
          <w:sz w:val="24"/>
          <w:lang w:val="en-GB"/>
        </w:rPr>
        <w:t xml:space="preserve"> </w:t>
      </w:r>
      <w:r w:rsidR="00AC2DE3" w:rsidRPr="00503627">
        <w:rPr>
          <w:sz w:val="24"/>
          <w:lang w:val="en-GB"/>
        </w:rPr>
        <w:t xml:space="preserve">Love modes propagating </w:t>
      </w:r>
      <w:r w:rsidR="00AD6235" w:rsidRPr="00503627">
        <w:rPr>
          <w:sz w:val="24"/>
          <w:lang w:val="en-GB"/>
        </w:rPr>
        <w:t>in</w:t>
      </w:r>
      <w:r w:rsidR="00AD6235">
        <w:rPr>
          <w:sz w:val="24"/>
          <w:lang w:val="en-GB"/>
        </w:rPr>
        <w:t xml:space="preserve"> the </w:t>
      </w:r>
      <w:r w:rsidR="0096469C" w:rsidRPr="00503627">
        <w:rPr>
          <w:sz w:val="24"/>
        </w:rPr>
        <w:t>TeO</w:t>
      </w:r>
      <w:r w:rsidR="0096469C" w:rsidRPr="00503627">
        <w:rPr>
          <w:sz w:val="24"/>
          <w:vertAlign w:val="subscript"/>
        </w:rPr>
        <w:t>2</w:t>
      </w:r>
      <w:r w:rsidR="0096469C" w:rsidRPr="00503627">
        <w:rPr>
          <w:sz w:val="24"/>
        </w:rPr>
        <w:t>/</w:t>
      </w:r>
      <w:proofErr w:type="spellStart"/>
      <w:r w:rsidR="0096469C" w:rsidRPr="00503627">
        <w:rPr>
          <w:sz w:val="24"/>
        </w:rPr>
        <w:t>ZnO</w:t>
      </w:r>
      <w:proofErr w:type="spellEnd"/>
      <w:r w:rsidR="0096469C" w:rsidRPr="00503627">
        <w:rPr>
          <w:position w:val="-8"/>
          <w:sz w:val="24"/>
        </w:rPr>
        <w:object w:dxaOrig="660" w:dyaOrig="380">
          <v:shape id="_x0000_i1061" type="#_x0000_t75" style="width:29.75pt;height:17.3pt" o:ole="">
            <v:imagedata r:id="rId38" o:title=""/>
          </v:shape>
          <o:OLEObject Type="Embed" ProgID="Equation.3" ShapeID="_x0000_i1061" DrawAspect="Content" ObjectID="_1541415031" r:id="rId44"/>
        </w:object>
      </w:r>
      <w:r w:rsidR="0096469C" w:rsidRPr="00503627">
        <w:rPr>
          <w:sz w:val="24"/>
        </w:rPr>
        <w:t>/</w:t>
      </w:r>
      <w:proofErr w:type="gramStart"/>
      <w:r w:rsidR="0096469C" w:rsidRPr="00503627">
        <w:rPr>
          <w:sz w:val="24"/>
        </w:rPr>
        <w:t>Si</w:t>
      </w:r>
      <w:r w:rsidR="0096469C">
        <w:rPr>
          <w:rFonts w:hint="eastAsia"/>
          <w:sz w:val="24"/>
        </w:rPr>
        <w:t>(</w:t>
      </w:r>
      <w:proofErr w:type="gramEnd"/>
      <w:r w:rsidR="0096469C">
        <w:rPr>
          <w:rFonts w:hint="eastAsia"/>
          <w:sz w:val="24"/>
        </w:rPr>
        <w:t>100)</w:t>
      </w:r>
      <w:r w:rsidR="00AC2DE3" w:rsidRPr="00503627">
        <w:rPr>
          <w:sz w:val="24"/>
        </w:rPr>
        <w:t xml:space="preserve"> multilayer structure</w:t>
      </w:r>
      <w:r w:rsidR="00AC2DE3" w:rsidRPr="00503627">
        <w:rPr>
          <w:sz w:val="24"/>
          <w:lang w:val="en-GB"/>
        </w:rPr>
        <w:t xml:space="preserve"> as functions of </w:t>
      </w:r>
      <w:r w:rsidR="0096469C" w:rsidRPr="00503627">
        <w:rPr>
          <w:i/>
          <w:sz w:val="24"/>
        </w:rPr>
        <w:t>h</w:t>
      </w:r>
      <w:r w:rsidR="0096469C" w:rsidRPr="00503627">
        <w:rPr>
          <w:sz w:val="24"/>
          <w:vertAlign w:val="subscript"/>
        </w:rPr>
        <w:t>TeO2</w:t>
      </w:r>
      <w:r w:rsidR="0096469C" w:rsidRPr="00503627">
        <w:rPr>
          <w:sz w:val="24"/>
        </w:rPr>
        <w:t>/</w:t>
      </w:r>
      <w:r w:rsidR="0096469C" w:rsidRPr="00503627">
        <w:rPr>
          <w:i/>
          <w:sz w:val="24"/>
          <w:lang w:val="en-GB"/>
        </w:rPr>
        <w:t>λ</w:t>
      </w:r>
      <w:r w:rsidR="0096469C" w:rsidRPr="00503627">
        <w:rPr>
          <w:sz w:val="24"/>
        </w:rPr>
        <w:t xml:space="preserve"> and </w:t>
      </w:r>
      <w:proofErr w:type="spellStart"/>
      <w:r w:rsidR="0096469C" w:rsidRPr="00503627">
        <w:rPr>
          <w:i/>
          <w:sz w:val="24"/>
        </w:rPr>
        <w:t>h</w:t>
      </w:r>
      <w:r w:rsidR="0096469C" w:rsidRPr="00503627">
        <w:rPr>
          <w:sz w:val="24"/>
          <w:vertAlign w:val="subscript"/>
        </w:rPr>
        <w:t>ZnO</w:t>
      </w:r>
      <w:proofErr w:type="spellEnd"/>
      <w:r w:rsidR="0096469C" w:rsidRPr="00503627">
        <w:rPr>
          <w:sz w:val="24"/>
        </w:rPr>
        <w:t>/</w:t>
      </w:r>
      <w:r w:rsidR="0096469C" w:rsidRPr="00503627">
        <w:rPr>
          <w:i/>
          <w:sz w:val="24"/>
          <w:lang w:val="en-GB"/>
        </w:rPr>
        <w:t>λ</w:t>
      </w:r>
      <w:r w:rsidR="00B026C1">
        <w:rPr>
          <w:i/>
          <w:sz w:val="24"/>
          <w:lang w:val="en-GB"/>
        </w:rPr>
        <w:t xml:space="preserve">. </w:t>
      </w:r>
      <w:r w:rsidR="00AC2DE3" w:rsidRPr="00503627">
        <w:rPr>
          <w:sz w:val="24"/>
          <w:lang w:val="en-GB"/>
        </w:rPr>
        <w:t xml:space="preserve">For the </w:t>
      </w:r>
      <w:r w:rsidR="00B026C1">
        <w:rPr>
          <w:sz w:val="24"/>
          <w:lang w:val="en-GB"/>
        </w:rPr>
        <w:t>0</w:t>
      </w:r>
      <w:r w:rsidR="00AC2DE3" w:rsidRPr="008D4822">
        <w:rPr>
          <w:sz w:val="24"/>
          <w:vertAlign w:val="superscript"/>
          <w:lang w:val="en-GB"/>
        </w:rPr>
        <w:t>th</w:t>
      </w:r>
      <w:r w:rsidR="00AC2DE3" w:rsidRPr="00503627">
        <w:rPr>
          <w:sz w:val="24"/>
          <w:lang w:val="en-GB"/>
        </w:rPr>
        <w:t xml:space="preserve"> mode, the </w:t>
      </w:r>
      <w:bookmarkStart w:id="12" w:name="OLE_LINK12"/>
      <w:bookmarkStart w:id="13" w:name="OLE_LINK13"/>
      <w:r w:rsidR="00AD6235">
        <w:rPr>
          <w:sz w:val="24"/>
          <w:lang w:val="en-GB"/>
        </w:rPr>
        <w:t xml:space="preserve">value of </w:t>
      </w:r>
      <w:r w:rsidR="00AC2DE3" w:rsidRPr="00503627">
        <w:rPr>
          <w:i/>
          <w:sz w:val="24"/>
          <w:lang w:val="en-GB"/>
        </w:rPr>
        <w:t>K</w:t>
      </w:r>
      <w:r w:rsidR="00AC2DE3" w:rsidRPr="00503627">
        <w:rPr>
          <w:sz w:val="24"/>
          <w:vertAlign w:val="superscript"/>
          <w:lang w:val="en-GB"/>
        </w:rPr>
        <w:t>2</w:t>
      </w:r>
      <w:r w:rsidR="00AC2DE3" w:rsidRPr="00503627">
        <w:rPr>
          <w:sz w:val="24"/>
          <w:lang w:val="en-GB"/>
        </w:rPr>
        <w:t xml:space="preserve"> </w:t>
      </w:r>
      <w:bookmarkEnd w:id="12"/>
      <w:bookmarkEnd w:id="13"/>
      <w:r w:rsidR="00AC2DE3" w:rsidRPr="00503627">
        <w:rPr>
          <w:sz w:val="24"/>
          <w:lang w:val="en-GB"/>
        </w:rPr>
        <w:t xml:space="preserve">decreases monotonically with increasing of </w:t>
      </w:r>
      <w:bookmarkStart w:id="14" w:name="OLE_LINK16"/>
      <w:r w:rsidR="00AC2DE3" w:rsidRPr="00503627">
        <w:rPr>
          <w:sz w:val="24"/>
          <w:lang w:val="en-GB"/>
        </w:rPr>
        <w:t>TeO</w:t>
      </w:r>
      <w:r w:rsidR="00AC2DE3" w:rsidRPr="00503627">
        <w:rPr>
          <w:sz w:val="24"/>
          <w:vertAlign w:val="subscript"/>
          <w:lang w:val="en-GB"/>
        </w:rPr>
        <w:t>2</w:t>
      </w:r>
      <w:bookmarkEnd w:id="14"/>
      <w:r w:rsidR="00AC2DE3" w:rsidRPr="00503627">
        <w:rPr>
          <w:sz w:val="24"/>
          <w:lang w:val="en-GB"/>
        </w:rPr>
        <w:t xml:space="preserve"> thickness. </w:t>
      </w:r>
      <w:r w:rsidR="00C520BD" w:rsidRPr="0006276B">
        <w:rPr>
          <w:color w:val="FF0000"/>
          <w:sz w:val="24"/>
          <w:lang w:val="en-GB"/>
        </w:rPr>
        <w:t xml:space="preserve">Tanaka </w:t>
      </w:r>
      <w:r w:rsidR="00C520BD" w:rsidRPr="00025F79">
        <w:rPr>
          <w:i/>
          <w:color w:val="FF0000"/>
          <w:sz w:val="24"/>
          <w:lang w:val="en-GB"/>
        </w:rPr>
        <w:t>et.al</w:t>
      </w:r>
      <w:r w:rsidR="00C520BD" w:rsidRPr="0006276B">
        <w:rPr>
          <w:color w:val="FF0000"/>
          <w:sz w:val="24"/>
          <w:lang w:val="en-GB"/>
        </w:rPr>
        <w:t xml:space="preserve"> </w:t>
      </w:r>
      <w:r w:rsidR="00296ED6">
        <w:rPr>
          <w:color w:val="FF0000"/>
          <w:sz w:val="24"/>
          <w:lang w:val="en-GB"/>
        </w:rPr>
        <w:fldChar w:fldCharType="begin" w:fldLock="1"/>
      </w:r>
      <w:r w:rsidR="0053216F">
        <w:rPr>
          <w:color w:val="FF0000"/>
          <w:sz w:val="24"/>
          <w:lang w:val="en-GB"/>
        </w:rPr>
        <w:instrText>ADDIN CSL_CITATION { "citationItems" : [ { "id" : "ITEM-1", "itemData" : { "DOI" : "10.1109/tuffc.2008.986", "ISBN" : "0885-3010", "author" : [ { "dropping-particle" : "", "family" : "Tanaka", "given" : "A", "non-dropping-particle" : "", "parse-names" : false, "suffix" : "" }, { "dropping-particle" : "", "family" : "Yanagitani", "given" : "T", "non-dropping-particle" : "", "parse-names" : false, "suffix" : "" }, { "dropping-particle" : "", "family" : "Matsukawa", "given" : "M", "non-dropping-particle" : "", "parse-names" : false, "suffix" : "" }, { "dropping-particle" : "", "family" : "Watanabe", "given" : "Y", "non-dropping-particle" : "", "parse-names" : false, "suffix" : "" } ], "container-title" : "Ultrasonics, Ferroelectrics and Frequency Control, IEEE Transactions on", "genre" : "Journal Article", "id" : "ITEM-1", "issue" : "12", "issued" : { "date-parts" : [ [ "2008" ] ] }, "page" : "2709-2713", "title" : "Propagation characteristics of shear horizontal surface acoustic waves in (11 2 0) ZnO film/silica glass substrate structures", "type" : "article-journal", "volume" : "55" }, "uris" : [ "http://www.mendeley.com/documents/?uuid=330d0173-fe8b-451d-b02e-8cf3bbaa7d4c" ] } ], "mendeley" : { "formattedCitation" : "[44]", "plainTextFormattedCitation" : "[44]", "previouslyFormattedCitation" : "[44]" }, "properties" : { "noteIndex" : 0 }, "schema" : "https://github.com/citation-style-language/schema/raw/master/csl-citation.json" }</w:instrText>
      </w:r>
      <w:r w:rsidR="00296ED6">
        <w:rPr>
          <w:color w:val="FF0000"/>
          <w:sz w:val="24"/>
          <w:lang w:val="en-GB"/>
        </w:rPr>
        <w:fldChar w:fldCharType="separate"/>
      </w:r>
      <w:r w:rsidR="0053216F" w:rsidRPr="0053216F">
        <w:rPr>
          <w:noProof/>
          <w:color w:val="FF0000"/>
          <w:sz w:val="24"/>
          <w:lang w:val="en-GB"/>
        </w:rPr>
        <w:t>[44]</w:t>
      </w:r>
      <w:r w:rsidR="00296ED6">
        <w:rPr>
          <w:color w:val="FF0000"/>
          <w:sz w:val="24"/>
          <w:lang w:val="en-GB"/>
        </w:rPr>
        <w:fldChar w:fldCharType="end"/>
      </w:r>
      <w:r w:rsidR="00296ED6">
        <w:rPr>
          <w:color w:val="FF0000"/>
          <w:sz w:val="24"/>
          <w:lang w:val="en-GB"/>
        </w:rPr>
        <w:t xml:space="preserve"> </w:t>
      </w:r>
      <w:r w:rsidR="00C520BD" w:rsidRPr="0006276B">
        <w:rPr>
          <w:color w:val="FF0000"/>
          <w:sz w:val="24"/>
          <w:lang w:val="en-GB"/>
        </w:rPr>
        <w:t xml:space="preserve">and </w:t>
      </w:r>
      <w:r w:rsidR="0006276B" w:rsidRPr="0006276B">
        <w:rPr>
          <w:color w:val="FF0000"/>
          <w:sz w:val="24"/>
          <w:lang w:val="en-GB"/>
        </w:rPr>
        <w:t xml:space="preserve">Wu </w:t>
      </w:r>
      <w:r w:rsidR="0006276B" w:rsidRPr="00025F79">
        <w:rPr>
          <w:i/>
          <w:color w:val="FF0000"/>
          <w:sz w:val="24"/>
          <w:lang w:val="en-GB"/>
        </w:rPr>
        <w:t>et.al</w:t>
      </w:r>
      <w:r w:rsidR="0006276B" w:rsidRPr="0006276B">
        <w:rPr>
          <w:color w:val="FF0000"/>
          <w:sz w:val="24"/>
          <w:lang w:val="en-GB"/>
        </w:rPr>
        <w:t xml:space="preserve"> </w:t>
      </w:r>
      <w:bookmarkStart w:id="15" w:name="OLE_LINK20"/>
      <w:bookmarkStart w:id="16" w:name="OLE_LINK21"/>
      <w:r w:rsidR="00296ED6">
        <w:rPr>
          <w:color w:val="FF0000"/>
          <w:sz w:val="24"/>
          <w:lang w:val="en-GB"/>
        </w:rPr>
        <w:fldChar w:fldCharType="begin" w:fldLock="1"/>
      </w:r>
      <w:r w:rsidR="0053216F">
        <w:rPr>
          <w:color w:val="FF0000"/>
          <w:sz w:val="24"/>
          <w:lang w:val="en-GB"/>
        </w:rPr>
        <w:instrText>ADDIN CSL_CITATION { "citationItems" : [ { "id" : "ITEM-1", "itemData" : { "DOI" : "10.1109/TUFFC.2010.1537", "ISBN" : "0885-3010", "ISSN" : "1525-8955", "PMID" : "20442036", "abstract" : "(100) ZnO films on silicon will excite Rayleigh SAWs along the z-axis and shear horizontal (SH) SAWs along the y-axis. Rayleigh SAW modes of (100) ZnO films on silicon have smaller film thickness ratios, higher phase velocities, and larger electromechanical coupling coefficient (K(2)) than the those of (002) ZnO films on silicon. This is special for Rayleigh mode 1, where the K(2) curve shows a maximum value of 3.37% at h/lambda = 0.28 and the velocity is 5258 m/s. This is special for SH mode 0, where the K(2) curve shows a maximum value of 3.3% at h/lambda = 0.28 and the velocity is 3242 m/s.", "author" : [ { "dropping-particle" : "", "family" : "Wu", "given" : "Sean", "non-dropping-particle" : "", "parse-names" : false, "suffix" : "" }, { "dropping-particle" : "", "family" : "Lin", "given" : "Zhi-Xun", "non-dropping-particle" : "", "parse-names" : false, "suffix" : "" }, { "dropping-particle" : "", "family" : "Ro", "given" : "Ruyen", "non-dropping-particle" : "", "parse-names" : false, "suffix" : "" }, { "dropping-particle" : "", "family" : "Lee", "given" : "Maw-Shung", "non-dropping-particle" : "", "parse-names" : false, "suffix" : "" } ], "container-title" : "IEEE transactions on ultrasonics, ferroelectrics, and frequency control", "id" : "ITEM-1", "issue" : "5", "issued" : { "date-parts" : [ [ "2010" ] ] }, "page" : "1237-9", "title" : "Rayleigh and shear horizontal surface acoustic properties of (100) ZnO films on silicon.", "type" : "article-journal", "volume" : "57" }, "uris" : [ "http://www.mendeley.com/documents/?uuid=63a9fe1e-10e8-4830-bed6-7a6a2ddec632" ] } ], "mendeley" : { "formattedCitation" : "[45]", "plainTextFormattedCitation" : "[45]", "previouslyFormattedCitation" : "[45]" }, "properties" : { "noteIndex" : 0 }, "schema" : "https://github.com/citation-style-language/schema/raw/master/csl-citation.json" }</w:instrText>
      </w:r>
      <w:r w:rsidR="00296ED6">
        <w:rPr>
          <w:color w:val="FF0000"/>
          <w:sz w:val="24"/>
          <w:lang w:val="en-GB"/>
        </w:rPr>
        <w:fldChar w:fldCharType="separate"/>
      </w:r>
      <w:r w:rsidR="0053216F" w:rsidRPr="0053216F">
        <w:rPr>
          <w:noProof/>
          <w:color w:val="FF0000"/>
          <w:sz w:val="24"/>
          <w:lang w:val="en-GB"/>
        </w:rPr>
        <w:t>[45]</w:t>
      </w:r>
      <w:r w:rsidR="00296ED6">
        <w:rPr>
          <w:color w:val="FF0000"/>
          <w:sz w:val="24"/>
          <w:lang w:val="en-GB"/>
        </w:rPr>
        <w:fldChar w:fldCharType="end"/>
      </w:r>
      <w:bookmarkEnd w:id="15"/>
      <w:bookmarkEnd w:id="16"/>
      <w:r w:rsidR="00296ED6">
        <w:rPr>
          <w:color w:val="FF0000"/>
          <w:sz w:val="24"/>
          <w:lang w:val="en-GB"/>
        </w:rPr>
        <w:t xml:space="preserve"> </w:t>
      </w:r>
      <w:r w:rsidR="0006276B" w:rsidRPr="0006276B">
        <w:rPr>
          <w:color w:val="FF0000"/>
          <w:sz w:val="24"/>
          <w:lang w:val="en-GB"/>
        </w:rPr>
        <w:t xml:space="preserve">respectively reported </w:t>
      </w:r>
      <w:proofErr w:type="spellStart"/>
      <w:r w:rsidR="0006276B" w:rsidRPr="0006276B">
        <w:rPr>
          <w:color w:val="FF0000"/>
          <w:sz w:val="24"/>
        </w:rPr>
        <w:t>ZnO</w:t>
      </w:r>
      <w:proofErr w:type="spellEnd"/>
      <w:r w:rsidR="0006276B" w:rsidRPr="0006276B">
        <w:rPr>
          <w:color w:val="FF0000"/>
          <w:position w:val="-8"/>
          <w:sz w:val="24"/>
        </w:rPr>
        <w:object w:dxaOrig="660" w:dyaOrig="380">
          <v:shape id="_x0000_i1062" type="#_x0000_t75" style="width:29.75pt;height:17.3pt" o:ole="">
            <v:imagedata r:id="rId38" o:title=""/>
          </v:shape>
          <o:OLEObject Type="Embed" ProgID="Equation.3" ShapeID="_x0000_i1062" DrawAspect="Content" ObjectID="_1541415032" r:id="rId45"/>
        </w:object>
      </w:r>
      <w:r w:rsidR="0006276B" w:rsidRPr="0006276B">
        <w:rPr>
          <w:color w:val="FF0000"/>
          <w:sz w:val="24"/>
        </w:rPr>
        <w:t xml:space="preserve"> </w:t>
      </w:r>
      <w:r w:rsidR="0006276B" w:rsidRPr="0006276B">
        <w:rPr>
          <w:color w:val="FF0000"/>
          <w:sz w:val="24"/>
          <w:lang w:val="en-GB"/>
        </w:rPr>
        <w:t xml:space="preserve">single waveguide layer structures. Their results agree and verify our calculation, which is our specific case provided </w:t>
      </w:r>
      <w:r w:rsidR="00025F79">
        <w:rPr>
          <w:color w:val="FF0000"/>
          <w:sz w:val="24"/>
          <w:lang w:val="en-GB"/>
        </w:rPr>
        <w:t xml:space="preserve">the </w:t>
      </w:r>
      <w:r w:rsidR="00025F79" w:rsidRPr="00025F79">
        <w:rPr>
          <w:color w:val="FF0000"/>
          <w:sz w:val="24"/>
          <w:lang w:val="en-GB"/>
        </w:rPr>
        <w:t>TeO</w:t>
      </w:r>
      <w:r w:rsidR="00025F79" w:rsidRPr="00025F79">
        <w:rPr>
          <w:color w:val="FF0000"/>
          <w:sz w:val="24"/>
          <w:vertAlign w:val="subscript"/>
          <w:lang w:val="en-GB"/>
        </w:rPr>
        <w:t>2</w:t>
      </w:r>
      <w:r w:rsidR="00025F79">
        <w:rPr>
          <w:sz w:val="24"/>
          <w:vertAlign w:val="subscript"/>
          <w:lang w:val="en-GB"/>
        </w:rPr>
        <w:t xml:space="preserve"> </w:t>
      </w:r>
      <w:r w:rsidR="0006276B" w:rsidRPr="0006276B">
        <w:rPr>
          <w:color w:val="FF0000"/>
          <w:sz w:val="24"/>
          <w:lang w:val="en-GB"/>
        </w:rPr>
        <w:t xml:space="preserve">thickness is zero. </w:t>
      </w:r>
      <w:r w:rsidR="00B026C1" w:rsidRPr="00025F79">
        <w:rPr>
          <w:color w:val="FF0000"/>
          <w:sz w:val="24"/>
          <w:lang w:val="en-GB"/>
        </w:rPr>
        <w:t xml:space="preserve">Based on the results </w:t>
      </w:r>
      <w:r w:rsidR="00025F79" w:rsidRPr="00025F79">
        <w:rPr>
          <w:color w:val="FF0000"/>
          <w:sz w:val="24"/>
          <w:lang w:val="en-GB"/>
        </w:rPr>
        <w:t xml:space="preserve">shown </w:t>
      </w:r>
      <w:r w:rsidR="00B026C1" w:rsidRPr="00025F79">
        <w:rPr>
          <w:color w:val="FF0000"/>
          <w:sz w:val="24"/>
          <w:lang w:val="en-GB"/>
        </w:rPr>
        <w:t xml:space="preserve">in Fig. 4, </w:t>
      </w:r>
      <w:r w:rsidR="00AD6235" w:rsidRPr="00025F79">
        <w:rPr>
          <w:color w:val="FF0000"/>
          <w:sz w:val="24"/>
          <w:lang w:val="en-GB"/>
        </w:rPr>
        <w:t xml:space="preserve">the </w:t>
      </w:r>
      <w:r w:rsidR="00AC2DE3" w:rsidRPr="00025F79">
        <w:rPr>
          <w:color w:val="FF0000"/>
          <w:sz w:val="24"/>
          <w:lang w:val="en-GB"/>
        </w:rPr>
        <w:t xml:space="preserve">thickness of </w:t>
      </w:r>
      <w:r w:rsidR="00AD6235" w:rsidRPr="00025F79">
        <w:rPr>
          <w:color w:val="FF0000"/>
          <w:sz w:val="24"/>
          <w:lang w:val="en-GB"/>
        </w:rPr>
        <w:t xml:space="preserve">the </w:t>
      </w:r>
      <w:r w:rsidR="00AC2DE3" w:rsidRPr="00025F79">
        <w:rPr>
          <w:color w:val="FF0000"/>
          <w:sz w:val="24"/>
          <w:lang w:val="en-GB"/>
        </w:rPr>
        <w:t>deposited TeO</w:t>
      </w:r>
      <w:r w:rsidR="00AC2DE3" w:rsidRPr="00025F79">
        <w:rPr>
          <w:color w:val="FF0000"/>
          <w:sz w:val="24"/>
          <w:vertAlign w:val="subscript"/>
          <w:lang w:val="en-GB"/>
        </w:rPr>
        <w:t>2</w:t>
      </w:r>
      <w:r w:rsidR="00AC2DE3" w:rsidRPr="00025F79">
        <w:rPr>
          <w:color w:val="FF0000"/>
          <w:sz w:val="24"/>
          <w:lang w:val="en-GB"/>
        </w:rPr>
        <w:t xml:space="preserve"> </w:t>
      </w:r>
      <w:r w:rsidR="00AD6235" w:rsidRPr="00025F79">
        <w:rPr>
          <w:color w:val="FF0000"/>
          <w:sz w:val="24"/>
          <w:lang w:val="en-GB"/>
        </w:rPr>
        <w:t>should be</w:t>
      </w:r>
      <w:r w:rsidR="00AC2DE3" w:rsidRPr="00025F79">
        <w:rPr>
          <w:color w:val="FF0000"/>
          <w:sz w:val="24"/>
          <w:lang w:val="en-GB"/>
        </w:rPr>
        <w:t xml:space="preserve"> lower than 0.1</w:t>
      </w:r>
      <w:r w:rsidR="009B64B4" w:rsidRPr="00025F79">
        <w:rPr>
          <w:color w:val="FF0000"/>
          <w:sz w:val="24"/>
          <w:lang w:val="en-GB"/>
        </w:rPr>
        <w:t xml:space="preserve"> </w:t>
      </w:r>
      <w:r w:rsidR="00AC2DE3" w:rsidRPr="00025F79">
        <w:rPr>
          <w:i/>
          <w:color w:val="FF0000"/>
          <w:sz w:val="24"/>
        </w:rPr>
        <w:t>λ</w:t>
      </w:r>
      <w:r w:rsidR="00B026C1" w:rsidRPr="00025F79">
        <w:rPr>
          <w:color w:val="FF0000"/>
          <w:sz w:val="24"/>
        </w:rPr>
        <w:t xml:space="preserve"> in order </w:t>
      </w:r>
      <w:r w:rsidR="00AC2DE3" w:rsidRPr="00025F79">
        <w:rPr>
          <w:color w:val="FF0000"/>
          <w:sz w:val="24"/>
          <w:lang w:val="en-GB"/>
        </w:rPr>
        <w:t xml:space="preserve">to obtain a </w:t>
      </w:r>
      <w:r w:rsidR="00B026C1" w:rsidRPr="00025F79">
        <w:rPr>
          <w:color w:val="FF0000"/>
          <w:sz w:val="24"/>
          <w:lang w:val="en-GB"/>
        </w:rPr>
        <w:t xml:space="preserve">large value of </w:t>
      </w:r>
      <w:r w:rsidR="00AC2DE3" w:rsidRPr="00025F79">
        <w:rPr>
          <w:i/>
          <w:color w:val="FF0000"/>
          <w:sz w:val="24"/>
          <w:lang w:val="en-GB"/>
        </w:rPr>
        <w:t>K</w:t>
      </w:r>
      <w:r w:rsidR="00AC2DE3" w:rsidRPr="00025F79">
        <w:rPr>
          <w:color w:val="FF0000"/>
          <w:sz w:val="24"/>
          <w:vertAlign w:val="superscript"/>
          <w:lang w:val="en-GB"/>
        </w:rPr>
        <w:t>2</w:t>
      </w:r>
      <w:r w:rsidR="00AC2DE3" w:rsidRPr="00025F79">
        <w:rPr>
          <w:color w:val="FF0000"/>
          <w:sz w:val="24"/>
          <w:lang w:val="en-GB"/>
        </w:rPr>
        <w:t xml:space="preserve"> (&gt;1%). </w:t>
      </w:r>
      <w:r w:rsidR="00AC2DE3" w:rsidRPr="00503627">
        <w:rPr>
          <w:sz w:val="24"/>
          <w:lang w:val="en-GB"/>
        </w:rPr>
        <w:t xml:space="preserve">The </w:t>
      </w:r>
      <w:r w:rsidR="00AD6235">
        <w:rPr>
          <w:sz w:val="24"/>
          <w:lang w:val="en-GB"/>
        </w:rPr>
        <w:t xml:space="preserve">value of </w:t>
      </w:r>
      <w:r w:rsidR="00AC2DE3" w:rsidRPr="00503627">
        <w:rPr>
          <w:i/>
          <w:sz w:val="24"/>
          <w:lang w:val="en-GB"/>
        </w:rPr>
        <w:t>K</w:t>
      </w:r>
      <w:r w:rsidR="00AC2DE3" w:rsidRPr="00503627">
        <w:rPr>
          <w:sz w:val="24"/>
          <w:vertAlign w:val="superscript"/>
          <w:lang w:val="en-GB"/>
        </w:rPr>
        <w:t>2</w:t>
      </w:r>
      <w:r w:rsidR="00AC2DE3" w:rsidRPr="00503627">
        <w:rPr>
          <w:sz w:val="24"/>
          <w:lang w:val="en-GB"/>
        </w:rPr>
        <w:t xml:space="preserve"> </w:t>
      </w:r>
      <w:r w:rsidR="00B026C1">
        <w:rPr>
          <w:sz w:val="24"/>
          <w:lang w:val="en-GB"/>
        </w:rPr>
        <w:t xml:space="preserve">increases </w:t>
      </w:r>
      <w:r w:rsidR="00B70CEC">
        <w:rPr>
          <w:sz w:val="24"/>
          <w:lang w:val="en-GB"/>
        </w:rPr>
        <w:t>rapidly</w:t>
      </w:r>
      <w:r w:rsidR="00AC2DE3" w:rsidRPr="00503627">
        <w:rPr>
          <w:sz w:val="24"/>
          <w:lang w:val="en-GB"/>
        </w:rPr>
        <w:t xml:space="preserve"> with increasing normalized thickness of the </w:t>
      </w:r>
      <w:proofErr w:type="spellStart"/>
      <w:r w:rsidR="00AC2DE3" w:rsidRPr="00503627">
        <w:rPr>
          <w:sz w:val="24"/>
          <w:lang w:val="en-GB"/>
        </w:rPr>
        <w:t>ZnO</w:t>
      </w:r>
      <w:proofErr w:type="spellEnd"/>
      <w:r w:rsidR="00AC2DE3" w:rsidRPr="00503627">
        <w:rPr>
          <w:sz w:val="24"/>
          <w:lang w:val="en-GB"/>
        </w:rPr>
        <w:t xml:space="preserve"> layer from 0 to 0.35 and then slightly slows down</w:t>
      </w:r>
      <w:r w:rsidR="00B026C1">
        <w:rPr>
          <w:sz w:val="24"/>
          <w:lang w:val="en-GB"/>
        </w:rPr>
        <w:t xml:space="preserve"> afterwards</w:t>
      </w:r>
      <w:r w:rsidR="00AC2DE3" w:rsidRPr="00503627">
        <w:rPr>
          <w:sz w:val="24"/>
          <w:lang w:val="en-GB"/>
        </w:rPr>
        <w:t xml:space="preserve">. </w:t>
      </w:r>
      <w:r w:rsidR="00B026C1">
        <w:rPr>
          <w:sz w:val="24"/>
          <w:lang w:val="en-GB"/>
        </w:rPr>
        <w:t>From Fig</w:t>
      </w:r>
      <w:r w:rsidR="00895BC0">
        <w:rPr>
          <w:sz w:val="24"/>
          <w:lang w:val="en-GB"/>
        </w:rPr>
        <w:t>.</w:t>
      </w:r>
      <w:r w:rsidR="00B026C1">
        <w:rPr>
          <w:sz w:val="24"/>
          <w:lang w:val="en-GB"/>
        </w:rPr>
        <w:t xml:space="preserve"> 4, t</w:t>
      </w:r>
      <w:r w:rsidR="00B026C1" w:rsidRPr="00503627">
        <w:rPr>
          <w:sz w:val="24"/>
          <w:lang w:val="en-GB"/>
        </w:rPr>
        <w:t xml:space="preserve">he </w:t>
      </w:r>
      <w:r w:rsidR="00AC2DE3" w:rsidRPr="00503627">
        <w:rPr>
          <w:sz w:val="24"/>
          <w:lang w:val="en-GB"/>
        </w:rPr>
        <w:t xml:space="preserve">optimal thickness range of </w:t>
      </w:r>
      <w:r w:rsidR="00B70CEC">
        <w:rPr>
          <w:sz w:val="24"/>
          <w:lang w:val="en-GB"/>
        </w:rPr>
        <w:t xml:space="preserve">the </w:t>
      </w:r>
      <w:proofErr w:type="spellStart"/>
      <w:r w:rsidR="00AC2DE3" w:rsidRPr="00503627">
        <w:rPr>
          <w:sz w:val="24"/>
          <w:lang w:val="en-GB"/>
        </w:rPr>
        <w:t>ZnO</w:t>
      </w:r>
      <w:proofErr w:type="spellEnd"/>
      <w:r w:rsidR="00AC2DE3" w:rsidRPr="00503627">
        <w:rPr>
          <w:sz w:val="24"/>
          <w:lang w:val="en-GB"/>
        </w:rPr>
        <w:t xml:space="preserve"> layer is from 0.2 to 0.5</w:t>
      </w:r>
      <w:r w:rsidR="00B026C1">
        <w:rPr>
          <w:sz w:val="24"/>
          <w:lang w:val="en-GB"/>
        </w:rPr>
        <w:t xml:space="preserve"> </w:t>
      </w:r>
      <w:r w:rsidR="00AC2DE3" w:rsidRPr="00503627">
        <w:rPr>
          <w:sz w:val="24"/>
          <w:lang w:val="en-GB"/>
        </w:rPr>
        <w:t xml:space="preserve">λ. For the first mode, </w:t>
      </w:r>
      <w:r w:rsidR="00AC2DE3" w:rsidRPr="00503627">
        <w:rPr>
          <w:i/>
          <w:sz w:val="24"/>
          <w:lang w:val="en-GB"/>
        </w:rPr>
        <w:t>K</w:t>
      </w:r>
      <w:r w:rsidR="00AC2DE3" w:rsidRPr="00503627">
        <w:rPr>
          <w:sz w:val="24"/>
          <w:vertAlign w:val="superscript"/>
          <w:lang w:val="en-GB"/>
        </w:rPr>
        <w:t>2</w:t>
      </w:r>
      <w:r w:rsidR="00AC2DE3" w:rsidRPr="00503627">
        <w:rPr>
          <w:sz w:val="24"/>
          <w:lang w:val="en-GB"/>
        </w:rPr>
        <w:t xml:space="preserve"> depends </w:t>
      </w:r>
      <w:r w:rsidR="00B70CEC" w:rsidRPr="00503627">
        <w:rPr>
          <w:sz w:val="24"/>
          <w:lang w:val="en-GB"/>
        </w:rPr>
        <w:t xml:space="preserve">mainly </w:t>
      </w:r>
      <w:r w:rsidR="00AC2DE3" w:rsidRPr="00503627">
        <w:rPr>
          <w:sz w:val="24"/>
          <w:lang w:val="en-GB"/>
        </w:rPr>
        <w:t>on the TeO</w:t>
      </w:r>
      <w:r w:rsidR="00AC2DE3" w:rsidRPr="00503627">
        <w:rPr>
          <w:sz w:val="24"/>
          <w:vertAlign w:val="subscript"/>
          <w:lang w:val="en-GB"/>
        </w:rPr>
        <w:t xml:space="preserve">2 </w:t>
      </w:r>
      <w:r w:rsidR="00AC2DE3" w:rsidRPr="00503627">
        <w:rPr>
          <w:sz w:val="24"/>
          <w:lang w:val="en-GB"/>
        </w:rPr>
        <w:t xml:space="preserve">layer. It </w:t>
      </w:r>
      <w:r w:rsidR="00B70CEC">
        <w:rPr>
          <w:sz w:val="24"/>
          <w:lang w:val="en-GB"/>
        </w:rPr>
        <w:t>ha</w:t>
      </w:r>
      <w:r w:rsidR="00B70CEC" w:rsidRPr="00503627">
        <w:rPr>
          <w:sz w:val="24"/>
          <w:lang w:val="en-GB"/>
        </w:rPr>
        <w:t xml:space="preserve">s </w:t>
      </w:r>
      <w:r w:rsidR="00B70CEC">
        <w:rPr>
          <w:sz w:val="24"/>
          <w:lang w:val="en-GB"/>
        </w:rPr>
        <w:t xml:space="preserve">a </w:t>
      </w:r>
      <w:r w:rsidR="00AC2DE3" w:rsidRPr="00503627">
        <w:rPr>
          <w:sz w:val="24"/>
          <w:lang w:val="en-GB"/>
        </w:rPr>
        <w:t xml:space="preserve">relatively </w:t>
      </w:r>
      <w:r w:rsidR="00B026C1">
        <w:rPr>
          <w:sz w:val="24"/>
          <w:lang w:val="en-GB"/>
        </w:rPr>
        <w:t>large</w:t>
      </w:r>
      <w:r w:rsidR="00AC2DE3" w:rsidRPr="00503627">
        <w:rPr>
          <w:sz w:val="24"/>
          <w:lang w:val="en-GB"/>
        </w:rPr>
        <w:t xml:space="preserve"> value when the </w:t>
      </w:r>
      <w:r w:rsidR="00B026C1">
        <w:rPr>
          <w:sz w:val="24"/>
          <w:lang w:val="en-GB"/>
        </w:rPr>
        <w:t>TeO</w:t>
      </w:r>
      <w:r w:rsidR="00B026C1" w:rsidRPr="00895BC0">
        <w:rPr>
          <w:sz w:val="24"/>
          <w:vertAlign w:val="subscript"/>
          <w:lang w:val="en-GB"/>
        </w:rPr>
        <w:t>2</w:t>
      </w:r>
      <w:r w:rsidR="00B026C1">
        <w:rPr>
          <w:sz w:val="24"/>
          <w:lang w:val="en-GB"/>
        </w:rPr>
        <w:t xml:space="preserve"> </w:t>
      </w:r>
      <w:r w:rsidR="00AC2DE3" w:rsidRPr="00503627">
        <w:rPr>
          <w:sz w:val="24"/>
          <w:lang w:val="en-GB"/>
        </w:rPr>
        <w:t xml:space="preserve">thickness is small </w:t>
      </w:r>
      <w:r w:rsidR="009B63C8">
        <w:rPr>
          <w:sz w:val="24"/>
          <w:lang w:val="en-GB"/>
        </w:rPr>
        <w:t>but</w:t>
      </w:r>
      <w:r w:rsidR="00AC2DE3" w:rsidRPr="00503627">
        <w:rPr>
          <w:sz w:val="24"/>
          <w:lang w:val="en-GB"/>
        </w:rPr>
        <w:t xml:space="preserve"> d</w:t>
      </w:r>
      <w:r w:rsidR="009B63C8">
        <w:rPr>
          <w:sz w:val="24"/>
          <w:lang w:val="en-GB"/>
        </w:rPr>
        <w:t xml:space="preserve">ecreases </w:t>
      </w:r>
      <w:r w:rsidR="00B70CEC">
        <w:rPr>
          <w:sz w:val="24"/>
          <w:lang w:val="en-GB"/>
        </w:rPr>
        <w:t xml:space="preserve">to </w:t>
      </w:r>
      <w:r w:rsidR="00AC2DE3" w:rsidRPr="00503627">
        <w:rPr>
          <w:sz w:val="24"/>
          <w:lang w:val="en-GB"/>
        </w:rPr>
        <w:t xml:space="preserve">near zero with </w:t>
      </w:r>
      <w:r w:rsidR="00B70CEC">
        <w:rPr>
          <w:sz w:val="24"/>
          <w:lang w:val="en-GB"/>
        </w:rPr>
        <w:t>increasing</w:t>
      </w:r>
      <w:r w:rsidR="00B70CEC" w:rsidRPr="00503627">
        <w:rPr>
          <w:sz w:val="24"/>
          <w:lang w:val="en-GB"/>
        </w:rPr>
        <w:t xml:space="preserve"> </w:t>
      </w:r>
      <w:r w:rsidR="009B63C8" w:rsidRPr="00503627">
        <w:rPr>
          <w:sz w:val="24"/>
          <w:lang w:val="en-GB"/>
        </w:rPr>
        <w:t xml:space="preserve">the </w:t>
      </w:r>
      <w:r w:rsidR="009B63C8">
        <w:rPr>
          <w:sz w:val="24"/>
          <w:lang w:val="en-GB"/>
        </w:rPr>
        <w:t>TeO</w:t>
      </w:r>
      <w:r w:rsidR="009B63C8" w:rsidRPr="00E579AA">
        <w:rPr>
          <w:sz w:val="24"/>
          <w:vertAlign w:val="subscript"/>
          <w:lang w:val="en-GB"/>
        </w:rPr>
        <w:t>2</w:t>
      </w:r>
      <w:r w:rsidR="009B63C8">
        <w:rPr>
          <w:sz w:val="24"/>
          <w:lang w:val="en-GB"/>
        </w:rPr>
        <w:t xml:space="preserve"> </w:t>
      </w:r>
      <w:r w:rsidR="00AC2DE3" w:rsidRPr="00503627">
        <w:rPr>
          <w:sz w:val="24"/>
          <w:lang w:val="en-GB"/>
        </w:rPr>
        <w:t>thickness up to 0.08</w:t>
      </w:r>
      <w:r w:rsidR="009B63C8">
        <w:rPr>
          <w:sz w:val="24"/>
          <w:lang w:val="en-GB"/>
        </w:rPr>
        <w:t xml:space="preserve"> </w:t>
      </w:r>
      <w:r w:rsidR="00AC2DE3" w:rsidRPr="00503627">
        <w:rPr>
          <w:sz w:val="24"/>
          <w:lang w:val="en-GB"/>
        </w:rPr>
        <w:t xml:space="preserve">λ. After that, it </w:t>
      </w:r>
      <w:r w:rsidR="009B63C8">
        <w:rPr>
          <w:sz w:val="24"/>
          <w:lang w:val="en-GB"/>
        </w:rPr>
        <w:t xml:space="preserve">gradually </w:t>
      </w:r>
      <w:r w:rsidR="00AC2DE3" w:rsidRPr="00503627">
        <w:rPr>
          <w:sz w:val="24"/>
          <w:lang w:val="en-GB"/>
        </w:rPr>
        <w:t>rise</w:t>
      </w:r>
      <w:r w:rsidR="00B70CEC">
        <w:rPr>
          <w:sz w:val="24"/>
          <w:lang w:val="en-GB"/>
        </w:rPr>
        <w:t>s</w:t>
      </w:r>
      <w:r w:rsidR="00AC2DE3" w:rsidRPr="00503627">
        <w:rPr>
          <w:sz w:val="24"/>
          <w:lang w:val="en-GB"/>
        </w:rPr>
        <w:t xml:space="preserve"> with </w:t>
      </w:r>
      <w:r w:rsidR="00B70CEC" w:rsidRPr="00503627">
        <w:rPr>
          <w:sz w:val="24"/>
          <w:lang w:val="en-GB"/>
        </w:rPr>
        <w:t xml:space="preserve">increasing </w:t>
      </w:r>
      <w:r w:rsidR="009B63C8" w:rsidRPr="00503627">
        <w:rPr>
          <w:sz w:val="24"/>
          <w:lang w:val="en-GB"/>
        </w:rPr>
        <w:t xml:space="preserve">the </w:t>
      </w:r>
      <w:r w:rsidR="009B63C8">
        <w:rPr>
          <w:sz w:val="24"/>
          <w:lang w:val="en-GB"/>
        </w:rPr>
        <w:t>TeO</w:t>
      </w:r>
      <w:r w:rsidR="009B63C8" w:rsidRPr="00E579AA">
        <w:rPr>
          <w:sz w:val="24"/>
          <w:vertAlign w:val="subscript"/>
          <w:lang w:val="en-GB"/>
        </w:rPr>
        <w:t>2</w:t>
      </w:r>
      <w:r w:rsidR="009B63C8">
        <w:rPr>
          <w:sz w:val="24"/>
          <w:lang w:val="en-GB"/>
        </w:rPr>
        <w:t xml:space="preserve"> </w:t>
      </w:r>
      <w:r w:rsidR="00AC2DE3" w:rsidRPr="00503627">
        <w:rPr>
          <w:sz w:val="24"/>
          <w:lang w:val="en-GB"/>
        </w:rPr>
        <w:t xml:space="preserve">thickness. </w:t>
      </w:r>
      <w:r w:rsidR="00B70CEC">
        <w:rPr>
          <w:sz w:val="24"/>
          <w:lang w:val="en-GB"/>
        </w:rPr>
        <w:t>In</w:t>
      </w:r>
      <w:r w:rsidR="00B70CEC" w:rsidRPr="00503627">
        <w:rPr>
          <w:sz w:val="24"/>
          <w:lang w:val="en-GB"/>
        </w:rPr>
        <w:t xml:space="preserve"> </w:t>
      </w:r>
      <w:r w:rsidR="00AC2DE3" w:rsidRPr="00503627">
        <w:rPr>
          <w:sz w:val="24"/>
          <w:lang w:val="en-GB"/>
        </w:rPr>
        <w:t xml:space="preserve">comparison, the </w:t>
      </w:r>
      <w:r w:rsidR="009B64B4">
        <w:rPr>
          <w:sz w:val="24"/>
          <w:lang w:val="en-GB"/>
        </w:rPr>
        <w:t>0</w:t>
      </w:r>
      <w:r w:rsidR="00AC2DE3" w:rsidRPr="008D4822">
        <w:rPr>
          <w:sz w:val="24"/>
          <w:vertAlign w:val="superscript"/>
          <w:lang w:val="en-GB"/>
        </w:rPr>
        <w:t>th</w:t>
      </w:r>
      <w:r w:rsidR="00AC2DE3" w:rsidRPr="00503627">
        <w:rPr>
          <w:sz w:val="24"/>
          <w:lang w:val="en-GB"/>
        </w:rPr>
        <w:t xml:space="preserve"> mode shows </w:t>
      </w:r>
      <w:r w:rsidR="009B63C8">
        <w:rPr>
          <w:sz w:val="24"/>
          <w:lang w:val="en-GB"/>
        </w:rPr>
        <w:t xml:space="preserve">a </w:t>
      </w:r>
      <w:r w:rsidR="0096469C">
        <w:rPr>
          <w:rFonts w:hint="eastAsia"/>
          <w:sz w:val="24"/>
          <w:lang w:val="en-GB"/>
        </w:rPr>
        <w:t xml:space="preserve">much </w:t>
      </w:r>
      <w:r w:rsidR="00AC2DE3" w:rsidRPr="00503627">
        <w:rPr>
          <w:sz w:val="24"/>
          <w:lang w:val="en-GB"/>
        </w:rPr>
        <w:t xml:space="preserve">larger </w:t>
      </w:r>
      <w:bookmarkStart w:id="17" w:name="OLE_LINK11"/>
      <w:r w:rsidR="00B70CEC">
        <w:rPr>
          <w:sz w:val="24"/>
          <w:lang w:val="en-GB"/>
        </w:rPr>
        <w:t xml:space="preserve">value of </w:t>
      </w:r>
      <w:r w:rsidR="00AC2DE3" w:rsidRPr="00503627">
        <w:rPr>
          <w:i/>
          <w:sz w:val="24"/>
          <w:lang w:val="en-GB"/>
        </w:rPr>
        <w:t>K</w:t>
      </w:r>
      <w:r w:rsidR="00AC2DE3" w:rsidRPr="00503627">
        <w:rPr>
          <w:sz w:val="24"/>
          <w:vertAlign w:val="superscript"/>
          <w:lang w:val="en-GB"/>
        </w:rPr>
        <w:t>2</w:t>
      </w:r>
      <w:bookmarkEnd w:id="17"/>
      <w:r w:rsidR="00AC2DE3" w:rsidRPr="00503627">
        <w:rPr>
          <w:sz w:val="24"/>
          <w:lang w:val="en-GB"/>
        </w:rPr>
        <w:t xml:space="preserve"> w</w:t>
      </w:r>
      <w:r w:rsidR="009B63C8">
        <w:rPr>
          <w:sz w:val="24"/>
          <w:lang w:val="en-GB"/>
        </w:rPr>
        <w:t>hen</w:t>
      </w:r>
      <w:r w:rsidR="00AC2DE3" w:rsidRPr="00503627">
        <w:rPr>
          <w:sz w:val="24"/>
          <w:lang w:val="en-GB"/>
        </w:rPr>
        <w:t xml:space="preserve"> the normalized thickness of </w:t>
      </w:r>
      <w:r w:rsidR="009B63C8">
        <w:rPr>
          <w:sz w:val="24"/>
          <w:lang w:val="en-GB"/>
        </w:rPr>
        <w:t xml:space="preserve">the </w:t>
      </w:r>
      <w:r w:rsidR="00AC2DE3" w:rsidRPr="00503627">
        <w:rPr>
          <w:sz w:val="24"/>
          <w:lang w:val="en-GB"/>
        </w:rPr>
        <w:t>TeO</w:t>
      </w:r>
      <w:r w:rsidR="00AC2DE3" w:rsidRPr="00503627">
        <w:rPr>
          <w:sz w:val="24"/>
          <w:vertAlign w:val="subscript"/>
          <w:lang w:val="en-GB"/>
        </w:rPr>
        <w:t>2</w:t>
      </w:r>
      <w:r w:rsidR="00AC2DE3" w:rsidRPr="00503627">
        <w:rPr>
          <w:sz w:val="24"/>
          <w:lang w:val="en-GB"/>
        </w:rPr>
        <w:t xml:space="preserve"> </w:t>
      </w:r>
      <w:r w:rsidR="009B63C8">
        <w:rPr>
          <w:sz w:val="24"/>
          <w:lang w:val="en-GB"/>
        </w:rPr>
        <w:t xml:space="preserve">is </w:t>
      </w:r>
      <w:r w:rsidR="00AC2DE3" w:rsidRPr="00503627">
        <w:rPr>
          <w:sz w:val="24"/>
          <w:lang w:val="en-GB"/>
        </w:rPr>
        <w:t xml:space="preserve">lower than </w:t>
      </w:r>
      <w:r w:rsidR="0096469C">
        <w:rPr>
          <w:rFonts w:hint="eastAsia"/>
          <w:sz w:val="24"/>
          <w:lang w:val="en-GB"/>
        </w:rPr>
        <w:t>~</w:t>
      </w:r>
      <w:r w:rsidR="00AC2DE3" w:rsidRPr="00503627">
        <w:rPr>
          <w:sz w:val="24"/>
          <w:lang w:val="en-GB"/>
        </w:rPr>
        <w:t>0.15</w:t>
      </w:r>
      <w:r w:rsidR="00B70CEC">
        <w:rPr>
          <w:sz w:val="24"/>
          <w:lang w:val="en-GB"/>
        </w:rPr>
        <w:t>,</w:t>
      </w:r>
      <w:r w:rsidR="00AC2DE3" w:rsidRPr="00503627">
        <w:rPr>
          <w:sz w:val="24"/>
          <w:lang w:val="en-GB"/>
        </w:rPr>
        <w:t xml:space="preserve"> </w:t>
      </w:r>
      <w:r w:rsidR="009B63C8" w:rsidRPr="00503627">
        <w:rPr>
          <w:sz w:val="24"/>
          <w:lang w:val="en-GB"/>
        </w:rPr>
        <w:t>wh</w:t>
      </w:r>
      <w:r w:rsidR="009B63C8">
        <w:rPr>
          <w:sz w:val="24"/>
          <w:lang w:val="en-GB"/>
        </w:rPr>
        <w:t xml:space="preserve">ereas </w:t>
      </w:r>
      <w:r w:rsidR="00AC2DE3" w:rsidRPr="00503627">
        <w:rPr>
          <w:sz w:val="24"/>
          <w:lang w:val="en-GB"/>
        </w:rPr>
        <w:t xml:space="preserve">the first mode </w:t>
      </w:r>
      <w:r>
        <w:rPr>
          <w:sz w:val="24"/>
          <w:lang w:val="en-GB"/>
        </w:rPr>
        <w:t>requires</w:t>
      </w:r>
      <w:r w:rsidR="00AC2DE3" w:rsidRPr="00503627">
        <w:rPr>
          <w:sz w:val="24"/>
          <w:lang w:val="en-GB"/>
        </w:rPr>
        <w:t xml:space="preserve"> </w:t>
      </w:r>
      <w:r w:rsidR="009B63C8" w:rsidRPr="00503627">
        <w:rPr>
          <w:sz w:val="24"/>
          <w:lang w:val="en-GB"/>
        </w:rPr>
        <w:t xml:space="preserve">the </w:t>
      </w:r>
      <w:r w:rsidR="009B63C8">
        <w:rPr>
          <w:sz w:val="24"/>
          <w:lang w:val="en-GB"/>
        </w:rPr>
        <w:t>TeO</w:t>
      </w:r>
      <w:r w:rsidR="009B63C8" w:rsidRPr="00E579AA">
        <w:rPr>
          <w:sz w:val="24"/>
          <w:vertAlign w:val="subscript"/>
          <w:lang w:val="en-GB"/>
        </w:rPr>
        <w:t>2</w:t>
      </w:r>
      <w:r w:rsidR="009B63C8">
        <w:rPr>
          <w:sz w:val="24"/>
          <w:lang w:val="en-GB"/>
        </w:rPr>
        <w:t xml:space="preserve"> </w:t>
      </w:r>
      <w:r w:rsidR="00AC2DE3" w:rsidRPr="00503627">
        <w:rPr>
          <w:sz w:val="24"/>
          <w:lang w:val="en-GB"/>
        </w:rPr>
        <w:t>thickness</w:t>
      </w:r>
      <w:r w:rsidR="009B63C8">
        <w:rPr>
          <w:sz w:val="24"/>
          <w:lang w:val="en-GB"/>
        </w:rPr>
        <w:t xml:space="preserve"> larger </w:t>
      </w:r>
      <w:r w:rsidR="00AC2DE3" w:rsidRPr="00503627">
        <w:rPr>
          <w:sz w:val="24"/>
          <w:lang w:val="en-GB"/>
        </w:rPr>
        <w:t xml:space="preserve">than 0.15. </w:t>
      </w:r>
    </w:p>
    <w:p w:rsidR="009B63C8" w:rsidRPr="00503627" w:rsidRDefault="009B63C8" w:rsidP="00675A67">
      <w:pPr>
        <w:spacing w:line="480" w:lineRule="auto"/>
        <w:ind w:firstLineChars="100" w:firstLine="240"/>
        <w:rPr>
          <w:i/>
          <w:iCs/>
          <w:sz w:val="24"/>
          <w:lang w:val="en-GB"/>
        </w:rPr>
      </w:pPr>
    </w:p>
    <w:p w:rsidR="0049282D" w:rsidRPr="00503627" w:rsidRDefault="0049282D" w:rsidP="0049282D">
      <w:pPr>
        <w:numPr>
          <w:ilvl w:val="1"/>
          <w:numId w:val="32"/>
        </w:numPr>
        <w:spacing w:line="480" w:lineRule="auto"/>
        <w:rPr>
          <w:i/>
          <w:sz w:val="24"/>
          <w:lang w:val="en-GB"/>
        </w:rPr>
      </w:pPr>
      <w:r w:rsidRPr="00503627">
        <w:rPr>
          <w:i/>
          <w:sz w:val="24"/>
          <w:lang w:val="en-GB"/>
        </w:rPr>
        <w:t>Mass sensitivity</w:t>
      </w:r>
    </w:p>
    <w:p w:rsidR="0049282D" w:rsidRPr="00503627" w:rsidRDefault="00895BC0" w:rsidP="00385E6E">
      <w:pPr>
        <w:spacing w:line="480" w:lineRule="auto"/>
        <w:ind w:firstLineChars="100" w:firstLine="240"/>
        <w:rPr>
          <w:sz w:val="24"/>
          <w:lang w:val="en-GB"/>
        </w:rPr>
      </w:pPr>
      <w:r w:rsidRPr="00503627">
        <w:rPr>
          <w:sz w:val="24"/>
          <w:lang w:val="en-GB"/>
        </w:rPr>
        <w:t>Fig</w:t>
      </w:r>
      <w:r>
        <w:rPr>
          <w:sz w:val="24"/>
          <w:lang w:val="en-GB"/>
        </w:rPr>
        <w:t>.</w:t>
      </w:r>
      <w:r w:rsidRPr="00503627">
        <w:rPr>
          <w:sz w:val="24"/>
          <w:lang w:val="en-GB"/>
        </w:rPr>
        <w:t xml:space="preserve"> </w:t>
      </w:r>
      <w:r w:rsidR="00675A67" w:rsidRPr="00503627">
        <w:rPr>
          <w:sz w:val="24"/>
          <w:lang w:val="en-GB"/>
        </w:rPr>
        <w:t>5</w:t>
      </w:r>
      <w:r w:rsidR="0049282D" w:rsidRPr="00503627">
        <w:rPr>
          <w:sz w:val="24"/>
          <w:lang w:val="en-GB"/>
        </w:rPr>
        <w:t xml:space="preserve"> shows the normalized sensitivity (</w:t>
      </w:r>
      <w:r w:rsidR="0049282D" w:rsidRPr="00503627">
        <w:rPr>
          <w:sz w:val="24"/>
          <w:lang w:val="en-GB"/>
        </w:rPr>
        <w:fldChar w:fldCharType="begin"/>
      </w:r>
      <w:r w:rsidR="0049282D" w:rsidRPr="00895BC0">
        <w:rPr>
          <w:sz w:val="24"/>
          <w:lang w:val="en-GB"/>
        </w:rPr>
        <w:instrText xml:space="preserve"> QUOTE </w:instrText>
      </w:r>
      <w:r w:rsidR="00DA71DE">
        <w:rPr>
          <w:sz w:val="24"/>
        </w:rPr>
        <w:pict>
          <v:shape id="_x0000_i1063" type="#_x0000_t75" style="width:18.7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5???€???????????????€??????s???????????????????????????????????€???w:wrapTextWithPunct/&gt;&lt;w:ut/&gt;&lt;w:u??oGridInCell/&gt;&lt;w:wrapT&lt;w:wrapTextWithPunc??€??ables/&gt;&lt;w:snapToGridInC???€???xtWithPunct/&gt;&lt;w:uextWithPunct/&gt;&lt;w:u?€?€????€??????€€????€????€????€????€????€??ables/&gt;&lt;w:l/&gt;&lt;w:wraapToGridInCell/&gt;&lt;w:wrapTextWithPunc??€??ables/&gt;&lt;w:snapToGridInCell/&gt;&lt;w:wrapTextWithPunct/&gt;&lt;w:usnapToGridInCell/&gt;&lt;w????????/&gt;&lt;w:docVs/&gt;&lt;w:snapToGridInC???€???xtWithPunct/&gt;&lt;w:uar w:n???€???t/&gt;&lt;w:u??oGridInCell/&gt;&lt;w:wrapTextWithPunct/&gt;&lt;w:u?€€????€????€????€??ables/&gt;&lt;w:snapToGridInCell/&gt;&lt;w:wrapTextWithPunct/&gt;&lt;w:u:wrapTextWithPunct/&gt;&lt;w:u????????????????????????????????????????????/&gt;&lt;w:docVs/&gt;&lt;w:snapToGridInC???€???xtWithPunct/&gt;&lt;w:u???WithPunc??€??ables/&gt;&lt;w:snapToGridInCell/&gt;&lt;w:wrapTextWithPun:n???€???t/&gt;&lt;w:u??oGridInCell/&gt;&lt;w:wrapTextWithPunct/&gt;&lt;w:uct/&gt;&lt;w:u??????????????€??????????+???????????€??????????+???????????????????????????/&gt;&lt;w:docVs/&gt;&lt;w:snapToGridInC???€???xtWithPunct/&gt;&lt;w:u???????????+?????dInCell/&gt;&lt;w????????/&gt;&lt;w:docVar w:n???€????€????€????€????€??ables/&gt;&lt;w:es/&gt;&lt;w:snapToGridInCell/&gt;&lt;w:wrapTextWithPun:n???€???t/&gt;&lt;w:u??oGridInCell/&gt;&lt;w:wrapTextWithPunct/&gt;&lt;w:usnapToGr????????/&gt;&lt;w:docVs/&gt;&lt;w:snapToGridInC???€???xtWithPunct/&gt;&lt;w:u???????????????????????????WithPunc??€??ables/&gt;&lt;w:snapToGridInCell/&gt;&lt;w:wrapTextWithPunct/&gt;&lt;w:uidInCell/&gt;&lt;w:wrapTextWithPunct/&gt;&lt;w:u????????????????????????????????????€??wrapTextWithPun:n?snapToGr????????/&gt;&lt;w:docVs/&gt;&lt;w:snapToGridInC???€???xtWithPunct/&gt;&lt;w:u??€???t/&gt;&lt;w:u??oGridInCell/&gt;&lt;w:wrapTextWithPunct/&gt;&lt;w:u????€????€??????€€????€????€????€????€????€??ables/&gt;&lt;w:snapToGridInCell/&gt;&lt;w:wrapTextWithPunct/&gt;&lt;w:u??????????????WithPunc??€??ables/&gt;&lt;w:snapToGrid???/&gt;&lt;w:docVs/&gt;&lt;w:snapToGridInC???€???xtWithPunct/&gt;&lt;w:uInCell/&gt;&lt;w:wrapTextWithPunct/&gt;&lt;w:u?????????????thPun:n???€???t/&gt;&lt;w:u??oGridInCell/&gt;&lt;w:wrapTextWithPunct/&gt;&lt;w:u€?????&gt;&lt;w:docVar w:n???€????€????€????€????€??ables/&gt;&lt;w:snapToGridInCell/&gt;&lt;w:wrapTextWithPunct/&gt;&lt;w:u??Vs/&gt;&lt;w:snapToGridInC???€???xtWithPunct/&gt;&lt;w:u??????????????????????????+???????????€??????????+??ct/&gt;&lt;w:u?????????nct/&gt;&lt;w:u?????????????thPun:n???€???t/&gt;&lt;w:u??oGridInCell/&gt;&lt;w:wrapTextWithPunct/&gt;&lt;w:u?????WithPunc??€??aridInCell/&gt;&lt;w:wrapTextWithPunct/&gt;&lt;w:u??Vs/&gt;&lt;w:snapToGridInC???€???xtWithPunct/&gt;&lt;w:ubles/&gt;&lt;w:snapToGridInCell/&gt;&lt;w:wrapTextWithPunct/&gt;&lt;w:u?€??€€?€?????€??????????+???????????€??????????+????????????????????????????€??&gt;&lt;w:u?????+?????????nct/&gt;&lt;w:u???????€??aridInCell/&gt;&lt;w:wrapTextWithPunct/&gt;&lt;w:u??Vs/&gt;&lt;w:snapToGridInC???€???xtWithPunct/&gt;&lt;w:u????????thPun:n???€???t/&gt;&lt;w:u??oGridInCell/&gt;&lt;w:wrapTextWithPunct/&gt;&lt;w:u????????????&gt;&lt;w:docVar w:n???€????€????€????€????????????€??????????+??ct/&gt;&lt;w:u??????????????WithPunc??€??nCell/&gt;&lt;w:wrapTextWithPunct/&gt;&lt;w:u??Vs/&gt;&lt;w:snapToGridInC???€???xtWithPunct/&gt;&lt;w:uables/&gt;&lt;w:snapToGridInCell/&gt;&lt;w:wrapTextWithPunct/&gt;&lt;w:u€€??ables/&gt;&lt;w:snapToGridInCel????thPun:n???€???t/&gt;&lt;w:u??oGridInCell/&gt;&lt;w:wrapTextWithPunct/&gt;&lt;w:ul/&gt;&lt;w:wrapTextWithPunct/&gt;&lt;w:u??€?€????€??????€€????€????€????€????€w:snapToGridInC???€???xtWithPunct/&gt;&lt;w:u????€??ables/&gt;&lt;w:snapToGridInCell/&gt;&lt;w:wrapTextWithPunct/&gt;&lt;w:u€???????????????*?€?€??eu????€?|????unc??€??ables/&gt;&lt;w:snapToGri??thPun:n???€???t/&gt;&lt;w:u??oGridInCell/&gt;&lt;w:wrapTextWithPunct/&gt;&lt;w:udInCell/&gt;&lt;w:wrapTextWithP??€w:snapToGridInC???€???xtWithPunct/&gt;&lt;w:uunct/&gt;&lt;w:u????????€.?????????????????????ocVar w:n???€????€????€????€????€??ables/&gt;&lt;w:snapToGridInCell/&gt;&lt;w:wrapTextWithPunct/&gt;&lt;w:u??????????????????????????:snapToGri??thPun:n???unct/&gt;&lt;w:udInCell/&gt;&lt;w:wrapTextWithP??€w:snapToGridInC???€???xtWithPunct/&gt;&lt;w:u€€???t/&gt;&lt;w:u??oGridInCell/&gt;&lt;w:wrapTextWithPunct/&gt;&lt;w:u???????????????????????????*?€?€??eu????€?|????unc??€??ables/&gt;&lt;w:snapToGridInCell/&gt;&lt;w:wrapTextWithPunct/&gt;&lt;w:u?????????????????????????udInCell/&gt;&lt;w:wrapTextWithP??€w:snapToGridInC???€???xtWithPunct/&gt;&lt;w:u?????????????????€????€?€????€?????????????????:snapToGri??thPun:n???€???t/&gt;&lt;w:u??oGridInCell/&gt;&lt;w:wrapTextWithPunct/&gt;&lt;w:u??????€€????€????€????€????€????€???????????€.????????????????????udInCell/&gt;&lt;w:wrapTextWithP??€w:snapToGridInC???€???xtWithPunct/&gt;&lt;w:u????????????????????ocVar w:n???€????€?????????????????????????????????*?€?€??eu????€?|????unc??€???????€????€?€????€?????????????????:snapToGri??thP????€???????????€.????????????????????udInCell/&gt;&lt;w:wrapTextWithP??€w:snapToGridInC???€???xtWithPunct/&gt;&lt;w:uun:n???€???t/&gt;&lt;w:u??oGridInCell/&gt;&lt;w:wrapTextWithPunct/&gt;&lt;w:u?ables/&gt;&lt;w:snapToGridInCell/&gt;&lt;w:wrapTextWithPunct/&gt;&lt;w:u????€????€????€??ables/&gt;&lt;w:snapToGridInCell/&gt;&lt;w:wrapTextWithPunct/&gt;&lt;w:u?ables/&gt;&lt;w:snapToGridInCell/&gt;&lt;w:wrapTextWithPunct/&gt;??xtWithPunct/&gt;&lt;w:u&lt;w:u????????????????????????€€??€€?€???oGridInCell/&gt;&lt;w:wrapTextWithPunct/&gt;&lt;w:u???????????????????????????5?|????unc??€??ables/&gt;&lt;w:snapToGridInCell/&gt;&lt;w:wrapTextWithPunct/&gt;&lt;w:u??€?????????ables/&gt;&lt;w:snapToGridInCell/&gt;&lt;w:wrapTextWithPunct/&gt;??xtWithPunct/&gt;&lt;w:u???????€??????s???????????????????????ocVar w:n???€????€????€?hPunct/&gt;&lt;w:u????????????????????????€€??€€?€???oGridInCell/&gt;&lt;w:wrapTextWithPunct/&gt;&lt;w:u???€€????€??ables/&gt;&lt;w:snapT?€?????????ables/&gt;&lt;w:snapToGridInCell/&gt;&lt;w:wrapTextWithPunct/&gt;??xtWithPunct/&gt;&lt;w:uoGridInCell/&gt;&lt;w:wrapTextWithPunct/&gt;&lt;w:u??????????????????????????????????????€?????????5?|????unc??€??ables/&gt;&lt;w:snapToGridInCell/&gt;&lt;w:wrapTextWithPunct/&gt;&lt;w:u??????????????????????€€??????ables/&gt;&lt;w:snapToGridInCell/&gt;&lt;w:wrapTextWithPunct/&gt;??xtWithPunct/&gt;&lt;w:u??€?€???oGridInCell/&gt;&lt;w:wrapTextWithPunct/&gt;&lt;w:u?????????????????€?€????€??????€€????€????€????€????€????€??ables/&gt;&lt;w:snapToGridInCell/&gt;&lt;w:wrapTextWithPunct/&gt;&lt;w:u??????????????????ocVar w:bles/&gt;&lt;w:snapToGridInCell/&gt;&lt;w:wrapTextWithPunct/&gt;??xtWithPunct/&gt;&lt;w:un???€????€????€????€?????????ithPunct/&gt;&lt;w:u??????????????????????€€??€€?€???oGridInCell/&gt;&lt;w:wrapTextWithPunct/&gt;&lt;w:u???????????5?|????unc??€??ables/&gt;&lt;w:snapToGridInCell/&gt;&lt;w:wrapTextWithPunct/s/&gt;&lt;w:snapToGridInCell/&gt;&lt;w:wrapTextWithPunct/&gt;??xtWithPunct/&gt;&lt;w:u&gt;&lt;w:u?€€??ables/&gt;&lt;w:snapToGridInCell/&gt;&lt;w:wrapTextWithPunct/&gt;&lt;w:u??????????????????????+???????????€??????????+????????????????????€€??€€?€???oGridInCell/&gt;&lt;w:wrapTextWithPunct/&gt;&lt;w:u???hPunct/s/&gt;&lt;w:snapToGridInCell/&gt;&lt;w:wrapTextWithPunct/&gt;??xtWithPunct/&gt;&lt;w:u????????????????+???????????€??????????+?????????€????€??????????€?????????5?|????unc??€??ables/&gt;&lt;w:snapToGridInCell/&gt;&lt;w:wrapTextWithPunct/&gt;&lt;w:u??????????????????extWithPunct/&gt;&lt;w:u???hPunct/s/&gt;&lt;w:snapToGridInCell/&gt;&lt;w:wrapTextWithPunct/&gt;??xtWithPunct/&gt;&lt;w:u????????€??????????+????????????????????€€??€€?€???oGridInCell/&gt;&lt;w:wrapTextWithPunct/&gt;&lt;w:u????????????????extWithPunct/&gt;&lt;w:u??????????????????ocVar w:n???€????€????€????Punct/&gt;&lt;w:u???hPunct/s/&gt;&lt;w:snapToGridInCell/&gt;&lt;w:wrapTextWithPunct/&gt;??xtWithPunct/&gt;&lt;w:u€????€??ables/&gt;&lt;w:snapToGridInCell/&gt;&lt;w:wrapTextWithPunct/&gt;&lt;w:u??????????€????€?€??€?????????5?|??????????+????????????????????€€??€€?€???oGridInCell/&gt;&lt;w:wrapTextWithPunct/&gt;&lt;w:u€?unc??€??abl/s/&gt;&lt;w:snapToGridInCell/&gt;&lt;w:wrapTextWithPunct/&gt;??xtWithPunct/&gt;&lt;w:ues/&gt;&lt;w:snapToGridInCell/&gt;&lt;w:wrapTextWithPunct/&gt;&lt;w:u???€€??????€€????€????€????€????€????€??ables/&gt;&lt;w:snapToGridInCell/&gt;&lt;w:wrapTextWithPunct/&gt;&lt;w:u?????????€??????????+????????????????????abl/s/&gt;&lt;w:snapToGridInCell/&gt;&lt;w:wrapTextWithPunct/&gt;??xtWithPunct/&gt;&lt;w:u???????€??€€?€???oGridInCell/&gt;&lt;w:wrapTextWithPunct/&gt;&lt;w:u€??????????+??€€??€???ocVar w:n???€????€?????€?€??€?????????5?|????unc??€??ables/&gt;&lt;w:snapToGridInCell/&gt;&lt;w:wrapTextWithPunct/&gt;&lt;w:u??€????&gt;&lt;w:snapToGridInCell/&gt;&lt;w:wrapTextWithPunct/&gt;??xtWithPunct/&gt;&lt;w:u€€????€??ables/&gt;&lt;w:snapToGridInCell/&gt;&lt;w:wrapTextWithPunct/&gt;&lt;w:????????€€??€€?€???oGridInCell/&gt;&lt;w:wrapTextWithPunct/&gt;&lt;w:uu€?€?????€??????????+???????????€??????????+??????&quot;/&gt;&lt;w:docVar w:name=&quot;EN&lt;w:snapToGridInCell/&gt;&lt;w:wrapTextWithPunct/&gt;??xtWithPunct/&gt;&lt;w:u.Libraries&quot; w:val=&quot;23t3????????????€?€???????5?|????unc??€??ables/&gt;&lt;w:snapToGridInCell/&gt;&lt;w:wrapTextWithPunct/&gt;&lt;ithPunct/&gt;&lt;w:????????€€??€€?€???oGridInCell/&gt;&lt;w:wrapTextWithPunct/&gt;&lt;w:uw:u€€??????€€????€????idInCell/&gt;&lt;w:wrapTextWithPunct/&gt;??xtWithPunct/&gt;&lt;w:u€€????€????€????€??ables/&gt;&lt;w:snapToocVar w:n???€????€????€????€????€??ables/&gt;&lt;w:snapToGridInCell/&gt;&lt;w:wrapTextWithPunct/&gt;&lt;w:uGridInCell/&gt;&lt;w:wrapTextWithPunct/&gt;&lt;w:u?????????????:????????€€??€€?€???oGr?€????idInCell/&gt;&lt;w:wrapTextWithPunct/&gt;??xtWithPunct/&gt;&lt;w:uidInCell/&gt;&lt;w:wrapTextWithPunct/&gt;&lt;w:u??c??€??ables/&gt;&lt;w:snapToGridInCell/&gt;&lt;w:wrapTextWithPunct/&gt;&lt;w:u????€??????????????????€?????????????????????????????????????????????????????:????????€€??€€?€???oGr?€????idInCell/&gt;&lt;w:wrapTextWithPunct/&gt;??xtWithPunct/&gt;&lt;w:u€??????????????????w:wrapTextWithPunct/&gt;&lt;w:u?????????????:????????€€??€€?€???oGridInCell/&gt;&lt;w:wrapTextWithPunct/&gt;&lt;w:u??ables/&gt;&lt;w:snapToocVar w:n???€????€????€????€??idInCell/&gt;&lt;w:wrapTextWithPunct/&gt;Gr?€????idInCell/&gt;&lt;w:wrapTextWithPunct/&gt;??xtWithPunct/&gt;&lt;w:u&lt;w:u??????????????nc??€??ables/&gt;&lt;w:snapToGridInCell/&gt;&lt;w:wrapTextWithPunct/&gt;&lt;w:u??€??ables/&gt;&lt;w:snapToGridInCell/&gt;&lt;w:wrapTextWithPunct/&gt;&lt;woGridInCell/&gt;&lt;w:wrapTextWithPunct/&gt;&lt;w:u:u???????????????????ries&quot; w:val=&quot;23t3??w:wrapTextWithPunct/&gt;??xtWithPunct/&gt;&lt;w:u????????????€????€??????€€????€????€????€????€????€??ables/&gt;&lt;w:snapToGridInCell/&gt;&lt;w:wrapText?????nc??€??ables/&gt;&lt;w:snapToGridInCell/&gt;&lt;w:wrapTextWInCell/&gt;&lt;w:wrapTextWithPunct/&gt;&lt;woGridInCell/&gt;&lt;w:wrapTextWithval=&quot;23t3??w:wrapTextWithPunct/&gt;??xtWithPunct/&gt;&lt;w:uPunct/&gt;&lt;w:uithPunct/&gt;&lt;w:uWithPunct/&gt;&lt;w:u??????????????€?€?€?€????? w:n???€????€????€????€????€??ables/&gt;&lt;w:snapToGridInCell/&gt;&lt;w:wrapTextWithPunct/&gt;&lt;w:u????€?€?€?????€?€?€?€??€?????€?€?€?€??&gt;&lt;w:wrapTextWithval=&quot;23t3??w:wrapTextWithPunct/&gt;??xtWithPunct/&gt;&lt;w:u?????€WInCell/&gt;&lt;w:wrapTextWithPunct/&gt;&lt;woGridInCell/&gt;&lt;w:wrapTextWithPunct/&gt;&lt;w:u?€?€?€???&lt;w:wrapText?????nc??€??ables/&gt;&lt;w:snapToGridInCell/&gt;&lt;w:wrapTextWithPunct/&gt;&lt;w:u????€?€?€?????????€?€?€?????????€?€?€????al=&quot;23t3??w:wrapTextWithPunct/&gt;??xtWithPunct/&gt;&lt;w:u?????€?€?€??????€?€?€?????????????????€?€????€?€???????€WInCell/&gt;&lt;w:wrapTextWithPunct/&gt;&lt;woGridInCell/&gt;&lt;w:wrapTextWithPunct/&gt;&lt;w:u???????????????????€?€?€?€????? w:n???€????€??????????€?€?€?????????€?€?€????al=&quot;23t3??w:wrapTextWithPunct/&gt;??xtWithPunct/&gt;&lt;w:u?€€????€??€?€??€?????€?€?€?€???????€?€?€?€???&lt;w:wrapText?????nc??€??ables/&gt;&lt;w:snapToGridInCell/&gt;&lt;w:wrapTextWithPunct/&gt;&lt;w:u??€??ables????€WInCell/&gt;&lt;w:wrapTextWithPunct/&gt;&lt;woGridInCell/&gt;&lt;w:wrapTextWithPunct/&gt;&lt;w:u/3t3??w:wrapTextWithPunct/&gt;??xtWithPunct/&gt;&lt;w:u&gt;&lt;w:snapToGridInCell/&gt;&lt;w:wrapTextWithPunct/&gt;&lt;w:u?€€????€????€????€????€????€??ables/&gt;&lt;w:snapToGridInCell/&gt;&lt;w:wrapTextWithPunct/&gt;&lt;w:u???€?€?€?€??????€?€?€?????€?€?€?€?????????€?€?€????nc??€??abl:WithPunct/&gt;&lt;w:u/3t3??w:wrapTextWithPunct/&gt;??xtWithPunct/&gt;&lt;w:uwrapTextWithPunct/&gt;&lt;woGridInCell/&gt;&lt;w:wrapTextWithPunct/&gt;&lt;w:ues/&gt;&lt;w:snapToGridInCell/&gt;&lt;w:wrapTextWithPunct/&gt;&lt;w:u?€?€?€?€?????€?€?€?€???????€?€?€????? w:n???€????€????€????€????€??ables/&gt;&lt;w:snapToGridInCell/&gt;&lt;w:w3t3??w:wrapTextWithPunct/&gt;??xtWithPunct/&gt;&lt;w:urapTextWithPunct/&gt;&lt;w:u????€?€?€?????????€?€?:wrapTextWithPunct/&gt;&lt;woGridInCell/&gt;&lt;w:wrapTextWithPunct/&gt;&lt;w:u??????????€?€?€??????€?€?€????€?€?????????€?€?€????nc??€??ables/&gt;&lt;w:snapToGridInCell/&gt;&lt;w:wrapInCell/&gt;&lt;w:w3t3??w:wrapTextWithPunct/&gt;??xtWithPunct/&gt;&lt;w:uTextWithPunct/&gt;&lt;w:u???????€????????????€?€????€??????€€????€????€????€????€&lt;w:u????€?€?€?????????€?€?:wrapTextWithPunct/&gt;&lt;woGridInCell/&gt;&lt;w:wrapTextWithPunct/&gt;&lt;w:u????€??ables/&gt;&lt;w:snapToGril/&gt;&lt;w:wrapInCell/&gt;&lt;w:w3t3??w:wrapTextWithPunct/&gt;??xtWithPunct/&gt;&lt;w:udInCell/&gt;&lt;w:wrapTextWithPunct/&gt;&lt;w????? w:n???€????€????€????€????€??ables/&gt;&lt;w:snapToGridInCell/&gt;&lt;w?????€?€?€????nc??€??ables/&gt;&lt;w:snapToGridInCell/&gt;&lt;w:wrapTextWithPunct/&gt;&lt;w:u:wrapTextWithP&gt;&lt;woGridInCell/&gt;&lt;w:wrapTextWithrapTextWithPunct/&gt;??xtWithPunct/&gt;&lt;w:uPunct/&gt;&lt;w:uunct/&gt;&lt;w:u:u€?€??????€?€?€?????€?€?€?€?????????€?€?€?????????€?€?€?€??????€?€?€????€?€?€????????€?€?€?€?????€?€?€?€?????????€?€?€?????????€?€?€??:snithPunct/&gt;&lt;w:u:wrapTextWithP&gt;&lt;woGridInCell/&gt;&lt;w:wrapTextWithrapTextWithPunct/&gt;??xtWithPunct/&gt;&lt;w:uapToGridInCToGridInCell/&gt;&lt;w:wrapTextWithPunct/&gt;&lt;w:u:wrapTextWithP&gt;&lt;woGridInCell/&gt;&lt;w:wrapTextWithPunct/&gt;&lt;w:uell/&gt;&lt;w?????€?€?€????nc??€??ables/&gt;&lt;w:snapToGridInCell/&gt;&lt;w:wrapTextWithPunct/&gt;&lt;w:u?????€?€?€????TextWithPunct/&gt;&lt;w????? w:hPunct/&gt;??xtWithPunct/&gt;&lt;w:un???€????€????€????€????€??ables/&gt;&lt;w:snapToGridInCell/&gt;&lt;w:wrapTextWithPunct/&gt;&lt;w:u????xtWithP&gt;&lt;woGridInCell/&gt;&lt;w:wrapTextWithPunct/&gt;&lt;w:u?????????€????€??????€€????€????€????€????€????€??ablesw????€?€?€????TextWithPunct/&gt;&lt;w????? w:hPunct/&gt;??xtWithPunct/&gt;&lt;w:u??€?€?€?€????nc??€??ables/&gt;&lt;w:snapToGridInCell/&gt;&lt;w:wrapTextWithPunct/&gt;&lt;w:u/&gt;&lt;w:snapToGridInCell/&gt;&lt;w:wrapTextWithPunct/&gt;&lt;w:u???€?€?€?€???nct/&gt;&lt;w:u????xtWithP&gt;&lt;woGridInCell/&gt;&lt;w:wrapTextWithPunct/&gt;&lt;w:u?????€?€?€?€????????&lt;w????? w:hPunct/&gt;??xtWithPunct/&gt;&lt;w:u€?€?€?€??€????????????????????? w:n???€????€????€????€????€??ables/&gt;&lt;w:snapToGridInCell/&gt;&lt;w:wrapTextWith€?€?€????nc??€??ables/&gt;&lt;w:snapToGridInCell/&gt;&lt;w:wrapTextWithPunc?€?€???nct/&gt;&lt;w:u????xtWithP&gt;w:u?????€?€?€?€????????&lt;w????? w:hPunct/&gt;??xtWithPunct/&gt;&lt;w:u&lt;woGridInCell/&gt;&lt;w:wrapTextWithPunct/&gt;&lt;w:ut/&gt;&lt;w:uPunct/&gt;&lt;w:u????€?????€??????????????????€?€?€?????????€?€?€?????????€?€?€??????€?€?€????????€??€???????????????€?€????€???€???nct/&gt;&lt;w:u????xtWithP&gt;w:u?????€?€?€?€????????&lt;w????? w:hPunct/&gt;??xtWithPunct/&gt;&lt;w:u??€??€€????€????€????€??apToGridInCell/&gt;&lt;w:wrapTextWithPunc?€?€???nct/&gt;&lt;w:u????xtWithP&gt;&lt;woGridInCell/&gt;&lt;w:wrapTextWithPunct/&gt;&lt;w:u??€€?&gt;&lt;w:snapToGridInCell/&gt;&lt;w:wrapTextWith€?€?€????nc??€??ables/&gt;&lt;w:snapToGridInCell/&gt;&lt;w:wrap???? w:hPunct/&gt;??xtWithPunct/&gt;&lt;w:uTextWithPunct/&gt;&lt;w:u???€€???€?€??€????????????????????? w:n???€????€????€????€????€??ables/&gt;&lt;w:snapToGrid&gt;&lt;w:u????xtWithP&gt;&lt;woGridInCell/&gt;&lt;w:wrapTextWithPunct/&gt;&lt;w:uInCell/&gt;&lt;w:wrapTextWithPunct/&gt;&lt;w:uables/&gt;&lt;wdInCell/&gt;&lt;w:wrap???? w:hPunct/&gt;??xtWithPunct/&gt;&lt;w:u:snapToGridInCell/&gt;&lt;w:wrapTextWithPunct/&gt;&lt;w:u€?€?€???????€?€?€?€??nc??€??ables/&gt;&lt;w:snapToGridInCell/&gt;&lt;w:wrapTextWithPunct/&gt;&lt;w:u?????€?€?€?????????€?€?€????????€?€?€??ithP&gt;&lt;woGridInCell/&gt;&lt;w:wrapTextWithPunct/&gt;&lt;ell/&gt;&lt;w:wrap???? w:hPunct/&gt;??xtWithPunct/&gt;&lt;w:uw:u???€?€?€?€??????€?€?€??????€?€?€?€??????????????????????? w:n???€????€????€????€????€??ables/&gt;&lt;w:snapToGridInCell/&gt;&lt;w:wraphPunct/&gt;&lt;w:u€?€?€???????€?€?€?€??nc??€??ables/&gt;&lt;w:ridInCell/&gt;&lt;w:wrapTextWithPunct/&gt;&lt;ell/&gt;&lt;w:wrap???? w:hPunct/&gt;??xtWithPunct/&gt;&lt;w:usna€?€?€?????????€?€?€????????€?€?€??ithP&gt;&lt;woGridInCell/&gt;&lt;w:wrapTextWithPunct/&gt;&lt;w:upToGridInCell/&gt;&lt;w:wrapTextWithPunct/&gt;&lt;w:uTextWithPunct/&gt;&lt;w:u?P?????????????????????????€???????????????€?€wrapTextWithPunct/&gt;&lt;ell/&gt;&lt;w:wrap???? w:hPunct/&gt;??xtWithPunct/&gt;&lt;w:u????€??????€€????€????€????€????€????€??ables/&gt;&lt;w:snapToGridInCell/&gt;&lt;w:wrapTe??????€?€?€????????€?€?€??ithP&gt;&lt;woGridInCell/&gt;&lt;w:wrapTextWithPunct/&gt;&lt;w:uxtWithPunct/&gt;&lt;w:u?????????????u€?€?€???€wrapTextWithPunct/&gt;&lt;ell/&gt;&lt;w:wrap???? w:hPunct/&gt;??xtWithPunct/&gt;&lt;w:u????€?€?€?€??nc??€??ables/&gt;&lt;w:snapToGridInCell/&gt;&lt;w:wrapTextWithPunct/&gt;&lt;w:u?????????????????? w:n???€????€????€????€????€??ables/&gt;&lt;w:snapToGridInCell/&gt;&lt;w:w€????????€?€?€??ithP&gt;&lt;woGridInCell/&gt;&lt;w:wrapWithPunct/&gt;&lt;ell/&gt;&lt;w:wrap???? w:hPunct/&gt;??xtWithPunct/&gt;&lt;w:uTextWithPunct/&gt;&lt;w:urapTextWithPunct/&gt;&lt;w:u????????????€?????€???€????€???€???€?3????????3???????????????????????u€?€?€???????€?€?€?€??nc??€??ables/&gt;&lt;w:snapToGridInCell/&gt;&lt;w:wrapTextWidInCell/&gt;&lt;w:wrapWithPunct/&gt;&lt;ell/&gt;&lt;w:wrap???? w:hPunct/&gt;??xtWithPunct/&gt;&lt;w:uithPunct/&gt;&lt;w:u???ridInCell/&gt;&lt;w:w€????????€?€?€??ithP&gt;&lt;woGridInCell/&gt;&lt;w:wrapTextWithPunct/&gt;&lt;w:u??????????????????????????????????????????????????????€???????????????&lt;w:u??????pTextWidInCell/&gt;&lt;w:wrapWithPunct/&gt;&lt;ell/&gt;&lt;w:wrap???? w:hPunct/&gt;??xtWithPunct/&gt;&lt;w:u·???????????????????????? w:n???€????€????€????€????€??ables???Cell/&gt;&lt;w:wrapTextWithPunct/&gt;&lt;w:u???ridInCell/&gt;&lt;w:w€????????€?€?€??ithP&gt;&lt;woGridInCell/&gt;&lt;w:wrapTextWithPunct/&gt;&lt;w:u??3????????ll/&gt;&lt;w:wrapWithPunct/&gt;&lt;ell/&gt;&lt;w:wrap???? w:hPunct/&gt;??xtWithPunct/&gt;&lt;w:uuu???????????????u€?€?€???????€?€?€?€??nc??€??ables/&gt;&lt;w:snapToGridInCell/&gt;&lt;w:wrapTextWithPunct/&gt;&lt;w:u/&gt;&lt;w:snapToGridInCell/&gt;&lt;w:wrapTextWithPunct/&gt;&lt;w:u€?€????€??????€€????€????€????€???w€????????€?wrapWithPunct/&gt;&lt;ell/&gt;&lt;w:wrap???? w:hPunct/&gt;??xtWithPunct/&gt;&lt;w:u€?€??ithP&gt;&lt;woGridInCell/&gt;&lt;w:wrapTextWithPunct/&gt;&lt;w:u?€€????€??ables/&gt;&lt;w:snapToGridInCell/&gt;&lt;w:wrapTextWithPunct/&gt;&lt;w:u???????????????????????????????????????€?€?€?€??nc??€??ables/&gt;&lt;w:snapToGridInCell/&gt;&lt;w:Punct/&gt;&lt;ell/&gt;&lt;w:wrap???? w:hPunct/&gt;??xtWithPunct/&gt;&lt;w:uwrapTextWithPunct/&gt;&lt;w:u???????????????????w€????????€?€?€??ithP&gt;&lt;woGridInCell/&gt;&lt;w:wrapTextWithPunct/&gt;&lt;w:u??????????????????? w:n???€????€????€????€????€??ables/&gt;&lt;w:snapToGridInCell/&gt;&lt;w:wrapTenCell/&gt;&lt;w:Punct/&gt;&lt;ell/&gt;&lt;w:wrap???? w:hPunct/&gt;??xtWithPunct/&gt;&lt;w:uxtWithPunct/&gt;&lt;w:u???????????????????????????????????????????????????????????Punct/&gt;&lt;w:u???????????????????w€????????€?€?€??ithP&gt;&lt;woGridInCell/&gt;&lt;w:wrapTextWithPunct/&gt;&lt;w:uoGridInCell/&gt;&lt;w:wrapTenCell/&gt;&lt;w:Punct/&gt;&lt;ell/&gt;&lt;w:wrap???? w:hPunct/&gt;??xtWithPunct/&gt;&lt;w:u?????????€?€?€??nc??€??ables/&gt;&lt;w:snapToGridInCell/&gt;&lt;w:wrapTextWithPunct/&gt;&lt;w:u???????????????????????????????????€???????????????€?€????€??????€€????€????€????€????€???:uoGridInCell/&gt;&lt;w:wrapTenCell/&gt;&lt;w:Punct/&gt;&lt;ell/&gt;&lt;w:wrap???? w:hPunct/&gt;??xtWithPunct/&gt;&lt;w:u/&gt;&lt;w:u???????????????????w€????????€?€?€??ithP&gt;&lt;woGridInCell/&gt;&lt;w:wrapTextWithPunct/&gt;&lt;w:u?€€???????????????????????????????????? w:n???€????€???????????????????????????:uoGridInCell/&gt;&lt;w:wrapTenCell/&gt;&lt;w:Punct/&gt;&lt;ell/&gt;&lt;w:wrap???? w:hPunct/&gt;??xtWithPunct/&gt;&lt;w:u????????????????????€?€?€?€??nc??€??ables/&gt;&lt;w:snapToGridInCell/&gt;&lt;w:wrapTextWithPunct/&gt;&lt;w:u?/&gt;&lt;w:u???????????????????w€????????€?€?€??ithP&gt;&lt;woGridInCell/&gt;&lt;w:wrapTextWithPunct/&gt;&lt;w:u????€????€?enCell/&gt;&lt;w:Punct/&gt;&lt;ell/&gt;&lt;w:wrap???? w:hPunct/&gt;??xtWithPunct/&gt;&lt;w:u???€??ables/&gt;&lt;w:snapToGridInCell/&gt;&lt;w:wrapTextWithPunct/&gt;&lt;w:u?ables/&gt;&lt;w:snapToGridInCell/&gt;&lt;w:wrapTextWithPunct/&gt;&lt;w:u??????????????????????????????????????????????????????????????????w€?????€?enCell/&gt;&lt;w:Punct/&gt;&lt;ell/&gt;&lt;w:wrap???? w:hPunct/&gt;??xtWithPunct/&gt;&lt;w:u???€?€?€??ithP&gt;&lt;woGridInCell/&gt;&lt;w:wrapTextWithPunct/&gt;&lt;w:u€?€?€??nc??€??ables/&gt;&lt;w:snapToGridInCell/&gt;&lt;w:wrapTextWithPunct/&gt;&lt;w:u?/&gt;&lt;/w:docVars&gt;&lt;wsp:rsids&gt;&lt;wsp:rsidRoot wsp:val=&quot;00111184&quot;/&gt;&lt;wsp:rsid wsp:val=&quot;000€??ables/&gt;&lt;w:snapToGridInCell/&gt;&lt;w:withPunct/&gt;&lt;w:urapTextWithPunct/&gt;&lt;w:u0373C&quot;/&gt;&lt;wsp:rsid wsp:val=&quot;00014D4C&quot;/&gt;&lt;wst/&gt;&lt;w:up:rsid wsp????€??ables/&gt;&lt;w:snapToGridInCell/&gt;&lt;w:wrapTextWithPunct/&gt;&lt;t/&gt;&lt;w:uw:u:val=&quot;00014E03&quot;/&gt;&lt;wsp:rsid wsp:val=&quot;00020138&quot;/&gt;&lt;wsp:rsid wsp:val=&quot;00020A86&quot;/&gt;&lt;wsp:rsid wsp:val=&quot;00021B&gt;&lt;w:uB6&quot;/&gt;&lt;wsp:rsid wsp:val=&quot;00021F79&quot;/&gt;&lt;&gt;&lt;w:uwsp:rsid wsp:val=&quot;00027643&quot;/&gt;&gt;&lt;w:u&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D5554&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D5554&quot;&gt;&lt;m:oMathPara&gt;&lt;m:oMath&gt;&lt;m:sSubSup&gt;&lt;m:sSubSupPr&gt;&lt;m:ctrlPr&gt;&lt;w:rPr&gt;&lt;w:rFonts w:ascii=&quot;Cambria Math&quot; w:fareast=&quot;?&quot;??&quot; w:h-ansi=&quot;Cambria Math&quot;/&gt;&lt;wx:font wx:val=&quot;Cambria Math&quot;/&gt;&lt;w:i/&gt;&lt;w:kern w:val=&quot;0&quot;/&gt;&lt;w:dy&gt;sz w:val=&quot;22&quot;/&gt;&lt;w:sz-cs w:val=&quot;22&quot;/&gt;&lt;w:lang w:&quot;00val=&quot;EN-GB&quot; w:fareast=&quot;EN-athUS&quot;/&gt;&lt;/w:rPr&gt;&lt;/m:ctrlPr&gt;&lt;/m:sSubSupPr&gt;&lt;m:e&gt;&lt;m:r&gt;&lt;w:rPr&gt;&lt;w:rFonts w:ascii=&quot;Cambrifara Math&quot; w:fa?&quot;reast=&quot;???&quot; w:h-ansi=&quot;Cambria Math&quot;/&gt;&lt;wx:font wx:val=&quot;Cambria Math&quot;/&gt;&lt;w:i/&gt;&lt;:dy&gt;w:kern w:val=&quot;0&quot;/&gt;&lt;w:sz w:val=&quot;22&quot;/&gt;&lt;w:sz-cs w:val=&quot;22&quot;:&quot;00/&gt;&lt;w:lang w:val=&quot;EN-ath-GB&quot; w:fareast=&quot;EN-US&quot;/&gt;&lt;/w:rPr&gt;&lt;m:t&gt;s&lt;/m:t&gt;&lt;/m:r&gt;&lt;/m:e&gt;&lt;m:sub&gt;&lt;m:r&gt;&lt;w:rPr&gt;&lt;w:rFontifars w:ascii=&quot;Cambria a?&quot;Math&quot; w:fareast=&quot;???&quot; w:h-ansi=&quot;Cambria Math&quot;/&gt;&lt;wx:font wx:v:dy&gt;al=&quot;Cambria Math&quot;/&gt;&lt;w:i/&gt;&lt;w:kern w:val=&quot;0&quot;/&gt;&lt;w:sz w:val=&quot;22&quot;/&gt;&lt;w:sz:&quot;00-cs w:val=&quot;-ath22&quot;/&gt;&lt;w:lang w:val=&quot;EN-GB&quot; w:fareast=&quot;EN-US&quot;/&gt;&lt;/w:rPr&gt;&lt;m:t&gt;m&lt;/m:t&gt;&lt;/m:r&gt;&lt;/m:sub&gt;&lt;m:sup&gt;ifar&lt;m:r&gt;&lt;w:rPr&gt;&lt;w:rFonts w:asca?&quot;ii=&quot;Cambria Math&quot; w:fareast=&quot;???&quot; w:h-ansi=&quot;:dy&gt;Cambria Math&quot;/&gt;&lt;wx:font wx:val=&quot;Cambria Math&quot;/&gt;&lt;w:i/&gt;&lt;w:kern w:val=&quot;0&quot;/&gt;&lt;w:sz w:&quot;00:va-athl=&quot;22&quot;/&gt;&lt;w:sz-cs w:val=&quot;22&quot;/&gt;&lt;w:lang w:val=&quot;EN-GB&quot; w:fareast=&quot;EN-US&quot;/&gt;&lt;/w:rPr&gt;&lt;m:t&gt;v&lt;/m:t&gt;&lt;ifar/m:r&gt;&lt;/m:sup&gt;&lt;/m:sSubSup&gt;&lt;aml:annota?&quot;ation aml:id=&quot;0&quot; w:type=&quot;Word.B&gt;ookmark.Start&quot; w:name=&quot;OLE_LINK14&quot;/&gt;&lt;m:r&gt;&lt;w:rPr&gt;&lt;w:rFonts w:ascii=&quot;Cambria Math&quot; w:fareasth=0&quot;???&quot; w:h-ansi=&quot;Cambria Math&quot;/&gt;&lt;wx:font wx:val=&quot;Cambria Math&quot;/&gt;&lt;w:i/&gt;&lt;w:kern w:val=&quot;0&quot;/&gt;&lt;wifar:sz w:val=&quot;22&quot;/&gt;&lt;w:sz-cs w:val=&quot;22&quot;/&gt;&lt;w:a?&quot;lang w:val=&quot;EN-GB&quot; w:d.B&gt;fareast=&quot;EN-US&quot;/&gt;&lt;/w:rPr&gt;&lt;m:t&gt;?&lt;/m:t&gt;&lt;/m:r&gt;&lt;aml:annotation aml:id=&quot;0&quot; w:type=&quot;Word.Bookmareasthk.End&quot;ast=0/&gt;&lt;/m:oMath&gt;&lt;/m:oMathPara&gt;&lt;/w:p&gt;&lt;w:sectPr wsp:rsidR=&quot;00000000&quot;&gt;&lt;w:pgSz w:w=&quot;12240&quot; w:h=&quot;ar15840&quot;/&gt;&lt;w:pgMar w:top=&quot;1440&quot; w:right=&quot;1800&quot; w:bo&quot;ttom=&quot;14&gt;40&quot; w:left=&quot;1800&quot; w:header=&quot;720&quot; w:footer=&quot;720&quot; w:gutter=&quot;0&quot;/&gt;&lt;w:cols w:space=&quot;720&quot;/&gt;&lt;/w:sectPr&gt;&lt;/w:body&gt;&lt;/w:wordDocument&gt;">
            <v:imagedata r:id="rId46" o:title="" chromakey="white"/>
          </v:shape>
        </w:pict>
      </w:r>
      <w:r w:rsidR="0049282D" w:rsidRPr="00895BC0">
        <w:rPr>
          <w:sz w:val="24"/>
          <w:lang w:val="en-GB"/>
        </w:rPr>
        <w:instrText xml:space="preserve"> </w:instrText>
      </w:r>
      <w:r w:rsidR="0049282D" w:rsidRPr="00503627">
        <w:rPr>
          <w:sz w:val="24"/>
          <w:lang w:val="en-GB"/>
        </w:rPr>
        <w:fldChar w:fldCharType="separate"/>
      </w:r>
      <w:r w:rsidR="00DA71DE">
        <w:rPr>
          <w:sz w:val="24"/>
        </w:rPr>
        <w:pict>
          <v:shape id="_x0000_i1064" type="#_x0000_t75" style="width:18.7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5???€???????????????€??????s???????????????????????????????????€???w:wrapTextWithPunct/&gt;&lt;w:ut/&gt;&lt;w:u??oGridInCell/&gt;&lt;w:wrapT&lt;w:wrapTextWithPunc??€??ables/&gt;&lt;w:snapToGridInC???€???xtWithPunct/&gt;&lt;w:uextWithPunct/&gt;&lt;w:u?€?€????€??????€€????€????€????€????€????€??ables/&gt;&lt;w:l/&gt;&lt;w:wraapToGridInCell/&gt;&lt;w:wrapTextWithPunc??€??ables/&gt;&lt;w:snapToGridInCell/&gt;&lt;w:wrapTextWithPunct/&gt;&lt;w:usnapToGridInCell/&gt;&lt;w????????/&gt;&lt;w:docVs/&gt;&lt;w:snapToGridInC???€???xtWithPunct/&gt;&lt;w:uar w:n???€???t/&gt;&lt;w:u??oGridInCell/&gt;&lt;w:wrapTextWithPunct/&gt;&lt;w:u?€€????€????€????€??ables/&gt;&lt;w:snapToGridInCell/&gt;&lt;w:wrapTextWithPunct/&gt;&lt;w:u:wrapTextWithPunct/&gt;&lt;w:u????????????????????????????????????????????/&gt;&lt;w:docVs/&gt;&lt;w:snapToGridInC???€???xtWithPunct/&gt;&lt;w:u???WithPunc??€??ables/&gt;&lt;w:snapToGridInCell/&gt;&lt;w:wrapTextWithPun:n???€???t/&gt;&lt;w:u??oGridInCell/&gt;&lt;w:wrapTextWithPunct/&gt;&lt;w:uct/&gt;&lt;w:u??????????????€??????????+???????????€??????????+???????????????????????????/&gt;&lt;w:docVs/&gt;&lt;w:snapToGridInC???€???xtWithPunct/&gt;&lt;w:u???????????+?????dInCell/&gt;&lt;w????????/&gt;&lt;w:docVar w:n???€????€????€????€????€??ables/&gt;&lt;w:es/&gt;&lt;w:snapToGridInCell/&gt;&lt;w:wrapTextWithPun:n???€???t/&gt;&lt;w:u??oGridInCell/&gt;&lt;w:wrapTextWithPunct/&gt;&lt;w:usnapToGr????????/&gt;&lt;w:docVs/&gt;&lt;w:snapToGridInC???€???xtWithPunct/&gt;&lt;w:u???????????????????????????WithPunc??€??ables/&gt;&lt;w:snapToGridInCell/&gt;&lt;w:wrapTextWithPunct/&gt;&lt;w:uidInCell/&gt;&lt;w:wrapTextWithPunct/&gt;&lt;w:u????????????????????????????????????€??wrapTextWithPun:n?snapToGr????????/&gt;&lt;w:docVs/&gt;&lt;w:snapToGridInC???€???xtWithPunct/&gt;&lt;w:u??€???t/&gt;&lt;w:u??oGridInCell/&gt;&lt;w:wrapTextWithPunct/&gt;&lt;w:u????€????€??????€€????€????€????€????€????€??ables/&gt;&lt;w:snapToGridInCell/&gt;&lt;w:wrapTextWithPunct/&gt;&lt;w:u??????????????WithPunc??€??ables/&gt;&lt;w:snapToGrid???/&gt;&lt;w:docVs/&gt;&lt;w:snapToGridInC???€???xtWithPunct/&gt;&lt;w:uInCell/&gt;&lt;w:wrapTextWithPunct/&gt;&lt;w:u?????????????thPun:n???€???t/&gt;&lt;w:u??oGridInCell/&gt;&lt;w:wrapTextWithPunct/&gt;&lt;w:u€?????&gt;&lt;w:docVar w:n???€????€????€????€????€??ables/&gt;&lt;w:snapToGridInCell/&gt;&lt;w:wrapTextWithPunct/&gt;&lt;w:u??Vs/&gt;&lt;w:snapToGridInC???€???xtWithPunct/&gt;&lt;w:u??????????????????????????+???????????€??????????+??ct/&gt;&lt;w:u?????????nct/&gt;&lt;w:u?????????????thPun:n???€???t/&gt;&lt;w:u??oGridInCell/&gt;&lt;w:wrapTextWithPunct/&gt;&lt;w:u?????WithPunc??€??aridInCell/&gt;&lt;w:wrapTextWithPunct/&gt;&lt;w:u??Vs/&gt;&lt;w:snapToGridInC???€???xtWithPunct/&gt;&lt;w:ubles/&gt;&lt;w:snapToGridInCell/&gt;&lt;w:wrapTextWithPunct/&gt;&lt;w:u?€??€€?€?????€??????????+???????????€??????????+????????????????????????????€??&gt;&lt;w:u?????+?????????nct/&gt;&lt;w:u???????€??aridInCell/&gt;&lt;w:wrapTextWithPunct/&gt;&lt;w:u??Vs/&gt;&lt;w:snapToGridInC???€???xtWithPunct/&gt;&lt;w:u????????thPun:n???€???t/&gt;&lt;w:u??oGridInCell/&gt;&lt;w:wrapTextWithPunct/&gt;&lt;w:u????????????&gt;&lt;w:docVar w:n???€????€????€????€????????????€??????????+??ct/&gt;&lt;w:u??????????????WithPunc??€??nCell/&gt;&lt;w:wrapTextWithPunct/&gt;&lt;w:u??Vs/&gt;&lt;w:snapToGridInC???€???xtWithPunct/&gt;&lt;w:uables/&gt;&lt;w:snapToGridInCell/&gt;&lt;w:wrapTextWithPunct/&gt;&lt;w:u€€??ables/&gt;&lt;w:snapToGridInCel????thPun:n???€???t/&gt;&lt;w:u??oGridInCell/&gt;&lt;w:wrapTextWithPunct/&gt;&lt;w:ul/&gt;&lt;w:wrapTextWithPunct/&gt;&lt;w:u??€?€????€??????€€????€????€????€????€w:snapToGridInC???€???xtWithPunct/&gt;&lt;w:u????€??ables/&gt;&lt;w:snapToGridInCell/&gt;&lt;w:wrapTextWithPunct/&gt;&lt;w:u€???????????????*?€?€??eu????€?|????unc??€??ables/&gt;&lt;w:snapToGri??thPun:n???€???t/&gt;&lt;w:u??oGridInCell/&gt;&lt;w:wrapTextWithPunct/&gt;&lt;w:udInCell/&gt;&lt;w:wrapTextWithP??€w:snapToGridInC???€???xtWithPunct/&gt;&lt;w:uunct/&gt;&lt;w:u????????€.?????????????????????ocVar w:n???€????€????€????€????€??ables/&gt;&lt;w:snapToGridInCell/&gt;&lt;w:wrapTextWithPunct/&gt;&lt;w:u??????????????????????????:snapToGri??thPun:n???unct/&gt;&lt;w:udInCell/&gt;&lt;w:wrapTextWithP??€w:snapToGridInC???€???xtWithPunct/&gt;&lt;w:u€€???t/&gt;&lt;w:u??oGridInCell/&gt;&lt;w:wrapTextWithPunct/&gt;&lt;w:u???????????????????????????*?€?€??eu????€?|????unc??€??ables/&gt;&lt;w:snapToGridInCell/&gt;&lt;w:wrapTextWithPunct/&gt;&lt;w:u?????????????????????????udInCell/&gt;&lt;w:wrapTextWithP??€w:snapToGridInC???€???xtWithPunct/&gt;&lt;w:u?????????????????€????€?€????€?????????????????:snapToGri??thPun:n???€???t/&gt;&lt;w:u??oGridInCell/&gt;&lt;w:wrapTextWithPunct/&gt;&lt;w:u??????€€????€????€????€????€????€???????????€.????????????????????udInCell/&gt;&lt;w:wrapTextWithP??€w:snapToGridInC???€???xtWithPunct/&gt;&lt;w:u????????????????????ocVar w:n???€????€?????????????????????????????????*?€?€??eu????€?|????unc??€???????€????€?€????€?????????????????:snapToGri??thP????€???????????€.????????????????????udInCell/&gt;&lt;w:wrapTextWithP??€w:snapToGridInC???€???xtWithPunct/&gt;&lt;w:uun:n???€???t/&gt;&lt;w:u??oGridInCell/&gt;&lt;w:wrapTextWithPunct/&gt;&lt;w:u?ables/&gt;&lt;w:snapToGridInCell/&gt;&lt;w:wrapTextWithPunct/&gt;&lt;w:u????€????€????€??ables/&gt;&lt;w:snapToGridInCell/&gt;&lt;w:wrapTextWithPunct/&gt;&lt;w:u?ables/&gt;&lt;w:snapToGridInCell/&gt;&lt;w:wrapTextWithPunct/&gt;??xtWithPunct/&gt;&lt;w:u&lt;w:u????????????????????????€€??€€?€???oGridInCell/&gt;&lt;w:wrapTextWithPunct/&gt;&lt;w:u???????????????????????????5?|????unc??€??ables/&gt;&lt;w:snapToGridInCell/&gt;&lt;w:wrapTextWithPunct/&gt;&lt;w:u??€?????????ables/&gt;&lt;w:snapToGridInCell/&gt;&lt;w:wrapTextWithPunct/&gt;??xtWithPunct/&gt;&lt;w:u???????€??????s???????????????????????ocVar w:n???€????€????€?hPunct/&gt;&lt;w:u????????????????????????€€??€€?€???oGridInCell/&gt;&lt;w:wrapTextWithPunct/&gt;&lt;w:u???€€????€??ables/&gt;&lt;w:snapT?€?????????ables/&gt;&lt;w:snapToGridInCell/&gt;&lt;w:wrapTextWithPunct/&gt;??xtWithPunct/&gt;&lt;w:uoGridInCell/&gt;&lt;w:wrapTextWithPunct/&gt;&lt;w:u??????????????????????????????????????€?????????5?|????unc??€??ables/&gt;&lt;w:snapToGridInCell/&gt;&lt;w:wrapTextWithPunct/&gt;&lt;w:u??????????????????????€€??????ables/&gt;&lt;w:snapToGridInCell/&gt;&lt;w:wrapTextWithPunct/&gt;??xtWithPunct/&gt;&lt;w:u??€?€???oGridInCell/&gt;&lt;w:wrapTextWithPunct/&gt;&lt;w:u?????????????????€?€????€??????€€????€????€????€????€????€??ables/&gt;&lt;w:snapToGridInCell/&gt;&lt;w:wrapTextWithPunct/&gt;&lt;w:u??????????????????ocVar w:bles/&gt;&lt;w:snapToGridInCell/&gt;&lt;w:wrapTextWithPunct/&gt;??xtWithPunct/&gt;&lt;w:un???€????€????€????€?????????ithPunct/&gt;&lt;w:u??????????????????????€€??€€?€???oGridInCell/&gt;&lt;w:wrapTextWithPunct/&gt;&lt;w:u???????????5?|????unc??€??ables/&gt;&lt;w:snapToGridInCell/&gt;&lt;w:wrapTextWithPunct/s/&gt;&lt;w:snapToGridInCell/&gt;&lt;w:wrapTextWithPunct/&gt;??xtWithPunct/&gt;&lt;w:u&gt;&lt;w:u?€€??ables/&gt;&lt;w:snapToGridInCell/&gt;&lt;w:wrapTextWithPunct/&gt;&lt;w:u??????????????????????+???????????€??????????+????????????????????€€??€€?€???oGridInCell/&gt;&lt;w:wrapTextWithPunct/&gt;&lt;w:u???hPunct/s/&gt;&lt;w:snapToGridInCell/&gt;&lt;w:wrapTextWithPunct/&gt;??xtWithPunct/&gt;&lt;w:u????????????????+???????????€??????????+?????????€????€??????????€?????????5?|????unc??€??ables/&gt;&lt;w:snapToGridInCell/&gt;&lt;w:wrapTextWithPunct/&gt;&lt;w:u??????????????????extWithPunct/&gt;&lt;w:u???hPunct/s/&gt;&lt;w:snapToGridInCell/&gt;&lt;w:wrapTextWithPunct/&gt;??xtWithPunct/&gt;&lt;w:u????????€??????????+????????????????????€€??€€?€???oGridInCell/&gt;&lt;w:wrapTextWithPunct/&gt;&lt;w:u????????????????extWithPunct/&gt;&lt;w:u??????????????????ocVar w:n???€????€????€????Punct/&gt;&lt;w:u???hPunct/s/&gt;&lt;w:snapToGridInCell/&gt;&lt;w:wrapTextWithPunct/&gt;??xtWithPunct/&gt;&lt;w:u€????€??ables/&gt;&lt;w:snapToGridInCell/&gt;&lt;w:wrapTextWithPunct/&gt;&lt;w:u??????????€????€?€??€?????????5?|??????????+????????????????????€€??€€?€???oGridInCell/&gt;&lt;w:wrapTextWithPunct/&gt;&lt;w:u€?unc??€??abl/s/&gt;&lt;w:snapToGridInCell/&gt;&lt;w:wrapTextWithPunct/&gt;??xtWithPunct/&gt;&lt;w:ues/&gt;&lt;w:snapToGridInCell/&gt;&lt;w:wrapTextWithPunct/&gt;&lt;w:u???€€??????€€????€????€????€????€????€??ables/&gt;&lt;w:snapToGridInCell/&gt;&lt;w:wrapTextWithPunct/&gt;&lt;w:u?????????€??????????+????????????????????abl/s/&gt;&lt;w:snapToGridInCell/&gt;&lt;w:wrapTextWithPunct/&gt;??xtWithPunct/&gt;&lt;w:u???????€??€€?€???oGridInCell/&gt;&lt;w:wrapTextWithPunct/&gt;&lt;w:u€??????????+??€€??€???ocVar w:n???€????€?????€?€??€?????????5?|????unc??€??ables/&gt;&lt;w:snapToGridInCell/&gt;&lt;w:wrapTextWithPunct/&gt;&lt;w:u??€????&gt;&lt;w:snapToGridInCell/&gt;&lt;w:wrapTextWithPunct/&gt;??xtWithPunct/&gt;&lt;w:u€€????€??ables/&gt;&lt;w:snapToGridInCell/&gt;&lt;w:wrapTextWithPunct/&gt;&lt;w:????????€€??€€?€???oGridInCell/&gt;&lt;w:wrapTextWithPunct/&gt;&lt;w:uu€?€?????€??????????+???????????€??????????+??????&quot;/&gt;&lt;w:docVar w:name=&quot;EN&lt;w:snapToGridInCell/&gt;&lt;w:wrapTextWithPunct/&gt;??xtWithPunct/&gt;&lt;w:u.Libraries&quot; w:val=&quot;23t3????????????€?€???????5?|????unc??€??ables/&gt;&lt;w:snapToGridInCell/&gt;&lt;w:wrapTextWithPunct/&gt;&lt;ithPunct/&gt;&lt;w:????????€€??€€?€???oGridInCell/&gt;&lt;w:wrapTextWithPunct/&gt;&lt;w:uw:u€€??????€€????€????idInCell/&gt;&lt;w:wrapTextWithPunct/&gt;??xtWithPunct/&gt;&lt;w:u€€????€????€????€??ables/&gt;&lt;w:snapToocVar w:n???€????€????€????€????€??ables/&gt;&lt;w:snapToGridInCell/&gt;&lt;w:wrapTextWithPunct/&gt;&lt;w:uGridInCell/&gt;&lt;w:wrapTextWithPunct/&gt;&lt;w:u?????????????:????????€€??€€?€???oGr?€????idInCell/&gt;&lt;w:wrapTextWithPunct/&gt;??xtWithPunct/&gt;&lt;w:uidInCell/&gt;&lt;w:wrapTextWithPunct/&gt;&lt;w:u??c??€??ables/&gt;&lt;w:snapToGridInCell/&gt;&lt;w:wrapTextWithPunct/&gt;&lt;w:u????€??????????????????€?????????????????????????????????????????????????????:????????€€??€€?€???oGr?€????idInCell/&gt;&lt;w:wrapTextWithPunct/&gt;??xtWithPunct/&gt;&lt;w:u€??????????????????w:wrapTextWithPunct/&gt;&lt;w:u?????????????:????????€€??€€?€???oGridInCell/&gt;&lt;w:wrapTextWithPunct/&gt;&lt;w:u??ables/&gt;&lt;w:snapToocVar w:n???€????€????€????€??idInCell/&gt;&lt;w:wrapTextWithPunct/&gt;Gr?€????idInCell/&gt;&lt;w:wrapTextWithPunct/&gt;??xtWithPunct/&gt;&lt;w:u&lt;w:u??????????????nc??€??ables/&gt;&lt;w:snapToGridInCell/&gt;&lt;w:wrapTextWithPunct/&gt;&lt;w:u??€??ables/&gt;&lt;w:snapToGridInCell/&gt;&lt;w:wrapTextWithPunct/&gt;&lt;woGridInCell/&gt;&lt;w:wrapTextWithPunct/&gt;&lt;w:u:u???????????????????ries&quot; w:val=&quot;23t3??w:wrapTextWithPunct/&gt;??xtWithPunct/&gt;&lt;w:u????????????€????€??????€€????€????€????€????€????€??ables/&gt;&lt;w:snapToGridInCell/&gt;&lt;w:wrapText?????nc??€??ables/&gt;&lt;w:snapToGridInCell/&gt;&lt;w:wrapTextWInCell/&gt;&lt;w:wrapTextWithPunct/&gt;&lt;woGridInCell/&gt;&lt;w:wrapTextWithval=&quot;23t3??w:wrapTextWithPunct/&gt;??xtWithPunct/&gt;&lt;w:uPunct/&gt;&lt;w:uithPunct/&gt;&lt;w:uWithPunct/&gt;&lt;w:u??????????????€?€?€?€????? w:n???€????€????€????€????€??ables/&gt;&lt;w:snapToGridInCell/&gt;&lt;w:wrapTextWithPunct/&gt;&lt;w:u????€?€?€?????€?€?€?€??€?????€?€?€?€??&gt;&lt;w:wrapTextWithval=&quot;23t3??w:wrapTextWithPunct/&gt;??xtWithPunct/&gt;&lt;w:u?????€WInCell/&gt;&lt;w:wrapTextWithPunct/&gt;&lt;woGridInCell/&gt;&lt;w:wrapTextWithPunct/&gt;&lt;w:u?€?€?€???&lt;w:wrapText?????nc??€??ables/&gt;&lt;w:snapToGridInCell/&gt;&lt;w:wrapTextWithPunct/&gt;&lt;w:u????€?€?€?????????€?€?€?????????€?€?€????al=&quot;23t3??w:wrapTextWithPunct/&gt;??xtWithPunct/&gt;&lt;w:u?????€?€?€??????€?€?€?????????????????€?€????€?€???????€WInCell/&gt;&lt;w:wrapTextWithPunct/&gt;&lt;woGridInCell/&gt;&lt;w:wrapTextWithPunct/&gt;&lt;w:u???????????????????€?€?€?€????? w:n???€????€??????????€?€?€?????????€?€?€????al=&quot;23t3??w:wrapTextWithPunct/&gt;??xtWithPunct/&gt;&lt;w:u?€€????€??€?€??€?????€?€?€?€???????€?€?€?€???&lt;w:wrapText?????nc??€??ables/&gt;&lt;w:snapToGridInCell/&gt;&lt;w:wrapTextWithPunct/&gt;&lt;w:u??€??ables????€WInCell/&gt;&lt;w:wrapTextWithPunct/&gt;&lt;woGridInCell/&gt;&lt;w:wrapTextWithPunct/&gt;&lt;w:u/3t3??w:wrapTextWithPunct/&gt;??xtWithPunct/&gt;&lt;w:u&gt;&lt;w:snapToGridInCell/&gt;&lt;w:wrapTextWithPunct/&gt;&lt;w:u?€€????€????€????€????€????€??ables/&gt;&lt;w:snapToGridInCell/&gt;&lt;w:wrapTextWithPunct/&gt;&lt;w:u???€?€?€?€??????€?€?€?????€?€?€?€?????????€?€?€????nc??€??abl:WithPunct/&gt;&lt;w:u/3t3??w:wrapTextWithPunct/&gt;??xtWithPunct/&gt;&lt;w:uwrapTextWithPunct/&gt;&lt;woGridInCell/&gt;&lt;w:wrapTextWithPunct/&gt;&lt;w:ues/&gt;&lt;w:snapToGridInCell/&gt;&lt;w:wrapTextWithPunct/&gt;&lt;w:u?€?€?€?€?????€?€?€?€???????€?€?€????? w:n???€????€????€????€????€??ables/&gt;&lt;w:snapToGridInCell/&gt;&lt;w:w3t3??w:wrapTextWithPunct/&gt;??xtWithPunct/&gt;&lt;w:urapTextWithPunct/&gt;&lt;w:u????€?€?€?????????€?€?:wrapTextWithPunct/&gt;&lt;woGridInCell/&gt;&lt;w:wrapTextWithPunct/&gt;&lt;w:u??????????€?€?€??????€?€?€????€?€?????????€?€?€????nc??€??ables/&gt;&lt;w:snapToGridInCell/&gt;&lt;w:wrapInCell/&gt;&lt;w:w3t3??w:wrapTextWithPunct/&gt;??xtWithPunct/&gt;&lt;w:uTextWithPunct/&gt;&lt;w:u???????€????????????€?€????€??????€€????€????€????€????€&lt;w:u????€?€?€?????????€?€?:wrapTextWithPunct/&gt;&lt;woGridInCell/&gt;&lt;w:wrapTextWithPunct/&gt;&lt;w:u????€??ables/&gt;&lt;w:snapToGril/&gt;&lt;w:wrapInCell/&gt;&lt;w:w3t3??w:wrapTextWithPunct/&gt;??xtWithPunct/&gt;&lt;w:udInCell/&gt;&lt;w:wrapTextWithPunct/&gt;&lt;w????? w:n???€????€????€????€????€??ables/&gt;&lt;w:snapToGridInCell/&gt;&lt;w?????€?€?€????nc??€??ables/&gt;&lt;w:snapToGridInCell/&gt;&lt;w:wrapTextWithPunct/&gt;&lt;w:u:wrapTextWithP&gt;&lt;woGridInCell/&gt;&lt;w:wrapTextWithrapTextWithPunct/&gt;??xtWithPunct/&gt;&lt;w:uPunct/&gt;&lt;w:uunct/&gt;&lt;w:u:u€?€??????€?€?€?????€?€?€?€?????????€?€?€?????????€?€?€?€??????€?€?€????€?€?€????????€?€?€?€?????€?€?€?€?????????€?€?€?????????€?€?€??:snithPunct/&gt;&lt;w:u:wrapTextWithP&gt;&lt;woGridInCell/&gt;&lt;w:wrapTextWithrapTextWithPunct/&gt;??xtWithPunct/&gt;&lt;w:uapToGridInCToGridInCell/&gt;&lt;w:wrapTextWithPunct/&gt;&lt;w:u:wrapTextWithP&gt;&lt;woGridInCell/&gt;&lt;w:wrapTextWithPunct/&gt;&lt;w:uell/&gt;&lt;w?????€?€?€????nc??€??ables/&gt;&lt;w:snapToGridInCell/&gt;&lt;w:wrapTextWithPunct/&gt;&lt;w:u?????€?€?€????TextWithPunct/&gt;&lt;w????? w:hPunct/&gt;??xtWithPunct/&gt;&lt;w:un???€????€????€????€????€??ables/&gt;&lt;w:snapToGridInCell/&gt;&lt;w:wrapTextWithPunct/&gt;&lt;w:u????xtWithP&gt;&lt;woGridInCell/&gt;&lt;w:wrapTextWithPunct/&gt;&lt;w:u?????????€????€??????€€????€????€????€????€????€??ablesw????€?€?€????TextWithPunct/&gt;&lt;w????? w:hPunct/&gt;??xtWithPunct/&gt;&lt;w:u??€?€?€?€????nc??€??ables/&gt;&lt;w:snapToGridInCell/&gt;&lt;w:wrapTextWithPunct/&gt;&lt;w:u/&gt;&lt;w:snapToGridInCell/&gt;&lt;w:wrapTextWithPunct/&gt;&lt;w:u???€?€?€?€???nct/&gt;&lt;w:u????xtWithP&gt;&lt;woGridInCell/&gt;&lt;w:wrapTextWithPunct/&gt;&lt;w:u?????€?€?€?€????????&lt;w????? w:hPunct/&gt;??xtWithPunct/&gt;&lt;w:u€?€?€?€??€????????????????????? w:n???€????€????€????€????€??ables/&gt;&lt;w:snapToGridInCell/&gt;&lt;w:wrapTextWith€?€?€????nc??€??ables/&gt;&lt;w:snapToGridInCell/&gt;&lt;w:wrapTextWithPunc?€?€???nct/&gt;&lt;w:u????xtWithP&gt;w:u?????€?€?€?€????????&lt;w????? w:hPunct/&gt;??xtWithPunct/&gt;&lt;w:u&lt;woGridInCell/&gt;&lt;w:wrapTextWithPunct/&gt;&lt;w:ut/&gt;&lt;w:uPunct/&gt;&lt;w:u????€?????€??????????????????€?€?€?????????€?€?€?????????€?€?€??????€?€?€????????€??€???????????????€?€????€???€???nct/&gt;&lt;w:u????xtWithP&gt;w:u?????€?€?€?€????????&lt;w????? w:hPunct/&gt;??xtWithPunct/&gt;&lt;w:u??€??€€????€????€????€??apToGridInCell/&gt;&lt;w:wrapTextWithPunc?€?€???nct/&gt;&lt;w:u????xtWithP&gt;&lt;woGridInCell/&gt;&lt;w:wrapTextWithPunct/&gt;&lt;w:u??€€?&gt;&lt;w:snapToGridInCell/&gt;&lt;w:wrapTextWith€?€?€????nc??€??ables/&gt;&lt;w:snapToGridInCell/&gt;&lt;w:wrap???? w:hPunct/&gt;??xtWithPunct/&gt;&lt;w:uTextWithPunct/&gt;&lt;w:u???€€???€?€??€????????????????????? w:n???€????€????€????€????€??ables/&gt;&lt;w:snapToGrid&gt;&lt;w:u????xtWithP&gt;&lt;woGridInCell/&gt;&lt;w:wrapTextWithPunct/&gt;&lt;w:uInCell/&gt;&lt;w:wrapTextWithPunct/&gt;&lt;w:uables/&gt;&lt;wdInCell/&gt;&lt;w:wrap???? w:hPunct/&gt;??xtWithPunct/&gt;&lt;w:u:snapToGridInCell/&gt;&lt;w:wrapTextWithPunct/&gt;&lt;w:u€?€?€???????€?€?€?€??nc??€??ables/&gt;&lt;w:snapToGridInCell/&gt;&lt;w:wrapTextWithPunct/&gt;&lt;w:u?????€?€?€?????????€?€?€????????€?€?€??ithP&gt;&lt;woGridInCell/&gt;&lt;w:wrapTextWithPunct/&gt;&lt;ell/&gt;&lt;w:wrap???? w:hPunct/&gt;??xtWithPunct/&gt;&lt;w:uw:u???€?€?€?€??????€?€?€??????€?€?€?€??????????????????????? w:n???€????€????€????€????€??ables/&gt;&lt;w:snapToGridInCell/&gt;&lt;w:wraphPunct/&gt;&lt;w:u€?€?€???????€?€?€?€??nc??€??ables/&gt;&lt;w:ridInCell/&gt;&lt;w:wrapTextWithPunct/&gt;&lt;ell/&gt;&lt;w:wrap???? w:hPunct/&gt;??xtWithPunct/&gt;&lt;w:usna€?€?€?????????€?€?€????????€?€?€??ithP&gt;&lt;woGridInCell/&gt;&lt;w:wrapTextWithPunct/&gt;&lt;w:upToGridInCell/&gt;&lt;w:wrapTextWithPunct/&gt;&lt;w:uTextWithPunct/&gt;&lt;w:u?P?????????????????????????€???????????????€?€wrapTextWithPunct/&gt;&lt;ell/&gt;&lt;w:wrap???? w:hPunct/&gt;??xtWithPunct/&gt;&lt;w:u????€??????€€????€????€????€????€????€??ables/&gt;&lt;w:snapToGridInCell/&gt;&lt;w:wrapTe??????€?€?€????????€?€?€??ithP&gt;&lt;woGridInCell/&gt;&lt;w:wrapTextWithPunct/&gt;&lt;w:uxtWithPunct/&gt;&lt;w:u?????????????u€?€?€???€wrapTextWithPunct/&gt;&lt;ell/&gt;&lt;w:wrap???? w:hPunct/&gt;??xtWithPunct/&gt;&lt;w:u????€?€?€?€??nc??€??ables/&gt;&lt;w:snapToGridInCell/&gt;&lt;w:wrapTextWithPunct/&gt;&lt;w:u?????????????????? w:n???€????€????€????€????€??ables/&gt;&lt;w:snapToGridInCell/&gt;&lt;w:w€????????€?€?€??ithP&gt;&lt;woGridInCell/&gt;&lt;w:wrapWithPunct/&gt;&lt;ell/&gt;&lt;w:wrap???? w:hPunct/&gt;??xtWithPunct/&gt;&lt;w:uTextWithPunct/&gt;&lt;w:urapTextWithPunct/&gt;&lt;w:u????????????€?????€???€????€???€???€?3????????3???????????????????????u€?€?€???????€?€?€?€??nc??€??ables/&gt;&lt;w:snapToGridInCell/&gt;&lt;w:wrapTextWidInCell/&gt;&lt;w:wrapWithPunct/&gt;&lt;ell/&gt;&lt;w:wrap???? w:hPunct/&gt;??xtWithPunct/&gt;&lt;w:uithPunct/&gt;&lt;w:u???ridInCell/&gt;&lt;w:w€????????€?€?€??ithP&gt;&lt;woGridInCell/&gt;&lt;w:wrapTextWithPunct/&gt;&lt;w:u??????????????????????????????????????????????????????€???????????????&lt;w:u??????pTextWidInCell/&gt;&lt;w:wrapWithPunct/&gt;&lt;ell/&gt;&lt;w:wrap???? w:hPunct/&gt;??xtWithPunct/&gt;&lt;w:u·???????????????????????? w:n???€????€????€????€????€??ables???Cell/&gt;&lt;w:wrapTextWithPunct/&gt;&lt;w:u???ridInCell/&gt;&lt;w:w€????????€?€?€??ithP&gt;&lt;woGridInCell/&gt;&lt;w:wrapTextWithPunct/&gt;&lt;w:u??3????????ll/&gt;&lt;w:wrapWithPunct/&gt;&lt;ell/&gt;&lt;w:wrap???? w:hPunct/&gt;??xtWithPunct/&gt;&lt;w:uuu???????????????u€?€?€???????€?€?€?€??nc??€??ables/&gt;&lt;w:snapToGridInCell/&gt;&lt;w:wrapTextWithPunct/&gt;&lt;w:u/&gt;&lt;w:snapToGridInCell/&gt;&lt;w:wrapTextWithPunct/&gt;&lt;w:u€?€????€??????€€????€????€????€???w€????????€?wrapWithPunct/&gt;&lt;ell/&gt;&lt;w:wrap???? w:hPunct/&gt;??xtWithPunct/&gt;&lt;w:u€?€??ithP&gt;&lt;woGridInCell/&gt;&lt;w:wrapTextWithPunct/&gt;&lt;w:u?€€????€??ables/&gt;&lt;w:snapToGridInCell/&gt;&lt;w:wrapTextWithPunct/&gt;&lt;w:u???????????????????????????????????????€?€?€?€??nc??€??ables/&gt;&lt;w:snapToGridInCell/&gt;&lt;w:Punct/&gt;&lt;ell/&gt;&lt;w:wrap???? w:hPunct/&gt;??xtWithPunct/&gt;&lt;w:uwrapTextWithPunct/&gt;&lt;w:u???????????????????w€????????€?€?€??ithP&gt;&lt;woGridInCell/&gt;&lt;w:wrapTextWithPunct/&gt;&lt;w:u??????????????????? w:n???€????€????€????€????€??ables/&gt;&lt;w:snapToGridInCell/&gt;&lt;w:wrapTenCell/&gt;&lt;w:Punct/&gt;&lt;ell/&gt;&lt;w:wrap???? w:hPunct/&gt;??xtWithPunct/&gt;&lt;w:uxtWithPunct/&gt;&lt;w:u???????????????????????????????????????????????????????????Punct/&gt;&lt;w:u???????????????????w€????????€?€?€??ithP&gt;&lt;woGridInCell/&gt;&lt;w:wrapTextWithPunct/&gt;&lt;w:uoGridInCell/&gt;&lt;w:wrapTenCell/&gt;&lt;w:Punct/&gt;&lt;ell/&gt;&lt;w:wrap???? w:hPunct/&gt;??xtWithPunct/&gt;&lt;w:u?????????€?€?€??nc??€??ables/&gt;&lt;w:snapToGridInCell/&gt;&lt;w:wrapTextWithPunct/&gt;&lt;w:u???????????????????????????????????€???????????????€?€????€??????€€????€????€????€????€???:uoGridInCell/&gt;&lt;w:wrapTenCell/&gt;&lt;w:Punct/&gt;&lt;ell/&gt;&lt;w:wrap???? w:hPunct/&gt;??xtWithPunct/&gt;&lt;w:u/&gt;&lt;w:u???????????????????w€????????€?€?€??ithP&gt;&lt;woGridInCell/&gt;&lt;w:wrapTextWithPunct/&gt;&lt;w:u?€€???????????????????????????????????? w:n???€????€???????????????????????????:uoGridInCell/&gt;&lt;w:wrapTenCell/&gt;&lt;w:Punct/&gt;&lt;ell/&gt;&lt;w:wrap???? w:hPunct/&gt;??xtWithPunct/&gt;&lt;w:u????????????????????€?€?€?€??nc??€??ables/&gt;&lt;w:snapToGridInCell/&gt;&lt;w:wrapTextWithPunct/&gt;&lt;w:u?/&gt;&lt;w:u???????????????????w€????????€?€?€??ithP&gt;&lt;woGridInCell/&gt;&lt;w:wrapTextWithPunct/&gt;&lt;w:u????€????€?enCell/&gt;&lt;w:Punct/&gt;&lt;ell/&gt;&lt;w:wrap???? w:hPunct/&gt;??xtWithPunct/&gt;&lt;w:u???€??ables/&gt;&lt;w:snapToGridInCell/&gt;&lt;w:wrapTextWithPunct/&gt;&lt;w:u?ables/&gt;&lt;w:snapToGridInCell/&gt;&lt;w:wrapTextWithPunct/&gt;&lt;w:u??????????????????????????????????????????????????????????????????w€?????€?enCell/&gt;&lt;w:Punct/&gt;&lt;ell/&gt;&lt;w:wrap???? w:hPunct/&gt;??xtWithPunct/&gt;&lt;w:u???€?€?€??ithP&gt;&lt;woGridInCell/&gt;&lt;w:wrapTextWithPunct/&gt;&lt;w:u€?€?€??nc??€??ables/&gt;&lt;w:snapToGridInCell/&gt;&lt;w:wrapTextWithPunct/&gt;&lt;w:u?/&gt;&lt;/w:docVars&gt;&lt;wsp:rsids&gt;&lt;wsp:rsidRoot wsp:val=&quot;00111184&quot;/&gt;&lt;wsp:rsid wsp:val=&quot;000€??ables/&gt;&lt;w:snapToGridInCell/&gt;&lt;w:withPunct/&gt;&lt;w:urapTextWithPunct/&gt;&lt;w:u0373C&quot;/&gt;&lt;wsp:rsid wsp:val=&quot;00014D4C&quot;/&gt;&lt;wst/&gt;&lt;w:up:rsid wsp????€??ables/&gt;&lt;w:snapToGridInCell/&gt;&lt;w:wrapTextWithPunct/&gt;&lt;t/&gt;&lt;w:uw:u:val=&quot;00014E03&quot;/&gt;&lt;wsp:rsid wsp:val=&quot;00020138&quot;/&gt;&lt;wsp:rsid wsp:val=&quot;00020A86&quot;/&gt;&lt;wsp:rsid wsp:val=&quot;00021B&gt;&lt;w:uB6&quot;/&gt;&lt;wsp:rsid wsp:val=&quot;00021F79&quot;/&gt;&lt;&gt;&lt;w:uwsp:rsid wsp:val=&quot;00027643&quot;/&gt;&gt;&lt;w:u&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D5554&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6D5554&quot;&gt;&lt;m:oMathPara&gt;&lt;m:oMath&gt;&lt;m:sSubSup&gt;&lt;m:sSubSupPr&gt;&lt;m:ctrlPr&gt;&lt;w:rPr&gt;&lt;w:rFonts w:ascii=&quot;Cambria Math&quot; w:fareast=&quot;?&quot;??&quot; w:h-ansi=&quot;Cambria Math&quot;/&gt;&lt;wx:font wx:val=&quot;Cambria Math&quot;/&gt;&lt;w:i/&gt;&lt;w:kern w:val=&quot;0&quot;/&gt;&lt;w:dy&gt;sz w:val=&quot;22&quot;/&gt;&lt;w:sz-cs w:val=&quot;22&quot;/&gt;&lt;w:lang w:&quot;00val=&quot;EN-GB&quot; w:fareast=&quot;EN-athUS&quot;/&gt;&lt;/w:rPr&gt;&lt;/m:ctrlPr&gt;&lt;/m:sSubSupPr&gt;&lt;m:e&gt;&lt;m:r&gt;&lt;w:rPr&gt;&lt;w:rFonts w:ascii=&quot;Cambrifara Math&quot; w:fa?&quot;reast=&quot;???&quot; w:h-ansi=&quot;Cambria Math&quot;/&gt;&lt;wx:font wx:val=&quot;Cambria Math&quot;/&gt;&lt;w:i/&gt;&lt;:dy&gt;w:kern w:val=&quot;0&quot;/&gt;&lt;w:sz w:val=&quot;22&quot;/&gt;&lt;w:sz-cs w:val=&quot;22&quot;:&quot;00/&gt;&lt;w:lang w:val=&quot;EN-ath-GB&quot; w:fareast=&quot;EN-US&quot;/&gt;&lt;/w:rPr&gt;&lt;m:t&gt;s&lt;/m:t&gt;&lt;/m:r&gt;&lt;/m:e&gt;&lt;m:sub&gt;&lt;m:r&gt;&lt;w:rPr&gt;&lt;w:rFontifars w:ascii=&quot;Cambria a?&quot;Math&quot; w:fareast=&quot;???&quot; w:h-ansi=&quot;Cambria Math&quot;/&gt;&lt;wx:font wx:v:dy&gt;al=&quot;Cambria Math&quot;/&gt;&lt;w:i/&gt;&lt;w:kern w:val=&quot;0&quot;/&gt;&lt;w:sz w:val=&quot;22&quot;/&gt;&lt;w:sz:&quot;00-cs w:val=&quot;-ath22&quot;/&gt;&lt;w:lang w:val=&quot;EN-GB&quot; w:fareast=&quot;EN-US&quot;/&gt;&lt;/w:rPr&gt;&lt;m:t&gt;m&lt;/m:t&gt;&lt;/m:r&gt;&lt;/m:sub&gt;&lt;m:sup&gt;ifar&lt;m:r&gt;&lt;w:rPr&gt;&lt;w:rFonts w:asca?&quot;ii=&quot;Cambria Math&quot; w:fareast=&quot;???&quot; w:h-ansi=&quot;:dy&gt;Cambria Math&quot;/&gt;&lt;wx:font wx:val=&quot;Cambria Math&quot;/&gt;&lt;w:i/&gt;&lt;w:kern w:val=&quot;0&quot;/&gt;&lt;w:sz w:&quot;00:va-athl=&quot;22&quot;/&gt;&lt;w:sz-cs w:val=&quot;22&quot;/&gt;&lt;w:lang w:val=&quot;EN-GB&quot; w:fareast=&quot;EN-US&quot;/&gt;&lt;/w:rPr&gt;&lt;m:t&gt;v&lt;/m:t&gt;&lt;ifar/m:r&gt;&lt;/m:sup&gt;&lt;/m:sSubSup&gt;&lt;aml:annota?&quot;ation aml:id=&quot;0&quot; w:type=&quot;Word.B&gt;ookmark.Start&quot; w:name=&quot;OLE_LINK14&quot;/&gt;&lt;m:r&gt;&lt;w:rPr&gt;&lt;w:rFonts w:ascii=&quot;Cambria Math&quot; w:fareasth=0&quot;???&quot; w:h-ansi=&quot;Cambria Math&quot;/&gt;&lt;wx:font wx:val=&quot;Cambria Math&quot;/&gt;&lt;w:i/&gt;&lt;w:kern w:val=&quot;0&quot;/&gt;&lt;wifar:sz w:val=&quot;22&quot;/&gt;&lt;w:sz-cs w:val=&quot;22&quot;/&gt;&lt;w:a?&quot;lang w:val=&quot;EN-GB&quot; w:d.B&gt;fareast=&quot;EN-US&quot;/&gt;&lt;/w:rPr&gt;&lt;m:t&gt;?&lt;/m:t&gt;&lt;/m:r&gt;&lt;aml:annotation aml:id=&quot;0&quot; w:type=&quot;Word.Bookmareasthk.End&quot;ast=0/&gt;&lt;/m:oMath&gt;&lt;/m:oMathPara&gt;&lt;/w:p&gt;&lt;w:sectPr wsp:rsidR=&quot;00000000&quot;&gt;&lt;w:pgSz w:w=&quot;12240&quot; w:h=&quot;ar15840&quot;/&gt;&lt;w:pgMar w:top=&quot;1440&quot; w:right=&quot;1800&quot; w:bo&quot;ttom=&quot;14&gt;40&quot; w:left=&quot;1800&quot; w:header=&quot;720&quot; w:footer=&quot;720&quot; w:gutter=&quot;0&quot;/&gt;&lt;w:cols w:space=&quot;720&quot;/&gt;&lt;/w:sectPr&gt;&lt;/w:body&gt;&lt;/w:wordDocument&gt;">
            <v:imagedata r:id="rId46" o:title="" chromakey="white"/>
          </v:shape>
        </w:pict>
      </w:r>
      <w:r w:rsidR="0049282D" w:rsidRPr="00503627">
        <w:rPr>
          <w:sz w:val="24"/>
        </w:rPr>
        <w:fldChar w:fldCharType="end"/>
      </w:r>
      <w:r w:rsidR="0049282D" w:rsidRPr="00503627">
        <w:rPr>
          <w:sz w:val="24"/>
          <w:lang w:val="en-GB"/>
        </w:rPr>
        <w:t>)</w:t>
      </w:r>
      <w:r w:rsidR="00675A67" w:rsidRPr="00503627">
        <w:rPr>
          <w:sz w:val="24"/>
          <w:lang w:val="en-GB"/>
        </w:rPr>
        <w:t xml:space="preserve"> </w:t>
      </w:r>
      <w:r w:rsidR="00675A67" w:rsidRPr="00503627">
        <w:rPr>
          <w:sz w:val="24"/>
        </w:rPr>
        <w:t>dispersion</w:t>
      </w:r>
      <w:r w:rsidR="00675A67" w:rsidRPr="00503627">
        <w:rPr>
          <w:sz w:val="24"/>
          <w:lang w:val="en-GB"/>
        </w:rPr>
        <w:t xml:space="preserve"> </w:t>
      </w:r>
      <w:r w:rsidR="005558F8">
        <w:rPr>
          <w:sz w:val="24"/>
          <w:lang w:val="en-GB"/>
        </w:rPr>
        <w:t>patterns</w:t>
      </w:r>
      <w:r w:rsidR="00675A67" w:rsidRPr="00503627">
        <w:rPr>
          <w:sz w:val="24"/>
          <w:lang w:val="en-GB"/>
        </w:rPr>
        <w:t xml:space="preserve"> of the </w:t>
      </w:r>
      <w:r w:rsidR="00A44F5F">
        <w:rPr>
          <w:sz w:val="24"/>
          <w:lang w:val="en-GB"/>
        </w:rPr>
        <w:t>0</w:t>
      </w:r>
      <w:r w:rsidR="00675A67" w:rsidRPr="008D4822">
        <w:rPr>
          <w:sz w:val="24"/>
          <w:vertAlign w:val="superscript"/>
          <w:lang w:val="en-GB"/>
        </w:rPr>
        <w:t>th</w:t>
      </w:r>
      <w:r w:rsidR="00675A67" w:rsidRPr="00503627">
        <w:rPr>
          <w:sz w:val="24"/>
          <w:lang w:val="en-GB"/>
        </w:rPr>
        <w:t xml:space="preserve"> and </w:t>
      </w:r>
      <w:r w:rsidR="00A44F5F">
        <w:rPr>
          <w:sz w:val="24"/>
          <w:lang w:val="en-GB"/>
        </w:rPr>
        <w:t>1</w:t>
      </w:r>
      <w:r w:rsidR="00A44F5F" w:rsidRPr="00895BC0">
        <w:rPr>
          <w:sz w:val="24"/>
          <w:vertAlign w:val="superscript"/>
          <w:lang w:val="en-GB"/>
        </w:rPr>
        <w:t>st</w:t>
      </w:r>
      <w:r w:rsidR="00A44F5F">
        <w:rPr>
          <w:sz w:val="24"/>
          <w:lang w:val="en-GB"/>
        </w:rPr>
        <w:t xml:space="preserve"> </w:t>
      </w:r>
      <w:r w:rsidR="00675A67" w:rsidRPr="00503627">
        <w:rPr>
          <w:sz w:val="24"/>
          <w:lang w:val="en-GB"/>
        </w:rPr>
        <w:t xml:space="preserve">Love modes as functions of </w:t>
      </w:r>
      <w:r w:rsidR="00675A67" w:rsidRPr="00503627">
        <w:rPr>
          <w:i/>
          <w:sz w:val="24"/>
        </w:rPr>
        <w:t>h</w:t>
      </w:r>
      <w:r w:rsidR="00675A67" w:rsidRPr="00503627">
        <w:rPr>
          <w:sz w:val="24"/>
          <w:vertAlign w:val="subscript"/>
        </w:rPr>
        <w:t>TeO2</w:t>
      </w:r>
      <w:r w:rsidR="005112DA" w:rsidRPr="00503627">
        <w:rPr>
          <w:sz w:val="24"/>
        </w:rPr>
        <w:t>/</w:t>
      </w:r>
      <w:r w:rsidR="005112DA" w:rsidRPr="00503627">
        <w:rPr>
          <w:i/>
          <w:sz w:val="24"/>
          <w:lang w:val="en-GB"/>
        </w:rPr>
        <w:t>λ</w:t>
      </w:r>
      <w:r w:rsidR="000D3A4C">
        <w:rPr>
          <w:rFonts w:hint="eastAsia"/>
          <w:i/>
          <w:sz w:val="24"/>
          <w:lang w:val="en-GB"/>
        </w:rPr>
        <w:t xml:space="preserve"> </w:t>
      </w:r>
      <w:r w:rsidR="00675A67" w:rsidRPr="00503627">
        <w:rPr>
          <w:sz w:val="24"/>
        </w:rPr>
        <w:t xml:space="preserve">and </w:t>
      </w:r>
      <w:proofErr w:type="spellStart"/>
      <w:r w:rsidR="00675A67" w:rsidRPr="00503627">
        <w:rPr>
          <w:i/>
          <w:sz w:val="24"/>
        </w:rPr>
        <w:t>h</w:t>
      </w:r>
      <w:r w:rsidR="00675A67" w:rsidRPr="00503627">
        <w:rPr>
          <w:sz w:val="24"/>
          <w:vertAlign w:val="subscript"/>
        </w:rPr>
        <w:t>ZnO</w:t>
      </w:r>
      <w:proofErr w:type="spellEnd"/>
      <w:r w:rsidR="005112DA" w:rsidRPr="00503627">
        <w:rPr>
          <w:sz w:val="24"/>
        </w:rPr>
        <w:t>/</w:t>
      </w:r>
      <w:r w:rsidR="005112DA" w:rsidRPr="00503627">
        <w:rPr>
          <w:i/>
          <w:sz w:val="24"/>
          <w:lang w:val="en-GB"/>
        </w:rPr>
        <w:t>λ</w:t>
      </w:r>
      <w:r w:rsidR="00675A67" w:rsidRPr="00503627">
        <w:rPr>
          <w:sz w:val="24"/>
        </w:rPr>
        <w:t xml:space="preserve"> in </w:t>
      </w:r>
      <w:r w:rsidR="00B70CEC">
        <w:rPr>
          <w:sz w:val="24"/>
        </w:rPr>
        <w:t xml:space="preserve">the </w:t>
      </w:r>
      <w:r w:rsidR="000D3A4C" w:rsidRPr="00503627">
        <w:rPr>
          <w:sz w:val="24"/>
        </w:rPr>
        <w:t>TeO</w:t>
      </w:r>
      <w:r w:rsidR="000D3A4C" w:rsidRPr="00503627">
        <w:rPr>
          <w:sz w:val="24"/>
          <w:vertAlign w:val="subscript"/>
        </w:rPr>
        <w:t>2</w:t>
      </w:r>
      <w:r w:rsidR="000D3A4C" w:rsidRPr="00503627">
        <w:rPr>
          <w:sz w:val="24"/>
        </w:rPr>
        <w:t>/</w:t>
      </w:r>
      <w:proofErr w:type="spellStart"/>
      <w:r w:rsidR="000D3A4C" w:rsidRPr="00503627">
        <w:rPr>
          <w:sz w:val="24"/>
        </w:rPr>
        <w:t>ZnO</w:t>
      </w:r>
      <w:proofErr w:type="spellEnd"/>
      <w:r w:rsidR="000D3A4C" w:rsidRPr="00503627">
        <w:rPr>
          <w:position w:val="-8"/>
          <w:sz w:val="24"/>
        </w:rPr>
        <w:object w:dxaOrig="660" w:dyaOrig="380">
          <v:shape id="_x0000_i1065" type="#_x0000_t75" style="width:29.75pt;height:17.3pt" o:ole="">
            <v:imagedata r:id="rId38" o:title=""/>
          </v:shape>
          <o:OLEObject Type="Embed" ProgID="Equation.3" ShapeID="_x0000_i1065" DrawAspect="Content" ObjectID="_1541415033" r:id="rId47"/>
        </w:object>
      </w:r>
      <w:r w:rsidR="000D3A4C" w:rsidRPr="00503627">
        <w:rPr>
          <w:sz w:val="24"/>
        </w:rPr>
        <w:t>/</w:t>
      </w:r>
      <w:proofErr w:type="gramStart"/>
      <w:r w:rsidR="000D3A4C" w:rsidRPr="00503627">
        <w:rPr>
          <w:sz w:val="24"/>
        </w:rPr>
        <w:t>Si</w:t>
      </w:r>
      <w:r w:rsidR="000D3A4C">
        <w:rPr>
          <w:rFonts w:hint="eastAsia"/>
          <w:sz w:val="24"/>
        </w:rPr>
        <w:t>(</w:t>
      </w:r>
      <w:proofErr w:type="gramEnd"/>
      <w:r w:rsidR="000D3A4C">
        <w:rPr>
          <w:rFonts w:hint="eastAsia"/>
          <w:sz w:val="24"/>
        </w:rPr>
        <w:t>100)</w:t>
      </w:r>
      <w:r w:rsidR="000D3A4C" w:rsidRPr="00503627">
        <w:rPr>
          <w:sz w:val="24"/>
        </w:rPr>
        <w:t xml:space="preserve"> </w:t>
      </w:r>
      <w:r w:rsidR="00675A67" w:rsidRPr="00503627">
        <w:rPr>
          <w:sz w:val="24"/>
        </w:rPr>
        <w:t>multilayer structure</w:t>
      </w:r>
      <w:r w:rsidR="0049282D" w:rsidRPr="00503627">
        <w:rPr>
          <w:sz w:val="24"/>
          <w:lang w:val="en-GB"/>
        </w:rPr>
        <w:t xml:space="preserve">. The quantity </w:t>
      </w:r>
      <w:r w:rsidR="0049282D" w:rsidRPr="00503627">
        <w:rPr>
          <w:i/>
          <w:sz w:val="24"/>
          <w:lang w:val="en-GB"/>
        </w:rPr>
        <w:t>λ</w:t>
      </w:r>
      <w:r w:rsidR="0049282D" w:rsidRPr="00503627">
        <w:rPr>
          <w:sz w:val="24"/>
          <w:lang w:val="en-GB"/>
        </w:rPr>
        <w:t xml:space="preserve"> is multiplied </w:t>
      </w:r>
      <w:r w:rsidR="009B64B4">
        <w:rPr>
          <w:sz w:val="24"/>
          <w:lang w:val="en-GB"/>
        </w:rPr>
        <w:t xml:space="preserve">in this case </w:t>
      </w:r>
      <w:r w:rsidR="0049282D" w:rsidRPr="00503627">
        <w:rPr>
          <w:sz w:val="24"/>
          <w:lang w:val="en-GB"/>
        </w:rPr>
        <w:t xml:space="preserve">in order to eliminate the </w:t>
      </w:r>
      <w:r w:rsidR="0049282D" w:rsidRPr="00503627">
        <w:rPr>
          <w:sz w:val="24"/>
          <w:lang w:val="en-GB"/>
        </w:rPr>
        <w:lastRenderedPageBreak/>
        <w:t>explicit frequency dependence on the sensitivity</w:t>
      </w:r>
      <w:r>
        <w:rPr>
          <w:sz w:val="24"/>
          <w:lang w:val="en-GB"/>
        </w:rPr>
        <w:t xml:space="preserve"> for the sake of </w:t>
      </w:r>
      <w:r w:rsidR="009B64B4">
        <w:rPr>
          <w:sz w:val="24"/>
          <w:lang w:val="en-GB"/>
        </w:rPr>
        <w:t>simplicity</w:t>
      </w:r>
      <w:r w:rsidR="009B64B4">
        <w:rPr>
          <w:rStyle w:val="CommentReference"/>
          <w:rFonts w:ascii="Calibri" w:hAnsi="Calibri"/>
          <w:kern w:val="0"/>
          <w:lang w:val="en-GB" w:eastAsia="x-none"/>
        </w:rPr>
        <w:t>;</w:t>
      </w:r>
      <w:r w:rsidR="008A16D0">
        <w:rPr>
          <w:rStyle w:val="CommentReference"/>
          <w:rFonts w:ascii="Calibri" w:hAnsi="Calibri"/>
          <w:kern w:val="0"/>
          <w:lang w:val="en-GB" w:eastAsia="x-none"/>
        </w:rPr>
        <w:t xml:space="preserve"> </w:t>
      </w:r>
      <w:r w:rsidR="008A16D0" w:rsidRPr="00CA7714">
        <w:rPr>
          <w:rStyle w:val="CommentReference"/>
          <w:kern w:val="0"/>
          <w:sz w:val="24"/>
          <w:szCs w:val="24"/>
          <w:lang w:val="en-GB" w:eastAsia="x-none"/>
        </w:rPr>
        <w:t>thus</w:t>
      </w:r>
      <w:r w:rsidR="009B64B4">
        <w:rPr>
          <w:rStyle w:val="CommentReference"/>
          <w:kern w:val="0"/>
          <w:sz w:val="24"/>
          <w:szCs w:val="24"/>
          <w:lang w:val="en-GB" w:eastAsia="x-none"/>
        </w:rPr>
        <w:t xml:space="preserve"> </w:t>
      </w:r>
      <w:r w:rsidR="000D3A4C">
        <w:rPr>
          <w:rFonts w:hint="eastAsia"/>
          <w:sz w:val="24"/>
          <w:lang w:val="en-GB"/>
        </w:rPr>
        <w:t>the sensitivity</w:t>
      </w:r>
      <w:r w:rsidR="00675A67" w:rsidRPr="00503627">
        <w:rPr>
          <w:sz w:val="24"/>
          <w:lang w:val="en-GB"/>
        </w:rPr>
        <w:t xml:space="preserve"> </w:t>
      </w:r>
      <w:r>
        <w:rPr>
          <w:sz w:val="24"/>
          <w:lang w:val="en-GB"/>
        </w:rPr>
        <w:t>can be</w:t>
      </w:r>
      <w:r w:rsidR="00675A67" w:rsidRPr="00503627">
        <w:rPr>
          <w:sz w:val="24"/>
          <w:lang w:val="en-GB"/>
        </w:rPr>
        <w:t xml:space="preserve"> determined </w:t>
      </w:r>
      <w:r w:rsidR="00B70CEC">
        <w:rPr>
          <w:sz w:val="24"/>
          <w:lang w:val="en-GB"/>
        </w:rPr>
        <w:t xml:space="preserve">solely </w:t>
      </w:r>
      <w:r w:rsidR="00675A67" w:rsidRPr="00503627">
        <w:rPr>
          <w:sz w:val="24"/>
          <w:lang w:val="en-GB"/>
        </w:rPr>
        <w:t>by the</w:t>
      </w:r>
      <w:r w:rsidR="0049282D" w:rsidRPr="00503627">
        <w:rPr>
          <w:sz w:val="24"/>
          <w:lang w:val="en-GB"/>
        </w:rPr>
        <w:t xml:space="preserve"> </w:t>
      </w:r>
      <w:r w:rsidR="005112DA" w:rsidRPr="00503627">
        <w:rPr>
          <w:sz w:val="24"/>
          <w:lang w:val="en-GB"/>
        </w:rPr>
        <w:t xml:space="preserve">normalized </w:t>
      </w:r>
      <w:r w:rsidR="0049282D" w:rsidRPr="00503627">
        <w:rPr>
          <w:sz w:val="24"/>
          <w:lang w:val="en-GB"/>
        </w:rPr>
        <w:t xml:space="preserve">film thicknesses. </w:t>
      </w:r>
      <w:r w:rsidR="008A16D0">
        <w:rPr>
          <w:sz w:val="24"/>
          <w:lang w:val="en-GB"/>
        </w:rPr>
        <w:t>T</w:t>
      </w:r>
      <w:r w:rsidR="00076F87" w:rsidRPr="00503627">
        <w:rPr>
          <w:sz w:val="24"/>
          <w:lang w:val="en-GB"/>
        </w:rPr>
        <w:t>he value</w:t>
      </w:r>
      <w:r w:rsidR="000D3A4C">
        <w:rPr>
          <w:rFonts w:hint="eastAsia"/>
          <w:sz w:val="24"/>
          <w:lang w:val="en-GB"/>
        </w:rPr>
        <w:t>s</w:t>
      </w:r>
      <w:r w:rsidR="00076F87" w:rsidRPr="00503627">
        <w:rPr>
          <w:sz w:val="24"/>
          <w:lang w:val="en-GB"/>
        </w:rPr>
        <w:t xml:space="preserve"> of </w:t>
      </w:r>
      <w:r w:rsidR="008A16D0">
        <w:rPr>
          <w:sz w:val="24"/>
          <w:lang w:val="en-GB"/>
        </w:rPr>
        <w:t xml:space="preserve">the </w:t>
      </w:r>
      <w:r w:rsidR="00076F87" w:rsidRPr="00503627">
        <w:rPr>
          <w:sz w:val="24"/>
          <w:lang w:val="en-GB"/>
        </w:rPr>
        <w:t xml:space="preserve">sensitivity </w:t>
      </w:r>
      <w:r w:rsidR="000D3A4C">
        <w:rPr>
          <w:rFonts w:hint="eastAsia"/>
          <w:sz w:val="24"/>
          <w:lang w:val="en-GB"/>
        </w:rPr>
        <w:t>are</w:t>
      </w:r>
      <w:r w:rsidR="00076F87" w:rsidRPr="00503627">
        <w:rPr>
          <w:sz w:val="24"/>
          <w:lang w:val="en-GB"/>
        </w:rPr>
        <w:t xml:space="preserve"> negative because </w:t>
      </w:r>
      <w:proofErr w:type="spellStart"/>
      <w:proofErr w:type="gramStart"/>
      <w:r w:rsidR="00076F87" w:rsidRPr="00503627">
        <w:rPr>
          <w:i/>
          <w:sz w:val="24"/>
          <w:lang w:val="en-GB"/>
        </w:rPr>
        <w:t>V</w:t>
      </w:r>
      <w:r w:rsidR="00076F87" w:rsidRPr="00503627">
        <w:rPr>
          <w:sz w:val="24"/>
          <w:vertAlign w:val="subscript"/>
          <w:lang w:val="en-GB"/>
        </w:rPr>
        <w:t>p</w:t>
      </w:r>
      <w:proofErr w:type="spellEnd"/>
      <w:proofErr w:type="gramEnd"/>
      <w:r w:rsidR="00076F87" w:rsidRPr="00503627">
        <w:rPr>
          <w:sz w:val="24"/>
          <w:lang w:val="en-GB"/>
        </w:rPr>
        <w:t xml:space="preserve"> decrease</w:t>
      </w:r>
      <w:r w:rsidR="000D3A4C">
        <w:rPr>
          <w:rFonts w:hint="eastAsia"/>
          <w:sz w:val="24"/>
          <w:lang w:val="en-GB"/>
        </w:rPr>
        <w:t>s</w:t>
      </w:r>
      <w:r w:rsidR="00076F87" w:rsidRPr="00503627">
        <w:rPr>
          <w:sz w:val="24"/>
          <w:lang w:val="en-GB"/>
        </w:rPr>
        <w:t xml:space="preserve"> when there is a mass loading on the surface. </w:t>
      </w:r>
      <w:r w:rsidR="008A16D0">
        <w:rPr>
          <w:sz w:val="24"/>
          <w:lang w:val="en-GB"/>
        </w:rPr>
        <w:t>T</w:t>
      </w:r>
      <w:r w:rsidR="005112DA" w:rsidRPr="00503627">
        <w:rPr>
          <w:sz w:val="24"/>
          <w:lang w:val="en-GB"/>
        </w:rPr>
        <w:t xml:space="preserve">he absolute value of sensitivity </w:t>
      </w:r>
      <w:r w:rsidR="008A16D0">
        <w:rPr>
          <w:sz w:val="24"/>
          <w:lang w:val="en-GB"/>
        </w:rPr>
        <w:t xml:space="preserve">has </w:t>
      </w:r>
      <w:r w:rsidR="00B70CEC" w:rsidRPr="00503627">
        <w:rPr>
          <w:sz w:val="24"/>
          <w:lang w:val="en-GB"/>
        </w:rPr>
        <w:t xml:space="preserve">obviously </w:t>
      </w:r>
      <w:r w:rsidR="008A16D0">
        <w:rPr>
          <w:sz w:val="24"/>
          <w:lang w:val="en-GB"/>
        </w:rPr>
        <w:t xml:space="preserve">been </w:t>
      </w:r>
      <w:r w:rsidR="008A16D0" w:rsidRPr="00503627">
        <w:rPr>
          <w:sz w:val="24"/>
          <w:lang w:val="en-GB"/>
        </w:rPr>
        <w:t>improve</w:t>
      </w:r>
      <w:r w:rsidR="008A16D0">
        <w:rPr>
          <w:sz w:val="24"/>
          <w:lang w:val="en-GB"/>
        </w:rPr>
        <w:t>d</w:t>
      </w:r>
      <w:r w:rsidR="008A16D0" w:rsidRPr="00503627">
        <w:rPr>
          <w:sz w:val="24"/>
          <w:lang w:val="en-GB"/>
        </w:rPr>
        <w:t xml:space="preserve"> </w:t>
      </w:r>
      <w:r w:rsidR="00696C8B" w:rsidRPr="00503627">
        <w:rPr>
          <w:sz w:val="24"/>
          <w:lang w:val="en-GB"/>
        </w:rPr>
        <w:t xml:space="preserve">with </w:t>
      </w:r>
      <w:r w:rsidR="008A16D0">
        <w:rPr>
          <w:sz w:val="24"/>
          <w:lang w:val="en-GB"/>
        </w:rPr>
        <w:t>depositing a</w:t>
      </w:r>
      <w:r w:rsidR="00B70CEC">
        <w:rPr>
          <w:sz w:val="24"/>
          <w:lang w:val="en-GB"/>
        </w:rPr>
        <w:t xml:space="preserve"> </w:t>
      </w:r>
      <w:r w:rsidR="00696C8B" w:rsidRPr="00503627">
        <w:rPr>
          <w:sz w:val="24"/>
          <w:lang w:val="en-GB"/>
        </w:rPr>
        <w:t>TeO</w:t>
      </w:r>
      <w:r w:rsidR="00696C8B" w:rsidRPr="00503627">
        <w:rPr>
          <w:sz w:val="24"/>
          <w:vertAlign w:val="subscript"/>
          <w:lang w:val="en-GB"/>
        </w:rPr>
        <w:t>2</w:t>
      </w:r>
      <w:r w:rsidR="00696C8B" w:rsidRPr="00503627">
        <w:rPr>
          <w:sz w:val="24"/>
          <w:lang w:val="en-GB"/>
        </w:rPr>
        <w:t xml:space="preserve"> </w:t>
      </w:r>
      <w:r w:rsidR="008A16D0">
        <w:rPr>
          <w:sz w:val="24"/>
          <w:lang w:val="en-GB"/>
        </w:rPr>
        <w:t>wave-</w:t>
      </w:r>
      <w:r w:rsidR="00696C8B" w:rsidRPr="00503627">
        <w:rPr>
          <w:sz w:val="24"/>
          <w:lang w:val="en-GB"/>
        </w:rPr>
        <w:t>guiding layer</w:t>
      </w:r>
      <w:r w:rsidR="00E573C2">
        <w:rPr>
          <w:sz w:val="24"/>
          <w:lang w:val="en-GB"/>
        </w:rPr>
        <w:t xml:space="preserve"> </w:t>
      </w:r>
      <w:r w:rsidR="00E573C2" w:rsidRPr="00E573C2">
        <w:rPr>
          <w:color w:val="FF0000"/>
          <w:sz w:val="24"/>
          <w:lang w:val="en-GB"/>
        </w:rPr>
        <w:t>which confines the Love wave beneath t</w:t>
      </w:r>
      <w:r w:rsidR="00E573C2">
        <w:rPr>
          <w:color w:val="FF0000"/>
          <w:sz w:val="24"/>
          <w:lang w:val="en-GB"/>
        </w:rPr>
        <w:t xml:space="preserve">he surface because its velocity is much lower than </w:t>
      </w:r>
      <w:r w:rsidR="00025F79">
        <w:rPr>
          <w:color w:val="FF0000"/>
          <w:sz w:val="24"/>
          <w:lang w:val="en-GB"/>
        </w:rPr>
        <w:t xml:space="preserve">that of </w:t>
      </w:r>
      <w:r w:rsidR="00E573C2">
        <w:rPr>
          <w:color w:val="FF0000"/>
          <w:sz w:val="24"/>
          <w:lang w:val="en-GB"/>
        </w:rPr>
        <w:t>the substrate</w:t>
      </w:r>
      <w:r w:rsidR="00696C8B" w:rsidRPr="00E573C2">
        <w:rPr>
          <w:color w:val="FF0000"/>
          <w:sz w:val="24"/>
          <w:lang w:val="en-GB"/>
        </w:rPr>
        <w:t>.</w:t>
      </w:r>
      <w:r w:rsidR="00696C8B" w:rsidRPr="00503627">
        <w:rPr>
          <w:sz w:val="24"/>
          <w:lang w:val="en-GB"/>
        </w:rPr>
        <w:t xml:space="preserve"> </w:t>
      </w:r>
      <w:r w:rsidR="0049282D" w:rsidRPr="00025F79">
        <w:rPr>
          <w:color w:val="FF0000"/>
          <w:sz w:val="24"/>
          <w:lang w:val="en-GB"/>
        </w:rPr>
        <w:t xml:space="preserve">Both </w:t>
      </w:r>
      <w:r w:rsidR="00025F79" w:rsidRPr="00025F79">
        <w:rPr>
          <w:color w:val="FF0000"/>
          <w:sz w:val="24"/>
          <w:lang w:val="en-GB"/>
        </w:rPr>
        <w:t xml:space="preserve">sensitivity dispersion patterns of </w:t>
      </w:r>
      <w:r w:rsidR="0049282D" w:rsidRPr="00025F79">
        <w:rPr>
          <w:color w:val="FF0000"/>
          <w:sz w:val="24"/>
          <w:lang w:val="en-GB"/>
        </w:rPr>
        <w:t xml:space="preserve">the </w:t>
      </w:r>
      <w:r w:rsidR="00994DD1" w:rsidRPr="00025F79">
        <w:rPr>
          <w:color w:val="FF0000"/>
          <w:sz w:val="24"/>
          <w:lang w:val="en-GB"/>
        </w:rPr>
        <w:t>0</w:t>
      </w:r>
      <w:r w:rsidR="00994DD1" w:rsidRPr="00025F79">
        <w:rPr>
          <w:color w:val="FF0000"/>
          <w:sz w:val="24"/>
          <w:vertAlign w:val="superscript"/>
          <w:lang w:val="en-GB"/>
        </w:rPr>
        <w:t>th</w:t>
      </w:r>
      <w:r w:rsidR="00994DD1" w:rsidRPr="00025F79">
        <w:rPr>
          <w:color w:val="FF0000"/>
          <w:sz w:val="24"/>
          <w:lang w:val="en-GB"/>
        </w:rPr>
        <w:t xml:space="preserve"> </w:t>
      </w:r>
      <w:r w:rsidR="0049282D" w:rsidRPr="00025F79">
        <w:rPr>
          <w:color w:val="FF0000"/>
          <w:sz w:val="24"/>
          <w:lang w:val="en-GB"/>
        </w:rPr>
        <w:t xml:space="preserve">and </w:t>
      </w:r>
      <w:r w:rsidR="00994DD1" w:rsidRPr="00025F79">
        <w:rPr>
          <w:color w:val="FF0000"/>
          <w:sz w:val="24"/>
          <w:lang w:val="en-GB"/>
        </w:rPr>
        <w:t>1</w:t>
      </w:r>
      <w:r w:rsidR="00994DD1" w:rsidRPr="00025F79">
        <w:rPr>
          <w:color w:val="FF0000"/>
          <w:sz w:val="24"/>
          <w:vertAlign w:val="superscript"/>
          <w:lang w:val="en-GB"/>
        </w:rPr>
        <w:t>st</w:t>
      </w:r>
      <w:r w:rsidR="00994DD1" w:rsidRPr="00025F79">
        <w:rPr>
          <w:color w:val="FF0000"/>
          <w:sz w:val="24"/>
          <w:lang w:val="en-GB"/>
        </w:rPr>
        <w:t xml:space="preserve"> </w:t>
      </w:r>
      <w:r w:rsidR="0049282D" w:rsidRPr="00025F79">
        <w:rPr>
          <w:color w:val="FF0000"/>
          <w:sz w:val="24"/>
          <w:lang w:val="en-GB"/>
        </w:rPr>
        <w:t xml:space="preserve">mode </w:t>
      </w:r>
      <w:r w:rsidR="00E92BF9" w:rsidRPr="00025F79">
        <w:rPr>
          <w:color w:val="FF0000"/>
          <w:sz w:val="24"/>
          <w:lang w:val="en-GB"/>
        </w:rPr>
        <w:t>show similar trends as a function of normali</w:t>
      </w:r>
      <w:r w:rsidRPr="00025F79">
        <w:rPr>
          <w:color w:val="FF0000"/>
          <w:sz w:val="24"/>
          <w:lang w:val="en-GB"/>
        </w:rPr>
        <w:t>z</w:t>
      </w:r>
      <w:r w:rsidR="00E92BF9" w:rsidRPr="00025F79">
        <w:rPr>
          <w:color w:val="FF0000"/>
          <w:sz w:val="24"/>
          <w:lang w:val="en-GB"/>
        </w:rPr>
        <w:t xml:space="preserve">ed </w:t>
      </w:r>
      <w:r w:rsidR="00CA7714" w:rsidRPr="00025F79">
        <w:rPr>
          <w:color w:val="FF0000"/>
          <w:sz w:val="24"/>
          <w:lang w:val="en-GB"/>
        </w:rPr>
        <w:t xml:space="preserve">film </w:t>
      </w:r>
      <w:proofErr w:type="spellStart"/>
      <w:r w:rsidR="00E92BF9" w:rsidRPr="00025F79">
        <w:rPr>
          <w:color w:val="FF0000"/>
          <w:sz w:val="24"/>
          <w:lang w:val="en-GB"/>
        </w:rPr>
        <w:t>thcikness</w:t>
      </w:r>
      <w:proofErr w:type="spellEnd"/>
      <w:r w:rsidR="00CA7714" w:rsidRPr="00025F79">
        <w:rPr>
          <w:color w:val="FF0000"/>
          <w:sz w:val="24"/>
          <w:lang w:val="en-GB"/>
        </w:rPr>
        <w:t xml:space="preserve">, </w:t>
      </w:r>
      <w:r w:rsidR="00CA7714">
        <w:rPr>
          <w:sz w:val="24"/>
          <w:lang w:val="en-GB"/>
        </w:rPr>
        <w:t>but</w:t>
      </w:r>
      <w:r w:rsidR="00675A67" w:rsidRPr="00503627">
        <w:rPr>
          <w:sz w:val="24"/>
          <w:lang w:val="en-GB"/>
        </w:rPr>
        <w:t xml:space="preserve"> the sensitivity of the </w:t>
      </w:r>
      <w:r w:rsidR="00E92BF9">
        <w:rPr>
          <w:sz w:val="24"/>
          <w:lang w:val="en-GB"/>
        </w:rPr>
        <w:t>0</w:t>
      </w:r>
      <w:r w:rsidR="00675A67" w:rsidRPr="00503627">
        <w:rPr>
          <w:sz w:val="24"/>
          <w:lang w:val="en-GB"/>
        </w:rPr>
        <w:t>th mode is larger than that of the first mode</w:t>
      </w:r>
      <w:r w:rsidR="009B64B4">
        <w:rPr>
          <w:sz w:val="24"/>
          <w:lang w:val="en-GB"/>
        </w:rPr>
        <w:t xml:space="preserve">. </w:t>
      </w:r>
      <w:r w:rsidR="00CA7714" w:rsidRPr="00E573C2">
        <w:rPr>
          <w:color w:val="FF0000"/>
          <w:sz w:val="24"/>
          <w:lang w:val="en-GB"/>
        </w:rPr>
        <w:t>The sensitivities</w:t>
      </w:r>
      <w:r w:rsidR="008D6160" w:rsidRPr="00E573C2">
        <w:rPr>
          <w:color w:val="FF0000"/>
          <w:sz w:val="24"/>
          <w:lang w:val="en-GB"/>
        </w:rPr>
        <w:t xml:space="preserve"> </w:t>
      </w:r>
      <w:r w:rsidR="0049282D" w:rsidRPr="00E573C2">
        <w:rPr>
          <w:color w:val="FF0000"/>
          <w:sz w:val="24"/>
          <w:lang w:val="en-GB"/>
        </w:rPr>
        <w:t xml:space="preserve">decrease rapidly with increasing </w:t>
      </w:r>
      <w:proofErr w:type="spellStart"/>
      <w:r w:rsidR="0049282D" w:rsidRPr="00E573C2">
        <w:rPr>
          <w:color w:val="FF0000"/>
          <w:sz w:val="24"/>
          <w:lang w:val="en-GB"/>
        </w:rPr>
        <w:t>ZnO</w:t>
      </w:r>
      <w:proofErr w:type="spellEnd"/>
      <w:r w:rsidR="0049282D" w:rsidRPr="00E573C2">
        <w:rPr>
          <w:color w:val="FF0000"/>
          <w:sz w:val="24"/>
          <w:lang w:val="en-GB"/>
        </w:rPr>
        <w:t xml:space="preserve"> thickness</w:t>
      </w:r>
      <w:r w:rsidR="00E573C2" w:rsidRPr="00E573C2">
        <w:rPr>
          <w:color w:val="FF0000"/>
          <w:sz w:val="24"/>
          <w:lang w:val="en-GB"/>
        </w:rPr>
        <w:t xml:space="preserve"> because it part</w:t>
      </w:r>
      <w:r w:rsidR="00025F79">
        <w:rPr>
          <w:color w:val="FF0000"/>
          <w:sz w:val="24"/>
          <w:lang w:val="en-GB"/>
        </w:rPr>
        <w:t>ially</w:t>
      </w:r>
      <w:r w:rsidR="00E573C2" w:rsidRPr="00E573C2">
        <w:rPr>
          <w:color w:val="FF0000"/>
          <w:sz w:val="24"/>
          <w:lang w:val="en-GB"/>
        </w:rPr>
        <w:t xml:space="preserve"> takes the role of silicon substrate and results in a composite substrate (</w:t>
      </w:r>
      <w:proofErr w:type="spellStart"/>
      <w:r w:rsidR="00E573C2" w:rsidRPr="00E573C2">
        <w:rPr>
          <w:color w:val="FF0000"/>
          <w:sz w:val="24"/>
          <w:lang w:val="en-GB"/>
        </w:rPr>
        <w:t>ZnO</w:t>
      </w:r>
      <w:proofErr w:type="spellEnd"/>
      <w:r w:rsidR="00E573C2" w:rsidRPr="00E573C2">
        <w:rPr>
          <w:color w:val="FF0000"/>
          <w:sz w:val="24"/>
          <w:lang w:val="en-GB"/>
        </w:rPr>
        <w:t xml:space="preserve">/Si) with </w:t>
      </w:r>
      <w:r w:rsidR="00025F79">
        <w:rPr>
          <w:color w:val="FF0000"/>
          <w:sz w:val="24"/>
          <w:lang w:val="en-GB"/>
        </w:rPr>
        <w:t xml:space="preserve">a </w:t>
      </w:r>
      <w:r w:rsidR="00E573C2" w:rsidRPr="00E573C2">
        <w:rPr>
          <w:color w:val="FF0000"/>
          <w:sz w:val="24"/>
          <w:lang w:val="en-GB"/>
        </w:rPr>
        <w:t>low</w:t>
      </w:r>
      <w:r w:rsidR="00025F79">
        <w:rPr>
          <w:color w:val="FF0000"/>
          <w:sz w:val="24"/>
          <w:lang w:val="en-GB"/>
        </w:rPr>
        <w:t>er</w:t>
      </w:r>
      <w:r w:rsidR="00E573C2" w:rsidRPr="00E573C2">
        <w:rPr>
          <w:color w:val="FF0000"/>
          <w:sz w:val="24"/>
          <w:lang w:val="en-GB"/>
        </w:rPr>
        <w:t xml:space="preserve"> substrate velocity</w:t>
      </w:r>
      <w:r w:rsidR="0049282D" w:rsidRPr="00E573C2">
        <w:rPr>
          <w:color w:val="FF0000"/>
          <w:sz w:val="24"/>
          <w:lang w:val="en-GB"/>
        </w:rPr>
        <w:t xml:space="preserve">. </w:t>
      </w:r>
      <w:r w:rsidR="0049282D" w:rsidRPr="00503627">
        <w:rPr>
          <w:sz w:val="24"/>
          <w:lang w:val="en-GB"/>
        </w:rPr>
        <w:t xml:space="preserve">On the other hand, </w:t>
      </w:r>
      <w:r w:rsidR="009B64B4">
        <w:rPr>
          <w:sz w:val="24"/>
          <w:lang w:val="en-GB"/>
        </w:rPr>
        <w:t>the</w:t>
      </w:r>
      <w:r w:rsidR="0049282D" w:rsidRPr="00503627">
        <w:rPr>
          <w:sz w:val="24"/>
          <w:lang w:val="en-GB"/>
        </w:rPr>
        <w:t xml:space="preserve"> sensitivity increases </w:t>
      </w:r>
      <w:r w:rsidR="008D6160">
        <w:rPr>
          <w:sz w:val="24"/>
          <w:lang w:val="en-GB"/>
        </w:rPr>
        <w:t>rapidly</w:t>
      </w:r>
      <w:r w:rsidR="008D6160" w:rsidRPr="00503627">
        <w:rPr>
          <w:sz w:val="24"/>
          <w:lang w:val="en-GB"/>
        </w:rPr>
        <w:t xml:space="preserve"> </w:t>
      </w:r>
      <w:r w:rsidR="00B454DA" w:rsidRPr="00503627">
        <w:rPr>
          <w:sz w:val="24"/>
          <w:lang w:val="en-GB"/>
        </w:rPr>
        <w:t>until</w:t>
      </w:r>
      <w:r w:rsidR="0049282D" w:rsidRPr="00503627">
        <w:rPr>
          <w:sz w:val="24"/>
          <w:lang w:val="en-GB"/>
        </w:rPr>
        <w:t xml:space="preserve"> the TeO</w:t>
      </w:r>
      <w:r w:rsidR="0049282D" w:rsidRPr="00503627">
        <w:rPr>
          <w:sz w:val="24"/>
          <w:vertAlign w:val="subscript"/>
          <w:lang w:val="en-GB"/>
        </w:rPr>
        <w:t>2</w:t>
      </w:r>
      <w:r w:rsidR="0049282D" w:rsidRPr="00503627">
        <w:rPr>
          <w:sz w:val="24"/>
          <w:lang w:val="en-GB"/>
        </w:rPr>
        <w:t xml:space="preserve"> thickness </w:t>
      </w:r>
      <w:r w:rsidR="008D6160">
        <w:rPr>
          <w:sz w:val="24"/>
          <w:lang w:val="en-GB"/>
        </w:rPr>
        <w:t>reaches</w:t>
      </w:r>
      <w:r w:rsidR="0049282D" w:rsidRPr="00503627">
        <w:rPr>
          <w:sz w:val="24"/>
          <w:lang w:val="en-GB"/>
        </w:rPr>
        <w:t xml:space="preserve"> 0.052</w:t>
      </w:r>
      <w:r w:rsidR="009B64B4">
        <w:rPr>
          <w:sz w:val="24"/>
          <w:lang w:val="en-GB"/>
        </w:rPr>
        <w:t xml:space="preserve"> </w:t>
      </w:r>
      <w:r w:rsidR="0049282D" w:rsidRPr="00503627">
        <w:rPr>
          <w:sz w:val="24"/>
          <w:lang w:val="en-GB"/>
        </w:rPr>
        <w:t>λ and 0.063</w:t>
      </w:r>
      <w:r w:rsidR="009B64B4">
        <w:rPr>
          <w:sz w:val="24"/>
          <w:lang w:val="en-GB"/>
        </w:rPr>
        <w:t xml:space="preserve"> </w:t>
      </w:r>
      <w:r w:rsidR="0049282D" w:rsidRPr="00503627">
        <w:rPr>
          <w:sz w:val="24"/>
          <w:lang w:val="en-GB"/>
        </w:rPr>
        <w:t xml:space="preserve">λ for the </w:t>
      </w:r>
      <w:r w:rsidR="009B64B4">
        <w:rPr>
          <w:sz w:val="24"/>
          <w:lang w:val="en-GB"/>
        </w:rPr>
        <w:t>0</w:t>
      </w:r>
      <w:r w:rsidR="0049282D" w:rsidRPr="008D4822">
        <w:rPr>
          <w:sz w:val="24"/>
          <w:vertAlign w:val="superscript"/>
          <w:lang w:val="en-GB"/>
        </w:rPr>
        <w:t>th</w:t>
      </w:r>
      <w:r w:rsidR="0049282D" w:rsidRPr="00503627">
        <w:rPr>
          <w:sz w:val="24"/>
          <w:lang w:val="en-GB"/>
        </w:rPr>
        <w:t xml:space="preserve"> and first mode</w:t>
      </w:r>
      <w:r w:rsidR="000D3A4C" w:rsidRPr="00503627">
        <w:rPr>
          <w:sz w:val="24"/>
          <w:lang w:val="en-GB"/>
        </w:rPr>
        <w:t xml:space="preserve"> </w:t>
      </w:r>
      <w:r w:rsidR="0049282D" w:rsidRPr="00503627">
        <w:rPr>
          <w:sz w:val="24"/>
          <w:lang w:val="en-GB"/>
        </w:rPr>
        <w:t xml:space="preserve">respectively, </w:t>
      </w:r>
      <w:r w:rsidR="00E92BF9">
        <w:rPr>
          <w:sz w:val="24"/>
          <w:lang w:val="en-GB"/>
        </w:rPr>
        <w:t>but</w:t>
      </w:r>
      <w:r w:rsidR="00E92BF9" w:rsidRPr="00503627">
        <w:rPr>
          <w:sz w:val="24"/>
          <w:lang w:val="en-GB"/>
        </w:rPr>
        <w:t xml:space="preserve"> </w:t>
      </w:r>
      <w:r w:rsidR="0049282D" w:rsidRPr="00503627">
        <w:rPr>
          <w:sz w:val="24"/>
          <w:lang w:val="en-GB"/>
        </w:rPr>
        <w:t xml:space="preserve">then </w:t>
      </w:r>
      <w:r w:rsidR="00B454DA" w:rsidRPr="00503627">
        <w:rPr>
          <w:sz w:val="24"/>
          <w:lang w:val="en-GB"/>
        </w:rPr>
        <w:t xml:space="preserve">decreases </w:t>
      </w:r>
      <w:r w:rsidR="008D6160">
        <w:rPr>
          <w:sz w:val="24"/>
          <w:lang w:val="en-GB"/>
        </w:rPr>
        <w:t>when</w:t>
      </w:r>
      <w:r w:rsidR="008D6160" w:rsidRPr="00503627">
        <w:rPr>
          <w:sz w:val="24"/>
          <w:lang w:val="en-GB"/>
        </w:rPr>
        <w:t xml:space="preserve"> </w:t>
      </w:r>
      <w:r w:rsidR="00E92BF9">
        <w:rPr>
          <w:sz w:val="24"/>
          <w:lang w:val="en-GB"/>
        </w:rPr>
        <w:t xml:space="preserve">the </w:t>
      </w:r>
      <w:r w:rsidR="00B454DA" w:rsidRPr="00503627">
        <w:rPr>
          <w:sz w:val="24"/>
          <w:lang w:val="en-GB"/>
        </w:rPr>
        <w:t>TeO</w:t>
      </w:r>
      <w:r w:rsidR="00B454DA" w:rsidRPr="00503627">
        <w:rPr>
          <w:sz w:val="24"/>
          <w:vertAlign w:val="subscript"/>
          <w:lang w:val="en-GB"/>
        </w:rPr>
        <w:t>2</w:t>
      </w:r>
      <w:r w:rsidR="00B454DA" w:rsidRPr="00503627">
        <w:rPr>
          <w:sz w:val="24"/>
          <w:lang w:val="en-GB"/>
        </w:rPr>
        <w:t xml:space="preserve"> thickness </w:t>
      </w:r>
      <w:r w:rsidR="00E92BF9">
        <w:rPr>
          <w:sz w:val="24"/>
          <w:lang w:val="en-GB"/>
        </w:rPr>
        <w:t xml:space="preserve">is </w:t>
      </w:r>
      <w:r w:rsidR="00E92BF9" w:rsidRPr="00503627">
        <w:rPr>
          <w:sz w:val="24"/>
          <w:lang w:val="en-GB"/>
        </w:rPr>
        <w:t>increas</w:t>
      </w:r>
      <w:r w:rsidR="00E92BF9">
        <w:rPr>
          <w:sz w:val="24"/>
          <w:lang w:val="en-GB"/>
        </w:rPr>
        <w:t>ed</w:t>
      </w:r>
      <w:r w:rsidR="00E92BF9" w:rsidRPr="00503627">
        <w:rPr>
          <w:sz w:val="24"/>
          <w:lang w:val="en-GB"/>
        </w:rPr>
        <w:t xml:space="preserve"> </w:t>
      </w:r>
      <w:r w:rsidR="00B454DA" w:rsidRPr="00503627">
        <w:rPr>
          <w:sz w:val="24"/>
          <w:lang w:val="en-GB"/>
        </w:rPr>
        <w:t>further</w:t>
      </w:r>
      <w:r w:rsidR="0049282D" w:rsidRPr="00503627">
        <w:rPr>
          <w:sz w:val="24"/>
          <w:lang w:val="en-GB"/>
        </w:rPr>
        <w:t xml:space="preserve">. The </w:t>
      </w:r>
      <w:r w:rsidR="00696C8B" w:rsidRPr="00503627">
        <w:rPr>
          <w:sz w:val="24"/>
          <w:lang w:val="en-GB"/>
        </w:rPr>
        <w:t>maxi</w:t>
      </w:r>
      <w:r w:rsidR="00E92BF9">
        <w:rPr>
          <w:sz w:val="24"/>
          <w:lang w:val="en-GB"/>
        </w:rPr>
        <w:t>mum</w:t>
      </w:r>
      <w:r w:rsidR="00696C8B" w:rsidRPr="00503627">
        <w:rPr>
          <w:sz w:val="24"/>
          <w:lang w:val="en-GB"/>
        </w:rPr>
        <w:t xml:space="preserve"> sensitivity of the multilayer structure is </w:t>
      </w:r>
      <w:r w:rsidR="00B454DA" w:rsidRPr="00503627">
        <w:rPr>
          <w:sz w:val="24"/>
          <w:lang w:val="en-GB"/>
        </w:rPr>
        <w:t>-4.2×10</w:t>
      </w:r>
      <w:r w:rsidR="00B454DA" w:rsidRPr="00503627">
        <w:rPr>
          <w:sz w:val="24"/>
          <w:vertAlign w:val="superscript"/>
          <w:lang w:val="en-GB"/>
        </w:rPr>
        <w:t>-3</w:t>
      </w:r>
      <w:r w:rsidR="00696C8B" w:rsidRPr="00503627">
        <w:rPr>
          <w:sz w:val="24"/>
          <w:lang w:val="en-GB"/>
        </w:rPr>
        <w:t xml:space="preserve"> </w:t>
      </w:r>
      <w:r w:rsidR="0049282D" w:rsidRPr="00503627">
        <w:rPr>
          <w:sz w:val="24"/>
          <w:lang w:val="en-GB"/>
        </w:rPr>
        <w:fldChar w:fldCharType="begin"/>
      </w:r>
      <w:r w:rsidR="0049282D" w:rsidRPr="00503627">
        <w:rPr>
          <w:sz w:val="24"/>
          <w:lang w:val="en-GB"/>
        </w:rPr>
        <w:instrText xml:space="preserve"> QUOTE </w:instrText>
      </w:r>
      <w:r w:rsidR="00DA71DE">
        <w:rPr>
          <w:sz w:val="24"/>
        </w:rPr>
        <w:pict>
          <v:shape id="_x0000_i1066" type="#_x0000_t75" style="width:64.4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pToGridInCell/&gt;&lt;w:wrapTextWithPunct/&gt;&lt;w:u????????????????????????????€????€????€??ables/&gt;&lt;w:snapToGridInCell/&gt;&lt;w:wrapTextWithPunct/&gt;&lt;w:u??????????????idInCell/&gt;&lt;w:wrapTextWithPunct/&gt;&lt;w:u??€€????€????€????€???xtWithPunct/&gt;&lt;w:u?????????????€????€??????€€????€????€????€????€????€u??€€????€????€????€????€????€????€????€????€???€????pToGridInCell/&gt;&lt;w:wrapTextWithPunct/&gt;&lt;w:u??ables/&gt;&lt;w:snapToGridIn??????????idInCell/&gt;&lt;w:wrapTextWithPunct/&gt;&lt;w:u??€€????€????€????€???xtWithPunct/&gt;&lt;w:uCell/&gt;&lt;w:wrapTextWithPunct/&gt;&lt;w:u???????????????????€??????€?€????€??€€????????????????????????????€????€????€??ables/&gt;&lt;w:snapToGridInCell/&gt;&lt;w:wrapTextWithPunct/&gt;&lt;????€????€????????idInCell/&gt;&lt;w:wrapTextWithPunct/&gt;&lt;w:u??€€????€????€????€???xtWithPunct/&gt;&lt;w:u€€????€???€????pToGridInCell/&gt;&lt;w:wrapTextWithPunct/&gt;&lt;w:uw:u?#xA;?€????€?€????€??????€€????€????€????€????€????€??ables/&gt;&lt;w:snapToGridInCell/&gt;&lt;w:wrapTextWithPunct/&gt;&lt;w:u???€?€&quot;/&gt;&lt;w:docVar w:name=&quot;EN.???tWithPunct/&gt;&lt;w:u??€€????€????€????€???xtWithPunct/&gt;&lt;w:u?€????€????€????€??ables/&gt;&lt;w:snapToGridInCell/&gt;&lt;w:wra???€????€???€????pToGridInCell/&gt;&lt;w:wrapTextWithPunct/&gt;&lt;w:upT??€??ables/&gt;&lt;w:snapToGridInCell/&gt;&lt;w:wrapTextWithPunct/&gt;&lt;w:uextWithPunct/&gt;&lt;w:uLayout&quot; w:val=&quot;??????????u??€€????€????€????€???xtWithPunct/&gt;&lt;w:u?????????€?€??eu????€?|????????????€.?????????????????????????????????????oGridInCell/&gt;&lt;w:wra???€????€???€????pToGridInCell/&gt;&lt;w:wrapTextWithPunct/&gt;&lt;w:u?????????????ct/&gt;&lt;w:uextWithPunct/&gt;&lt;w:uLayout&quot; w:val=&quot;??????????u??€€????€????€????€???xtWithPunct/&gt;&lt;w:u???????????€????€?€???€????€??ables/&gt;&lt;w:snapToGridInCell/&gt;&lt;w:wrapT??€??ables/&gt;&lt;w:snapToGridInCell/&gt;&lt;w:wrapTextWithPunct/&gt;&lt;w:u??€??????€/&gt;&lt;w:u???€?€&quot;/&gt;&lt;w:docVar w:name=&quot;EN.????€????€?ra???€????€???€ w:val=&quot;??????????u??€€????€????€????€???xtWithPunct/&gt;&lt;w:u????pToGridInCell/&gt;&lt;w:wrapTextWithPunct/&gt;&lt;w:u???€????€??ables/&gt;&lt;w:snapToGridInCell/&gt;&lt;w:wrapTextWithPunct/&gt;&lt;w:u€????€????€????€????€????€??ables/&gt;&lt;w:snapToGridInCell/&gt;&lt;w:wrapTextWithPunct/&gt;&lt;w:u?s/&gt;&lt;w:snapToGridInCell/&gt;&lt;w:wr??€????€????€???xtWithPunct/&gt;&lt;w:uapTextWithPunct/&gt;&lt;w:u????????????????pToGridInCell/&gt;&lt;w:wrapTextWithPunct/&gt;&lt;w:u????????????????????????????????????€??€€?€??????????????????€??docVar w:name=&quot;EN.????€????€?apTextWithPunct/&gt;&lt;w:u?s/&gt;&lt;w:snapToGridInCell/&gt;&lt;w:wr??€????€????€???xtWithPunct/&gt;&lt;w:u???€????€??ables/&gt;&lt;w:snapToGridInCell/&gt;&lt;w:wrapTextWithPuncoGridInCell/&gt;&lt;w:wrapTextWithTextWithPunct/&gt;&lt;w:u????????????????pToGridInCell/&gt;&lt;w:wrapTextWithPunct/&gt;&lt;w:uPunct/&gt;&lt;w:u?s/&gt;&lt;w:snapToGridInCell/&gt;&lt;w:wrapTextWithPunct/&gt;&lt;w:ut/&gt;&lt;w:u???€???xtWithPunct/&gt;&lt;w:u???????5???€???????????????€??????s???????????????????????????????????????€????€?€????€??????€€????€?pTextWithTextWithPunct/&gt;&lt;w:u????????????????pToGridInct/&gt;&lt;w:uPunct/&gt;&lt;w:u?s/&gt;&lt;w:snapToGridInCell/&gt;&lt;w:wrapTextWithPunct/&gt;&lt;w:ut/&gt;&lt;w:u???€???xtWithPunct/&gt;&lt;w:uCell/&gt;&lt;w:wrapTextWithPunct/&gt;&lt;w:u???€????€????€????€??ables/&gt;&lt;w:snapToGridInCelextWithPuncoGridInCell/&gt;&lt;w:wrapTextWithPunct/&gt;&lt;w:u?s/&gt;&lt;w:snapToGridInCell/&gt;&lt;w:wrapTextWithPunct/&gt;&lt;w:ul/&gt;&lt;w:w????€??docVar w:name=&quot;EN.????€????€??ut/&gt;&lt;w:u???€???xtWithPunct/&gt;&lt;w:u??€????€??ables/&gt;&lt;w:snapToGridInCell/&gt;&lt;w:wrapTextWithPunct/&gt;&lt;w:uoGridInCell/&gt;&lt;w:wrapTextWithPunct/&gt;&lt;w:urapTextWithPunct/&gt;&lt;w:u??????????????????????????????????????????????????€?rapTextWithPunct/&gt;&lt;w:r w:name=&quot;EN.????€????€??ut/&gt;&lt;w:u???€???xtWithPunct/&gt;&lt;w:uu?s/&gt;&lt;w:snapToGridInCell/&gt;&lt;w:wrapTextWithPunct/&gt;&lt;w:u????????????€??ables/&gt;&lt;w:snapToGridInCell/&gt;&lt;w:wrapTextWithPunct/&gt;&lt;w:u+???????????€??????????+???????????€??????????+??????????idInCell/&gt;Punct/&gt;&lt;w:r w:name=&quot;EN.????€????€??ut/&gt;&lt;w:u???€???xtWithPunct/&gt;&lt;w:u&lt;w:w????€??docVar w:name=&quot;EN.????€????€????€????€??ables/&gt;&lt;w:snapToGridInCell/&gt;&lt;w:wrapTextW??????????extWithPunct/&gt;&lt;w:u????????????€??ables/&gt;&lt;w:snapToGridInCell/&gt;&lt;w:wrapTextWithPunct/&gt;&lt;w:u?????rapTextWithPun&quot;EN.????€????€??ut/&gt;&lt;w:u???€???xtWithPunct/&gt;&lt;w:uct/&gt;&lt;w:u?s/&gt;&lt;w:snapToGridInCell/&gt;&lt;w:wrapTextWithPunct/&gt;&lt;w:uithPunct/&gt;&lt;w:u?€?????????????????????????????????€????€?€????€??????€€????€????€????€????€????€??ables/&gt;&lt;w:u???????????unct/&gt;&lt;w:u?????rapTextWithPun&quot;EN.????€????€??ut/&gt;&lt;w:u???€???xtWithPunct/&gt;&lt;w:u?€??ables/&gt;&lt;w:snapToGridInCell/&gt;&lt;w:wrapTextWithPunct/&gt;&lt;w:u:snapToGridInCell/&gt;&lt;w:wrapTextWithPunct/&gt;&lt;w:u?????????????????????????????€?rapTextWithPunct/&gt;&lt;w:u?s/&gt;&lt;w:snapToGridInCell/&gt;&lt;w:wrapTextWithPunct/&gt;&lt;w:u???????cVar ?€??ut/&gt;&lt;w:u???€???xtWithPunct/&gt;&lt;w:uw:name=&quot;EN.????€????€????€????€??ables/&gt;&lt;w:es/&gt;&lt;w:snapToGridInCell/&gt;&lt;w:wrapTextWithPunct/&gt;&lt;w:usnapToGridInCell/&gt;&lt;w:wrapTextWithPunct/&gt;&lt;w:u????????????????????+???????????€??????????+??€€??€€?tWithPunct/&gt;&lt;w:u???????cVar ?€??ut/&gt;&lt;w:u???€???xtWithPunct/&gt;&lt;w:u€€?????€?????????????????????€?rapTextWithPunct/&gt;&lt;w:u?s/&gt;&lt;w:snapToGridInCell/&gt;&lt;w:wrapTe???€????€??ables/&gt;&lt;w:es/&gt;&lt;w:snapToGridInCell/&gt;&lt;w:wrapTextWithPunct/&gt;&lt;w:uxtWithPunct/&gt;&lt;w:u????????????????????????t/&gt;&lt;w:u???????cVar ?€??ut/&gt;&lt;w:u???€???xtWithPunct/&gt;&lt;w:u????????€?????????????????????????€????€?w:u???????????????????????+??cVar w:name=&quot;EN.????€????€????€????€??ables/w:snapToGridInCell/&gt;&lt;w:wrapTe???€????€??ables/&gt;&lt;w:es/&gt;&lt;w/&gt;&lt;w:u????????????????????????t/&gt;&lt;w:u???????cVar ?€??ut/&gt;&lt;w:u???€???xtWithPunct/&gt;&lt;w:u:snapToGridInCell/&gt;&lt;w:wrapTextWithPunct/&gt;&lt;w:u&gt;&lt;w:snapToGridInC????€?????????????????????€?rapTextWithPunct/&gt;&lt;w:u?s/&gt;&lt;w:snapToGridInCell/&gt;&lt;w:wrapTextWithPunct/&gt;&lt;w:uell/&gt;&lt;w:wrapTextWithPunct/&gt;&lt;w:u€€????€??????€€????€??ar ?€??ut/&gt;&lt;w:u???€???xtWithPunct/&gt;&lt;w:u??€????€????€????€??ables/&gt;&lt;w:&lt;w:es/&gt;&lt;w:snapToGridInCell/&gt;&lt;w:wrapTextWithPunct/&gt;&lt;w:usnapToGridInCell/&gt;&lt;w:wrapTextWithPunct/&gt;&lt;w:u???????????*?€?€??eu????€?|????????????€.??????????????rapTextWithPun???€??????€€????€??ar ?€??ut/&gt;&lt;w:u???€???xtWithPunct/&gt;&lt;w:uct/&gt;&lt;w:u?s/&gt;&lt;w:snapToGridInCell/&gt;&lt;w:wrapTextWithPunct/&gt;&lt;w:u????????????????r w:name/&gt;&lt;w:&lt;w:es/&gt;&lt;w:snapToGridInCell/&gt;&lt;w:wrapTextWithPunct/&gt;&lt;w:u=&quot;EN.????€????€????€????€??ables/&gt;&lt;w:snapToGridInCell/&gt;&lt;w:wrapTextWithPunct/&gt;&lt;w:?ut/&gt;&lt;w:u???€???xtWithPunct/&gt;&lt;w:uu?????????????????????????????????????????????????????????????€.??????????????rapTextW/&gt;&lt;w:u????????????????r w:name/&gt;&lt;w:&lt;w:es/&gt;&lt;w:snapToGridInCell/&gt;&lt;w:wrapTextWithPun??ables/&gt;&lt;w:snapToGridInCell/&gt;&lt;w:wrapTextWithPunct/&gt;&lt;w:?ut/&gt;&lt;w:u???€???xtWithPunct/&gt;&lt;w:uct/&gt;&lt;w:uithPunct/&gt;&lt;w:u?s/&gt;&lt;w:snapToGridInCell/&gt;&lt;w:wrapTextWithPunct/&gt;&lt;w:u?????????????????????????€????€?€????€??????€€????€????€????€????€????€??ables???????????????????????/&gt;&lt;w:snapToGridInCell/&gt;&lt;w:wrapTextWithPunct/&gt;&lt;w:?ut/&gt;&lt;w:u???€???xtWithPunct/&gt;&lt;w:u????:u????????????????r w:name/&gt;&lt;w:&lt;w:es/&gt;&lt;w:snapToGridInCell/&gt;&lt;w:wrapTextWithPunct/&gt;&lt;w:u??r w:name=&quot;EN.????€????€????€????€??ables/&gt;&lt;????????????????€.??????????????rapTextWithPunct/&gt;&lt;w:u?InCell/&gt;&lt;w:wrapTextWithPunct/&gt;&lt;w:?ut/&gt;&lt;w:u???€???xtWithPunct/&gt;&lt;w:us/&gt;&lt;w:snapToGridInCell/&gt;&lt;w:wrapTextWithPunct/&gt;&lt;w:uw:snapToGridInCell/&gt;&lt;w:wrapTextWithPunct/&gt;&lt;w:u/&gt;&lt;w:snapToGrw:snapToGridInCell/&gt;&lt;w:wrapTextWithPunct/&gt;&lt;w:uidInCell/&gt;&lt;w:wrapTextWithPunct/&gt;&lt;w:u????????????????????€??€€?€???????/&gt;&lt;w:u???€???xtWithPunct/&gt;&lt;w:u???????????€?????????5???€???????????????€??????s????rapTextWithPunct/&gt;&lt;w:u?s/&gt;&lt;w:snapToGridInCell/&gt;&lt;w:wrapTextWithPunct/&gt;&lt;w:u/&gt;&lt;w:snapToGrw:snapToGridInCell/&gt;&lt;w:wrapTextWithPunct/&gt;&lt;w:uWithPunct/&gt;&lt;w:u???????????€??€€?€???????/&gt;&lt;w:u???€???xtWithPunct/&gt;&lt;w:u+????????????????????????r w:name=&quot;EN.????€????€????€????€??ables/&gt;&lt;w:snapToGridInCell/&gt;&lt;w:wrapTextWithPunct/&gt;&lt;w:u?????????????????????????????????????:wrapTextWithPunct/&gt;&lt;w:u/&gt;ct/&gt;&lt;w:uWithPunct/&gt;&lt;w:u???????????€??€€?€???????/&gt;&lt;w:u???€???xtWithPunct/&gt;&lt;w:u&lt;w:snapToGrw:snapToGridInCell/&gt;&lt;w:wrapTextWithPunct/&gt;&lt;w:u???????€?????€??????s????rapTextWithPunct/&gt;&lt;w:u?s/&gt;&lt;w:snapToGridInCell/&gt;&lt;w:wrapTextWithPunct/&gt;&lt;w:u?????€????€??????€€????€????€????€????€????€????????????€??€€?€???????/&gt;&lt;w:u???€???xtWithPunct/&gt;&lt;w:uables/&gt;&lt;w:snapToGridInCell/&gt;&lt;w:wrapTextWithPunct/&gt;&lt;w:u??:snapToGrw:snapToGridInCell/&gt;&lt;w:wrapTextWithPunct/&gt;&lt;w:u?????????????????ar w:name=&quot;EN.????€????€????€????€??ables/&gt;&lt;w:snapToGridInCell/&gt;&lt;pTextWithPunct/&gt;&lt;w:u?s/&gt;&lt;w:s????/&gt;&lt;w:u???€???xtWithPunct/&gt;&lt;w:unapToGridInCell/&gt;&lt;w:wrapTextWithPunct/&gt;&lt;w:uw:wrapTextWithPunct/&gt;&lt;w:u????€??????????+??????:snapToGrw:snapToGridInCell/&gt;&lt;w:wrapTextWithPunct/&gt;&lt;w:u?????€??????????+???????????€??????????+??????&gt;&lt;pTextWithPunct/&gt;&lt;w:u?s/&gt;&lt;w:s????/&gt;&lt;w:u???€???xtWithPunct/&gt;&lt;w:u????????????????+???????????€??????????+??????????????€????€??ables/&gt;&lt;w:snapToGridInCell/&gt;&lt;pTextWithPunct/&gt;&lt;w:uapTextWithPunct/&gt;&lt;w:u????€??????????+??????:snapToGrw:snapToGridInCe?????+??????&gt;&lt;pTextWithPunct/&gt;&lt;w:u?s/&gt;&lt;w:s????/&gt;&lt;w:u???€???xtWithPunct/&gt;&lt;w:ull/&gt;&lt;w:wrapTextWithPunct/&gt;&lt;w:u?s/&gt;&lt;w:snapToGridInCell/&gt;&lt;w:wrapTextWithPunct/&gt;&lt;w:u?????????????ithPunct/&gt;&lt;w:u???????????????????ar w:name=&quot;EN.????€????€????€????€??ables/&gt;&lt;w:snapToGridInCell/&gt;&lt;w:wrapTextWithP/&gt;&lt;w:u?s/&gt;&lt;w:s????/&gt;&lt;w:u???€???xtWithPunct/&gt;&lt;w:uunct/&gt;&lt;w:u???????€?????:snapToGrw:snapToGridInCell/&gt;&lt;w:wrapTextWithPunct/&gt;&lt;w:u?€?€????€??????€€????€????€??nCell/&gt;&lt;pTextWithPunct/&gt;&lt;w:u?s/&gt;&lt;w:snapToGridInCell/&gt;&lt;w:wrapTextWithPunct/&gt;&lt;w:u??€????€????€??ables/&gt;&lt;w::u?s/&gt;&lt;w:s????/&gt;&lt;w:u???€???xtWithPunct/&gt;&lt;w:usnapToGridInCell/&gt;&lt;w:wrapTextWithPunct/&gt;&lt;w:u???????????????+???????:snapToGrw:snapToGridInCell/&gt;&lt;w:wrapTextWithPunct/&gt;&lt;w:u???????????????+??€€??€€?€?????€?ar w:name=&quot;EN.????€????€????€????€????€????€??ables/&gt;&lt;w::u?s/&gt;&lt;w:s????/&gt;&lt;w:u???€???xtWithPunct/&gt;&lt;w:u?ables/&gt;&lt;w:snapToGrll/&gt;&lt;pTextWithPunct/&gt;&lt;w:u?s/&gt;&lt;w:snapToGridInCell/&gt;&lt;w:wrapTextWithPunct/&gt;&lt;w:uidInCell/&gt;&lt;w:wrapTextWithPunct/&gt;&lt;w:u???????oGrw:snapToGridInCell/&gt;&lt;w:wrapTextWithPunct/&gt;&lt;w:u???+???????????€??????????+?????:s????/&gt;&lt;w:u???€???xtWithPunct/&gt;&lt;w:u???€???????????????*?€?€??eu????€?|?????????????????????????€????€?€????€???????€????€??ables/&gt;&lt;w:snapToGrll/&gt;&lt;pTextWithPuunct/&gt;&lt;w:uidInCell/&gt;&lt;w:wrapTextWithPunct/&gt;&lt;w:u???????oGrnct/&gt;&lt;w:u???+???????????€??????????+?????:s????/&gt;&lt;w:u???€???xtWithPunct/&gt;&lt;w:uw:snapToGridInCell/&gt;&lt;w:wrapTextWithPunct/&gt;&lt;w:unct/&gt;&lt;w:u?s/&gt;&lt;w:snapToGridInCell/&gt;&lt;w:wrapTextWithPunct/&gt;&lt;w:u€€????€????€????€??????????????+??€€??€€?€?????€?ar w:name=&quot;EN.????€????€????€????€??ables/&gt;&lt;w:s€??????????+?????:s????/&gt;&lt;w:u???€???xtWithPunct/&gt;&lt;w:unapToGridInCell/&gt;&lt;w:wrapTextWithPunct/&gt;&lt;w:u€€?????oGrw:snapToGridInCell/&gt;&lt;w:wrapTextWithPunct/&gt;&lt;w:u???€€??ables/&gt;&lt;w:snapToGridInCell/&gt;&lt;w:wrapTextWithPunct/t/&gt;&lt;w:u?s/&gt;&lt;w:snapToGridInCell/&gt;&lt;w:wrapTextWithPunct/&gt;&lt;w:u&gt;&lt;w:u?????€.?????????€???xtWithPunct/&gt;&lt;w:u???????????????????????????????????????????????????thPunct/&gt;&lt;w:u€€?????oGrw:snapToGridInCell/&gt;&lt;w:wrapTextWithPunct/&gt;&lt;w:u?????????????????????????????????€?ar w:name=&quot;EN.snapToGridInCell/&gt;&lt;w:wrapTextWithPunct/&gt;&lt;w:u&gt;&lt;w:u?????€.?????????€???xtWithPunct/&gt;&lt;w:u????€????€????€????€????€??ables/&gt;&lt;w:snapToGridInCell/&gt;&lt;w:wrapTextWithPunct/t/&gt;&lt;w:u?s/&gt;&lt;w:snapToGridInCell/&gt;&lt;w:wrapTextWithPunct/&gt;&lt;w:u?ables/&gt;&lt;w:snapToGri???oGrw:snapToGridInCell/&gt;&lt;w:wrapTextWithPunct/&gt;&lt;w:udInCell/&gt;&lt;w:wrapTextWithPun?€???xtWithPunct/&gt;&lt;w:uct/&gt;&lt;w:u???????????????????????€€??€€?€????????????????????????????€????€?€????€??????€€????€????€????€????€????€??ableidInCell/&gt;&lt;w:wrapTexttWithPunct/&gt;&lt;w:u?ables/&gt;&lt;w:oGridInCell/&gt;&lt;w:wrapTextWithPunct/&gt;&lt;w:udInCell/&gt;&lt;w:wrapTextWithPun?€???xtWithPunct/&gt;&lt;w:usnapToGri???oGrw:snapToGridInCell/&gt;&lt;w:wrapTextWithPunct/&gt;&lt;w:uWithPunct/t/&gt;&lt;w:u?s/&gt;&lt;w:snapToGridInCell/&gt;&lt;w:wrapTextWithPunct/&gt;&lt;w:us/&gt;&lt;w:snapToGridInCell/&gt;&lt;w:wrapTextWithPunct/&gt;&lt;w:u????ar w:name=&quot;EN.????€????€????€????€??ables/&gt;&lt;w:snap?€???xtWithPunct/&gt;&lt;w:uToGridInCell/&gt;&lt;w:wrapTextWithPunct/&gt;&lt;w:u????????&quot;/&gt;&lt;w:d/&gt;&lt;w:wrapTextWithPunct/&gt;&lt;w:uocVar w:name=&quot;EN.Libraries&quot; w:val=&quot;23t3???????????????apToGridInCell/&gt;&lt;w:wrapTextWithPunct/&gt;&lt;w:u??n????????????????????????€????€????€??ables/&gt;&lt;w:snap?€???xtWithPunct/&gt;&lt;w:u????€?????????????????????????????????????????napToGridInCell/&gt;&lt;w:wrapTextWithPunct/&gt;&lt;w:u????????&quot;/&gt;&lt;w:d/&gt;&lt;w:wrapTextWithPunct/&gt;&lt;w:u????????€??ct/&gt;&lt;w:u????ar w:name=&quot;EN.????€????€??n????????????????????????€????€????€??ables/&gt;&lt;w:snap?€???xtWithPunct/&gt;&lt;w:u??€????€??ables/&gt;&lt;w:snapToGridInC&lt;w:docVar w:name=&quot;EN.Libraries&quot; w:val=&quot;23t3???????????????apToGridInCell/&gt;&lt;w:wrapTextWithPunct/&gt;&lt;w:uell/&gt;&lt;w:wrapTextWithPunct/&gt;&lt;w:u???????&quot;/&gt;&lt;w:d/&gt;&lt;w:wrapTextWithPunct/&gt;&lt;w:u??€?€????€???ables/&gt;&lt;w:snap?€???xtWithPunct/&gt;&lt;w:u????€€????€????€????€????€????€??ables/&gt;&lt;w:snapToGridInCell/&gt;&lt;w:wrapTextWithPunct/&gt;&lt;w:u??????????????????????????????????????????????Libraries&quot; w:val=&quot;23t3?????unct/&gt;&lt;w:uell/&gt;&lt;w:wraw:wrapTextWithPunct/&gt;&lt;w:u??€?€????€???ables/&gt;&lt;w:snap?€???xtWithPunct/&gt;&lt;w:upTextWithPunct/&gt;&lt;w:u???????&quot;/&gt;&lt;w:d/&gt;&lt;w:wrapTextWithPunct/&gt;&lt;w:u??????????apToGridInCell/&gt;&lt;w:wrapTextWithPunct/&gt;&lt;w:u?????????????€?€????ar w:name=&quot;EN.????€????€????€????€??ables/&gt;&lt;w:snapToGridInCell/&gt;&lt;w:wrapT??€?€????€???ables/&gt;&lt;w:snap?€???xtWithPunct/&gt;&lt;w:uextWithPunct/&gt;&lt;w:u????????€?€?€?€?????€?€?€?€??rapTextWithPunct/&gt;&lt;w:u???????&quot;/&gt;&lt;w:d/&gt;&lt;w:wrapTextWithPunct/&gt;&lt;w:u???????€?€?€???????€?€?€?€?????€?€?€?Libraries&quot; w:val=&quot;23t3???????????????apridInCell/&gt;&lt;w:wrapT??€?€????€???ables/&gt;&lt;w:snap?€???xtWithPunct/&gt;&lt;w:uToGridInCell/&gt;&lt;w:wrapTextWithPunct/&gt;&lt;w:u?€???????????????????????€????€?€????€??????€€????€?????€?€?€?????€?€?€?€??rapTextWithPunct/&gt;&lt;w:u???????&quot;/&gt;&lt;w:d/&gt;&lt;w:wrapTextWithPunct/&gt;&lt;w:u€€????€?ridInCell/&gt;&lt;w:wrapT??€?€????€???ables/&gt;&lt;w:snap?€???xtWithPunct/&gt;&lt;w:u???€€????€??ables/&gt;&lt;w:sn??????€?€?€????ar w:name=&quot;EN.????€????€????€????€??ables/&gt;&lt;w:snapToGridInCell/&gt;&lt;w:wra€?€?€?Libraries&quot; w:val=&quot;23t3???????????????apToGridInCell/&gt;&lt;w:wrapTextWithPunct/&gt;&lt;withPunct/&gt;&lt;wpT??€?€????€???ables/&gt;&lt;w:snap?€???xtWithPunct/&gt;&lt;w:u:u???????&quot;/&gt;&lt;w:d/&gt;&lt;w:wrapTextWithPunct/&gt;&lt;w:u:upTextWithPunct/&gt;&lt;w:uapToGridInCell/&gt;&lt;w:wrapTextWithPunct/&gt;&lt;w:u€?€?€?????????€?€?€?????????€?€?€??????€?€?€????????€?€?€?€??????€?€?€?????€?€?€?&gt;&lt;withPunct/&gt;&lt;wpT??€?€????€???ables/&gt;&lt;w:snap?€???xtWithPunct/&gt;&lt;w:u€?????????€?€?€??????€?€?€???&gt;&lt;w:wrapTextWithPunct/&gt;&lt;withPunct/&gt;&lt;w:u???????&quot;/&gt;&lt;w:d/&gt;&lt;w:wrapTextWithPunct/&gt;&lt;w:u??€?Libraries&quot; w:val=&quot;23t3???????????????apToGridInCell/&gt;&lt;w:wrapTextWithPunct/&gt;&lt;w:u?€?€?€?€???pT??€?€????€???ables/&gt;&lt;w:snap?€???xtWithPunct/&gt;&lt;w:u??r w:name=&quot;EN.????€????€????€????€??ables/&gt;&lt;w:snapToGridInCell/&gt;&lt;w:wrapTextWithPunct/&gt;&lt;w:u???€?€?€???????€?Punct/&gt;&lt;w:u???????&quot;/&gt;&lt;w:d/&gt;&lt;w:wrapTextWithPunct/&gt;&lt;w:u??€?€????????€????€?€????€??????€€?€?€?€???pT??€?€????€???ables/&gt;&lt;w:snap?€???xtWithPunct/&gt;&lt;w:u€????€????€????€????€???Libraries&quot; w:val=&quot;23t3???????????????apToGridInCell/&gt;&lt;w:wrapTextWithPunct/&gt;&lt;w:u?€??ables/&gt;&lt;w:snapToGridInCell/&gt;&lt;w:wrapTextWithPunct/&gt;&lt;w:u??????€?Punct/&gt;&lt;w:u???????&quot;/&gt;&lt;w:d/&gt;&lt;w:wrapTextW€?€????€???ables/&gt;&lt;w:snap?€???xtWithPunct/&gt;&lt;w:uithPunct/&gt;&lt;w:u?????€?€?€??€?????€?€?€?€??????€?€?€??me=&quot;EN.????€????€????€????€??ables/&gt;&lt;w:snapToGridInCell/&gt;&lt;w:wrapTextWithPunct/&gt;&lt;w:u?€?????€?€?€?€??????????????????apToGridInCell/&gt;&lt;w:w&quot;/&gt;&lt;w:d/&gt;&lt;w:wrapTextW€?€????€???ables/&gt;&lt;w:snap?€???xtWithPunct/&gt;&lt;w:urapTextWithPunt/&gt;&lt;w:u??????€?Punct/&gt;&lt;w:u???????&quot;/&gt;&lt;w:d/&gt;&lt;w:wrapTextWithPunct/&gt;&lt;w:uct/&gt;&lt;w:u??€?€?€?€?????€?€?€?€?????????€?€?€?????????€?€?€?€??????€?€?€????€?€?€????????€?€?€?€???ll/&gt;&lt;w:w&quot;/&gt;&lt;w:d/&gt;&lt;w:wrapTextW€?€????€???ables/&gt;&lt;w:snap?€???xtWithPunct/&gt;&lt;w:u??€??????€????€?€????€??????€€????€????€???????€?€?€?€??apToGridInCell/&gt;&lt;w:wrapTextWithPunt/&gt;&lt;w:u??????€?Punct/&gt;&lt;w:u???????&quot;/&gt;&lt;w:d/&gt;&lt;w:wrapTextWithPunct/&gt;&lt;w:u????nCell/&gt;&lt;w:wrapTextWithPunct/&gt;&lt;w:u?€?:wrapTextW€?€????€???ables/&gt;&lt;w:snap?€???xtWithPunct/&gt;&lt;w:u????€?€?€?€??????????????????apToGridInCell/&gt;&lt;w:wrapTextWithPunct/&gt;&lt;w:u?€?€?€??me=&quot;EN.????€????€????€????€??ables/&gt;&lt;w:snapToGridInCell/&gt;&lt;w:wrapTextWithPunct/&gt;&lt;w:u?€nct/&gt;&lt;w:u???????&quot;/&gt;&lt;w:d/&gt;&lt;w:wrapTextWitTextW€?€????€???ables/&gt;&lt;w:snap?€???xtWithPunct/&gt;&lt;w:uhPunct/&gt;&lt;w:u€????€????€??ables/&gt;&lt;w:snapToGridInCell/&gt;&lt;w:wrapTextWithPunct/&gt;&lt;w:u€?€?€?????????€?€?€?????????€?€?€????????????????????apToGridInCell/&gt;&lt;w:wrapTextWithPunct/&gt;&lt;w:u???€?€?€??€?????€?wrapTextWitTextW€?€????€???ables/&gt;&lt;w:snap?€???xtWithPunct/&gt;&lt;w:u€?€?€???ithPunct/&gt;&lt;w:u?€nct/&gt;&lt;w:u???????&quot;/&gt;&lt;w:d/&gt;&lt;w:wrapTextWithPunct/&gt;&lt;w:u???????€?€?€?????????€?€?€??????????????me=&quot;EN.????€????€????€????€??ables/&gt;&lt;w:snapToGridInCell/&gt;&lt;w:wrapTextWithPunct/&gt;apTextWitTextW€?€????€???ables/&gt;&lt;w:snap?€???xtWithPunct/&gt;&lt;w:u&lt;w:u?????????????????????????€?€?€?????????€?€?€??€??€?????€?€?€?€???ithPunct/&gt;&lt;w:u?€nct/&gt;&lt;w:u???????&quot;/&gt;&lt;w:d/&gt;&lt;w:wrapTextWithPunct/&gt;&lt;w:u??????????????????apToGridInCell/&gt;&lt;w:wrapTextWiWithPunct/&gt;apTextWitTextW€?€????€???ables/&gt;&lt;w:snap?€???xtWithPunct/&gt;&lt;w:uthPunct/&gt;&lt;w:u??????????????€?€?€?????€??????€????€?€????€??????€€????€????€????€????€????€??ables/&gt;&lt;w:snapToGridInCell/&gt;&lt;w:wrapTextWi€?€?€???ithPunct/&gt;&lt;w:u?€nct/&gt;&lt;w:u???????&quot;/&gt;&lt;w:d/&gt;&lt;withPunct/&gt;apTextWitTextW€?€????€???ables/&gt;&lt;w:snap?€???xtWithPunct/&gt;&lt;w:u:wrapTextWithPunct/&gt;&lt;w:uthPunct/&gt;&lt;w:u????????€?€???????me=&quot;EN.????€????€??????€?€?€?????????€?€?€????????????????????apToGridInCell/&gt;&lt;w:wrapTextWithPunct/&gt;&lt;w:u?€€????€??ables/&gt;&lt;w:snapToGridInC/&gt;apTextWitTextW€?€????€???ables/&gt;&lt;w:snap?€???xtWithPunct/&gt;&lt;w:uell/&gt;&lt;w:wrapTextWithPuncunct/&gt;&lt;w:u?€nct/&gt;&lt;w:u???????&quot;/&gt;&lt;w:d/&gt;&lt;w:wrapTextWithPunct/&gt;&lt;w:ut/&gt;&lt;w:u€?????????€?€?€??????€?€?€????????€?€?€?€???????€?€?€?€?????€?€?€?€?????????€?€?€???????pToGridInC/&gt;apTextWitTextW€?€????€???ables/&gt;&lt;w:snap?€???xtWithPunct/&gt;&lt;w:u€?€?€?€?????€?€?€?€????€?€?€?????????€?€?€??????????????/&gt;&lt;w:snapToGridInCell/&gt;&lt;w:wrapTextWithPuncunct/&gt;&lt;w:u?€nct/&gt;&lt;w:u???????&quot;/&gt;&lt;w:d/&gt;&lt;w:wrapTextWithPunct/&gt;&lt;w:u??????apToGridInCell/&gt;&lt;w:wrapTextWithPunctTextW€?€????€???ables/&gt;&lt;w:snap?€???xtWithPunct/&gt;&lt;w:u/&gt;&lt;w:u?????€?€?€??????€?€?€?€???????????€????€?/&gt;&lt;w:u????????€?€???????me=&quot;EN.????€????€????€????€??ables/&gt;&lt;w:snapToGridInCell/&gt;&lt;w:wrapTextWithPuncuncunct/&gt;&lt;w:u?€nct/&gt;&lt;w:u???????&quot;/&gt;&lt;w:d/&gt;rapTextWithPunctTextW€?€????€???ables/&gt;&lt;w:snap?€???xtWithPunct/&gt;&lt;w:u&lt;w:wrapTextWithPunct/&gt;&lt;w:ut/&gt;&lt;w:u€????€??????€€????€????€????€?€?????????€?€?€????????????????????apToGridInCell/&gt;&lt;w:wrapTextWithPunct/&gt;&lt;w:u?€€????€????€??ables/&gt;&lt;w:snapToGridInCell/&gt;&lt;w:wrapTextWithPunctTextW€?€????€???ables/&gt;&lt;w:snap?€???xtWithPunct/&gt;&lt;w:uithPunct/&gt;&lt;w:u??????uncunct/&gt;&lt;w:u?€nct/&gt;&lt;w:u???????&quot;/&gt;&lt;w:d/&gt;&lt;w:wrapTextWithPunct/&gt;&lt;w:u???????????P?????????????????????????????????????????????????€?€???????me=&quot;EN.????€?oGridInCell/&gt;&lt;w:wrapTextWithPunctTextW€?€????€???ables/&gt;&lt;w:snap?€???xtWithPunct/&gt;&lt;w:u???€???€????€????€?€?????????€?€?€????????????????????apTopToGridInCell/&gt;&lt;w:wrapTextWithPunct/&gt;&lt;w:u??????uncunct/&gt;&lt;w:u?€nct/&gt;&lt;w:u???????&quot;/&gt;&lt;w:d/&gt;&lt;w:wrapTextWithPunct/&gt;&lt;w:uGridInCell/&gt;&lt;w:wrapTextWithPunctTextW€?€????€???ables/&gt;&lt;w:snap?€???xtWithPunct/&gt;&lt;w:uunct/&gt;&lt;w:u???€????€??ables/&gt;&lt;w:snapToGridInCell/&gt;&lt;w:wrapTextWithPunct/&gt;&lt;w:u????????€???€?????€???€????€???€???€?3????????3??????????????????,????€?€?€?€?????????uncunct/&gt;&lt;w:u?€nCell/&gt;&lt;w:wrapTextWithPunctTextW€?€????€???ables/&gt;&lt;w:snap?€???xtWithPunct/&gt;&lt;w:unct/&gt;&lt;w:u???????&quot;/&gt;&lt;w:d/&gt;&lt;w:wrapTextWithPunct/&gt;&lt;w:u????????€????€?€????€?????€????€?€?????????€?€?€????????????????????apToGridInCell/&gt;&lt;w:wrapTextWithPunct/&gt;&lt;w:u?????€€????€????€???/&gt;&lt;w:wrapTextWithPunctTextW€?€????€???ables/&gt;&lt;w:snap?€???xtWithPunct/&gt;&lt;w:u?€????€????€??ables/&gt;&lt;w:sna???????????,????€?€?€?€?????????uncunct/&gt;&lt;w:u?€nct/&gt;&lt;w:u???????&quot;/&gt;&lt;w:d/&gt;&lt;w:wrapTextWithPunct/&gt;&lt;w:u???€?€???????me=&quot;EN.????€????€????€????€??ables/&gt;&lt;w:snapToGriwrapTextWithPunctTextW€?€????€???ables/&gt;&lt;w:snap?€???xtWithPunct/&gt;&lt;w:udInCell/&gt;&lt;w:wrapTextWithPunct/&gt;&lt;w:upToGridInCell/&gt;&lt;w:wrapTextWithPunct/&gt;&lt;w:????????????????????apToGridInCell/&gt;&lt;w:wrapTextWithPunct/&gt;&lt;w:uu?.?????t/&gt;&lt;w:u???????&quot;/&gt;&lt;w:d/&gt;&lt;w:wrapTextWithPunct/&gt;&lt;w:u????????????????€????€???ables/&gt;&lt;w:snap?€???xtWithPunct/&gt;&lt;w:u???????????????????????????3??????????????????????????????????????????????????????????????????????€?€???????meTextWithPunct/????????????????a????t/&gt;&lt;w:u???????&quot;/&gt;&lt;w:d/&gt;&lt;w:wrapTextWithPunct/&gt;&lt;w:u????????????????€????€???ables/&gt;&lt;w:snap?€???xtWithPunct/&gt;&lt;w:upToGridInCell/&gt;&lt;w:wrapTextWithPunct/&gt;&lt;w:uu?.?????t/&gt;&lt;w:u???????&quot;/&gt;&lt;w:d/&gt;&lt;w:wrapTextWithPunct/&gt;&lt;w:u&gt;&lt;w:upToGridInCell/&gt;&lt;w:wrapTextWithPunct/&gt;&lt;w:????????????????????apToGridInCell/&gt;&lt;w:wrapTextWithPunct/&gt;&lt;w:u=&quot;EN.????€????ables/&gt;&lt;w:snap?€???xtWithPunct/&gt;&lt;w:u?€????€????€??ables/&gt;&lt;w:snapToGridInCell/&gt;&lt;w:wrapTextWithPunct/&gt;&lt;w:u??????????????????t/&gt;&lt;w:u???????&quot;/&gt;&lt;w:d/&gt;&lt;w:wrapTextWithPunct/&gt;&lt;w:u???,????€?€?€?€???????????€????€?€????€??????€€????TextWithPunct/&gt;&lt;w:u=&quot;EN.????€????ables/&gt;&lt;w:snap?€???xtWithPunct/&gt;&lt;w:u€????€????€????€????€:wrapTextWithPunct/&gt;&lt;w:????????????????????apToGridInCell/&gt;&lt;w:wrapTextWithPunct/&gt;&lt;w:u??ables/&gt;&lt;w:snapToGridInCellw:u??????????????????t/&gt;&lt;w:u???????&quot;/&gt;&lt;w:d/&gt;&lt;w:wrapTextWithPuncct/&gt;&lt;w:u=&quot;EN.????€????ables/&gt;&lt;w:snap?€???xtWithPunct/&gt;&lt;w:ut/&gt;&lt;w:u/&gt;&lt;w:wrapTextWithPunct/&gt;&lt;w:u???????????????????????????me=&quot;EN.????€????€????€????€??ables/&gt;&lt;w:snapToGridInCell/&gt;&lt;w:wrapTextWithPunct/&gt;&lt;w:u???????????????????????&gt;&lt;w:??????????rapTextWithPuncct/&gt;&lt;w:u=&quot;EN.????€????ables/&gt;&lt;w:snap?€???xtWithPunct/&gt;&lt;w:u????InCellw:u??????????????????t/&gt;&lt;w:u???????&quot;/&gt;&lt;w:d/&gt;&lt;w:wrapTextWithPunct/&gt;&lt;w:u??????apToGridInCell/&gt;&lt;w:wrapTextWithPunct/&gt;&lt;w:u??????????????????????????????????????????????????????rapTextWithPuncct/&gt;&lt;w:u=&quot;EN.????€????ables/&gt;&lt;w:snap?€???xtWithPunct/&gt;&lt;w:u????????????&quot;/&gt;&lt;/w:docVars&gt;&lt;wsp:rsids&gt;&lt;wsp:rsidRoot wsp:val??€????€?€????€??????€?InCellw:u??????????????????t/&gt;&lt;w:u???????&quot;/&gt;&lt;w:d/&gt;&lt;w:wrapTextWithPunct/&gt;&lt;w:u€??????????????????me=&quot;EN.????tWithPuncct/&gt;&lt;w:u=&quot;EN.????€????ables/&gt;&lt;w:snap?€???xtWithPunct/&gt;&lt;w:u€€??w:u???????????????????????&gt;&lt;w:????????????????????apToGridInCell/&gt;&lt;w:wrapTextWithPunct/&gt;&lt;w:u??€????€????€??ables/&gt;&lt;w:snapToGridInCell/&gt;&lt;w:wrapTextWithllw:u??????????????????t/&gt;&lt;w:u????tWithPuncct/&gt;&lt;w:u=&quot;EN.????€????ables/&gt;&lt;w:snap?€???xtWithPunct/&gt;&lt;w:u???????/&gt;&lt;w:d/&gt;&lt;w:wrapTextWithPunct/&gt;&lt;w:uPunct/&gt;&lt;w:u€€????€????€????€????€??ables/&gt;&lt;w:snapToGridInCell/&gt;&lt;w:wrapTextWithPunct/&gt;&lt;w:u=&quot;00111184&quot;/&gt;&lt;wsp:rsid wsp:val=&quot;0000373C&quot;/&gt;&lt;wsp:rsid wsp:val=&quot;00014D4C&quot;/&gt;&lt;wsp:rs/&gt;&lt;w:wrapTextWithPuncap?€???xtWithPunct/&gt;&lt;w:ut/&gt;&lt;w:uid wsp:val=&quot;00014E03&quot;/&gt;&lt;wsp:rsid wsp:val=xtWithPunct/&gt;&lt;w:u&quot;00020138&quot;/&gt;&lt;wsp:rsid wsp:val=&quot;00020A86xtWithPunct/&gt;&lt;w:u&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0706&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860706&quot;&gt;&lt;m:oMathPara&gt;&lt;m:oMath&gt;&lt;m:r&gt;&lt;w:rPr&gt;&lt;w:rFonts w:ascii=&quot;Cambria Math&quot; w:fareast=&quot;???&quot; sp:w:h-ansi=&quot;Cambria Math&quot;/&gt;&lt;wx:font wx:v:vaal=&quot;Cambria Math&quot;/&gt;&lt;w:i/&gt;&lt;w:kern w:val=&quot;0&quot;/&gt;&lt;w:sz w:val=&quot;22ds&gt;&quot;/&gt;&lt;w:sz-cs w:val=&quot;22&quot;/&gt;&lt;w:lang w:val=&quot;EN-GB&quot; w:fareast=&quot;EN-US&quot;/&gt;&lt;/w:rPr&gt;&lt;m:t&gt;-4.02?&lt;/m:t&gt;&lt;/m:th&gt;&lt;r&gt;&lt;m:sSup&gt;&lt;m:sSupPr&gt;&lt;m:ctria MlPr&gt;&lt;w:rPr&gt;&lt;w:rFonts w:ascii=&quot;:Cambria Math&quot; w:fareast=&quot;???&quot; w:h-v:vaansi=&quot;Cambria Math&quot;/&gt;&lt;wx:font wx:val=&quot;Cambria Math&quot;/&gt;&lt;w:i/&gt;&lt;w:k2ds&gt;ern w:val=&quot;0&quot;/&gt;&lt;w:sz w:val=&quot;22&quot;/&gt;&lt;w:sz-cs w:val=&quot;22&quot;/&gt;&lt;w:lang w:val=&quot;EN-GB&quot; w:fareast=&quot;EN-US&quot;/&gt;&lt;/w:h&gt;&lt;rPr&gt;&lt;/m:ctrlPra M&gt;&lt;/m:sSupPr&gt;&lt;m:e&gt;&lt;m:r&gt;&lt;w:rPr&gt;&lt;w:rFo=&quot;:nts w:ascii=&quot;Cambria Math&quot; w:fareast=&quot;???&quot; w:h-ansi=&quot;Cambria Math&quot;/&gt;&lt;wx:font wx:val=&quot;Cambria Math&quot;/&gt;&lt;ds&gt;w:i/&gt;&lt;w:kern w:val=&quot;0&quot;/&gt;&lt;w:sz w:val=&quot;22&quot;/&gt;&lt;w:sz-cs w:val=&quot;22&quot;/&gt;&lt;w:lang w:val=&quot;EN-GB&quot; w:fareast=&quot;EN-US&quot;h&gt;&lt;/&gt;&lt;/wa M:rPr&gt;&lt;m:t&gt;10&lt;/m:t&gt;&lt;/m:r&gt;&lt;/m:e&gt;&lt;m:sup&gt;&lt;=&quot;:m:r&gt;&lt;w:rPr&gt;&lt;w:rFonts w:ascii=&quot;Creaambria Math&quot; w:fareast=&quot;???&quot; w:h-ansi=&quot;Cambria Math&quot;/&gt;&lt;wx:font wx:val=&quot;Cads&gt;mbria Math&quot;/&gt;&lt;w:i/&gt;&lt;w:kern w:val=&quot;0&quot;/&gt;&lt;w:sz w:val=&quot;22&quot;/&gt;&lt;w:sz-cs w:val=&quot;22&quot;/&gt;&lt;w:lang w:val=&quot;EN-GB&quot; w:a Mfareh&gt;&lt;ast=&quot;EN-US&quot;/&gt;&lt;/w:rPr&gt;&lt;m:t&gt;-3&lt;/m:t&gt;&lt;/m=&quot;::r&gt;&lt;/m:sup&gt;&lt;/m:sSup&gt;&lt;/m:oMatrea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48" o:title="" chromakey="white"/>
          </v:shape>
        </w:pict>
      </w:r>
      <w:r w:rsidR="0049282D" w:rsidRPr="00503627">
        <w:rPr>
          <w:sz w:val="24"/>
          <w:lang w:val="en-GB"/>
        </w:rPr>
        <w:instrText xml:space="preserve"> </w:instrText>
      </w:r>
      <w:r w:rsidR="0049282D" w:rsidRPr="00503627">
        <w:rPr>
          <w:sz w:val="24"/>
          <w:lang w:val="en-GB"/>
        </w:rPr>
        <w:fldChar w:fldCharType="end"/>
      </w:r>
      <w:r w:rsidR="0049282D" w:rsidRPr="00503627">
        <w:rPr>
          <w:sz w:val="24"/>
          <w:lang w:val="en-GB"/>
        </w:rPr>
        <w:t xml:space="preserve">for the </w:t>
      </w:r>
      <w:r w:rsidR="00D81ED3">
        <w:rPr>
          <w:sz w:val="24"/>
          <w:lang w:val="en-GB"/>
        </w:rPr>
        <w:t>0</w:t>
      </w:r>
      <w:r w:rsidR="00D81ED3" w:rsidRPr="00AB3D3B">
        <w:rPr>
          <w:sz w:val="24"/>
          <w:vertAlign w:val="superscript"/>
          <w:lang w:val="en-GB"/>
        </w:rPr>
        <w:t>th</w:t>
      </w:r>
      <w:r w:rsidR="00D81ED3" w:rsidRPr="00503627">
        <w:rPr>
          <w:sz w:val="24"/>
          <w:lang w:val="en-GB"/>
        </w:rPr>
        <w:t xml:space="preserve"> </w:t>
      </w:r>
      <w:r w:rsidR="0049282D" w:rsidRPr="00503627">
        <w:rPr>
          <w:sz w:val="24"/>
          <w:lang w:val="en-GB"/>
        </w:rPr>
        <w:t xml:space="preserve">mode </w:t>
      </w:r>
      <w:r w:rsidR="00385E6E" w:rsidRPr="00503627">
        <w:rPr>
          <w:sz w:val="24"/>
          <w:lang w:val="en-GB"/>
        </w:rPr>
        <w:t xml:space="preserve">when </w:t>
      </w:r>
      <w:r w:rsidR="009F36BA" w:rsidRPr="00503627">
        <w:rPr>
          <w:i/>
          <w:sz w:val="24"/>
        </w:rPr>
        <w:t>h</w:t>
      </w:r>
      <w:r w:rsidR="009F36BA" w:rsidRPr="00503627">
        <w:rPr>
          <w:sz w:val="24"/>
          <w:vertAlign w:val="subscript"/>
        </w:rPr>
        <w:t>TeO2</w:t>
      </w:r>
      <w:r w:rsidR="009F36BA" w:rsidRPr="00503627">
        <w:rPr>
          <w:sz w:val="24"/>
        </w:rPr>
        <w:t>/</w:t>
      </w:r>
      <w:r w:rsidR="009F36BA" w:rsidRPr="00503627">
        <w:rPr>
          <w:i/>
          <w:sz w:val="24"/>
          <w:lang w:val="en-GB"/>
        </w:rPr>
        <w:t>λ</w:t>
      </w:r>
      <w:r w:rsidR="00385E6E" w:rsidRPr="00503627">
        <w:rPr>
          <w:sz w:val="24"/>
        </w:rPr>
        <w:t>=0.052</w:t>
      </w:r>
      <w:r w:rsidR="00385E6E" w:rsidRPr="00503627">
        <w:rPr>
          <w:sz w:val="24"/>
          <w:lang w:val="en-GB"/>
        </w:rPr>
        <w:t xml:space="preserve"> </w:t>
      </w:r>
      <w:r w:rsidR="0049282D" w:rsidRPr="00503627">
        <w:rPr>
          <w:sz w:val="24"/>
          <w:lang w:val="en-GB"/>
        </w:rPr>
        <w:t>and</w:t>
      </w:r>
      <w:r w:rsidR="00385E6E" w:rsidRPr="00503627">
        <w:rPr>
          <w:sz w:val="24"/>
          <w:lang w:val="en-GB"/>
        </w:rPr>
        <w:t xml:space="preserve"> </w:t>
      </w:r>
      <w:r w:rsidR="00B454DA" w:rsidRPr="00503627">
        <w:rPr>
          <w:sz w:val="24"/>
          <w:lang w:val="en-GB"/>
        </w:rPr>
        <w:t>-2.57×10</w:t>
      </w:r>
      <w:r w:rsidR="00B454DA" w:rsidRPr="00503627">
        <w:rPr>
          <w:sz w:val="24"/>
          <w:vertAlign w:val="superscript"/>
          <w:lang w:val="en-GB"/>
        </w:rPr>
        <w:t>-3</w:t>
      </w:r>
      <w:r w:rsidR="0049282D" w:rsidRPr="00503627">
        <w:rPr>
          <w:sz w:val="24"/>
          <w:lang w:val="en-GB"/>
        </w:rPr>
        <w:fldChar w:fldCharType="begin"/>
      </w:r>
      <w:r w:rsidR="0049282D" w:rsidRPr="00503627">
        <w:rPr>
          <w:sz w:val="24"/>
          <w:lang w:val="en-GB"/>
        </w:rPr>
        <w:instrText xml:space="preserve"> QUOTE </w:instrText>
      </w:r>
      <w:r w:rsidR="00DA71DE">
        <w:rPr>
          <w:sz w:val="24"/>
        </w:rPr>
        <w:pict>
          <v:shape id="_x0000_i1067" type="#_x0000_t75" style="width:64.4pt;height:15.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docVars&gt;&lt;w:docVar w:name=&quot;EN.InstantFormat&quot; w:val=&quot;????€???&amp;#xA;?€????€??€€???&amp;#xA;?€????€?€????€??????€€????€????€????€????€????€??ables/&gt;&lt;w:snapToGridInCell/&gt;&lt;w:wrapTextWithPunct/&gt;&lt;w:uables/&gt;&lt;w:snapToGridInCell/&gt;&lt;w:wrapTextWithPunct/&gt;&lt;w:uables/&gt;&lt;w:snapToGridInCell/&gt;&lt;w:wrapTextWithPunct/&gt;&lt;w:uables/&gt;&lt;w:snapToGridInCell/&gt;&lt;w:wrapTextWithPunct/&gt;&lt;w:uables/&gt;&lt;w:snapToGridInCell/&gt;&lt;w:wrapTextWithPunct/&gt;&lt;w:u??€€????€????€????€???xtWithPunct/&gt;&lt;w:u?€????€????€????€????€???€?€??€ToGridInCell/&gt;&lt;w:wrapTextWithPunct/&gt;&lt;w:u???????????????????????????€????€????€??ables/&gt;&lt;w:snapToGridInCell/&gt;&lt;w:wrapTextWithPunct/&gt;&lt;w:u????????????????dInCell/&gt;&lt;w:wrapTextWithPunct/&gt;&lt;w:u??€€????€????€????€???xtWithPunct/&gt;&lt;w:u???????????????€€??????€€????€????€????€????€????€??u??€€????€????€????€????€????€????€????€????€???€?€??€ToGridInCell/&gt;&lt;w:wrapTextWithPunct/&gt;&lt;w:uables/&gt;&lt;w:snapToGridInCell/????????dInCell/&gt;&lt;w:wrapTextWithPunct/&gt;&lt;w:u??€€????€????€????€???xtWithPunct/&gt;&lt;w:u&gt;&lt;w:wrapTextWithPunct/&gt;&lt;w:u????????????????????€???€???????€??€€???&amp;??????????????????????????€????€????€??ables/&gt;&lt;w:snapToGridInCell/&gt;&lt;w:wrapTextWithPunct/&gt;&lt;€????€????€????????????dInCell/&gt;&lt;w:wrapTextWithPunct/&gt;&lt;w:u??€€????€????€????€???xtWithPunct/&gt;&lt;w:u€????€???€?€??€ToGridInCell/&gt;&lt;w:wrapTextWithPunct/&gt;&lt;w:uw:u#xA;?€????€?€????€??????€€????€????€????€????€????€??ables/&gt;&lt;w:snapToGridInCell/&gt;&lt;w:wrapTextWithPunct/&gt;&lt;w:u???€????€?€&quot;/&gt;&lt;w:docVar w:n???€?TextWithPunct/&gt;&lt;w:u??€€????€????€????€???xtWithPunct/&gt;&lt;w:u???€€????€????€????€??ables/&gt;&lt;w:snapToGridInCell/€????€????€????€???€?€??€ToGridInCell/&gt;&lt;w:wrapTextWithPunct/&gt;&lt;w:u&gt;&lt;w???€????€??ables/&gt;&lt;w:snapToGridInCell/&gt;&lt;w:wrapTextWithPunct/&gt;&lt;w:u:wrapTextWithPunct/&gt;&lt;w:uame=&quot;ENw:u??€€????€????€????€???xtWithPunct/&gt;&lt;w:u.Layout&quot; w:val=&quot;?????????????????*?€?€??eu????€?|????????????€.????????????????????????ell/€????€????€????€???€?€??€ToGridInCell/&gt;&lt;w:wrapTextWithPunct/&gt;&lt;w:u??????????tWithPunct/&gt;&lt;w:u:wrapTextWithPunct/&gt;&lt;w:uame=&quot;ENw:u??€€????€????€????€???xtWithPunct/&gt;&lt;w:u??????????????????????€????€?€??ables/&gt;&lt;w:snapToGridInCell/&gt;&lt;w???€????€??ables/&gt;&lt;w:snapToGridInCell/&gt;&lt;w:wrapTextWithPunct/&gt;&lt;w:u€????€??????€€u???€????€?€&quot;/&gt;&lt;w:docVar w:n???€???ell/€????€???xtWithPunct/&gt;&lt;w:uame=&quot;ENw:u??€€????€????€????€???xtWithPunct/&gt;&lt;w:u?€????€???€?€??€ToGridInCell/&gt;&lt;w:wrapTextWithPunct/&gt;&lt;w:u?€€????€????€????€??ables/&gt;&lt;w:snapToGridInCell/&gt;&lt;w:wrapTextWithPunct/&gt;&lt;w:u????€????€????€????€????€??ables/&gt;&lt;w:snapToGridInCell/&gt;&lt;w:wrapTextWithPunc??€me=&quot;ENw:u??€€????€????€????€???xtWithPunct/&gt;&lt;w:u??ables/&gt;&lt;w:snapToGridInCell/&gt;&lt;w:wrapTextWithPunct/&gt;&lt;w:ut/&gt;&lt;w:u??oGridInCell/&gt;&lt;w:wrapTextWithPunct/&gt;&lt;w:u?????????????????????????????????????????????????????€€??€€?€????????????????ll/&gt;&lt;w:wrapTextWithPunc??€me=&quot;ENw:u??€€????€????€????€???xtWithPunct/&gt;&lt;w:u?/&gt;&lt;w:docVar w:n???€????€????€????€????€??ables/&gt;&lt;w:snapToGridInCell/&gt;&lt;w:wraapToGridInsnapToGridInCell/&gt;&lt;w:wrapTextWithPunct/&gt;&lt;w:ut/&gt;&lt;w:u??oGridInCell/&gt;&lt;w:wrapTextWithPunct/&gt;&lt;w:uCell/&gt;&lt;w:wrapTextWithPunc??€??ables/&gt;&lt;w:snapToGridInC???€???xtWithPunct/&gt;&lt;w:uell/&gt;&lt;w:wrapTextWithPunct/&gt;&lt;w:upTextWithPunct/&gt;&lt;w:u???????????5???€???????????????€??????s???????????????????????????????????€???w:wrapTextWithPunct/&gt;&lt;w:ut/&gt;&lt;w:u??oGridInCell/&gt;&lt;w:wrapT&lt;w:wrapTextWithPunc??€??ables/&gt;&lt;w:snapToGridInC???€???xtWithPunct/&gt;&lt;w:uextWithPunct/&gt;&lt;w:u?€?€????€??????€€????€????€????€????€????€??ables/&gt;&lt;w:l/&gt;&lt;w:wraapToGridInCell/&gt;&lt;w:wrapTextWithPunc??€??ables/&gt;&lt;w:snapToGridInCell/&gt;&lt;w:wrapTextWithPunct/&gt;&lt;w:usnapToGridInCell/&gt;&lt;w????????/&gt;&lt;w:docVs/&gt;&lt;w:snapToGridInC???€???xtWithPunct/&gt;&lt;w:uar w:n???€???t/&gt;&lt;w:u??oGridInCell/&gt;&lt;w:wrapTextWithPunct/&gt;&lt;w:u?€€????€????€????€??ables/&gt;&lt;w:snapToGridInCell/&gt;&lt;w:wrapTextWithPunct/&gt;&lt;w:u:wrapTextWithPunct/&gt;&lt;w:u????????????????????????????????????????????/&gt;&lt;w:docVs/&gt;&lt;w:snapToGridInC???€???xtWithPunct/&gt;&lt;w:u???WithPunc??€??ables/&gt;&lt;w:snapToGridInCell/&gt;&lt;w:wrapTextWithPun:n???€???t/&gt;&lt;w:u??oGridInCell/&gt;&lt;w:wrapTextWithPunct/&gt;&lt;w:uct/&gt;&lt;w:u??????????????€??????????+???????????€??????????+???????????????????????????/&gt;&lt;w:docVs/&gt;&lt;w:snapToGridInC???€???xtWithPunct/&gt;&lt;w:u???????????+?????dInCell/&gt;&lt;w????????/&gt;&lt;w:docVar w:n???€????€????€????€????€??ables/&gt;&lt;w:es/&gt;&lt;w:snapToGridInCell/&gt;&lt;w:wrapTextWithPun:n???€???t/&gt;&lt;w:u??oGridInCell/&gt;&lt;w:wrapTextWithPunct/&gt;&lt;w:usnapToGr????????/&gt;&lt;w:docVs/&gt;&lt;w:snapToGridInC???€???xtWithPunct/&gt;&lt;w:u???????????????????????????WithPunc??€??ables/&gt;&lt;w:snapToGridInCell/&gt;&lt;w:wrapTextWithPunct/&gt;&lt;w:uidInCell/&gt;&lt;w:wrapTextWithPunct/&gt;&lt;w:u????????????????????????????????????€??wrapTextWithPun:n?snapToGr????????/&gt;&lt;w:docVs/&gt;&lt;w:snapToGridInC???€???xtWithPunct/&gt;&lt;w:u??€???t/&gt;&lt;w:u??oGridInCell/&gt;&lt;w:wrapTextWithPunct/&gt;&lt;w:u????€????€??????€€????€????€????€????€????€??ables/&gt;&lt;w:snapToGridInCell/&gt;&lt;w:wrapTextWithPunct/&gt;&lt;w:u??????????????WithPunc??€??ables/&gt;&lt;w:snapToGrid???/&gt;&lt;w:docVs/&gt;&lt;w:snapToGridInC???€???xtWithPunct/&gt;&lt;w:uInCell/&gt;&lt;w:wrapTextWithPunct/&gt;&lt;w:u?????????????thPun:n???€???t/&gt;&lt;w:u??oGridInCell/&gt;&lt;w:wrapTextWithPunct/&gt;&lt;w:u€?????&gt;&lt;w:docVar w:n???€????€????€????€????€??ables/&gt;&lt;w:snapToGridInCell/&gt;&lt;w:wrapTextWithPunct/&gt;&lt;w:u??Vs/&gt;&lt;w:snapToGridInC???€???xtWithPunct/&gt;&lt;w:u??????????????????????????+???????????€??????????+??ct/&gt;&lt;w:u?????????nct/&gt;&lt;w:u?????????????thPun:n???€???t/&gt;&lt;w:u??oGridInCell/&gt;&lt;w:wrapTextWithPunct/&gt;&lt;w:u?????WithPunc??€??aridInCell/&gt;&lt;w:wrapTextWithPunct/&gt;&lt;w:u??Vs/&gt;&lt;w:snapToGridInC???€???xtWithPunct/&gt;&lt;w:ubles/&gt;&lt;w:snapToGridInCell/&gt;&lt;w:wrapTextWithPunct/&gt;&lt;w:u?€??€€?€?????€??????????+???????????€??????????+????????????????????????????€??&gt;&lt;w:u?????+?????????nct/&gt;&lt;w:u???????€??aridInCell/&gt;&lt;w:wrapTextWithPunct/&gt;&lt;w:u??Vs/&gt;&lt;w:snapToGridInC???€???xtWithPunct/&gt;&lt;w:u????????thPun:n???€???t/&gt;&lt;w:u??oGridInCell/&gt;&lt;w:wrapTextWithPunct/&gt;&lt;w:u????????????&gt;&lt;w:docVar w:n???€????€????€????€????????????€??????????+??ct/&gt;&lt;w:u??????????????WithPunc??€??nCell/&gt;&lt;w:wrapTextWithPunct/&gt;&lt;w:u??Vs/&gt;&lt;w:snapToGridInC???€???xtWithPunct/&gt;&lt;w:uables/&gt;&lt;w:snapToGridInCell/&gt;&lt;w:wrapTextWithPunct/&gt;&lt;w:u€€??ables/&gt;&lt;w:snapToGridInCel????thPun:n???€???t/&gt;&lt;w:u??oGridInCell/&gt;&lt;w:wrapTextWithPunct/&gt;&lt;w:ul/&gt;&lt;w:wrapTextWithPunct/&gt;&lt;w:u??€?€????€??????€€????€????€????€????€w:snapToGridInC???€???xtWithPunct/&gt;&lt;w:u????€??ables/&gt;&lt;w:snapToGridInCell/&gt;&lt;w:wrapTextWithPunct/&gt;&lt;w:u€???????????????*?€?€??eu????€?|????unc??€??ables/&gt;&lt;w:snapToGri??thPun:n???€???t/&gt;&lt;w:u??oGridInCell/&gt;&lt;w:wrapTextWithPunct/&gt;&lt;w:udInCell/&gt;&lt;w:wrapTextWithP??€w:snapToGridInC???€???xtWithPunct/&gt;&lt;w:uunct/&gt;&lt;w:u????????€.?????????????????????ocVar w:n???€????€????€????€????€??ables/&gt;&lt;w:snapToGridInCell/&gt;&lt;w:wrapTextWithPunct/&gt;&lt;w:u??????????????????????????:snapToGri??thPun:n???unct/&gt;&lt;w:udInCell/&gt;&lt;w:wrapTextWithP??€w:snapToGridInC???€???xtWithPunct/&gt;&lt;w:u€€???t/&gt;&lt;w:u??oGridInCell/&gt;&lt;w:wrapTextWithPunct/&gt;&lt;w:u???????????????????????????*?€?€??eu????€?|????unc??€??ables/&gt;&lt;w:snapToGridInCell/&gt;&lt;w:wrapTextWithPunct/&gt;&lt;w:u?????????????????????????udInCell/&gt;&lt;w:wrapTextWithP??€w:snapToGridInC???€???xtWithPunct/&gt;&lt;w:u?????????????????€????€?€????€?????????????????:snapToGri??thPun:n???€???t/&gt;&lt;w:u??oGridInCell/&gt;&lt;w:wrapTextWithPunct/&gt;&lt;w:u??????€€????€????€????€????€????€???????????€.????????????????????udInCell/&gt;&lt;w:wrapTextWithP??€w:snapToGridInC???€???xtWithPunct/&gt;&lt;w:u????????????????????ocVar w:n???€????€?????????????????????????????????*?€?€??eu????€?|????unc??€???????€????€?€????€?????????????????:snapToGri??thP????€???????????€.????????????????????udInCell/&gt;&lt;w:wrapTextWithP??€w:snapToGridInC???€???xtWithPunct/&gt;&lt;w:uun:n???€???t/&gt;&lt;w:u??oGridInCell/&gt;&lt;w:wrapTextWithPunct/&gt;&lt;w:u?ables/&gt;&lt;w:snapToGridInCell/&gt;&lt;w:wrapTextWithPunct/&gt;&lt;w:u????€????€????€??ables/&gt;&lt;w:snapToGridInCell/&gt;&lt;w:wrapTextWithPunct/&gt;&lt;w:u?ables/&gt;&lt;w:snapToGridInCell/&gt;&lt;w:wrapTextWithPunct/&gt;??xtWithPunct/&gt;&lt;w:u&lt;w:u????????????????????????€€??€€?€???oGridInCell/&gt;&lt;w:wrapTextWithPunct/&gt;&lt;w:u???????????????????????????5?|????unc??€??ables/&gt;&lt;w:snapToGridInCell/&gt;&lt;w:wrapTextWithPunct/&gt;&lt;w:u??€?????????ables/&gt;&lt;w:snapToGridInCell/&gt;&lt;w:wrapTextWithPunct/&gt;??xtWithPunct/&gt;&lt;w:u???????€??????s???????????????????????ocVar w:n???€????€????€?hPunct/&gt;&lt;w:u????????????????????????€€??€€?€???oGridInCell/&gt;&lt;w:wrapTextWithPunct/&gt;&lt;w:u???€€????€??ables/&gt;&lt;w:snapT?€?????????ables/&gt;&lt;w:snapToGridInCell/&gt;&lt;w:wrapTextWithPunct/&gt;??xtWithPunct/&gt;&lt;w:uoGridInCell/&gt;&lt;w:wrapTextWithPunct/&gt;&lt;w:u??????????????????????????????????????€?????????5?|????unc??€??ables/&gt;&lt;w:snapToGridInCell/&gt;&lt;w:wrapTextWithPunct/&gt;&lt;w:u??????????????????????€€??????ables/&gt;&lt;w:snapToGridInCell/&gt;&lt;w:wrapTextWithPunct/&gt;??xtWithPunct/&gt;&lt;w:u??€?€???oGridInCell/&gt;&lt;w:wrapTextWithPunct/&gt;&lt;w:u?????????????????€?€????€??????€€????€????€????€????€????€??ables/&gt;&lt;w:snapToGridInCell/&gt;&lt;w:wrapTextWithPunct/&gt;&lt;w:u??????????????????ocVar w:bles/&gt;&lt;w:snapToGridInCell/&gt;&lt;w:wrapTextWithPunct/&gt;??xtWithPunct/&gt;&lt;w:un???€????€????€????€?????????ithPunct/&gt;&lt;w:u??????????????????????€€??€€?€???oGridInCell/&gt;&lt;w:wrapTextWithPunct/&gt;&lt;w:u???????????5?|????unc??€??ables/&gt;&lt;w:snapToGridInCell/&gt;&lt;w:wrapTextWithPunct/s/&gt;&lt;w:snapToGridInCell/&gt;&lt;w:wrapTextWithPunct/&gt;??xtWithPunct/&gt;&lt;w:u&gt;&lt;w:u?€€??ables/&gt;&lt;w:snapToGridInCell/&gt;&lt;w:wrapTextWithPunct/&gt;&lt;w:u??????????????????????+???????????€??????????+????????????????????€€??€€?€???oGridInCell/&gt;&lt;w:wrapTextWithPunct/&gt;&lt;w:u???hPunct/s/&gt;&lt;w:snapToGridInCell/&gt;&lt;w:wrapTextWithPunct/&gt;??xtWithPunct/&gt;&lt;w:u????????????????+???????????€??????????+?????????€????€??????????€?????????5?|????unc??€??ables/&gt;&lt;w:snapToGridInCell/&gt;&lt;w:wrapTextWithPunct/&gt;&lt;w:u??????????????????extWithPunct/&gt;&lt;w:u???hPunct/s/&gt;&lt;w:snapToGridInCell/&gt;&lt;w:wrapTextWithPunct/&gt;??xtWithPunct/&gt;&lt;w:u????????€??????????+????????????????????€€??€€?€???oGridInCell/&gt;&lt;w:wrapTextWithPunct/&gt;&lt;w:u????????????????extWithPunct/&gt;&lt;w:u??????????????????ocVar w:n???€????€????€????Punct/&gt;&lt;w:u???hPunct/s/&gt;&lt;w:snapToGridInCell/&gt;&lt;w:wrapTextWithPunct/&gt;??xtWithPunct/&gt;&lt;w:u€????€??ables/&gt;&lt;w:snapToGridInCell/&gt;&lt;w:wrapTextWithPunct/&gt;&lt;w:u??????????€????€?€??€?????????5?|??????????+????????????????????€€??€€?€???oGridInCell/&gt;&lt;w:wrapTextWithPunct/&gt;&lt;w:u€?unc??€??abl/s/&gt;&lt;w:snapToGridInCell/&gt;&lt;w:wrapTextWithPunct/&gt;??xtWithPunct/&gt;&lt;w:ues/&gt;&lt;w:snapToGridInCell/&gt;&lt;w:wrapTextWithPunct/&gt;&lt;w:u???€€??????€€????€????€????€????€????€??ables/&gt;&lt;w:snapToGridInCell/&gt;&lt;w:wrapTextWithPunct/&gt;&lt;w:u?????????€??????????+????????????????????abl/s/&gt;&lt;w:snapToGridInCell/&gt;&lt;w:wrapTextWithPunct/&gt;??xtWithPunct/&gt;&lt;w:u???????€??€€?€???oGridInCell/&gt;&lt;w:wrapTextWithPunct/&gt;&lt;w:u€??????????+??€€??€???ocVar w:n???€????€?????€?€??€?????????5?|????unc??€??ables/&gt;&lt;w:snapToGridInCell/&gt;&lt;w:wrapTextWithPunct/&gt;&lt;w:u??€????&gt;&lt;w:snapToGridInCell/&gt;&lt;w:wrapTextWithPunct/&gt;??xtWithPunct/&gt;&lt;w:u€€????€??ables/&gt;&lt;w:snapToGridInCell/&gt;&lt;w:wrapTextWithPunct/&gt;&lt;w:????????€€??€€?€???oGridInCell/&gt;&lt;w:wrapTextWithPunct/&gt;&lt;w:uu€?€?????€??????????+???????????€??????????+??????????????????w:u??€????&gt;&lt;w:snapToGridInCell/&gt;&lt;w:wrapTextWithPunct/&gt;??xtWithPunct/&gt;&lt;w:u???????€?€??eu????€?|??????????????€?????€?€??€?????????5?|????unc??€??ables/&gt;&lt;w:snapTo/&gt;&lt;w:snapToGridInCell/&gt;&lt;w:wrapTextWithPunct/&gt;&lt;w:????????€€??€€?€???oGridInCell/&gt;&lt;w:wrapTextWithPunct/&gt;&lt;w:u&lt;w:snapToGridInCell/&gt;&lt;w:wrapTextWithPunct/&gt;??xtWithPunct/&gt;&lt;w:uGridInCell/&gt;&lt;w:wrapTextWithPunct/&gt;&lt;w:u????????€????€?€????€??????€€????€????€????€??????€??????????+??€€??€???ocVar w:n???€????€????€????€????€??ables/&gt;&lt;w:snapToGridInCell/&gt;&lt;w:wrWithPunct/&gt;&lt;w:u&lt;w:snapToGridInCell/&gt;&lt;w:wrapTextWithPunct/&gt;??xtWithPunct/&gt;&lt;w:upTextWithPunct/&gt;&lt;w:????????€€??€€?€???oGridInCell/&gt;&lt;w:wrapTextWithPunct/&gt;&lt;w:uapTextWithPunct/&gt;&lt;w:u???€€????€€?€??€?????????5?|????unc??€??ables/&gt;&lt;w:snapToGridInCell/&gt;&lt;w:wrapTextWithPunct/&gt;&lt;w:u??ables/&gt;&lt;w:snapToGridInCwrapTextWithPunct/&gt;??xtWithPunct/&gt;&lt;w:uell/&gt;&lt;w:wrapTextWithPunct/&gt;&lt;w:u€?????????€.??????????????????????€€??€€?€???oGridInCell/&gt;&lt;w:wrapTextWithPunct/&gt;&lt;w:u?????????????????????????????????????????????????????:wrapTextWithPunct/&gt;&lt;w:u??ables/&gt;&lt;w:snapToGridInCwrapTextWithPunct/&gt;??xtWithPunct/&gt;&lt;w:u?????????€??€???ocVar???€€????€€?€??€?????????5?|????unc??€??ables/&gt;&lt;w:snapToGridInCell/&gt;&lt;w:wrapTextWithPunct/&gt;t/&gt;&lt;w:u€?????????€.??????????????????????€€??€€?€???oGridInCell/&gt;&lt;w:wrapnct/&gt;&lt;w:u??ables/&gt;&lt;w:snapToGridInCwrapTextWithPunct/&gt;??xtWithPunct/&gt;&lt;w:uTextWithPunct/&gt;&lt;w:u&lt;w:u w:n???€????€????€????€????€??ables/&gt;&lt;w:snapToGridInCell/&gt;&lt;w:wrapTextWithPunct/&gt;&lt;w:u???????????????????????????????€??€€?€??|????????????????????€????€?&gt;&lt;w:wrapnct/&gt;&lt;w:u??ables/&gt;&lt;w:snapToGridInCwrapTextWithPunct/&gt;??xtWithPunct/&gt;&lt;w:u€????€?????&lt;w:u€?????????€.??????????????????????€€??€€?€???oGridInCell/&gt;&lt;w:wrapTextWithPunct/&gt;&lt;w:u??€????€€?€??€?????????5?|????unc??€??ables/&gt;&lt;w:snapToGridInCell/&gt;&lt;w:wrapTextWithPunct/&gt;&lt;ww:u??ables/&gt;&lt;w:snapToGridInCwrapTextWithPunct/&gt;??xtWithPunct/&gt;&lt;w:u:u€????€????€????€????€????€??ables/&gt;&lt;w:snapToGridInCell/&gt;&lt;w:wrapTextWithPunct/&gt;&lt;w:u???ocVar w:n???€????€??????????€€??€€?€???oGridInCell/&gt;&lt;w:wrapTextWithPunct/&gt;&lt;w:u€€????€????€??ables/&gt;&lt;w:snapToGridInCellnapToGridInCwrapTextWithPunct/&gt;??xtWithPunct/&gt;&lt;w:u/&gt;&lt;w:wrapTextWithPunct/&gt;&lt;w:u????????????????????nc??€??ables/&gt;&lt;w:snapToGridInCell/&gt;&lt;w:wrapTextWithPunct/&gt;&lt;w:u??????????€???????????????€??????s???????????€??????????€€??€€?€???oGridIns/&gt;&lt;w:snapToGridInCellnapToGridInCwrapTextWithPunct/&gt;??xtWithPunct/&gt;&lt;w:uCell/&gt;&lt;w:wrapTextWithPunct/&gt;&lt;w:u??????????????????????????????????????????????????????????????????????Cell/&gt;&lt;w:wrapTextWithPunct/&gt;&lt;w:u???ocVw:wrapTextWithPunct/&gt;&lt;w:u???????????oGridIns/&gt;&lt;w:snapToGridInCellnapToGridInCwrapTextWithPunct/&gt;??xtWithPunct/&gt;&lt;w:u???????€???nc??€??ab?????????????€??????s???????????€??????????€€??€€?€???oGridInCell/&gt;&lt;w:wrapTextWithPunct/&gt;&lt;w:ules/&gt;&lt;w:snapToGridInCell/&gt;&lt;w:wrapTextWithPunct/&gt;&lt;w:uar w:n???€????€????€????snapToGridInCellnapToGridInCwrapTextWithPunct/&gt;??xtWithPunct/&gt;&lt;w:u€€????€??ables/&gt;&lt;w:snapToGridInCell/&gt;&lt;w:wrapTextWithPunct/&gt;&lt;w:u|????????????????????€????€?€????€??????€€????€????€????€??????????€€??€€?€???oGridInCell/&gt;&lt;w:wrapTextWithPunct/&gt;&lt;w:u??€€?????snapToGridInCellnapToGridInCwrapTextWithPunct/&gt;??xtWithPunct/&gt;&lt;w:u€€????€??ables/&gt;&lt;w:snapToGridInCel??????????????nc??€??ables/&gt;&lt;w:snapToGridInCell/&gt;&lt;w:wrapTextWithPunct/&gt;&lt;w:ul/&gt;&lt;w:wrapTextWithPunct/&gt;&lt;w:u????+???????????€??????????+???????????u???o€????€??napToGridInCellnapToGridInCwrapTextWithPunct/&gt;??xtWithPunct/&gt;&lt;w:u????????€€??€€?€???oGridInCell/&gt;&lt;w:wrapTextWithPunct/&gt;&lt;w:ucVar w:n???€????€????€????€????€??ables/&gt;&lt;w:snapToGridInCell/&gt;&lt;w:wrapTextWithPunct/&gt;&lt;w:u€??????????+??????l??????????????nc??€??ables/pToGridInCellnapToGridInCwrapTextWithPunct/&gt;??xtWithPunct/&gt;&lt;w:u&gt;&lt;w:snapToGridInCell/&gt;&lt;w:wrapTextWithPunct/&gt;&lt;w:u?????€??????€??????????€€??€€?€???oGridInCell/&gt;&lt;w:wrapTextWithPunct/&gt;&lt;w:u????????????????????????????+???????????€??????????+??????nc??€??ables/pToGridInCellnapToGridInCwrapTextWithPunct/&gt;??xtWithPunct/&gt;&lt;w:u????????????????????????????€????€?€????€????????????€??????????+/&gt;&lt;w:wrapTextWithPunToGridInCell/&gt;&lt;w:wrapTextWithPunct/&gt;&lt;w:u?????€??????€??????????€€??€€?€???oGridInCell/&gt;&lt;w:????nc??€??ables/pToGridInCellnapToGridInCwrapTextWithPunct/&gt;??xtWithPunct/&gt;&lt;w:uwrapTextWithPunct/&gt;&lt;w:uct/&gt;&lt;w:u€??????????+??????l??????????????nc??€??ables/&gt;&lt;w:snapToGridInCell/&gt;&lt;w:wrapTextWithPunct/&gt;&lt;w:u???????????u???ocVar w:n???€????€????€????€????€??ables/&gt;&lt;w:snapTs/pToGridInCellnapToGridInCwrapTextWithPunct/&gt;??xtWithPunct/&gt;&lt;w:uoGridInCell/&gt;&lt;w:wrapTex????€??????????€€??€€?€???oGridInCell/&gt;&lt;w:wrapTextWithPunct/&gt;&lt;w:utWithPunct/&gt;&lt;w:u?€????€????€????€????€????€??ables/&gt;&lt;w:snapToGridInCell/&gt;&lt;w:wrapTextWithPunct/&gt;&lt;w:u?€??????c??€??ables/&gt;&lt;oGridInCwrapTextWithPunct/&gt;??xtWithPunct/&gt;&lt;w:uw:snapToGridInCell/&gt;&lt;w:wrapTextWithPunct/&gt;&lt;w:u????????€??€€?€?????€?????????????????€€??€€?€???oGridInCell/&gt;&lt;w:wrapTextWithPunct/&gt;&lt;w:u+???????????€??????????+??????&quot;/&gt;&lt;w:docVar w:name=w:n????????c??€??ables/&gt;&lt;oGridInCwrapTextWithPunct/&gt;??xtWithPunct/&gt;&lt;w:u?€????€????€????€????€??ables/&gt;&lt;w:snapToGridInCell/&gt;&lt;w:wrapTextWithPunct/&gt;&lt;w:u&quot;EN.Libraries&quot; wt/&gt;&lt;w:u?€??????c??€??ables/&gt;&lt;w:snapToGridInCell/????????€€??€€?€???oGridInCell/&gt;&lt;w:wrapTextWithPunct/&gt;&lt;w:u&gt;&lt;w:wrapTextWithPurapTextWithPunct/&gt;??xtWithPunct/&gt;&lt;w:unct/&gt;&lt;w:u:val=&quot;23t3???????????????????????????€???????????????€?€????€??????€€????€????€????€????€????€??ables/&gt;&lt;w:snapToGridInCell/&gt;&lt;w:wrapTextWithPunct/&gt;&lt;w:u??:snapToGridInCell/apTextWithPunct/&gt;&lt;w:u&gt;&lt;w:wrapTextWithPurapTextWithPunct/&gt;??xtWithPunct/&gt;&lt;w:u????????€€??€€?€???oGridInCell/&gt;&lt;w:wrapTextWithPunct/&gt;&lt;w:u????€?n???€????.Libraries&quot; wt/&gt;&lt;w:u?€??????c??€??ables/&gt;&lt;w:snapToGridInCell/&gt;&lt;w:wrapTextWithPunct/&gt;&lt;w:u€????€????€????€??ables/&gt;&lt;w:snapToGridInCell/&gt;&lt;w:wtWithPurapTextWithPunct/&gt;??xtWithPunct/&gt;&lt;w:urapTextWithPunct/&gt;&lt;w:u??????????????????????????????€€??€€?€???oGridInCell/&gt;&lt;w:wrapTextWithPunct/&gt;&lt;w:u?????????????????????????????€??????????????????????????????????€????€????€??ables/&gt;&lt;w:snapToGridInCell/&gt;&lt;w:wtWithPurapTextWithPunct/&gt;??xtWithPunct/&gt;&lt;w:u??n???€????.Libraries&quot; wt/&gt;&lt;w:u?€??????c??€??ables/&gt;&lt;w:snapToGridInCell/&gt;&lt;w:wrapTextWithPunct/&gt;&lt;w:u?????????/&gt;&lt;w:u??????????????????????????????€€??€€?€???oGridInCell/&gt;&lt;w:wrapTextWithPunct/&gt;&lt;w:u??ridInCell/&gt;&lt;w:wtWithPurapTextWithPunct/&gt;??xtWithPunct/&gt;&lt;w:u????????€?€?€?€???????€?€?€?????????InCell/&gt;&lt;w:wrapTextWithPunct/&gt;&lt;w:u??????€?n???€????€????€????€????€??ables/&gt;&lt;w:snapToGridInCell/&gt;&lt;w:wrapTextWithPunct/&gt;&lt;w:u??????????wt/&gt;&lt;w:u?€??????nct/&gt;&lt;w:u??ridInCell/&gt;&lt;w:wtWithPurapTextWithPunct/&gt;??xtWithPunct/&gt;&lt;w:u???????????????????€€??€€?€???oGridInCell/&gt;&lt;w:wrapTextWithPunct/&gt;&lt;w:u??c??€??ables/&gt;&lt;w:snapToGridInCell/&gt;&lt;w:wrapTextWithPunct/&gt;&lt;w:u????????€?€????€??????€€????€????€????€????€????€??ables/&gt;&gt;&lt;w:u??ridInCell/&gt;&lt;w:wtWithPurapTextWithPunct/&gt;??xtWithPunct/&gt;&lt;w:u&lt;w:snapToGridInCell/&gt;&lt;w:wrapTextWithPunct/&gt;&lt;w:u€?????€?€?€?€?????????€?€?????????????€€??€€?€???oGridInCell/&gt;&lt;w:wrapTextWithPunct/&gt;&lt;w:u?€???????€?€?€?€?????€?€?€?€????€?n???€??????????wts/&gt;&gt;&lt;w:u??ridInCell/&gt;&lt;w:wtWithPurapTextWithPunct/&gt;??xtWithPunct/&gt;&lt;w:u/&gt;&lt;w:u?€??????c??€??ables/&gt;&lt;w:snapToGridInCell/&gt;&lt;w:wrapTextWithPunct/&gt;&lt;w:u???€€????€????€????€??ables/&gt;&lt;w:snapToGridInCell/&gt;&lt;w:wrapTextWithPunc???????????€€??€€?€???oGridInCell/&gt;&lt;w:wrapTextWithPunct/&gt;&lt;w:ut/&gt;&lt;w:u???thPurapTextWithPunct/&gt;??xtWithPunct/&gt;&lt;w:u??????€?€?€?????????€?€?€?????????€?€?€??????€?€?€????????€?€?€?€??????€?€?€?????€?€?€?€????????????wt/&gt;&lt;w:u?€??????c??€??ables/&gt;&lt;w:snapToGridInCell/&gt;&lt;w:wrapInCell/&gt;&lt;w:wrInCell/&gt;&lt;w:wrapTextWithPunct/&gt;&lt;w:ut/&gt;&lt;w:u???thPurapTextWithPunct/&gt;??xtWithPunct/&gt;&lt;w:uapTextWithPunc???????????€€??€€?€???oGridInCell/&gt;&lt;w:wrapTextWithPunct/&gt;&lt;w:uTextWithPunct/&gt;&lt;w:u????????????€?€????€??????€€????€????€????€????€????????€?€?€?€?????€?€?€?€????€?n??&lt;w:wrapTextWithPunct/&gt;&lt;w:ut/&gt;&lt;w:u???thPurapTextWithPunct/&gt;??xtWithPunct/&gt;&lt;w:u?€????€????€????€????€??ables/&gt;&lt;w:snapToGridInCell/&gt;&lt;w:wrapTextWithPun/&gt;&lt;w:wrapTextWithPunc???????????€€??€€?€???oGridInCell/&gt;&lt;w:wrapTextWithPunct/&gt;&lt;w:uct/&gt;&lt;w:u?€€??able????????wt/&gt;&lt;w:u?€??????c??€??ables//&gt;&lt;w:u???thPurapTextWithPunct/&gt;??xtWithPunct/&gt;&lt;w:u&gt;&lt;w:snapToGridInCell/&gt;&lt;w:wrapTextWithPunct/&gt;&lt;w:us/&gt;&lt;w:snapToGridInCell/&gt;&lt;w:wrapTextWithPunct/&gt;&lt;w:u??????€?€?€??????€?€?€?????€?€?€?€???????€?€?€????????€€??€€?€???oGridInCell/&gt;&lt;w:wrapTextWithPunct/&gt;&lt;w:u????€&lt;w:u???thPurapTextWithPunct/&gt;??xtWithPunct/&gt;&lt;w:u?€?€?€?????????€?€?€?????????€?€?€??????€?€?€??O?????€?€???€?n??ble????????wt/&gt;&lt;w:u?€??????c??€??ables/&gt;&lt;w:snapToGridInCell/&gt;&lt;w:wrapTextWithPunct/&gt;&lt;w:u?€€????€????€????€????€/&gt;&lt;w:wrapTextWithPunct/&gt;&lt;w:u????€&lt;w:u???thPurapTextWithPunct/&gt;??xtWithPunct/&gt;&lt;w:u?€?€?€???????€?€?€????????€€??€€?€???oGridInCell/&gt;&lt;w:wrapTextWithPunct/&gt;&lt;w:u????€??ables/&gt;&lt;w:snapToGridInCell/&gt;&lt;w:wrapTextWithPunct/&gt;&lt;w:u€?€??????€?€?€?????€?€?€?€?????????????????????€?€?ithPunct/&gt;&lt;w:u????€&lt;w:u???thPurapTextWithPunct/&gt;??xtWithPunct/&gt;&lt;w:u???€€??????€€????€????€????€????€????€?ble????????wt/&gt;&lt;w:u?€??€????€?€?€?€???????€?€?€????????€€??€€?€???oGridInCell/&gt;&lt;w:wrapTextWithPunct/&gt;&lt;w:u?????c??€??ables/&gt;&lt;w:snapToGridInCell/??€?€?ithPunct/&gt;&lt;w:u????€&lt;w:u???thPurapTextWithPunct/&gt;??xtWithPunct/&gt;&lt;w:u&gt;&lt;w:wrapTextWithPunct/&gt;&lt;w:u?ables/&gt;&lt;w:snapToGridInCell/&gt;&lt;w:wrapTextWithPunct/&gt;&lt;w:u€?€?€?????????€?€?€?€???€???€?n???€????€????€????€????€??ables/&gt;&lt;w:snapToGridInCell/&gt;&lt;€??€€?€???oGridInCell/&gt;&lt;w:wrapTextWithPuncu???thPurapTextWithPunct/&gt;??xtWithPunct/&gt;&lt;w:ut/&gt;&lt;w:uw:wrapTextWithPunct/&gt;&lt;w:u???€?€?€????€?€?€????????€???c??€??ables/&gt;&lt;w:snapToGridInCell/&gt;&lt;w:wrapTextWithPunct/&gt;&lt;w:u€?€?€?????€?€?€?€?????????€?€?€?????????€?€?€?????€?€?€?€???????Cell/&gt;&lt;w:wrapTextWithPuncu???thPurapTextWithPunct/&gt;??xtWithPunct/&gt;&lt;w:u?€?€?/&gt;&lt;w:snapToGridInCell/&gt;&lt;€??€€?€???oGridInCell/&gt;&lt;w:wrapTextWithPunct/&gt;&lt;w:u??€????????€?€?€?€?????????€???????????€?€????€????€?€?????????€?€?€?€???€???apTextWithPunct/&gt;&lt;w:u???€?€???Cell/&gt;&lt;w:wrapTextWithPuncu???thPurapTextWithPunct/&gt;??xtWithPunct/&gt;&lt;w:u€????€?€?€????????€???c??€??ables/&gt;&lt;w:snapToGridInCell/&gt;&lt;w:wrapTe€?????????€?/&gt;&lt;w:snapToGridInCell/&gt;&lt;€??€€?€???oGridInCell/&gt;&lt;w:wrapTextWithPunct/&gt;&lt;w:uxtWithPunct/&gt;&lt;w:u€?n???€????€????€????€????€??ables/WithPuncu???thPurapTextWithPunct/&gt;??xtWithPunct/&gt;&lt;w:u&gt;&lt;w:snapToGridInCell/&gt;&lt;w:wrapTextWithPunct/&gt;&lt;w:u???€€????€????€????€????€????€??ables/&gt;&lt;w:snapToGridInCell/&gt;&lt;w:wrapTextWithPunct/&gt;&lt;w:u?€?€?????????Cell/&gt;&lt;€??€€?€???oGridInCell/&gt;&lt;w:wrapTextWithPunct/&gt;&lt;w:u???????u???thPurapTextWithPunct/&gt;??xtWithPunct/&gt;&lt;w:u??€???c??€??ables/&gt;&lt;w:snapToGridInCell/&gt;&lt;w:wrapTextWithPunct/&gt;&lt;w:u??????????????????????€??€????€?€?€?????????€?€?€??€?????€??€???€?n???€????€????€????€????€??ables/ithPunct/&gt;&lt;w:w:wrapTextWithPunct/&gt;&lt;w:u???????u???thPurapTextWithPunct/&gt;??xtWithPunct/&gt;&lt;w:uu?€?€?????????Cell/&gt;&lt;€??€€?€???oGridInCell/&gt;&lt;w:wrapTextWithPunct/&gt;&lt;w:u&gt;&lt;w:snapToGridInCell/&gt;&lt;w:wrapTextWithPunct/&gt;&lt;w:u??€?€??????€?€?€???????€?€??????????????????€???c??€??ables/&gt;&lt;w:snapToGridInCell/&gt;w:u???????u???thPurapTextWithPunct/&gt;??xtWithPunct/&gt;&lt;w:u&lt;w:wrapTextWithPunct/&gt;&lt;w:u????€?€?€???????€?€?€?€?????€?€?€?€????????Cell/&gt;&lt;€??€€?€???oGridInCell/&gt;&lt;w:wrapTextWithPunct/&gt;&lt;w:u????????€???????????€?€????€??????€€????€????€????€?/&gt;&lt;w:snapToGridInCell/&gt;w:u???????u???thPurapTextWithPunct/&gt;??xtWithPunct/&gt;&lt;w:u???€€????€??ables/&gt;&lt;w:snapToGridInCell/&gt;&lt;w:wrapTextWithP?€??€???€?n???€????€????????€?€??????????????????€???c???€???????€?€?€?€?????€?€?€?€????????Cell/&gt;&lt;€??€€?€???oGridInCel€?/&gt;&lt;w:snapToGridInCell/&gt;w:u???????u???thPurapTextWithPunct/&gt;??xtWithPunct/&gt;&lt;w:ul/&gt;&lt;w:wrapTextWithPunct/&gt;&lt;w:u€??ables/&gt;&lt;w:snapToGridInCell/&gt;&lt;w:wrapTextWithPunct/&gt;&lt;w:u?€€????€????€??ables/&gt;&lt;w:snapToGridInCell/&gt;&lt;w:wrapTextWithPunct/&gt;&lt;w:uunct/&gt;&lt;w:u????€?€?€????????€?€?€?????€?€?€?€??????€?€?€????thPurapTextWithPunct/&gt;??xtWithPunct/&gt;&lt;w:u?????€?€?€?€??€??Cell/&gt;&lt;€??€€?€???oGridInCell/&gt;&lt;w:wrapTextWithPunct/&gt;&lt;w:u?????????????????P????????????€??????????????????€???c??€??ables/&gt;&lt;w:snapToGridInCell/&gt;&lt;w:wrapTextWithPunct/&gt;&lt;w:u??????€?€?€?€??????€?€?€????thPurapTextWithPunct/&gt;??xtWithPunct/&gt;&lt;w:u???????????????????·???????????????????Cell/&gt;&lt;w:wr?€?€?€??????€?€?€??????€?€?€?€??€??Cell/&gt;&lt;€??€€?€???oGridInCell/&gt;&lt;w:wrapTextWithPunct/&gt;&lt;w:uapTextWithP?€??€???€?n???€????€??hPunct/&gt;&lt;w:u??????€?€?€?€??????€?€?€????thPurapTextWithPunct/&gt;??xtWithPunct/&gt;&lt;w:uuu??€€????€????€??ables/&gt;&lt;w:snapToGridInCell/&gt;&lt;w:wrapTextWithPunct/&gt;&lt;w:u????€€????????€???????????????????????€???c??€??ables/&gt;&lt;w:snapToGridInCell/&gt;&lt;w:wrapTextW?€?€??€??Cell/&gt;&lt;€??€€?€???oGridInCell?€?€??????€?€?€????thPurapTextWithPunct/&gt;??xtWithPunct/&gt;&lt;w:u/&gt;&lt;w:wrapTextWithPunct/&gt;&lt;w:uithPunct/&gt;&lt;w:u??????€?€????€??????€€????€????€????€????€????€??ables/&gt;&lt;w:snapToGridInCell/&gt;&lt;w:wrapTextWithPunct/&gt;&lt;w:u???€?????€???€????€???€???€?3????????3??GridInCell?€?€??????€?€?€????thPurapTextWithPunct/&gt;??xtWithPunct/&gt;&lt;w:u?????€???€?n???€?ll/&gt;&lt;w:wrapTextW?€?€??€??Cell/&gt;&lt;€??€€?€???oGridInCell/&gt;&lt;w:wrapTextWithPunct/&gt;&lt;w:u???€???????????????????????????€???c??€??ables/&gt;&lt;w:snapToGridInCell/&gt;&lt;w:wrapTextWithPunct/&gt;&lt;w:u€€???€??????€?€?€????thPurapTextWithPunct/&gt;??xtWithPunct/&gt;&lt;w:u?€????€??ables/&gt;&lt;w:snapToGridInCell/&gt;&lt;w:wrapTextWithPunct/&gt;&lt;w:u??????????????????????????W?€?€??€??Cell/&gt;&lt;€??€€?€???oGridInCell/&gt;&lt;w:wrapTextWithPunct/&gt;&lt;w:u???????????????????????????????t/&gt;&lt;w:u€€???€??????€?€?€????thPurapTextWithPunct/&gt;??xtWithPunct/&gt;&lt;w:u????????3?????????????????????????????€???????????????????????????€???c??€??ables/&gt;&lt;w:snapToGridInCell/&gt;&lt;w:wrapTextWithPunct/&gt;&lt;w:u?u??????????????????????????W?€?€???????????????????????t/&gt;&lt;w:u€€???€??????€?€?€????thPurapTextWithPunct/&gt;??xtWithPunct/&gt;&lt;w:u?€??Cell/&gt;&lt;€??€€?€???oGridInCell/&gt;&lt;w:wrapTextWithPunct/&gt;&lt;w:u€€????????€???????????€?€????€??????€€?????€????€???€???€?3????????3???????€???€?n???€????€????€????€????€????????????????????t/&gt;&lt;w:u€€???€??????€?€?€????thPurapTextWithPunct/&gt;??xtWithPunct/&gt;&lt;w:u?ables/&gt;&lt;w:snapToGridInCell/&gt;&lt;w:wrapTextWithPunct/&gt;&lt;w:u€€?????????????????????????W?€?€??€??Cell/&gt;&lt;€??€€?€???oGridInCell/&gt;&lt;w:wrapTextWithPunct/&gt;&lt;w:u??????????????????????€???c??€??ables/&gt;&lt;w:snapTo??€??????€?€?€????thPurapTextWithPunct/&gt;??xtWithPunct/&gt;&lt;w:uGridInCell/&gt;&lt;w:wrapTextWithPunct/&gt;&lt;w:u€????€????€????€??ables/&gt;&lt;w:snapToGridInCell/&gt;&lt;w:wrapTextWithPunct/&gt;&lt;w:u???????????????????????????????W?€?€??€??Cell/&gt;&lt;€??€€?€???oGridInCell/&gt;&lt;w:wrapTextWithPunct/???€?€?€????thPurapTextWithPunct/&gt;??xtWithPunct/&gt;&lt;w:u&gt;&lt;w:u?????????????????????????????????????????????????????????&lt;w:u€€???????????????????????????€???c??€??ables/&gt;&lt;w:snapToGridInCell/&gt;&lt;w:wrapTextWithPunct/&gt;&lt;w:u????€????oGridInCell/&gt;&lt;w:wrapTextWithPunct/???€?€?€????thPurapTextWithPunct/&gt;??xtWithPunct/&gt;&lt;w:u????????????????????????????W?€?€??€??Cell/&gt;&lt;€??€€?€???oGridInCell/&gt;&lt;w:wrapTextWithPunct/&gt;&lt;w:u?n???€????€????€????€????€??ables/&gt;&lt;w:snapToGridInCell/&gt;&lt;w:wrapTextWithPunct/&gt;&lt;w:u???????????pTextWithPunct/???€?€?€????thPurapTextWithPunct/&gt;??xtWithPunct/&gt;&lt;w:u?????????????????????????????????????????????€€????????€????€€???????€??????????????????????????W?€?€??€??Cell/&gt;&lt;€??€€?€???oGridInCell/&gt;&lt;w:wrapTextWithPunct/&gt;extWithPunct/&gt;&lt;w:u???????????pTextWithPunct/???€?€?€????thPurapTextWithPunct/&gt;??xtWithPunct/&gt;&lt;w:u&lt;w:u????????????????????€???c??€??ables/&gt;&lt;w:snapToGridInCell/&gt;&lt;w:wrapTextWithPunct/&gt;&lt;w:u???????€?€????€??????€€????€????€????€????€????€??ables/&gt;&lt;w:snapToGridInCell/&gt;&lt;??????????3?????????pTextWithPunct/???€?€?€????thPurapTextWithPunct/&gt;??xtWithPunct/&gt;&lt;w:u?????????????W?€?€??€??Cell/&gt;&lt;€??€€?€???oGridInCell/&gt;&lt;w:wrapTextWithPunct/&gt;&lt;w:u???€???€?n???€????€????€????€????€??ables/&gt;&lt;w:snapToGridInCell/&gt;&lt;w:wrapTextWithPunc??????????????€???c??€??ablestWithPunct/???€?€?€????thPurapTextWithPunct/&gt;??xtWithPunct/&gt;&lt;w:u/&gt;&lt;w:snapToGridInCell/&gt;&lt;w:wrapTextWithPunct/&gt;&lt;w:ut/&gt;&lt;w:uw:wrapTextWithPunct/&gt;&lt;w:u?????????l/&gt;&lt;€??€€?€???oGridInCell/&gt;&lt;w:wrapTextWithPunct/&gt;&lt;w:u,?????????????????????&quot;/&gt;&lt;/w:docVars&gt;&lt;wsp:rsids&gt;&lt;wsp:rsidRoot wsp:val=&quot;00111184&quot;/&gt;WithPunct/&gt;??xtWithPunct/&gt;&lt;w:u&lt;wsp:rsid wsp:val=&quot;0000373C&quot;/&gt;&lt;wsp:rsid wsp:val=&quot;00014D4C&quot;/&gt;&lt;wsp:rsid wsp:val=&quot;00014E03&quot;/&gt;&lt;wsp:rsid wsp:va&lt;w:wrapTextWithPunct/&gt;&lt;w:ul=&quot;0002&lt;w:wrapTextWithPuxtWithPunct/&gt;&lt;w:unct/&gt;&lt;w:u0138&quot;/&gt;&lt;wsp:rsid wsp:ll/&gt;&lt;w:wrapTextWithPunct/&gt;&lt;w:uval=&quot;00020A86&quot;/&gt;&lt;wsp:rsid wsp:val=&quot;00021BB6&quot;/&gt;&lt;wsp:rsid wsp:val=&quot;00021F79&quot;/&gt;&lt;wsp:rsid wsp:val=&quot;00027643&quot;/&gt;&lt;wsp:rsid wsp:val=&quot;00032F46&quot;/&gt;&lt;wsp:rsid wsp:val=&quot;0004463C&quot;/&gt;&lt;wsp:rsid wsp:val=&quot;00047DDD&quot;/&gt;&lt;wsp:rsid wsp:val=&quot;00055B9F&quot;/&gt;&lt;wsp:rsid wsp:val=&quot;000615F5&quot;/&gt;&lt;wsp:rsid wsp:val=&quot;00061F01&quot;/&gt;&lt;wsp:rsid wsp:val=&quot;000623B5&quot;/&gt;&lt;wsp:rsid wsp:val=&quot;000630B2&quot;/&gt;&lt;wsp:rsid wsp:val=&quot;0006366C&quot;/&gt;&lt;wsp:rsid wsp:val=&quot;00063CDA&quot;/&gt;&lt;wsp:rsid wsp:val=&quot;00065131&quot;/&gt;&lt;wsp:rsid wsp:val=&quot;00065F13&quot;/&gt;&lt;wsp:rsid wsp:val=&quot;000728EB&quot;/&gt;&lt;wsp:rsid wsp:val=&quot;00075139&quot;/&gt;&lt;wsp:rsid wsp:val=&quot;00081935&quot;/&gt;&lt;wsp:rsid wsp:val=&quot;00082D51&quot;/&gt;&lt;wsp:rsid wsp:val=&quot;00083AE1&quot;/&gt;&lt;wsp:rsid wsp:val=&quot;00085E66&quot;/&gt;&lt;wsp:rsid wsp:val=&quot;000873DB&quot;/&gt;&lt;wsp:rsid wsp:val=&quot;00090564&quot;/&gt;&lt;wsp:rsid wsp:val=&quot;00092CF0&quot;/&gt;&lt;wsp:rsid wsp:val=&quot;00095263&quot;/&gt;&lt;wsp:rsid wsp:val=&quot;000A0841&quot;/&gt;&lt;wsp:rsid wsp:val=&quot;000A72C2&quot;/&gt;&lt;wsp:rsid wsp:val=&quot;000B0CEF&quot;/&gt;&lt;wsp:rsid wsp:val=&quot;000B10E9&quot;/&gt;&lt;wsp:rsid wsp:val=&quot;000B2AA9&quot;/&gt;&lt;wsp:rsid wsp:val=&quot;000C186C&quot;/&gt;&lt;wsp:rsid wsp:val=&quot;000C272D&quot;/&gt;&lt;wsp:rsid wsp:val=&quot;000C3E37&quot;/&gt;&lt;wsp:rsid wsp:val=&quot;000C4919&quot;/&gt;&lt;wsp:rsid wsp:val=&quot;000C4B9D&quot;/&gt;&lt;wsp:rsid wsp:val=&quot;000C75C5&quot;/&gt;&lt;wsp:rsid wsp:val=&quot;000D0446&quot;/&gt;&lt;wsp:rsid wsp:val=&quot;000D327A&quot;/&gt;&lt;wsp:rsid wsp:val=&quot;000E5F3D&quot;/&gt;&lt;wsp:rsid wsp:val=&quot;000F175B&quot;/&gt;&lt;wsp:rsid wsp:val=&quot;000F1D41&quot;/&gt;&lt;wsp:rsid wsp:val=&quot;000F2C5E&quot;/&gt;&lt;wsp:rsid wsp:val=&quot;000F3908&quot;/&gt;&lt;wsp:rsid wsp:val=&quot;000F3B7F&quot;/&gt;&lt;wsp:rsid wsp:val=&quot;000F4078&quot;/&gt;&lt;wsp:rsid wsp:val=&quot;000F4448&quot;/&gt;&lt;wsp:rsid wsp:val=&quot;0010481E&quot;/&gt;&lt;wsp:rsid wsp:val=&quot;00111184&quot;/&gt;&lt;wsp:rsid wsp:val=&quot;0011400E&quot;/&gt;&lt;wsp:rsid wsp:val=&quot;0011401B&quot;/&gt;&lt;wsp:rsid wsp:val=&quot;00115384&quot;/&gt;&lt;wsp:rsid wsp:val=&quot;001178BF&quot;/&gt;&lt;wsp:rsid wsp:val=&quot;0012428B&quot;/&gt;&lt;wsp:rsid wsp:val=&quot;00124A95&quot;/&gt;&lt;wsp:rsid wsp:val=&quot;00124CD5&quot;/&gt;&lt;wsp:rsid wsp:val=&quot;001269F4&quot;/&gt;&lt;wsp:rsid wsp:val=&quot;00126A0E&quot;/&gt;&lt;wsp:rsid wsp:val=&quot;00127D2E&quot;/&gt;&lt;wsp:rsid wsp:val=&quot;00127FB2&quot;/&gt;&lt;wsp:rsid wsp:val=&quot;00130244&quot;/&gt;&lt;wsp:rsid wsp:val=&quot;00137B67&quot;/&gt;&lt;wsp:rsid wsp:val=&quot;00141CCC&quot;/&gt;&lt;wsp:rsid wsp:val=&quot;001427FE&quot;/&gt;&lt;wsp:rsid wsp:val=&quot;00145071&quot;/&gt;&lt;wsp:rsid wsp:val=&quot;00145703&quot;/&gt;&lt;wsp:rsid wsp:val=&quot;001521A3&quot;/&gt;&lt;wsp:rsid wsp:val=&quot;0015446C&quot;/&gt;&lt;wsp:rsid wsp:val=&quot;0015591E&quot;/&gt;&lt;wsp:rsid wsp:val=&quot;0016266B&quot;/&gt;&lt;wsp:rsid wsp:val=&quot;0016375C&quot;/&gt;&lt;wsp:rsid wsp:val=&quot;00167623&quot;/&gt;&lt;wsp:rsid wsp:val=&quot;00171C67&quot;/&gt;&lt;wsp:rsid wsp:val=&quot;00177E45&quot;/&gt;&lt;wsp:rsid wsp:val=&quot;00182E17&quot;/&gt;&lt;wsp:rsid wsp:val=&quot;001839BC&quot;/&gt;&lt;wsp:rsid wsp:val=&quot;00185F3A&quot;/&gt;&lt;wsp:rsid wsp:val=&quot;001876E3&quot;/&gt;&lt;wsp:rsid wsp:val=&quot;00187DEB&quot;/&gt;&lt;wsp:rsid wsp:val=&quot;00194F41&quot;/&gt;&lt;wsp:rsid wsp:val=&quot;00196DB1&quot;/&gt;&lt;wsp:rsid wsp:val=&quot;001A010D&quot;/&gt;&lt;wsp:rsid wsp:val=&quot;001A4A5A&quot;/&gt;&lt;wsp:rsid wsp:val=&quot;001A672A&quot;/&gt;&lt;wsp:rsid wsp:val=&quot;001A7035&quot;/&gt;&lt;wsp:rsid wsp:val=&quot;001A75E4&quot;/&gt;&lt;wsp:rsid wsp:val=&quot;001B28BA&quot;/&gt;&lt;wsp:rsid wsp:val=&quot;001B3A94&quot;/&gt;&lt;wsp:rsid wsp:val=&quot;001B4A68&quot;/&gt;&lt;wsp:rsid wsp:val=&quot;001B77D5&quot;/&gt;&lt;wsp:rsid wsp:val=&quot;001C01B8&quot;/&gt;&lt;wsp:rsid wsp:val=&quot;001C108A&quot;/&gt;&lt;wsp:rsid wsp:val=&quot;001C5291&quot;/&gt;&lt;wsp:rsid wsp:val=&quot;001C68A1&quot;/&gt;&lt;wsp:rsid wsp:val=&quot;001C7939&quot;/&gt;&lt;wsp:rsid wsp:val=&quot;001D1BB6&quot;/&gt;&lt;wsp:rsid wsp:val=&quot;001D39C7&quot;/&gt;&lt;wsp:rsid wsp:val=&quot;001D51A6&quot;/&gt;&lt;wsp:rsid wsp:val=&quot;001E060B&quot;/&gt;&lt;wsp:rsid wsp:val=&quot;001E3DE4&quot;/&gt;&lt;wsp:rsid wsp:val=&quot;001E431E&quot;/&gt;&lt;wsp:rsid wsp:val=&quot;001E5D09&quot;/&gt;&lt;wsp:rsid wsp:val=&quot;001F1468&quot;/&gt;&lt;wsp:rsid wsp:val=&quot;001F3F2D&quot;/&gt;&lt;wsp:rsid wsp:val=&quot;001F7458&quot;/&gt;&lt;wsp:rsid wsp:val=&quot;002027C7&quot;/&gt;&lt;wsp:rsid wsp:val=&quot;00204B44&quot;/&gt;&lt;wsp:rsid wsp:val=&quot;00205F90&quot;/&gt;&lt;wsp:rsid wsp:val=&quot;00207560&quot;/&gt;&lt;wsp:rsid wsp:val=&quot;0020786A&quot;/&gt;&lt;wsp:rsid wsp:val=&quot;002137B6&quot;/&gt;&lt;wsp:rsid wsp:val=&quot;002314AE&quot;/&gt;&lt;wsp:rsid wsp:val=&quot;0023298B&quot;/&gt;&lt;wsp:rsid wsp:val=&quot;002339EB&quot;/&gt;&lt;wsp:rsid wsp:val=&quot;002452EE&quot;/&gt;&lt;wsp:rsid wsp:val=&quot;0025191C&quot;/&gt;&lt;wsp:rsid wsp:val=&quot;00260E83&quot;/&gt;&lt;wsp:rsid wsp:val=&quot;00262491&quot;/&gt;&lt;wsp:rsid wsp:val=&quot;00264A6A&quot;/&gt;&lt;wsp:rsid wsp:val=&quot;00265B00&quot;/&gt;&lt;wsp:rsid wsp:val=&quot;00271B3B&quot;/&gt;&lt;wsp:rsid wsp:val=&quot;00273A99&quot;/&gt;&lt;wsp:rsid wsp:val=&quot;002749F8&quot;/&gt;&lt;wsp:rsid wsp:val=&quot;00277FA6&quot;/&gt;&lt;wsp:rsid wsp:val=&quot;002910D9&quot;/&gt;&lt;wsp:rsid wsp:val=&quot;00293256&quot;/&gt;&lt;wsp:rsid wsp:val=&quot;00293DE4&quot;/&gt;&lt;wsp:rsid wsp:val=&quot;002966DD&quot;/&gt;&lt;wsp:rsid wsp:val=&quot;00297288&quot;/&gt;&lt;wsp:rsid wsp:val=&quot;002A04BD&quot;/&gt;&lt;wsp:rsid wsp:val=&quot;002A0BD7&quot;/&gt;&lt;wsp:rsid wsp:val=&quot;002A3576&quot;/&gt;&lt;wsp:rsid wsp:val=&quot;002A3C04&quot;/&gt;&lt;wsp:rsid wsp:val=&quot;002A41AE&quot;/&gt;&lt;wsp:rsid wsp:val=&quot;002A5093&quot;/&gt;&lt;wsp:rsid wsp:val=&quot;002B55C6&quot;/&gt;&lt;wsp:rsid wsp:val=&quot;002B740D&quot;/&gt;&lt;wsp:rsid wsp:val=&quot;002C0593&quot;/&gt;&lt;wsp:rsid wsp:val=&quot;002C10CA&quot;/&gt;&lt;wsp:rsid wsp:val=&quot;002C3B5A&quot;/&gt;&lt;wsp:rsid wsp:val=&quot;002C4D1D&quot;/&gt;&lt;wsp:rsid wsp:val=&quot;002C7B0B&quot;/&gt;&lt;wsp:rsid wsp:val=&quot;002D0EA4&quot;/&gt;&lt;wsp:rsid wsp:val=&quot;002D5FCF&quot;/&gt;&lt;wsp:rsid wsp:val=&quot;002D7315&quot;/&gt;&lt;wsp:rsid wsp:val=&quot;002E249B&quot;/&gt;&lt;wsp:rsid wsp:val=&quot;002E3181&quot;/&gt;&lt;wsp:rsid wsp:val=&quot;002E34C7&quot;/&gt;&lt;wsp:rsid wsp:val=&quot;002E3C3B&quot;/&gt;&lt;wsp:rsid wsp:val=&quot;002E5A12&quot;/&gt;&lt;wsp:rsid wsp:val=&quot;002F15A2&quot;/&gt;&lt;wsp:rsid wsp:val=&quot;002F7079&quot;/&gt;&lt;wsp:rsid wsp:val=&quot;00305F9D&quot;/&gt;&lt;wsp:rsid wsp:val=&quot;00307C33&quot;/&gt;&lt;wsp:rsid wsp:val=&quot;003149A8&quot;/&gt;&lt;wsp:rsid wsp:val=&quot;003248F0&quot;/&gt;&lt;wsp:rsid wsp:val=&quot;00326712&quot;/&gt;&lt;wsp:rsid wsp:val=&quot;00326A89&quot;/&gt;&lt;wsp:rsid wsp:val=&quot;00330920&quot;/&gt;&lt;wsp:rsid wsp:val=&quot;003335F6&quot;/&gt;&lt;wsp:rsid wsp:val=&quot;0034121D&quot;/&gt;&lt;wsp:rsid wsp:val=&quot;003415E2&quot;/&gt;&lt;wsp:rsid wsp:val=&quot;00342D94&quot;/&gt;&lt;wsp:rsid wsp:val=&quot;00342F8C&quot;/&gt;&lt;wsp:rsid wsp:val=&quot;003518A7&quot;/&gt;&lt;wsp:rsid wsp:val=&quot;00361D21&quot;/&gt;&lt;wsp:rsid wsp:val=&quot;0036279B&quot;/&gt;&lt;wsp:rsid wsp:val=&quot;00363CDF&quot;/&gt;&lt;wsp:rsid wsp:val=&quot;00370887&quot;/&gt;&lt;wsp:rsid wsp:val=&quot;00372F1D&quot;/&gt;&lt;wsp:rsid wsp:val=&quot;00375753&quot;/&gt;&lt;wsp:rsid wsp:val=&quot;00376A03&quot;/&gt;&lt;wsp:rsid wsp:val=&quot;00376D11&quot;/&gt;&lt;wsp:rsid wsp:val=&quot;00381B29&quot;/&gt;&lt;wsp:rsid wsp:val=&quot;0038536F&quot;/&gt;&lt;wsp:rsid wsp:val=&quot;00386200&quot;/&gt;&lt;wsp:rsid wsp:val=&quot;00392739&quot;/&gt;&lt;wsp:rsid wsp:val=&quot;003978E9&quot;/&gt;&lt;wsp:rsid wsp:val=&quot;00397A5C&quot;/&gt;&lt;wsp:rsid wsp:val=&quot;00397C8E&quot;/&gt;&lt;wsp:rsid wsp:val=&quot;003A3263&quot;/&gt;&lt;wsp:rsid wsp:val=&quot;003A4F88&quot;/&gt;&lt;wsp:rsid wsp:val=&quot;003B6FE3&quot;/&gt;&lt;wsp:rsid wsp:val=&quot;003C164E&quot;/&gt;&lt;wsp:rsid wsp:val=&quot;003C5E8F&quot;/&gt;&lt;wsp:rsid wsp:val=&quot;003C6510&quot;/&gt;&lt;wsp:rsid wsp:val=&quot;003E0A5E&quot;/&gt;&lt;wsp:rsid wsp:val=&quot;003E4F36&quot;/&gt;&lt;wsp:rsid wsp:val=&quot;003F3D56&quot;/&gt;&lt;wsp:rsid wsp:val=&quot;003F677F&quot;/&gt;&lt;wsp:rsid wsp:val=&quot;004000E4&quot;/&gt;&lt;wsp:rsid wsp:val=&quot;0040072B&quot;/&gt;&lt;wsp:rsid wsp:val=&quot;00401CE5&quot;/&gt;&lt;wsp:rsid wsp:val=&quot;00402F4A&quot;/&gt;&lt;wsp:rsid wsp:val=&quot;0041137C&quot;/&gt;&lt;wsp:rsid wsp:val=&quot;00413895&quot;/&gt;&lt;wsp:rsid wsp:val=&quot;00415FA4&quot;/&gt;&lt;wsp:rsid wsp:val=&quot;004160C9&quot;/&gt;&lt;wsp:rsid wsp:val=&quot;004176FA&quot;/&gt;&lt;wsp:rsid wsp:val=&quot;004200A8&quot;/&gt;&lt;wsp:rsid wsp:val=&quot;004232FC&quot;/&gt;&lt;wsp:rsid wsp:val=&quot;00423628&quot;/&gt;&lt;wsp:rsid wsp:val=&quot;004263DA&quot;/&gt;&lt;wsp:rsid wsp:val=&quot;00432317&quot;/&gt;&lt;wsp:rsid wsp:val=&quot;00437827&quot;/&gt;&lt;wsp:rsid wsp:val=&quot;00441EF3&quot;/&gt;&lt;wsp:rsid wsp:val=&quot;004432D1&quot;/&gt;&lt;wsp:rsid wsp:val=&quot;00443FB5&quot;/&gt;&lt;wsp:rsid wsp:val=&quot;00445042&quot;/&gt;&lt;wsp:rsid wsp:val=&quot;00446C33&quot;/&gt;&lt;wsp:rsid wsp:val=&quot;004470DA&quot;/&gt;&lt;wsp:rsid wsp:val=&quot;00451040&quot;/&gt;&lt;wsp:rsid wsp:val=&quot;0045324E&quot;/&gt;&lt;wsp:rsid wsp:val=&quot;00454736&quot;/&gt;&lt;wsp:rsid wsp:val=&quot;0045497B&quot;/&gt;&lt;wsp:rsid wsp:val=&quot;00457A30&quot;/&gt;&lt;wsp:rsid wsp:val=&quot;0046300E&quot;/&gt;&lt;wsp:rsid wsp:val=&quot;00470FD9&quot;/&gt;&lt;wsp:rsid wsp:val=&quot;00475C7E&quot;/&gt;&lt;wsp:rsid wsp:val=&quot;00475D87&quot;/&gt;&lt;wsp:rsid wsp:val=&quot;00480176&quot;/&gt;&lt;wsp:rsid wsp:val=&quot;00481234&quot;/&gt;&lt;wsp:rsid wsp:val=&quot;00482B54&quot;/&gt;&lt;wsp:rsid wsp:val=&quot;00483374&quot;/&gt;&lt;wsp:rsid wsp:val=&quot;00485107&quot;/&gt;&lt;wsp:rsid wsp:val=&quot;00485C29&quot;/&gt;&lt;wsp:rsid wsp:val=&quot;00487A45&quot;/&gt;&lt;wsp:rsid wsp:val=&quot;00490EA5&quot;/&gt;&lt;wsp:rsid wsp:val=&quot;004A0565&quot;/&gt;&lt;wsp:rsid wsp:val=&quot;004A1604&quot;/&gt;&lt;wsp:rsid wsp:val=&quot;004A28A9&quot;/&gt;&lt;wsp:rsid wsp:val=&quot;004A4395&quot;/&gt;&lt;wsp:rsid wsp:val=&quot;004A5398&quot;/&gt;&lt;wsp:rsid wsp:val=&quot;004A631B&quot;/&gt;&lt;wsp:rsid wsp:val=&quot;004C5A2C&quot;/&gt;&lt;wsp:rsid wsp:val=&quot;004D35B6&quot;/&gt;&lt;wsp:rsid wsp:val=&quot;004D5B6D&quot;/&gt;&lt;wsp:rsid wsp:val=&quot;004E059D&quot;/&gt;&lt;wsp:rsid wsp:val=&quot;004E2D27&quot;/&gt;&lt;wsp:rsid wsp:val=&quot;004E3856&quot;/&gt;&lt;wsp:rsid wsp:val=&quot;004E3DFB&quot;/&gt;&lt;wsp:rsid wsp:val=&quot;004E58B7&quot;/&gt;&lt;wsp:rsid wsp:val=&quot;004E59CE&quot;/&gt;&lt;wsp:rsid wsp:val=&quot;004F4A64&quot;/&gt;&lt;wsp:rsid wsp:val=&quot;00501C4A&quot;/&gt;&lt;wsp:rsid wsp:val=&quot;005034DA&quot;/&gt;&lt;wsp:rsid wsp:val=&quot;00503D33&quot;/&gt;&lt;wsp:rsid wsp:val=&quot;00503ECA&quot;/&gt;&lt;wsp:rsid wsp:val=&quot;005102BB&quot;/&gt;&lt;wsp:rsid wsp:val=&quot;00514BBD&quot;/&gt;&lt;wsp:rsid wsp:val=&quot;0051627B&quot;/&gt;&lt;wsp:rsid wsp:val=&quot;005242D5&quot;/&gt;&lt;wsp:rsid wsp:val=&quot;00527232&quot;/&gt;&lt;wsp:rsid wsp:val=&quot;00531A66&quot;/&gt;&lt;wsp:rsid wsp:val=&quot;00531C3C&quot;/&gt;&lt;wsp:rsid wsp:val=&quot;00533C15&quot;/&gt;&lt;wsp:rsid wsp:val=&quot;00537BD3&quot;/&gt;&lt;wsp:rsid wsp:val=&quot;00537F39&quot;/&gt;&lt;wsp:rsid wsp:val=&quot;005424DB&quot;/&gt;&lt;wsp:rsid wsp:val=&quot;0054303D&quot;/&gt;&lt;wsp:rsid wsp:val=&quot;005475F6&quot;/&gt;&lt;wsp:rsid wsp:val=&quot;00551733&quot;/&gt;&lt;wsp:rsid wsp:val=&quot;00553014&quot;/&gt;&lt;wsp:rsid wsp:val=&quot;00554EFF&quot;/&gt;&lt;wsp:rsid wsp:val=&quot;00556A28&quot;/&gt;&lt;wsp:rsid wsp:val=&quot;00557557&quot;/&gt;&lt;wsp:rsid wsp:val=&quot;00561EA3&quot;/&gt;&lt;wsp:rsid wsp:val=&quot;005702E5&quot;/&gt;&lt;wsp:rsid wsp:val=&quot;00571E64&quot;/&gt;&lt;wsp:rsid wsp:val=&quot;00582F16&quot;/&gt;&lt;wsp:rsid wsp:val=&quot;005863F7&quot;/&gt;&lt;wsp:rsid wsp:val=&quot;00590ECE&quot;/&gt;&lt;wsp:rsid wsp:val=&quot;00593217&quot;/&gt;&lt;wsp:rsid wsp:val=&quot;005936C0&quot;/&gt;&lt;wsp:rsid wsp:val=&quot;0059469E&quot;/&gt;&lt;wsp:rsid wsp:val=&quot;00596FC6&quot;/&gt;&lt;wsp:rsid wsp:val=&quot;005A0CF2&quot;/&gt;&lt;wsp:rsid wsp:val=&quot;005A4C25&quot;/&gt;&lt;wsp:rsid wsp:val=&quot;005B15FB&quot;/&gt;&lt;wsp:rsid wsp:val=&quot;005B2DE6&quot;/&gt;&lt;wsp:rsid wsp:val=&quot;005B3593&quot;/&gt;&lt;wsp:rsid wsp:val=&quot;005B3AF7&quot;/&gt;&lt;wsp:rsid wsp:val=&quot;005B3CE2&quot;/&gt;&lt;wsp:rsid wsp:val=&quot;005B46C3&quot;/&gt;&lt;wsp:rsid wsp:val=&quot;005B4B52&quot;/&gt;&lt;wsp:rsid wsp:val=&quot;005C0D78&quot;/&gt;&lt;wsp:rsid wsp:val=&quot;005D3AD0&quot;/&gt;&lt;wsp:rsid wsp:val=&quot;005D4EF7&quot;/&gt;&lt;wsp:rsid wsp:val=&quot;005D6697&quot;/&gt;&lt;wsp:rsid wsp:val=&quot;005D793D&quot;/&gt;&lt;wsp:rsid wsp:val=&quot;005E5828&quot;/&gt;&lt;wsp:rsid wsp:val=&quot;005E60DF&quot;/&gt;&lt;wsp:rsid wsp:val=&quot;005E6DCB&quot;/&gt;&lt;wsp:rsid wsp:val=&quot;005F19F0&quot;/&gt;&lt;wsp:rsid wsp:val=&quot;005F53D9&quot;/&gt;&lt;wsp:rsid wsp:val=&quot;005F5DC3&quot;/&gt;&lt;wsp:rsid wsp:val=&quot;006048C5&quot;/&gt;&lt;wsp:rsid wsp:val=&quot;00605BC1&quot;/&gt;&lt;wsp:rsid wsp:val=&quot;006102B2&quot;/&gt;&lt;wsp:rsid wsp:val=&quot;00610478&quot;/&gt;&lt;wsp:rsid wsp:val=&quot;0061384E&quot;/&gt;&lt;wsp:rsid wsp:val=&quot;00615B9C&quot;/&gt;&lt;wsp:rsid wsp:val=&quot;00621306&quot;/&gt;&lt;wsp:rsid wsp:val=&quot;00622BA0&quot;/&gt;&lt;wsp:rsid wsp:val=&quot;0062579F&quot;/&gt;&lt;wsp:rsid wsp:val=&quot;0063272E&quot;/&gt;&lt;wsp:rsid wsp:val=&quot;00641250&quot;/&gt;&lt;wsp:rsid wsp:val=&quot;006419A4&quot;/&gt;&lt;wsp:rsid wsp:val=&quot;00641C67&quot;/&gt;&lt;wsp:rsid wsp:val=&quot;00641C88&quot;/&gt;&lt;wsp:rsid wsp:val=&quot;00643614&quot;/&gt;&lt;wsp:rsid wsp:val=&quot;006441AE&quot;/&gt;&lt;wsp:rsid wsp:val=&quot;00654086&quot;/&gt;&lt;wsp:rsid wsp:val=&quot;00655096&quot;/&gt;&lt;wsp:rsid wsp:val=&quot;006552CE&quot;/&gt;&lt;wsp:rsid wsp:val=&quot;006564FB&quot;/&gt;&lt;wsp:rsid wsp:val=&quot;00656D16&quot;/&gt;&lt;wsp:rsid wsp:val=&quot;0066181F&quot;/&gt;&lt;wsp:rsid wsp:val=&quot;0066313C&quot;/&gt;&lt;wsp:rsid wsp:val=&quot;00663913&quot;/&gt;&lt;wsp:rsid wsp:val=&quot;00667E01&quot;/&gt;&lt;wsp:rsid wsp:val=&quot;00667E33&quot;/&gt;&lt;wsp:rsid wsp:val=&quot;0067026B&quot;/&gt;&lt;wsp:rsid wsp:val=&quot;006715D5&quot;/&gt;&lt;wsp:rsid wsp:val=&quot;006719D5&quot;/&gt;&lt;wsp:rsid wsp:val=&quot;00674855&quot;/&gt;&lt;wsp:rsid wsp:val=&quot;00676F56&quot;/&gt;&lt;wsp:rsid wsp:val=&quot;00681FC5&quot;/&gt;&lt;wsp:rsid wsp:val=&quot;00692400&quot;/&gt;&lt;wsp:rsid wsp:val=&quot;006947A0&quot;/&gt;&lt;wsp:rsid wsp:val=&quot;006A3B94&quot;/&gt;&lt;wsp:rsid wsp:val=&quot;006A63D1&quot;/&gt;&lt;wsp:rsid wsp:val=&quot;006A75CB&quot;/&gt;&lt;wsp:rsid wsp:val=&quot;006B117B&quot;/&gt;&lt;wsp:rsid wsp:val=&quot;006B5544&quot;/&gt;&lt;wsp:rsid wsp:val=&quot;006B57DB&quot;/&gt;&lt;wsp:rsid wsp:val=&quot;006C0F1E&quot;/&gt;&lt;wsp:rsid wsp:val=&quot;006C4098&quot;/&gt;&lt;wsp:rsid wsp:val=&quot;006C4326&quot;/&gt;&lt;wsp:rsid wsp:val=&quot;006C5819&quot;/&gt;&lt;wsp:rsid wsp:val=&quot;006C73C0&quot;/&gt;&lt;wsp:rsid wsp:val=&quot;006D28F0&quot;/&gt;&lt;wsp:rsid wsp:val=&quot;006D48D1&quot;/&gt;&lt;wsp:rsid wsp:val=&quot;006E2084&quot;/&gt;&lt;wsp:rsid wsp:val=&quot;006F194A&quot;/&gt;&lt;wsp:rsid wsp:val=&quot;006F25AA&quot;/&gt;&lt;wsp:rsid wsp:val=&quot;006F39AD&quot;/&gt;&lt;wsp:rsid wsp:val=&quot;006F5D09&quot;/&gt;&lt;wsp:rsid wsp:val=&quot;006F607C&quot;/&gt;&lt;wsp:rsid wsp:val=&quot;006F698E&quot;/&gt;&lt;wsp:rsid wsp:val=&quot;00700374&quot;/&gt;&lt;wsp:rsid wsp:val=&quot;00700E95&quot;/&gt;&lt;wsp:rsid wsp:val=&quot;00701642&quot;/&gt;&lt;wsp:rsid wsp:val=&quot;0071202B&quot;/&gt;&lt;wsp:rsid wsp:val=&quot;00712186&quot;/&gt;&lt;wsp:rsid wsp:val=&quot;007166FD&quot;/&gt;&lt;wsp:rsid wsp:val=&quot;0072194D&quot;/&gt;&lt;wsp:rsid wsp:val=&quot;00723A9E&quot;/&gt;&lt;wsp:rsid wsp:val=&quot;00725000&quot;/&gt;&lt;wsp:rsid wsp:val=&quot;0072609B&quot;/&gt;&lt;wsp:rsid wsp:val=&quot;00741582&quot;/&gt;&lt;wsp:rsid wsp:val=&quot;00744566&quot;/&gt;&lt;wsp:rsid wsp:val=&quot;00745FCB&quot;/&gt;&lt;wsp:rsid wsp:val=&quot;00746CC6&quot;/&gt;&lt;wsp:rsid wsp:val=&quot;00747184&quot;/&gt;&lt;wsp:rsid wsp:val=&quot;00756845&quot;/&gt;&lt;wsp:rsid wsp:val=&quot;007616B7&quot;/&gt;&lt;wsp:rsid wsp:val=&quot;00766E12&quot;/&gt;&lt;wsp:rsid wsp:val=&quot;00776020&quot;/&gt;&lt;wsp:rsid wsp:val=&quot;007764E6&quot;/&gt;&lt;wsp:rsid wsp:val=&quot;00782A6F&quot;/&gt;&lt;wsp:rsid wsp:val=&quot;007867E0&quot;/&gt;&lt;wsp:rsid wsp:val=&quot;007921AD&quot;/&gt;&lt;wsp:rsid wsp:val=&quot;0079696D&quot;/&gt;&lt;wsp:rsid wsp:val=&quot;00797807&quot;/&gt;&lt;wsp:rsid wsp:val=&quot;007A0199&quot;/&gt;&lt;wsp:rsid wsp:val=&quot;007A1AB0&quot;/&gt;&lt;wsp:rsid wsp:val=&quot;007A33A9&quot;/&gt;&lt;wsp:rsid wsp:val=&quot;007A3B7E&quot;/&gt;&lt;wsp:rsid wsp:val=&quot;007B052F&quot;/&gt;&lt;wsp:rsid wsp:val=&quot;007B0CBC&quot;/&gt;&lt;wsp:rsid wsp:val=&quot;007B28F5&quot;/&gt;&lt;wsp:rsid wsp:val=&quot;007C048C&quot;/&gt;&lt;wsp:rsid wsp:val=&quot;007C5798&quot;/&gt;&lt;wsp:rsid wsp:val=&quot;007D484F&quot;/&gt;&lt;wsp:rsid wsp:val=&quot;007D4B27&quot;/&gt;&lt;wsp:rsid wsp:val=&quot;007D58A8&quot;/&gt;&lt;wsp:rsid wsp:val=&quot;007E3455&quot;/&gt;&lt;wsp:rsid wsp:val=&quot;007E3FB3&quot;/&gt;&lt;wsp:rsid wsp:val=&quot;007E62F4&quot;/&gt;&lt;wsp:rsid wsp:val=&quot;007F0D5B&quot;/&gt;&lt;wsp:rsid wsp:val=&quot;007F3206&quot;/&gt;&lt;wsp:rsid wsp:val=&quot;007F4115&quot;/&gt;&lt;wsp:rsid wsp:val=&quot;00800908&quot;/&gt;&lt;wsp:rsid wsp:val=&quot;00803A35&quot;/&gt;&lt;wsp:rsid wsp:val=&quot;0081231B&quot;/&gt;&lt;wsp:rsid wsp:val=&quot;00814127&quot;/&gt;&lt;wsp:rsid wsp:val=&quot;00814E3D&quot;/&gt;&lt;wsp:rsid wsp:val=&quot;00820299&quot;/&gt;&lt;wsp:rsid wsp:val=&quot;008276D1&quot;/&gt;&lt;wsp:rsid wsp:val=&quot;00831F2B&quot;/&gt;&lt;wsp:rsid wsp:val=&quot;0083283B&quot;/&gt;&lt;wsp:rsid wsp:val=&quot;0083579E&quot;/&gt;&lt;wsp:rsid wsp:val=&quot;00843251&quot;/&gt;&lt;wsp:rsid wsp:val=&quot;00847720&quot;/&gt;&lt;wsp:rsid wsp:val=&quot;008535EE&quot;/&gt;&lt;wsp:rsid wsp:val=&quot;008660E1&quot;/&gt;&lt;wsp:rsid wsp:val=&quot;00875125&quot;/&gt;&lt;wsp:rsid wsp:val=&quot;008805D2&quot;/&gt;&lt;wsp:rsid wsp:val=&quot;008819E8&quot;/&gt;&lt;wsp:rsid wsp:val=&quot;00887E96&quot;/&gt;&lt;wsp:rsid wsp:val=&quot;00893736&quot;/&gt;&lt;wsp:rsid wsp:val=&quot;008A6DA5&quot;/&gt;&lt;wsp:rsid wsp:val=&quot;008C2FBE&quot;/&gt;&lt;wsp:rsid wsp:val=&quot;008C332C&quot;/&gt;&lt;wsp:rsid wsp:val=&quot;008C3766&quot;/&gt;&lt;wsp:rsid wsp:val=&quot;008C6CC8&quot;/&gt;&lt;wsp:rsid wsp:val=&quot;008C71CF&quot;/&gt;&lt;wsp:rsid wsp:val=&quot;008C741F&quot;/&gt;&lt;wsp:rsid wsp:val=&quot;008C7688&quot;/&gt;&lt;wsp:rsid wsp:val=&quot;008D56EE&quot;/&gt;&lt;wsp:rsid wsp:val=&quot;008E283D&quot;/&gt;&lt;wsp:rsid wsp:val=&quot;008E3483&quot;/&gt;&lt;wsp:rsid wsp:val=&quot;008E3F41&quot;/&gt;&lt;wsp:rsid wsp:val=&quot;008E7915&quot;/&gt;&lt;wsp:rsid wsp:val=&quot;008F036F&quot;/&gt;&lt;wsp:rsid wsp:val=&quot;008F0BB8&quot;/&gt;&lt;wsp:rsid wsp:val=&quot;008F1B08&quot;/&gt;&lt;wsp:rsid wsp:val=&quot;008F5DFA&quot;/&gt;&lt;wsp:rsid wsp:val=&quot;009026C2&quot;/&gt;&lt;wsp:rsid wsp:val=&quot;00903BB7&quot;/&gt;&lt;wsp:rsid wsp:val=&quot;0090464E&quot;/&gt;&lt;wsp:rsid wsp:val=&quot;00912D66&quot;/&gt;&lt;wsp:rsid wsp:val=&quot;00913371&quot;/&gt;&lt;wsp:rsid wsp:val=&quot;00914B24&quot;/&gt;&lt;wsp:rsid wsp:val=&quot;00916386&quot;/&gt;&lt;wsp:rsid wsp:val=&quot;0091799F&quot;/&gt;&lt;wsp:rsid wsp:val=&quot;00917C32&quot;/&gt;&lt;wsp:rsid wsp:val=&quot;009223E0&quot;/&gt;&lt;wsp:rsid wsp:val=&quot;009279E8&quot;/&gt;&lt;wsp:rsid wsp:val=&quot;00932F50&quot;/&gt;&lt;wsp:rsid wsp:val=&quot;009346E3&quot;/&gt;&lt;wsp:rsid wsp:val=&quot;00937D74&quot;/&gt;&lt;wsp:rsid wsp:val=&quot;0095124B&quot;/&gt;&lt;wsp:rsid wsp:val=&quot;00952B70&quot;/&gt;&lt;wsp:rsid wsp:val=&quot;00955321&quot;/&gt;&lt;wsp:rsid wsp:val=&quot;00963E3B&quot;/&gt;&lt;wsp:rsid wsp:val=&quot;009643F8&quot;/&gt;&lt;wsp:rsid wsp:val=&quot;00965B02&quot;/&gt;&lt;wsp:rsid wsp:val=&quot;00971489&quot;/&gt;&lt;wsp:rsid wsp:val=&quot;009760BD&quot;/&gt;&lt;wsp:rsid wsp:val=&quot;009822F5&quot;/&gt;&lt;wsp:rsid wsp:val=&quot;0098302E&quot;/&gt;&lt;wsp:rsid wsp:val=&quot;00984007&quot;/&gt;&lt;wsp:rsid wsp:val=&quot;00991D59&quot;/&gt;&lt;wsp:rsid wsp:val=&quot;00995C30&quot;/&gt;&lt;wsp:rsid wsp:val=&quot;00996A70&quot;/&gt;&lt;wsp:rsid wsp:val=&quot;00996E71&quot;/&gt;&lt;wsp:rsid wsp:val=&quot;009A278A&quot;/&gt;&lt;wsp:rsid wsp:val=&quot;009A58F8&quot;/&gt;&lt;wsp:rsid wsp:val=&quot;009A5FA2&quot;/&gt;&lt;wsp:rsid wsp:val=&quot;009B4381&quot;/&gt;&lt;wsp:rsid wsp:val=&quot;009C521A&quot;/&gt;&lt;wsp:rsid wsp:val=&quot;009C6337&quot;/&gt;&lt;wsp:rsid wsp:val=&quot;009C6A19&quot;/&gt;&lt;wsp:rsid wsp:val=&quot;009D17CE&quot;/&gt;&lt;wsp:rsid wsp:val=&quot;009D339A&quot;/&gt;&lt;wsp:rsid wsp:val=&quot;009D6840&quot;/&gt;&lt;wsp:rsid wsp:val=&quot;009E41F2&quot;/&gt;&lt;wsp:rsid wsp:val=&quot;009E55A6&quot;/&gt;&lt;wsp:rsid wsp:val=&quot;009E729C&quot;/&gt;&lt;wsp:rsid wsp:val=&quot;009F447A&quot;/&gt;&lt;wsp:rsid wsp:val=&quot;00A01F19&quot;/&gt;&lt;wsp:rsid wsp:val=&quot;00A06FF2&quot;/&gt;&lt;wsp:rsid wsp:val=&quot;00A12290&quot;/&gt;&lt;wsp:rsid wsp:val=&quot;00A12E29&quot;/&gt;&lt;wsp:rsid wsp:val=&quot;00A142F9&quot;/&gt;&lt;wsp:rsid wsp:val=&quot;00A163ED&quot;/&gt;&lt;wsp:rsid wsp:val=&quot;00A1722C&quot;/&gt;&lt;wsp:rsid wsp:val=&quot;00A17847&quot;/&gt;&lt;wsp:rsid wsp:val=&quot;00A22D67&quot;/&gt;&lt;wsp:rsid wsp:val=&quot;00A2383B&quot;/&gt;&lt;wsp:rsid wsp:val=&quot;00A24A60&quot;/&gt;&lt;wsp:rsid wsp:val=&quot;00A2632C&quot;/&gt;&lt;wsp:rsid wsp:val=&quot;00A30C64&quot;/&gt;&lt;wsp:rsid wsp:val=&quot;00A320A8&quot;/&gt;&lt;wsp:rsid wsp:val=&quot;00A32427&quot;/&gt;&lt;wsp:rsid wsp:val=&quot;00A32EE9&quot;/&gt;&lt;wsp:rsid wsp:val=&quot;00A3385E&quot;/&gt;&lt;wsp:rsid wsp:val=&quot;00A37A27&quot;/&gt;&lt;wsp:rsid wsp:val=&quot;00A419BC&quot;/&gt;&lt;wsp:rsid wsp:val=&quot;00A424D3&quot;/&gt;&lt;wsp:rsid wsp:val=&quot;00A438DE&quot;/&gt;&lt;wsp:rsid wsp:val=&quot;00A43B51&quot;/&gt;&lt;wsp:rsid wsp:val=&quot;00A44C06&quot;/&gt;&lt;wsp:rsid wsp:val=&quot;00A44D2C&quot;/&gt;&lt;wsp:rsid wsp:val=&quot;00A51E6E&quot;/&gt;&lt;wsp:rsid wsp:val=&quot;00A574B0&quot;/&gt;&lt;wsp:rsid wsp:val=&quot;00A60E4C&quot;/&gt;&lt;wsp:rsid wsp:val=&quot;00A630F7&quot;/&gt;&lt;wsp:rsid wsp:val=&quot;00A66F2F&quot;/&gt;&lt;wsp:rsid wsp:val=&quot;00A7103B&quot;/&gt;&lt;wsp:rsid wsp:val=&quot;00A71944&quot;/&gt;&lt;wsp:rsid wsp:val=&quot;00A71F71&quot;/&gt;&lt;wsp:rsid wsp:val=&quot;00A726C6&quot;/&gt;&lt;wsp:rsid wsp:val=&quot;00A727B7&quot;/&gt;&lt;wsp:rsid wsp:val=&quot;00A7413C&quot;/&gt;&lt;wsp:rsid wsp:val=&quot;00A82CC1&quot;/&gt;&lt;wsp:rsid wsp:val=&quot;00A866FF&quot;/&gt;&lt;wsp:rsid wsp:val=&quot;00A874F5&quot;/&gt;&lt;wsp:rsid wsp:val=&quot;00A9561A&quot;/&gt;&lt;wsp:rsid wsp:val=&quot;00A9569B&quot;/&gt;&lt;wsp:rsid wsp:val=&quot;00A9732C&quot;/&gt;&lt;wsp:rsid wsp:val=&quot;00AA0297&quot;/&gt;&lt;wsp:rsid wsp:val=&quot;00AA18A0&quot;/&gt;&lt;wsp:rsid wsp:val=&quot;00AA4E41&quot;/&gt;&lt;wsp:rsid wsp:val=&quot;00AA4EFB&quot;/&gt;&lt;wsp:rsid wsp:val=&quot;00AA5F2C&quot;/&gt;&lt;wsp:rsid wsp:val=&quot;00AA6D4B&quot;/&gt;&lt;wsp:rsid wsp:val=&quot;00AB192F&quot;/&gt;&lt;wsp:rsid wsp:val=&quot;00AB1A66&quot;/&gt;&lt;wsp:rsid wsp:val=&quot;00AB1BBD&quot;/&gt;&lt;wsp:rsid wsp:val=&quot;00AB332C&quot;/&gt;&lt;wsp:rsid wsp:val=&quot;00AB5ACB&quot;/&gt;&lt;wsp:rsid wsp:val=&quot;00AB63DE&quot;/&gt;&lt;wsp:rsid wsp:val=&quot;00AB7641&quot;/&gt;&lt;wsp:rsid wsp:val=&quot;00AB779B&quot;/&gt;&lt;wsp:rsid wsp:val=&quot;00AC3AB5&quot;/&gt;&lt;wsp:rsid wsp:val=&quot;00AC79A7&quot;/&gt;&lt;wsp:rsid wsp:val=&quot;00AC7B6A&quot;/&gt;&lt;wsp:rsid wsp:val=&quot;00AD5AC7&quot;/&gt;&lt;wsp:rsid wsp:val=&quot;00AE1498&quot;/&gt;&lt;wsp:rsid wsp:val=&quot;00AE2D29&quot;/&gt;&lt;wsp:rsid wsp:val=&quot;00AE4013&quot;/&gt;&lt;wsp:rsid wsp:val=&quot;00AE73E3&quot;/&gt;&lt;wsp:rsid wsp:val=&quot;00AF259D&quot;/&gt;&lt;wsp:rsid wsp:val=&quot;00AF57FA&quot;/&gt;&lt;wsp:rsid wsp:val=&quot;00B039C6&quot;/&gt;&lt;wsp:rsid wsp:val=&quot;00B076D0&quot;/&gt;&lt;wsp:rsid wsp:val=&quot;00B12BEF&quot;/&gt;&lt;wsp:rsid wsp:val=&quot;00B16400&quot;/&gt;&lt;wsp:rsid wsp:val=&quot;00B23617&quot;/&gt;&lt;wsp:rsid wsp:val=&quot;00B23C8A&quot;/&gt;&lt;wsp:rsid wsp:val=&quot;00B323A0&quot;/&gt;&lt;wsp:rsid wsp:val=&quot;00B3744C&quot;/&gt;&lt;wsp:rsid wsp:val=&quot;00B41578&quot;/&gt;&lt;wsp:rsid wsp:val=&quot;00B41D19&quot;/&gt;&lt;wsp:rsid wsp:val=&quot;00B42806&quot;/&gt;&lt;wsp:rsid wsp:val=&quot;00B4466C&quot;/&gt;&lt;wsp:rsid wsp:val=&quot;00B448C6&quot;/&gt;&lt;wsp:rsid wsp:val=&quot;00B4729C&quot;/&gt;&lt;wsp:rsid wsp:val=&quot;00B50043&quot;/&gt;&lt;wsp:rsid wsp:val=&quot;00B51044&quot;/&gt;&lt;wsp:rsid wsp:val=&quot;00B51662&quot;/&gt;&lt;wsp:rsid wsp:val=&quot;00B533A7&quot;/&gt;&lt;wsp:rsid wsp:val=&quot;00B5472A&quot;/&gt;&lt;wsp:rsid wsp:val=&quot;00B65C64&quot;/&gt;&lt;wsp:rsid wsp:val=&quot;00B702F5&quot;/&gt;&lt;wsp:rsid wsp:val=&quot;00B70FCC&quot;/&gt;&lt;wsp:rsid wsp:val=&quot;00B74D21&quot;/&gt;&lt;wsp:rsid wsp:val=&quot;00B75567&quot;/&gt;&lt;wsp:rsid wsp:val=&quot;00B803BB&quot;/&gt;&lt;wsp:rsid wsp:val=&quot;00B80ED2&quot;/&gt;&lt;wsp:rsid wsp:val=&quot;00B825DD&quot;/&gt;&lt;wsp:rsid wsp:val=&quot;00B84B5A&quot;/&gt;&lt;wsp:rsid wsp:val=&quot;00B87335&quot;/&gt;&lt;wsp:rsid wsp:val=&quot;00B95CD1&quot;/&gt;&lt;wsp:rsid wsp:val=&quot;00B96B63&quot;/&gt;&lt;wsp:rsid wsp:val=&quot;00BA6413&quot;/&gt;&lt;wsp:rsid wsp:val=&quot;00BB1E75&quot;/&gt;&lt;wsp:rsid wsp:val=&quot;00BB6E03&quot;/&gt;&lt;wsp:rsid wsp:val=&quot;00BB7350&quot;/&gt;&lt;wsp:rsid wsp:val=&quot;00BC27A3&quot;/&gt;&lt;wsp:rsid wsp:val=&quot;00BC2FBF&quot;/&gt;&lt;wsp:rsid wsp:val=&quot;00BC5D35&quot;/&gt;&lt;wsp:rsid wsp:val=&quot;00BD697B&quot;/&gt;&lt;wsp:rsid wsp:val=&quot;00BE52A9&quot;/&gt;&lt;wsp:rsid wsp:val=&quot;00BE6775&quot;/&gt;&lt;wsp:rsid wsp:val=&quot;00BE7056&quot;/&gt;&lt;wsp:rsid wsp:val=&quot;00BF0768&quot;/&gt;&lt;wsp:rsid wsp:val=&quot;00BF48B5&quot;/&gt;&lt;wsp:rsid wsp:val=&quot;00BF4CB6&quot;/&gt;&lt;wsp:rsid wsp:val=&quot;00BF68B8&quot;/&gt;&lt;wsp:rsid wsp:val=&quot;00C00E7B&quot;/&gt;&lt;wsp:rsid wsp:val=&quot;00C017D0&quot;/&gt;&lt;wsp:rsid wsp:val=&quot;00C05F91&quot;/&gt;&lt;wsp:rsid wsp:val=&quot;00C17807&quot;/&gt;&lt;wsp:rsid wsp:val=&quot;00C24CD7&quot;/&gt;&lt;wsp:rsid wsp:val=&quot;00C25778&quot;/&gt;&lt;wsp:rsid wsp:val=&quot;00C27BF6&quot;/&gt;&lt;wsp:rsid wsp:val=&quot;00C307DC&quot;/&gt;&lt;wsp:rsid wsp:val=&quot;00C32AD3&quot;/&gt;&lt;wsp:rsid wsp:val=&quot;00C34195&quot;/&gt;&lt;wsp:rsid wsp:val=&quot;00C42E2D&quot;/&gt;&lt;wsp:rsid wsp:val=&quot;00C50BF1&quot;/&gt;&lt;wsp:rsid wsp:val=&quot;00C53716&quot;/&gt;&lt;wsp:rsid wsp:val=&quot;00C64257&quot;/&gt;&lt;wsp:rsid wsp:val=&quot;00C6579D&quot;/&gt;&lt;wsp:rsid wsp:val=&quot;00C673F4&quot;/&gt;&lt;wsp:rsid wsp:val=&quot;00C71457&quot;/&gt;&lt;wsp:rsid wsp:val=&quot;00C729EB&quot;/&gt;&lt;wsp:rsid wsp:val=&quot;00C7416E&quot;/&gt;&lt;wsp:rsid wsp:val=&quot;00C744DB&quot;/&gt;&lt;wsp:rsid wsp:val=&quot;00C76FB6&quot;/&gt;&lt;wsp:rsid wsp:val=&quot;00C776C3&quot;/&gt;&lt;wsp:rsid wsp:val=&quot;00C82600&quot;/&gt;&lt;wsp:rsid wsp:val=&quot;00C91CDF&quot;/&gt;&lt;wsp:rsid wsp:val=&quot;00C9205E&quot;/&gt;&lt;wsp:rsid wsp:val=&quot;00C975B0&quot;/&gt;&lt;wsp:rsid wsp:val=&quot;00CA2A96&quot;/&gt;&lt;wsp:rsid wsp:val=&quot;00CB01E0&quot;/&gt;&lt;wsp:rsid wsp:val=&quot;00CB02D6&quot;/&gt;&lt;wsp:rsid wsp:val=&quot;00CB1F32&quot;/&gt;&lt;wsp:rsid wsp:val=&quot;00CB3917&quot;/&gt;&lt;wsp:rsid wsp:val=&quot;00CB3F59&quot;/&gt;&lt;wsp:rsid wsp:val=&quot;00CB6414&quot;/&gt;&lt;wsp:rsid wsp:val=&quot;00CC007E&quot;/&gt;&lt;wsp:rsid wsp:val=&quot;00CC76E3&quot;/&gt;&lt;wsp:rsid wsp:val=&quot;00CC7786&quot;/&gt;&lt;wsp:rsid wsp:val=&quot;00CD1168&quot;/&gt;&lt;wsp:rsid wsp:val=&quot;00CD3BA8&quot;/&gt;&lt;wsp:rsid wsp:val=&quot;00CD56E9&quot;/&gt;&lt;wsp:rsid wsp:val=&quot;00CD7928&quot;/&gt;&lt;wsp:rsid wsp:val=&quot;00CE24FA&quot;/&gt;&lt;wsp:rsid wsp:val=&quot;00CE2F4E&quot;/&gt;&lt;wsp:rsid wsp:val=&quot;00CE319E&quot;/&gt;&lt;wsp:rsid wsp:val=&quot;00CE3BBC&quot;/&gt;&lt;wsp:rsid wsp:val=&quot;00CE456B&quot;/&gt;&lt;wsp:rsid wsp:val=&quot;00CE6F85&quot;/&gt;&lt;wsp:rsid wsp:val=&quot;00CF00F0&quot;/&gt;&lt;wsp:rsid wsp:val=&quot;00CF1B2A&quot;/&gt;&lt;wsp:rsid wsp:val=&quot;00CF28B8&quot;/&gt;&lt;wsp:rsid wsp:val=&quot;00CF7255&quot;/&gt;&lt;wsp:rsid wsp:val=&quot;00CF7439&quot;/&gt;&lt;wsp:rsid wsp:val=&quot;00D01FCB&quot;/&gt;&lt;wsp:rsid wsp:val=&quot;00D0281D&quot;/&gt;&lt;wsp:rsid wsp:val=&quot;00D06F56&quot;/&gt;&lt;wsp:rsid wsp:val=&quot;00D072FB&quot;/&gt;&lt;wsp:rsid wsp:val=&quot;00D121FC&quot;/&gt;&lt;wsp:rsid wsp:val=&quot;00D14B5C&quot;/&gt;&lt;wsp:rsid wsp:val=&quot;00D15D60&quot;/&gt;&lt;wsp:rsid wsp:val=&quot;00D2140F&quot;/&gt;&lt;wsp:rsid wsp:val=&quot;00D2231E&quot;/&gt;&lt;wsp:rsid wsp:val=&quot;00D23E82&quot;/&gt;&lt;wsp:rsid wsp:val=&quot;00D325EF&quot;/&gt;&lt;wsp:rsid wsp:val=&quot;00D33BF5&quot;/&gt;&lt;wsp:rsid wsp:val=&quot;00D408E5&quot;/&gt;&lt;wsp:rsid wsp:val=&quot;00D4476C&quot;/&gt;&lt;wsp:rsid wsp:val=&quot;00D448BA&quot;/&gt;&lt;wsp:rsid wsp:val=&quot;00D47473&quot;/&gt;&lt;wsp:rsid wsp:val=&quot;00D52EE4&quot;/&gt;&lt;wsp:rsid wsp:val=&quot;00D53BAE&quot;/&gt;&lt;wsp:rsid wsp:val=&quot;00D54380&quot;/&gt;&lt;wsp:rsid wsp:val=&quot;00D5491D&quot;/&gt;&lt;wsp:rsid wsp:val=&quot;00D56C26&quot;/&gt;&lt;wsp:rsid wsp:val=&quot;00D6517F&quot;/&gt;&lt;wsp:rsid wsp:val=&quot;00D67978&quot;/&gt;&lt;wsp:rsid wsp:val=&quot;00D715DF&quot;/&gt;&lt;wsp:rsid wsp:val=&quot;00D75176&quot;/&gt;&lt;wsp:rsid wsp:val=&quot;00D824DD&quot;/&gt;&lt;wsp:rsid wsp:val=&quot;00D84A0B&quot;/&gt;&lt;wsp:rsid wsp:val=&quot;00D9195E&quot;/&gt;&lt;wsp:rsid wsp:val=&quot;00D92F14&quot;/&gt;&lt;wsp:rsid wsp:val=&quot;00D944DA&quot;/&gt;&lt;wsp:rsid wsp:val=&quot;00D94540&quot;/&gt;&lt;wsp:rsid wsp:val=&quot;00D94F7D&quot;/&gt;&lt;wsp:rsid wsp:val=&quot;00D956AE&quot;/&gt;&lt;wsp:rsid wsp:val=&quot;00DA0D57&quot;/&gt;&lt;wsp:rsid wsp:val=&quot;00DA193F&quot;/&gt;&lt;wsp:rsid wsp:val=&quot;00DA4FBC&quot;/&gt;&lt;wsp:rsid wsp:val=&quot;00DB1182&quot;/&gt;&lt;wsp:rsid wsp:val=&quot;00DB4D0E&quot;/&gt;&lt;wsp:rsid wsp:val=&quot;00DB5830&quot;/&gt;&lt;wsp:rsid wsp:val=&quot;00DB69C2&quot;/&gt;&lt;wsp:rsid wsp:val=&quot;00DB77C9&quot;/&gt;&lt;wsp:rsid wsp:val=&quot;00DC09B9&quot;/&gt;&lt;wsp:rsid wsp:val=&quot;00DC50C5&quot;/&gt;&lt;wsp:rsid wsp:val=&quot;00DC7332&quot;/&gt;&lt;wsp:rsid wsp:val=&quot;00DE6ADE&quot;/&gt;&lt;wsp:rsid wsp:val=&quot;00DF7483&quot;/&gt;&lt;wsp:rsid wsp:val=&quot;00E07727&quot;/&gt;&lt;wsp:rsid wsp:val=&quot;00E07FF3&quot;/&gt;&lt;wsp:rsid wsp:val=&quot;00E13422&quot;/&gt;&lt;wsp:rsid wsp:val=&quot;00E1451E&quot;/&gt;&lt;wsp:rsid wsp:val=&quot;00E24643&quot;/&gt;&lt;wsp:rsid wsp:val=&quot;00E307FF&quot;/&gt;&lt;wsp:rsid wsp:val=&quot;00E31B33&quot;/&gt;&lt;wsp:rsid wsp:val=&quot;00E32349&quot;/&gt;&lt;wsp:rsid wsp:val=&quot;00E334CF&quot;/&gt;&lt;wsp:rsid wsp:val=&quot;00E3575C&quot;/&gt;&lt;wsp:rsid wsp:val=&quot;00E36020&quot;/&gt;&lt;wsp:rsid wsp:val=&quot;00E3669E&quot;/&gt;&lt;wsp:rsid wsp:val=&quot;00E36CA1&quot;/&gt;&lt;wsp:rsid wsp:val=&quot;00E401B8&quot;/&gt;&lt;wsp:rsid wsp:val=&quot;00E427FB&quot;/&gt;&lt;wsp:rsid wsp:val=&quot;00E52457&quot;/&gt;&lt;wsp:rsid wsp:val=&quot;00E660B3&quot;/&gt;&lt;wsp:rsid wsp:val=&quot;00E714FF&quot;/&gt;&lt;wsp:rsid wsp:val=&quot;00E720D5&quot;/&gt;&lt;wsp:rsid wsp:val=&quot;00E7262B&quot;/&gt;&lt;wsp:rsid wsp:val=&quot;00E72B50&quot;/&gt;&lt;wsp:rsid wsp:val=&quot;00E755E8&quot;/&gt;&lt;wsp:rsid wsp:val=&quot;00E81484&quot;/&gt;&lt;wsp:rsid wsp:val=&quot;00E81AD6&quot;/&gt;&lt;wsp:rsid wsp:val=&quot;00E8422A&quot;/&gt;&lt;wsp:rsid wsp:val=&quot;00E850AE&quot;/&gt;&lt;wsp:rsid wsp:val=&quot;00E85D5C&quot;/&gt;&lt;wsp:rsid wsp:val=&quot;00E92DFB&quot;/&gt;&lt;wsp:rsid wsp:val=&quot;00E9641C&quot;/&gt;&lt;wsp:rsid wsp:val=&quot;00EA1D5D&quot;/&gt;&lt;wsp:rsid wsp:val=&quot;00EA1DF0&quot;/&gt;&lt;wsp:rsid wsp:val=&quot;00EA4161&quot;/&gt;&lt;wsp:rsid wsp:val=&quot;00EA6E02&quot;/&gt;&lt;wsp:rsid wsp:val=&quot;00EB5ED0&quot;/&gt;&lt;wsp:rsid wsp:val=&quot;00EB7FA3&quot;/&gt;&lt;wsp:rsid wsp:val=&quot;00EC051B&quot;/&gt;&lt;wsp:rsid wsp:val=&quot;00EC07BA&quot;/&gt;&lt;wsp:rsid wsp:val=&quot;00EC1FB2&quot;/&gt;&lt;wsp:rsid wsp:val=&quot;00EC7DDA&quot;/&gt;&lt;wsp:rsid wsp:val=&quot;00EE5CB1&quot;/&gt;&lt;wsp:rsid wsp:val=&quot;00EF2694&quot;/&gt;&lt;wsp:rsid wsp:val=&quot;00EF284B&quot;/&gt;&lt;wsp:rsid wsp:val=&quot;00EF4A12&quot;/&gt;&lt;wsp:rsid wsp:val=&quot;00EF5B23&quot;/&gt;&lt;wsp:rsid wsp:val=&quot;00F008D9&quot;/&gt;&lt;wsp:rsid wsp:val=&quot;00F0151B&quot;/&gt;&lt;wsp:rsid wsp:val=&quot;00F021F5&quot;/&gt;&lt;wsp:rsid wsp:val=&quot;00F0286F&quot;/&gt;&lt;wsp:rsid wsp:val=&quot;00F128C1&quot;/&gt;&lt;wsp:rsid wsp:val=&quot;00F1315E&quot;/&gt;&lt;wsp:rsid wsp:val=&quot;00F241D2&quot;/&gt;&lt;wsp:rsid wsp:val=&quot;00F45287&quot;/&gt;&lt;wsp:rsid wsp:val=&quot;00F50727&quot;/&gt;&lt;wsp:rsid wsp:val=&quot;00F54A8E&quot;/&gt;&lt;wsp:rsid wsp:val=&quot;00F56C23&quot;/&gt;&lt;wsp:rsid wsp:val=&quot;00F600C1&quot;/&gt;&lt;wsp:rsid wsp:val=&quot;00F6446F&quot;/&gt;&lt;wsp:rsid wsp:val=&quot;00F653D1&quot;/&gt;&lt;wsp:rsid wsp:val=&quot;00F67217&quot;/&gt;&lt;wsp:rsid wsp:val=&quot;00F70771&quot;/&gt;&lt;wsp:rsid wsp:val=&quot;00F7697F&quot;/&gt;&lt;wsp:rsid wsp:val=&quot;00F85AB4&quot;/&gt;&lt;wsp:rsid wsp:val=&quot;00F85B33&quot;/&gt;&lt;wsp:rsid wsp:val=&quot;00F85C63&quot;/&gt;&lt;wsp:rsid wsp:val=&quot;00F94917&quot;/&gt;&lt;wsp:rsid wsp:val=&quot;00F954FB&quot;/&gt;&lt;wsp:rsid wsp:val=&quot;00FA34AE&quot;/&gt;&lt;wsp:rsid wsp:val=&quot;00FA63D0&quot;/&gt;&lt;wsp:rsid wsp:val=&quot;00FB0EDF&quot;/&gt;&lt;wsp:rsid wsp:val=&quot;00FC0C76&quot;/&gt;&lt;wsp:rsid wsp:val=&quot;00FC35B2&quot;/&gt;&lt;wsp:rsid wsp:val=&quot;00FC3896&quot;/&gt;&lt;wsp:rsid wsp:val=&quot;00FC6ABE&quot;/&gt;&lt;wsp:rsid wsp:val=&quot;00FC78AC&quot;/&gt;&lt;wsp:rsid wsp:val=&quot;00FD56E2&quot;/&gt;&lt;wsp:rsid wsp:val=&quot;00FF730C&quot;/&gt;&lt;wsp:rsid wsp:val=&quot;00FF7899&quot;/&gt;&lt;/wsp:rsids&gt;&lt;/w:docPr&gt;&lt;w:body&gt;&lt;w:p wsp:rsidR=&quot;00000000&quot; wsp:rsidRDefault=&quot;00A424D3&quot;&gt;&lt;m:oMathPara&gt;&lt;m:oMath&gt;&lt;m:r&gt;&lt;w:rPr&gt;&lt;w:rFonts w:ascii=&quot;Cambria Math&quot; w:fareast=&quot;???&quot; sp:w:h-ansi=&quot;Cambria Mat2&quot;/h&quot;/&gt;&lt;wx:fontrsi wx:val=&quot;Cambria Math&quot;/&gt;&lt;w:i/&gt;&lt;w:kern w:val=&quot;0&quot;/&gt;&lt;w9&quot;/:sz w:val=cPr&quot;22&quot;/&gt;&lt;w:sz-cs w:val=&quot;22&quot;/&gt;&lt;w:lang w:val=&quot;EN-GB&quot; w:fareast=&quot;EN-US&quot;/&gt;&lt;/w:rPr&gt;&lt;m:t&gt;-2.57?&lt;/m:t&gt;&lt;/m:r&gt;&lt;m:sSup&gt;&lt;m:sSupPr&gt;&lt;m:ctrlPr&gt;&lt;w:rPr&gt;&lt;w:rFonts w:ascii=&quot;C:ambria Math&quot; w:farea/st=&quot;???&quot; w:h-trsiansi=&quot;Cambria Math&quot;/&gt;&lt;wx:font wx:val=&quot;Cambria Math&quot;/&gt;&lt;w9&quot;/=cPrw:i/&gt;&lt;w:kern w:val=&quot;0&quot;/&gt;&lt;w:sz w:val=&quot;22&quot;/&gt;&lt;w:sz-cs w:val=&quot;22&quot;/&gt;&lt;w:lang w:val=&quot;EN-GB&quot; w:fareast=&quot;EN-US&quot;/&gt;&lt;/w:rPr&gt;&lt;/m:ctrlPr&gt;&lt;/m:sSupPr&gt;&lt;m:e&gt;&lt;m:r&gt;&lt;w:rPr&gt;&lt;w:rFo&quot;C:nts w:ascii=&quot;Cambea/ria Math&quot; w:fareast=&quot;?i??&quot; w:h-ansi=&quot;Cambria Math&quot;/&gt;&lt;wx:font wx:val=&quot;CamcPrbria Ma9&quot;/th&quot;/&gt;&lt;w:i/&gt;&lt;w:kern w:val=&quot;0&quot;/&gt;&lt;w:sz w:val=&quot;22&quot;/&gt;&lt;w:sz-cs w:val=&quot;22&quot;/&gt;&lt;w:lang w:val=&quot;EN-GB&quot; w:fareast=&quot;EN-US&quot;/&gt;&lt;/w:rPr&gt;&lt;m:t&gt;10&lt;/m:t&gt;&lt;/m:r&gt;&lt;/m:e&gt;&lt;m:sup&gt;&lt;m:&quot;C:r&gt;&lt;w:rPr&gt;&lt;w:rFea/onts w:ascii=&quot;Cambria Math&quot;?i w:fareast=&quot;???&quot; w:h-ansi=&quot;Cambria MathmcPr&quot;/&gt;&lt;wx:font wx:val=9&quot;/&quot;Cambria Math&quot;/&gt;&lt;w:i/&gt;&lt;w:kern w:val=&quot;0&quot;/&gt;&lt;w:sz w:val=&quot;22&quot;/&gt;&lt;w:sz-cs w:val=&quot;22&quot;/&gt;&lt;w:lang w:val=&quot;EN-GB&quot; w:fareast=&quot;EN-US&quot;/&gt;&lt;/w:rPr&gt;&lt;m:t&gt;-3&lt;/m:t&gt;&lt;/m:r:&quot;C:&gt;&lt;/m:sup&gt;&lt;Fea//m:sSup&gt;&lt;/m:oMath&gt;&lt;/m:oMathPara&gt;&lt;/&quot;?iw:p&gt;&lt;w:sectPr wsp:rsidR=&quot;00000r000&quot;&gt;&lt;w:pgSz w:w=&quot;12240&quot; w:h=&quot;15840&quot;/&gt;&lt;w:pgMar w:top=&quot;1440&quot; w:right=&quot;1800&quot; w:bottom=&quot;1440&quot; w:left=&quot;1800&quot; w:header=&quot;720&quot; w:footer=&quot;720&quot; w:gutter=&quot;0&quot;/&gt;&lt;w:cols w:space=&quot;720&quot;/&gt;&lt;/w:s:ectPr&gt;&lt;/w/:body&gt;&lt;/w:wordDocument&gt;">
            <v:imagedata r:id="rId49" o:title="" chromakey="white"/>
          </v:shape>
        </w:pict>
      </w:r>
      <w:r w:rsidR="0049282D" w:rsidRPr="00503627">
        <w:rPr>
          <w:sz w:val="24"/>
          <w:lang w:val="en-GB"/>
        </w:rPr>
        <w:instrText xml:space="preserve"> </w:instrText>
      </w:r>
      <w:r w:rsidR="0049282D" w:rsidRPr="00503627">
        <w:rPr>
          <w:sz w:val="24"/>
          <w:lang w:val="en-GB"/>
        </w:rPr>
        <w:fldChar w:fldCharType="end"/>
      </w:r>
      <w:r w:rsidR="0049282D" w:rsidRPr="00503627">
        <w:rPr>
          <w:sz w:val="24"/>
          <w:lang w:val="en-GB"/>
        </w:rPr>
        <w:t xml:space="preserve"> for the first mode</w:t>
      </w:r>
      <w:r w:rsidR="00385E6E" w:rsidRPr="00503627">
        <w:rPr>
          <w:sz w:val="24"/>
          <w:lang w:val="en-GB"/>
        </w:rPr>
        <w:t xml:space="preserve"> when </w:t>
      </w:r>
      <w:r w:rsidR="009F36BA" w:rsidRPr="00503627">
        <w:rPr>
          <w:i/>
          <w:sz w:val="24"/>
        </w:rPr>
        <w:t>h</w:t>
      </w:r>
      <w:r w:rsidR="009F36BA" w:rsidRPr="00503627">
        <w:rPr>
          <w:sz w:val="24"/>
          <w:vertAlign w:val="subscript"/>
        </w:rPr>
        <w:t>TeO2</w:t>
      </w:r>
      <w:r w:rsidR="009F36BA" w:rsidRPr="00503627">
        <w:rPr>
          <w:sz w:val="24"/>
        </w:rPr>
        <w:t>/</w:t>
      </w:r>
      <w:r w:rsidR="009F36BA" w:rsidRPr="00503627">
        <w:rPr>
          <w:i/>
          <w:sz w:val="24"/>
          <w:lang w:val="en-GB"/>
        </w:rPr>
        <w:t>λ</w:t>
      </w:r>
      <w:r w:rsidR="00385E6E" w:rsidRPr="00503627">
        <w:rPr>
          <w:sz w:val="24"/>
        </w:rPr>
        <w:t>=0.063</w:t>
      </w:r>
      <w:r w:rsidR="00385E6E" w:rsidRPr="00503627">
        <w:rPr>
          <w:sz w:val="24"/>
          <w:lang w:val="en-GB"/>
        </w:rPr>
        <w:t xml:space="preserve">. </w:t>
      </w:r>
      <w:proofErr w:type="gramStart"/>
      <w:r w:rsidR="00E92BF9">
        <w:rPr>
          <w:sz w:val="24"/>
          <w:lang w:val="en-GB"/>
        </w:rPr>
        <w:t>A</w:t>
      </w:r>
      <w:r w:rsidR="00E92BF9" w:rsidRPr="00503627">
        <w:rPr>
          <w:sz w:val="24"/>
          <w:lang w:val="en-GB"/>
        </w:rPr>
        <w:t>fter reaching its maximum</w:t>
      </w:r>
      <w:r w:rsidR="00E92BF9">
        <w:rPr>
          <w:sz w:val="24"/>
          <w:lang w:val="en-GB"/>
        </w:rPr>
        <w:t xml:space="preserve"> value, t</w:t>
      </w:r>
      <w:r w:rsidR="00385E6E" w:rsidRPr="00503627">
        <w:rPr>
          <w:sz w:val="24"/>
          <w:lang w:val="en-GB"/>
        </w:rPr>
        <w:t>he sensitivity decrease</w:t>
      </w:r>
      <w:r w:rsidR="00E92BF9">
        <w:rPr>
          <w:sz w:val="24"/>
          <w:lang w:val="en-GB"/>
        </w:rPr>
        <w:t>s</w:t>
      </w:r>
      <w:r w:rsidR="00385E6E" w:rsidRPr="00503627">
        <w:rPr>
          <w:sz w:val="24"/>
          <w:lang w:val="en-GB"/>
        </w:rPr>
        <w:t xml:space="preserve"> with </w:t>
      </w:r>
      <w:r w:rsidR="00E92BF9">
        <w:rPr>
          <w:sz w:val="24"/>
          <w:lang w:val="en-GB"/>
        </w:rPr>
        <w:t xml:space="preserve">further </w:t>
      </w:r>
      <w:r w:rsidR="00385E6E" w:rsidRPr="00503627">
        <w:rPr>
          <w:sz w:val="24"/>
          <w:lang w:val="en-GB"/>
        </w:rPr>
        <w:t xml:space="preserve">increments of </w:t>
      </w:r>
      <w:r w:rsidR="009F36BA" w:rsidRPr="00503627">
        <w:rPr>
          <w:i/>
          <w:sz w:val="24"/>
        </w:rPr>
        <w:t>h</w:t>
      </w:r>
      <w:r w:rsidR="009F36BA" w:rsidRPr="00503627">
        <w:rPr>
          <w:sz w:val="24"/>
          <w:vertAlign w:val="subscript"/>
        </w:rPr>
        <w:t>TeO2</w:t>
      </w:r>
      <w:r w:rsidR="009F36BA" w:rsidRPr="00503627">
        <w:rPr>
          <w:sz w:val="24"/>
        </w:rPr>
        <w:t>/</w:t>
      </w:r>
      <w:r w:rsidR="009F36BA" w:rsidRPr="00503627">
        <w:rPr>
          <w:i/>
          <w:sz w:val="24"/>
          <w:lang w:val="en-GB"/>
        </w:rPr>
        <w:t>λ</w:t>
      </w:r>
      <w:r w:rsidR="008D6160">
        <w:rPr>
          <w:sz w:val="24"/>
          <w:lang w:val="en-GB"/>
        </w:rPr>
        <w:t>,</w:t>
      </w:r>
      <w:r w:rsidR="00385E6E" w:rsidRPr="00503627">
        <w:rPr>
          <w:sz w:val="24"/>
          <w:lang w:val="en-GB"/>
        </w:rPr>
        <w:t xml:space="preserve"> </w:t>
      </w:r>
      <w:r w:rsidR="00E92BF9">
        <w:rPr>
          <w:sz w:val="24"/>
          <w:lang w:val="en-GB"/>
        </w:rPr>
        <w:t xml:space="preserve">because </w:t>
      </w:r>
      <w:r w:rsidR="00385E6E" w:rsidRPr="00503627">
        <w:rPr>
          <w:sz w:val="24"/>
          <w:lang w:val="en-GB"/>
        </w:rPr>
        <w:t xml:space="preserve">the acoustic power </w:t>
      </w:r>
      <w:r w:rsidR="00BF3169">
        <w:rPr>
          <w:sz w:val="24"/>
          <w:lang w:val="en-GB"/>
        </w:rPr>
        <w:t xml:space="preserve">penetrates </w:t>
      </w:r>
      <w:r w:rsidR="00E104DE">
        <w:rPr>
          <w:sz w:val="24"/>
          <w:lang w:val="en-GB"/>
        </w:rPr>
        <w:t>internally into</w:t>
      </w:r>
      <w:r w:rsidR="00BF3169">
        <w:rPr>
          <w:sz w:val="24"/>
          <w:lang w:val="en-GB"/>
        </w:rPr>
        <w:t xml:space="preserve"> the film from the surface.</w:t>
      </w:r>
      <w:proofErr w:type="gramEnd"/>
      <w:r w:rsidR="00BF3169">
        <w:rPr>
          <w:sz w:val="24"/>
          <w:lang w:val="en-GB"/>
        </w:rPr>
        <w:t xml:space="preserve"> .</w:t>
      </w:r>
      <w:r w:rsidR="00385E6E" w:rsidRPr="00503627">
        <w:rPr>
          <w:sz w:val="24"/>
          <w:lang w:val="en-GB"/>
        </w:rPr>
        <w:t xml:space="preserve"> </w:t>
      </w:r>
      <w:r w:rsidR="0049282D" w:rsidRPr="00503627">
        <w:rPr>
          <w:sz w:val="24"/>
          <w:lang w:val="en-GB"/>
        </w:rPr>
        <w:t>Therefore, the opti</w:t>
      </w:r>
      <w:r w:rsidR="00E92BF9">
        <w:rPr>
          <w:sz w:val="24"/>
          <w:lang w:val="en-GB"/>
        </w:rPr>
        <w:t>mi</w:t>
      </w:r>
      <w:r w:rsidR="00CA7714">
        <w:rPr>
          <w:sz w:val="24"/>
          <w:lang w:val="en-GB"/>
        </w:rPr>
        <w:t>z</w:t>
      </w:r>
      <w:r w:rsidR="00E92BF9">
        <w:rPr>
          <w:sz w:val="24"/>
          <w:lang w:val="en-GB"/>
        </w:rPr>
        <w:t xml:space="preserve">ed </w:t>
      </w:r>
      <w:r w:rsidR="0049282D" w:rsidRPr="00503627">
        <w:rPr>
          <w:sz w:val="24"/>
          <w:lang w:val="en-GB"/>
        </w:rPr>
        <w:t>thickness</w:t>
      </w:r>
      <w:r w:rsidR="008D6160">
        <w:rPr>
          <w:sz w:val="24"/>
          <w:lang w:val="en-GB"/>
        </w:rPr>
        <w:t>es</w:t>
      </w:r>
      <w:r w:rsidR="0049282D" w:rsidRPr="00503627">
        <w:rPr>
          <w:sz w:val="24"/>
          <w:lang w:val="en-GB"/>
        </w:rPr>
        <w:t xml:space="preserve"> of TeO</w:t>
      </w:r>
      <w:r w:rsidR="0049282D" w:rsidRPr="00503627">
        <w:rPr>
          <w:sz w:val="24"/>
          <w:vertAlign w:val="subscript"/>
          <w:lang w:val="en-GB"/>
        </w:rPr>
        <w:t>2</w:t>
      </w:r>
      <w:r w:rsidR="0049282D" w:rsidRPr="00503627">
        <w:rPr>
          <w:sz w:val="24"/>
          <w:lang w:val="en-GB"/>
        </w:rPr>
        <w:t xml:space="preserve"> </w:t>
      </w:r>
      <w:r w:rsidR="00E92BF9">
        <w:rPr>
          <w:sz w:val="24"/>
          <w:lang w:val="en-GB"/>
        </w:rPr>
        <w:t>to achieve</w:t>
      </w:r>
      <w:r w:rsidR="0049282D" w:rsidRPr="00503627">
        <w:rPr>
          <w:sz w:val="24"/>
          <w:lang w:val="en-GB"/>
        </w:rPr>
        <w:t xml:space="preserve"> </w:t>
      </w:r>
      <w:r w:rsidR="00E92BF9">
        <w:rPr>
          <w:sz w:val="24"/>
          <w:lang w:val="en-GB"/>
        </w:rPr>
        <w:t xml:space="preserve">a </w:t>
      </w:r>
      <w:r w:rsidR="0049282D" w:rsidRPr="00503627">
        <w:rPr>
          <w:sz w:val="24"/>
          <w:lang w:val="en-GB"/>
        </w:rPr>
        <w:t>maxim</w:t>
      </w:r>
      <w:r w:rsidR="00575F2C">
        <w:rPr>
          <w:sz w:val="24"/>
          <w:lang w:val="en-GB"/>
        </w:rPr>
        <w:t>um</w:t>
      </w:r>
      <w:r w:rsidR="00B454DA" w:rsidRPr="00503627">
        <w:rPr>
          <w:sz w:val="24"/>
          <w:lang w:val="en-GB"/>
        </w:rPr>
        <w:t xml:space="preserve"> </w:t>
      </w:r>
      <w:r w:rsidR="0049282D" w:rsidRPr="00503627">
        <w:rPr>
          <w:sz w:val="24"/>
          <w:lang w:val="en-GB"/>
        </w:rPr>
        <w:t xml:space="preserve">mass sensitivity </w:t>
      </w:r>
      <w:r w:rsidR="00B454DA" w:rsidRPr="00503627">
        <w:rPr>
          <w:sz w:val="24"/>
          <w:lang w:val="en-GB"/>
        </w:rPr>
        <w:t>are</w:t>
      </w:r>
      <w:r w:rsidR="0049282D" w:rsidRPr="00503627">
        <w:rPr>
          <w:sz w:val="24"/>
          <w:lang w:val="en-GB"/>
        </w:rPr>
        <w:t xml:space="preserve"> suggest</w:t>
      </w:r>
      <w:r w:rsidR="00B454DA" w:rsidRPr="00503627">
        <w:rPr>
          <w:sz w:val="24"/>
          <w:lang w:val="en-GB"/>
        </w:rPr>
        <w:t xml:space="preserve">ed </w:t>
      </w:r>
      <w:r w:rsidR="008D6160">
        <w:rPr>
          <w:sz w:val="24"/>
          <w:lang w:val="en-GB"/>
        </w:rPr>
        <w:t xml:space="preserve">to be </w:t>
      </w:r>
      <w:r w:rsidR="00B454DA" w:rsidRPr="00503627">
        <w:rPr>
          <w:sz w:val="24"/>
          <w:lang w:val="en-GB"/>
        </w:rPr>
        <w:t>approximately 0.052</w:t>
      </w:r>
      <w:r w:rsidR="00575F2C">
        <w:rPr>
          <w:sz w:val="24"/>
          <w:lang w:val="en-GB"/>
        </w:rPr>
        <w:t xml:space="preserve"> </w:t>
      </w:r>
      <w:r w:rsidR="00B454DA" w:rsidRPr="00503627">
        <w:rPr>
          <w:sz w:val="24"/>
          <w:lang w:val="en-GB"/>
        </w:rPr>
        <w:t xml:space="preserve">λ for </w:t>
      </w:r>
      <w:r w:rsidR="008D6160">
        <w:rPr>
          <w:sz w:val="24"/>
          <w:lang w:val="en-GB"/>
        </w:rPr>
        <w:t xml:space="preserve">the </w:t>
      </w:r>
      <w:r w:rsidR="00D81ED3">
        <w:rPr>
          <w:sz w:val="24"/>
          <w:lang w:val="en-GB"/>
        </w:rPr>
        <w:t>0</w:t>
      </w:r>
      <w:r w:rsidR="00D81ED3" w:rsidRPr="00751444">
        <w:rPr>
          <w:sz w:val="24"/>
          <w:vertAlign w:val="superscript"/>
          <w:lang w:val="en-GB"/>
        </w:rPr>
        <w:t>th</w:t>
      </w:r>
      <w:r w:rsidR="00B454DA" w:rsidRPr="00503627">
        <w:rPr>
          <w:sz w:val="24"/>
          <w:lang w:val="en-GB"/>
        </w:rPr>
        <w:t xml:space="preserve"> Love wave and 0.063</w:t>
      </w:r>
      <w:r w:rsidR="00575F2C">
        <w:rPr>
          <w:sz w:val="24"/>
          <w:lang w:val="en-GB"/>
        </w:rPr>
        <w:t xml:space="preserve"> </w:t>
      </w:r>
      <w:r w:rsidR="00B454DA" w:rsidRPr="00503627">
        <w:rPr>
          <w:sz w:val="24"/>
          <w:lang w:val="en-GB"/>
        </w:rPr>
        <w:t xml:space="preserve">λ for the first Love wave in </w:t>
      </w:r>
      <w:r w:rsidR="008D6160">
        <w:rPr>
          <w:sz w:val="24"/>
          <w:lang w:val="en-GB"/>
        </w:rPr>
        <w:t xml:space="preserve">the </w:t>
      </w:r>
      <w:r w:rsidR="009F36BA" w:rsidRPr="00503627">
        <w:rPr>
          <w:sz w:val="24"/>
        </w:rPr>
        <w:t>TeO</w:t>
      </w:r>
      <w:r w:rsidR="009F36BA" w:rsidRPr="00503627">
        <w:rPr>
          <w:sz w:val="24"/>
          <w:vertAlign w:val="subscript"/>
        </w:rPr>
        <w:t>2</w:t>
      </w:r>
      <w:r w:rsidR="009F36BA" w:rsidRPr="00503627">
        <w:rPr>
          <w:sz w:val="24"/>
        </w:rPr>
        <w:t>/</w:t>
      </w:r>
      <w:proofErr w:type="spellStart"/>
      <w:r w:rsidR="009F36BA" w:rsidRPr="00503627">
        <w:rPr>
          <w:sz w:val="24"/>
        </w:rPr>
        <w:t>ZnO</w:t>
      </w:r>
      <w:proofErr w:type="spellEnd"/>
      <w:r w:rsidR="009F36BA" w:rsidRPr="00503627">
        <w:rPr>
          <w:position w:val="-8"/>
          <w:sz w:val="24"/>
        </w:rPr>
        <w:object w:dxaOrig="660" w:dyaOrig="380">
          <v:shape id="_x0000_i1068" type="#_x0000_t75" style="width:29.75pt;height:17.3pt" o:ole="">
            <v:imagedata r:id="rId38" o:title=""/>
          </v:shape>
          <o:OLEObject Type="Embed" ProgID="Equation.3" ShapeID="_x0000_i1068" DrawAspect="Content" ObjectID="_1541415034" r:id="rId50"/>
        </w:object>
      </w:r>
      <w:r w:rsidR="009F36BA" w:rsidRPr="00503627">
        <w:rPr>
          <w:sz w:val="24"/>
        </w:rPr>
        <w:t>/</w:t>
      </w:r>
      <w:proofErr w:type="gramStart"/>
      <w:r w:rsidR="009F36BA" w:rsidRPr="00503627">
        <w:rPr>
          <w:sz w:val="24"/>
        </w:rPr>
        <w:t>Si</w:t>
      </w:r>
      <w:r w:rsidR="009F36BA">
        <w:rPr>
          <w:rFonts w:hint="eastAsia"/>
          <w:sz w:val="24"/>
        </w:rPr>
        <w:t>(</w:t>
      </w:r>
      <w:proofErr w:type="gramEnd"/>
      <w:r w:rsidR="009F36BA">
        <w:rPr>
          <w:rFonts w:hint="eastAsia"/>
          <w:sz w:val="24"/>
        </w:rPr>
        <w:t>100)</w:t>
      </w:r>
      <w:r w:rsidR="00B454DA" w:rsidRPr="00503627">
        <w:rPr>
          <w:sz w:val="24"/>
        </w:rPr>
        <w:t xml:space="preserve"> multilayer structure</w:t>
      </w:r>
      <w:r w:rsidR="00B454DA" w:rsidRPr="00503627">
        <w:rPr>
          <w:sz w:val="24"/>
          <w:lang w:val="en-GB"/>
        </w:rPr>
        <w:t xml:space="preserve">. </w:t>
      </w:r>
    </w:p>
    <w:p w:rsidR="00032F46" w:rsidRPr="00503627" w:rsidRDefault="00032F46" w:rsidP="00032F46">
      <w:pPr>
        <w:spacing w:line="480" w:lineRule="auto"/>
        <w:ind w:firstLineChars="100" w:firstLine="240"/>
        <w:rPr>
          <w:sz w:val="24"/>
          <w:lang w:val="en-GB"/>
        </w:rPr>
      </w:pPr>
      <w:r w:rsidRPr="00296ED6">
        <w:rPr>
          <w:color w:val="FF0000"/>
          <w:sz w:val="24"/>
          <w:lang w:val="en-GB"/>
        </w:rPr>
        <w:t>It should be noted that TeO</w:t>
      </w:r>
      <w:r w:rsidRPr="00296ED6">
        <w:rPr>
          <w:color w:val="FF0000"/>
          <w:sz w:val="24"/>
          <w:vertAlign w:val="subscript"/>
          <w:lang w:val="en-GB"/>
        </w:rPr>
        <w:t>2</w:t>
      </w:r>
      <w:r w:rsidRPr="00296ED6">
        <w:rPr>
          <w:color w:val="FF0000"/>
          <w:sz w:val="24"/>
          <w:lang w:val="en-GB"/>
        </w:rPr>
        <w:t xml:space="preserve"> is </w:t>
      </w:r>
      <w:r w:rsidR="00162C05" w:rsidRPr="00296ED6">
        <w:rPr>
          <w:rFonts w:hint="eastAsia"/>
          <w:color w:val="FF0000"/>
          <w:sz w:val="24"/>
          <w:lang w:val="en-GB"/>
        </w:rPr>
        <w:t xml:space="preserve">a </w:t>
      </w:r>
      <w:proofErr w:type="spellStart"/>
      <w:r w:rsidRPr="00296ED6">
        <w:rPr>
          <w:color w:val="FF0000"/>
          <w:sz w:val="24"/>
          <w:lang w:val="en-GB"/>
        </w:rPr>
        <w:t>lossy</w:t>
      </w:r>
      <w:proofErr w:type="spellEnd"/>
      <w:r w:rsidRPr="00296ED6">
        <w:rPr>
          <w:color w:val="FF0000"/>
          <w:sz w:val="24"/>
          <w:lang w:val="en-GB"/>
        </w:rPr>
        <w:t xml:space="preserve"> material in </w:t>
      </w:r>
      <w:r w:rsidR="008D6160" w:rsidRPr="00296ED6">
        <w:rPr>
          <w:color w:val="FF0000"/>
          <w:sz w:val="24"/>
          <w:lang w:val="en-GB"/>
        </w:rPr>
        <w:t>practice</w:t>
      </w:r>
      <w:r w:rsidRPr="00296ED6">
        <w:rPr>
          <w:color w:val="FF0000"/>
          <w:sz w:val="24"/>
          <w:lang w:val="en-GB"/>
        </w:rPr>
        <w:t>,</w:t>
      </w:r>
      <w:r w:rsidR="008D6160" w:rsidRPr="00296ED6">
        <w:rPr>
          <w:color w:val="FF0000"/>
          <w:sz w:val="24"/>
          <w:lang w:val="en-GB"/>
        </w:rPr>
        <w:t xml:space="preserve"> which</w:t>
      </w:r>
      <w:r w:rsidRPr="00296ED6">
        <w:rPr>
          <w:color w:val="FF0000"/>
          <w:sz w:val="24"/>
          <w:lang w:val="en-GB"/>
        </w:rPr>
        <w:t xml:space="preserve"> </w:t>
      </w:r>
      <w:r w:rsidR="008D6160" w:rsidRPr="00296ED6">
        <w:rPr>
          <w:color w:val="FF0000"/>
          <w:sz w:val="24"/>
          <w:lang w:val="en-GB"/>
        </w:rPr>
        <w:t xml:space="preserve">results </w:t>
      </w:r>
      <w:r w:rsidRPr="00296ED6">
        <w:rPr>
          <w:color w:val="FF0000"/>
          <w:sz w:val="24"/>
          <w:lang w:val="en-GB"/>
        </w:rPr>
        <w:t xml:space="preserve">in acoustic wave </w:t>
      </w:r>
      <w:r w:rsidR="008F11CE" w:rsidRPr="00296ED6">
        <w:rPr>
          <w:color w:val="FF0000"/>
          <w:sz w:val="24"/>
          <w:lang w:val="en-GB"/>
        </w:rPr>
        <w:t xml:space="preserve">damping </w:t>
      </w:r>
      <w:r w:rsidRPr="00296ED6">
        <w:rPr>
          <w:color w:val="FF0000"/>
          <w:sz w:val="24"/>
          <w:lang w:val="en-GB"/>
        </w:rPr>
        <w:t>as its thickness increases</w:t>
      </w:r>
      <w:r w:rsidR="00296ED6" w:rsidRPr="00296ED6">
        <w:rPr>
          <w:color w:val="FF0000"/>
          <w:sz w:val="24"/>
          <w:lang w:val="en-GB"/>
        </w:rPr>
        <w:t xml:space="preserve"> </w:t>
      </w:r>
      <w:r w:rsidR="00BC643D">
        <w:rPr>
          <w:color w:val="FF0000"/>
          <w:sz w:val="24"/>
          <w:lang w:val="en-GB"/>
        </w:rPr>
        <w:fldChar w:fldCharType="begin" w:fldLock="1"/>
      </w:r>
      <w:r w:rsidR="00BC643D">
        <w:rPr>
          <w:color w:val="FF0000"/>
          <w:sz w:val="24"/>
          <w:lang w:val="en-GB"/>
        </w:rPr>
        <w:instrText>ADDIN CSL_CITATION { "citationItems" : [ { "id" : "ITEM-1", "itemData" : { "DOI" : "10.1109/TUFFC.2008.681", "ISSN" : "08853010", "author" : [ { "dropping-particle" : "", "family" : "Dewan", "given" : "Namrata", "non-dropping-particle" : "", "parse-names" : false, "suffix" : "" }, { "dropping-particle" : "", "family" : "Sreenivas", "given" : "Kondepudy", "non-dropping-particle" : "", "parse-names" : false, "suffix" : "" }, { "dropping-particle" : "", "family" : "Gupta", "given" : "Vinay", "non-dropping-particle" : "", "parse-names" : false, "suffix" : "" } ], "container-title" : "IEEE Transactions on Ultrasonics, Ferroelectrics, and Frequency Control", "id" : "ITEM-1", "issue" : "3", "issued" : { "date-parts" : [ [ "2008" ] ] }, "page" : "552-558", "title" : "Anomalous elastic properties of RF-sputtered amorphous TeO2+x thin film for temperature-stable SAW device applications", "type" : "article-journal", "volume" : "55" }, "uris" : [ "http://www.mendeley.com/documents/?uuid=65137139-a959-4c17-bb96-7cc26b229296" ] }, { "id" : "ITEM-2", "itemData" : { "ISBN" : "9814411299", "author" : [ { "dropping-particle" : "", "family" : "Wang", "given" : "Rong Ping", "non-dropping-particle" : "", "parse-names" : false, "suffix" : "" } ], "genre" : "BOOK", "id" : "ITEM-2", "issued" : { "date-parts" : [ [ "2014" ] ] }, "publisher" : "CRC Press", "title" : "Amorphous Chalcogenides: Advances and Applications", "type" : "book" }, "uris" : [ "http://www.mendeley.com/documents/?uuid=7b7255f4-0ea9-44b4-aae9-7111b3b15eb7" ] } ], "mendeley" : { "formattedCitation" : "[34,46]", "plainTextFormattedCitation" : "[34,46]" }, "properties" : { "noteIndex" : 0 }, "schema" : "https://github.com/citation-style-language/schema/raw/master/csl-citation.json" }</w:instrText>
      </w:r>
      <w:r w:rsidR="00BC643D">
        <w:rPr>
          <w:color w:val="FF0000"/>
          <w:sz w:val="24"/>
          <w:lang w:val="en-GB"/>
        </w:rPr>
        <w:fldChar w:fldCharType="separate"/>
      </w:r>
      <w:r w:rsidR="00BC643D" w:rsidRPr="00BC643D">
        <w:rPr>
          <w:noProof/>
          <w:color w:val="FF0000"/>
          <w:sz w:val="24"/>
          <w:lang w:val="en-GB"/>
        </w:rPr>
        <w:t>[34,46]</w:t>
      </w:r>
      <w:r w:rsidR="00BC643D">
        <w:rPr>
          <w:color w:val="FF0000"/>
          <w:sz w:val="24"/>
          <w:lang w:val="en-GB"/>
        </w:rPr>
        <w:fldChar w:fldCharType="end"/>
      </w:r>
      <w:bookmarkStart w:id="18" w:name="_GoBack"/>
      <w:bookmarkEnd w:id="18"/>
      <w:r w:rsidR="00CA7714" w:rsidRPr="00296ED6">
        <w:rPr>
          <w:color w:val="FF0000"/>
          <w:sz w:val="24"/>
          <w:lang w:val="en-GB"/>
        </w:rPr>
        <w:t xml:space="preserve">. </w:t>
      </w:r>
      <w:r w:rsidR="00E92BF9">
        <w:rPr>
          <w:sz w:val="24"/>
          <w:lang w:val="en-GB"/>
        </w:rPr>
        <w:t>T</w:t>
      </w:r>
      <w:r w:rsidRPr="00503627">
        <w:rPr>
          <w:sz w:val="24"/>
          <w:lang w:val="en-GB"/>
        </w:rPr>
        <w:t xml:space="preserve">he theoretical optimal thickness </w:t>
      </w:r>
      <w:r w:rsidR="00E92BF9">
        <w:rPr>
          <w:sz w:val="24"/>
          <w:lang w:val="en-GB"/>
        </w:rPr>
        <w:lastRenderedPageBreak/>
        <w:t>could</w:t>
      </w:r>
      <w:r w:rsidR="00E92BF9" w:rsidRPr="00503627">
        <w:rPr>
          <w:sz w:val="24"/>
          <w:lang w:val="en-GB"/>
        </w:rPr>
        <w:t xml:space="preserve"> </w:t>
      </w:r>
      <w:r w:rsidR="008D6160">
        <w:rPr>
          <w:sz w:val="24"/>
          <w:lang w:val="en-GB"/>
        </w:rPr>
        <w:t>in practical</w:t>
      </w:r>
      <w:r w:rsidR="008D6160" w:rsidRPr="00503627">
        <w:rPr>
          <w:sz w:val="24"/>
          <w:lang w:val="en-GB"/>
        </w:rPr>
        <w:t xml:space="preserve"> </w:t>
      </w:r>
      <w:r w:rsidR="00E92BF9">
        <w:rPr>
          <w:sz w:val="24"/>
          <w:lang w:val="en-GB"/>
        </w:rPr>
        <w:t xml:space="preserve">be </w:t>
      </w:r>
      <w:r w:rsidRPr="00503627">
        <w:rPr>
          <w:sz w:val="24"/>
          <w:lang w:val="en-GB"/>
        </w:rPr>
        <w:t>difficult to achieve</w:t>
      </w:r>
      <w:r w:rsidR="00E92BF9">
        <w:rPr>
          <w:sz w:val="24"/>
          <w:lang w:val="en-GB"/>
        </w:rPr>
        <w:t xml:space="preserve"> </w:t>
      </w:r>
      <w:r w:rsidR="00575F2C">
        <w:rPr>
          <w:sz w:val="24"/>
          <w:lang w:val="en-GB"/>
        </w:rPr>
        <w:t xml:space="preserve">when </w:t>
      </w:r>
      <w:r w:rsidR="008D6160">
        <w:rPr>
          <w:sz w:val="24"/>
          <w:lang w:val="en-GB"/>
        </w:rPr>
        <w:t xml:space="preserve">the </w:t>
      </w:r>
      <w:r w:rsidRPr="00503627">
        <w:rPr>
          <w:sz w:val="24"/>
          <w:lang w:val="en-GB"/>
        </w:rPr>
        <w:t>TeO</w:t>
      </w:r>
      <w:r w:rsidRPr="00503627">
        <w:rPr>
          <w:sz w:val="24"/>
          <w:vertAlign w:val="subscript"/>
          <w:lang w:val="en-GB"/>
        </w:rPr>
        <w:t>2</w:t>
      </w:r>
      <w:r w:rsidRPr="00503627">
        <w:rPr>
          <w:sz w:val="24"/>
          <w:lang w:val="en-GB"/>
        </w:rPr>
        <w:t xml:space="preserve"> </w:t>
      </w:r>
      <w:r w:rsidR="00575F2C">
        <w:rPr>
          <w:sz w:val="24"/>
          <w:lang w:val="en-GB"/>
        </w:rPr>
        <w:t xml:space="preserve">is </w:t>
      </w:r>
      <w:r w:rsidRPr="00503627">
        <w:rPr>
          <w:sz w:val="24"/>
          <w:lang w:val="en-GB"/>
        </w:rPr>
        <w:t>too thick. TeO</w:t>
      </w:r>
      <w:r w:rsidRPr="00503627">
        <w:rPr>
          <w:sz w:val="24"/>
          <w:vertAlign w:val="subscript"/>
          <w:lang w:val="en-GB"/>
        </w:rPr>
        <w:t>2</w:t>
      </w:r>
      <w:r w:rsidRPr="00503627">
        <w:rPr>
          <w:sz w:val="24"/>
          <w:lang w:val="en-GB"/>
        </w:rPr>
        <w:t xml:space="preserve"> thickness </w:t>
      </w:r>
      <w:r w:rsidR="008D6160">
        <w:rPr>
          <w:sz w:val="24"/>
          <w:lang w:val="en-GB"/>
        </w:rPr>
        <w:t xml:space="preserve">thus </w:t>
      </w:r>
      <w:r w:rsidR="00D939B5">
        <w:rPr>
          <w:sz w:val="24"/>
          <w:lang w:val="en-GB"/>
        </w:rPr>
        <w:t>is a</w:t>
      </w:r>
      <w:r w:rsidR="008D6160">
        <w:rPr>
          <w:sz w:val="24"/>
          <w:lang w:val="en-GB"/>
        </w:rPr>
        <w:t xml:space="preserve"> very</w:t>
      </w:r>
      <w:r w:rsidRPr="00503627">
        <w:rPr>
          <w:sz w:val="24"/>
          <w:lang w:val="en-GB"/>
        </w:rPr>
        <w:t xml:space="preserve"> important design parameter. </w:t>
      </w:r>
      <w:r w:rsidR="00575F2C">
        <w:rPr>
          <w:sz w:val="24"/>
          <w:lang w:val="en-GB"/>
        </w:rPr>
        <w:t>T</w:t>
      </w:r>
      <w:r w:rsidR="00575F2C" w:rsidRPr="00503627">
        <w:rPr>
          <w:sz w:val="24"/>
          <w:lang w:val="en-GB"/>
        </w:rPr>
        <w:t xml:space="preserve">he </w:t>
      </w:r>
      <w:r w:rsidRPr="00503627">
        <w:rPr>
          <w:sz w:val="24"/>
          <w:lang w:val="en-GB"/>
        </w:rPr>
        <w:t xml:space="preserve">first mode propagates with </w:t>
      </w:r>
      <w:r w:rsidR="005558F8">
        <w:rPr>
          <w:sz w:val="24"/>
          <w:lang w:val="en-GB"/>
        </w:rPr>
        <w:t xml:space="preserve">a </w:t>
      </w:r>
      <w:r w:rsidRPr="00503627">
        <w:rPr>
          <w:sz w:val="24"/>
          <w:lang w:val="en-GB"/>
        </w:rPr>
        <w:t>higher velocity</w:t>
      </w:r>
      <w:r w:rsidR="005558F8">
        <w:rPr>
          <w:sz w:val="24"/>
          <w:lang w:val="en-GB"/>
        </w:rPr>
        <w:t>, thus</w:t>
      </w:r>
      <w:r w:rsidRPr="00503627">
        <w:rPr>
          <w:sz w:val="24"/>
          <w:lang w:val="en-GB"/>
        </w:rPr>
        <w:t xml:space="preserve"> </w:t>
      </w:r>
      <w:r w:rsidR="00575F2C">
        <w:rPr>
          <w:sz w:val="24"/>
          <w:lang w:val="en-GB"/>
        </w:rPr>
        <w:t xml:space="preserve">it will </w:t>
      </w:r>
      <w:r w:rsidRPr="00503627">
        <w:rPr>
          <w:sz w:val="24"/>
          <w:lang w:val="en-GB"/>
        </w:rPr>
        <w:t xml:space="preserve">lead to </w:t>
      </w:r>
      <w:r w:rsidR="005558F8">
        <w:rPr>
          <w:sz w:val="24"/>
          <w:lang w:val="en-GB"/>
        </w:rPr>
        <w:t xml:space="preserve">a </w:t>
      </w:r>
      <w:r w:rsidRPr="00503627">
        <w:rPr>
          <w:sz w:val="24"/>
          <w:lang w:val="en-GB"/>
        </w:rPr>
        <w:t>higher working frequency and higher sensitivity</w:t>
      </w:r>
      <w:r w:rsidR="00575F2C">
        <w:rPr>
          <w:sz w:val="24"/>
          <w:lang w:val="en-GB"/>
        </w:rPr>
        <w:t>. However, the increased</w:t>
      </w:r>
      <w:r w:rsidR="00575F2C" w:rsidRPr="00503627">
        <w:rPr>
          <w:sz w:val="24"/>
          <w:lang w:val="en-GB"/>
        </w:rPr>
        <w:t xml:space="preserve"> </w:t>
      </w:r>
      <w:r w:rsidRPr="00503627">
        <w:rPr>
          <w:sz w:val="24"/>
          <w:lang w:val="en-GB"/>
        </w:rPr>
        <w:t>frequency result</w:t>
      </w:r>
      <w:r w:rsidR="005427CA">
        <w:rPr>
          <w:sz w:val="24"/>
          <w:lang w:val="en-GB"/>
        </w:rPr>
        <w:t>s</w:t>
      </w:r>
      <w:r w:rsidR="00BF3169" w:rsidRPr="00503627">
        <w:rPr>
          <w:sz w:val="24"/>
          <w:lang w:val="en-GB"/>
        </w:rPr>
        <w:t xml:space="preserve"> </w:t>
      </w:r>
      <w:r w:rsidR="00BF3169">
        <w:rPr>
          <w:sz w:val="24"/>
          <w:lang w:val="en-GB"/>
        </w:rPr>
        <w:t>in</w:t>
      </w:r>
      <w:r w:rsidRPr="00503627">
        <w:rPr>
          <w:sz w:val="24"/>
          <w:lang w:val="en-GB"/>
        </w:rPr>
        <w:t xml:space="preserve"> Love wave propagation loss</w:t>
      </w:r>
      <w:r w:rsidR="00D90550" w:rsidRPr="00D90550">
        <w:rPr>
          <w:sz w:val="24"/>
          <w:lang w:val="en-GB"/>
        </w:rPr>
        <w:t xml:space="preserve"> </w:t>
      </w:r>
      <w:r w:rsidR="00D90550" w:rsidRPr="00503627">
        <w:rPr>
          <w:sz w:val="24"/>
          <w:lang w:val="en-GB"/>
        </w:rPr>
        <w:t>and difficult</w:t>
      </w:r>
      <w:r w:rsidR="00D90550">
        <w:rPr>
          <w:sz w:val="24"/>
          <w:lang w:val="en-GB"/>
        </w:rPr>
        <w:t>ies in circuitry design in practic</w:t>
      </w:r>
      <w:r w:rsidR="005427CA">
        <w:rPr>
          <w:sz w:val="24"/>
          <w:lang w:val="en-GB"/>
        </w:rPr>
        <w:t>e</w:t>
      </w:r>
      <w:r w:rsidRPr="00503627">
        <w:rPr>
          <w:sz w:val="24"/>
          <w:lang w:val="en-GB"/>
        </w:rPr>
        <w:t xml:space="preserve">. </w:t>
      </w:r>
      <w:r w:rsidR="00D939B5">
        <w:rPr>
          <w:sz w:val="24"/>
          <w:lang w:val="en-GB"/>
        </w:rPr>
        <w:t>In addition, t</w:t>
      </w:r>
      <w:r w:rsidRPr="00503627">
        <w:rPr>
          <w:sz w:val="24"/>
          <w:lang w:val="en-GB"/>
        </w:rPr>
        <w:t xml:space="preserve">he </w:t>
      </w:r>
      <w:r w:rsidR="00D81ED3">
        <w:rPr>
          <w:sz w:val="24"/>
          <w:lang w:val="en-GB"/>
        </w:rPr>
        <w:t>0</w:t>
      </w:r>
      <w:r w:rsidR="00D81ED3" w:rsidRPr="00751444">
        <w:rPr>
          <w:sz w:val="24"/>
          <w:vertAlign w:val="superscript"/>
          <w:lang w:val="en-GB"/>
        </w:rPr>
        <w:t>th</w:t>
      </w:r>
      <w:r w:rsidRPr="00503627">
        <w:rPr>
          <w:sz w:val="24"/>
          <w:lang w:val="en-GB"/>
        </w:rPr>
        <w:t xml:space="preserve"> Love wave mode shows a </w:t>
      </w:r>
      <w:r w:rsidR="00B244D9" w:rsidRPr="00503627">
        <w:rPr>
          <w:sz w:val="24"/>
          <w:lang w:val="en-GB"/>
        </w:rPr>
        <w:t xml:space="preserve">larger </w:t>
      </w:r>
      <w:r w:rsidR="00B244D9" w:rsidRPr="00503627">
        <w:rPr>
          <w:i/>
          <w:sz w:val="24"/>
          <w:lang w:val="en-GB"/>
        </w:rPr>
        <w:t>K</w:t>
      </w:r>
      <w:r w:rsidR="00B244D9" w:rsidRPr="00503627">
        <w:rPr>
          <w:sz w:val="24"/>
          <w:vertAlign w:val="superscript"/>
          <w:lang w:val="en-GB"/>
        </w:rPr>
        <w:t>2</w:t>
      </w:r>
      <w:r w:rsidRPr="00503627">
        <w:rPr>
          <w:sz w:val="24"/>
          <w:lang w:val="en-GB"/>
        </w:rPr>
        <w:t xml:space="preserve"> when the TeO</w:t>
      </w:r>
      <w:r w:rsidRPr="00503627">
        <w:rPr>
          <w:sz w:val="24"/>
          <w:vertAlign w:val="subscript"/>
          <w:lang w:val="en-GB"/>
        </w:rPr>
        <w:t>2</w:t>
      </w:r>
      <w:r w:rsidRPr="00503627">
        <w:rPr>
          <w:sz w:val="24"/>
          <w:lang w:val="en-GB"/>
        </w:rPr>
        <w:t xml:space="preserve"> thickness is smaller than 0.15</w:t>
      </w:r>
      <w:r w:rsidR="00575F2C">
        <w:rPr>
          <w:sz w:val="24"/>
          <w:lang w:val="en-GB"/>
        </w:rPr>
        <w:t xml:space="preserve"> </w:t>
      </w:r>
      <w:r w:rsidRPr="00503627">
        <w:rPr>
          <w:sz w:val="24"/>
          <w:lang w:val="en-GB"/>
        </w:rPr>
        <w:t xml:space="preserve">λ. </w:t>
      </w:r>
      <w:r w:rsidR="00D939B5">
        <w:rPr>
          <w:sz w:val="24"/>
          <w:lang w:val="en-GB"/>
        </w:rPr>
        <w:t xml:space="preserve">The large </w:t>
      </w:r>
      <w:r w:rsidR="00D939B5" w:rsidRPr="00503627">
        <w:rPr>
          <w:i/>
          <w:sz w:val="24"/>
          <w:lang w:val="en-GB"/>
        </w:rPr>
        <w:t>K</w:t>
      </w:r>
      <w:r w:rsidR="00D939B5" w:rsidRPr="00503627">
        <w:rPr>
          <w:sz w:val="24"/>
          <w:vertAlign w:val="superscript"/>
          <w:lang w:val="en-GB"/>
        </w:rPr>
        <w:t>2</w:t>
      </w:r>
      <w:r w:rsidR="00D939B5" w:rsidRPr="00503627">
        <w:rPr>
          <w:sz w:val="24"/>
          <w:lang w:val="en-GB"/>
        </w:rPr>
        <w:t xml:space="preserve"> </w:t>
      </w:r>
      <w:r w:rsidR="00D939B5">
        <w:rPr>
          <w:sz w:val="24"/>
          <w:lang w:val="en-GB"/>
        </w:rPr>
        <w:t xml:space="preserve">indicates </w:t>
      </w:r>
      <w:r w:rsidR="00575F2C">
        <w:rPr>
          <w:sz w:val="24"/>
          <w:lang w:val="en-GB"/>
        </w:rPr>
        <w:t xml:space="preserve">that </w:t>
      </w:r>
      <w:r w:rsidRPr="00503627">
        <w:rPr>
          <w:sz w:val="24"/>
          <w:lang w:val="en-GB"/>
        </w:rPr>
        <w:t xml:space="preserve">the </w:t>
      </w:r>
      <w:r w:rsidR="00D81ED3">
        <w:rPr>
          <w:sz w:val="24"/>
          <w:lang w:val="en-GB"/>
        </w:rPr>
        <w:t>0</w:t>
      </w:r>
      <w:r w:rsidR="00D81ED3" w:rsidRPr="00751444">
        <w:rPr>
          <w:sz w:val="24"/>
          <w:vertAlign w:val="superscript"/>
          <w:lang w:val="en-GB"/>
        </w:rPr>
        <w:t>th</w:t>
      </w:r>
      <w:r w:rsidRPr="00503627">
        <w:rPr>
          <w:sz w:val="24"/>
          <w:lang w:val="en-GB"/>
        </w:rPr>
        <w:t xml:space="preserve"> mode is favourable in term</w:t>
      </w:r>
      <w:r w:rsidR="00171A7F">
        <w:rPr>
          <w:sz w:val="24"/>
          <w:lang w:val="en-GB"/>
        </w:rPr>
        <w:t>s</w:t>
      </w:r>
      <w:r w:rsidRPr="00503627">
        <w:rPr>
          <w:sz w:val="24"/>
          <w:lang w:val="en-GB"/>
        </w:rPr>
        <w:t xml:space="preserve"> of lowering </w:t>
      </w:r>
      <w:r w:rsidR="00171A7F">
        <w:rPr>
          <w:sz w:val="24"/>
          <w:lang w:val="en-GB"/>
        </w:rPr>
        <w:t xml:space="preserve">the </w:t>
      </w:r>
      <w:r w:rsidRPr="00503627">
        <w:rPr>
          <w:sz w:val="24"/>
          <w:lang w:val="en-GB"/>
        </w:rPr>
        <w:t xml:space="preserve">insertion loss of Love wave sensors. Moreover, </w:t>
      </w:r>
      <w:r w:rsidR="005558F8">
        <w:rPr>
          <w:sz w:val="24"/>
          <w:lang w:val="en-GB"/>
        </w:rPr>
        <w:t xml:space="preserve">a </w:t>
      </w:r>
      <w:r w:rsidRPr="00503627">
        <w:rPr>
          <w:sz w:val="24"/>
          <w:lang w:val="en-GB"/>
        </w:rPr>
        <w:t>high</w:t>
      </w:r>
      <w:r w:rsidR="005558F8">
        <w:rPr>
          <w:sz w:val="24"/>
          <w:lang w:val="en-GB"/>
        </w:rPr>
        <w:t>er</w:t>
      </w:r>
      <w:r w:rsidRPr="00503627">
        <w:rPr>
          <w:sz w:val="24"/>
          <w:lang w:val="en-GB"/>
        </w:rPr>
        <w:t xml:space="preserve"> sensitivity </w:t>
      </w:r>
      <w:r w:rsidR="005558F8">
        <w:rPr>
          <w:sz w:val="24"/>
          <w:lang w:val="en-GB"/>
        </w:rPr>
        <w:t xml:space="preserve">can be achieved </w:t>
      </w:r>
      <w:r w:rsidRPr="00503627">
        <w:rPr>
          <w:sz w:val="24"/>
          <w:lang w:val="en-GB"/>
        </w:rPr>
        <w:t xml:space="preserve">with thinner thicknesses of </w:t>
      </w:r>
      <w:proofErr w:type="spellStart"/>
      <w:r w:rsidRPr="00503627">
        <w:rPr>
          <w:sz w:val="24"/>
          <w:lang w:val="en-GB"/>
        </w:rPr>
        <w:t>ZnO</w:t>
      </w:r>
      <w:proofErr w:type="spellEnd"/>
      <w:r w:rsidRPr="00503627">
        <w:rPr>
          <w:sz w:val="24"/>
          <w:lang w:val="en-GB"/>
        </w:rPr>
        <w:t xml:space="preserve"> and TeO</w:t>
      </w:r>
      <w:r w:rsidRPr="00503627">
        <w:rPr>
          <w:sz w:val="24"/>
          <w:vertAlign w:val="subscript"/>
          <w:lang w:val="en-GB"/>
        </w:rPr>
        <w:t>2</w:t>
      </w:r>
      <w:r w:rsidRPr="00503627">
        <w:rPr>
          <w:sz w:val="24"/>
          <w:lang w:val="en-GB"/>
        </w:rPr>
        <w:t xml:space="preserve"> film</w:t>
      </w:r>
      <w:r w:rsidR="00171A7F">
        <w:rPr>
          <w:sz w:val="24"/>
          <w:lang w:val="en-GB"/>
        </w:rPr>
        <w:t>s</w:t>
      </w:r>
      <w:r w:rsidRPr="00503627">
        <w:rPr>
          <w:sz w:val="24"/>
          <w:lang w:val="en-GB"/>
        </w:rPr>
        <w:t xml:space="preserve"> in the case of the </w:t>
      </w:r>
      <w:r w:rsidR="00D81ED3">
        <w:rPr>
          <w:sz w:val="24"/>
          <w:lang w:val="en-GB"/>
        </w:rPr>
        <w:t>0</w:t>
      </w:r>
      <w:r w:rsidR="00D81ED3" w:rsidRPr="00751444">
        <w:rPr>
          <w:sz w:val="24"/>
          <w:vertAlign w:val="superscript"/>
          <w:lang w:val="en-GB"/>
        </w:rPr>
        <w:t>th</w:t>
      </w:r>
      <w:r w:rsidRPr="00503627">
        <w:rPr>
          <w:sz w:val="24"/>
          <w:lang w:val="en-GB"/>
        </w:rPr>
        <w:t xml:space="preserve"> Love wave mode. In the following</w:t>
      </w:r>
      <w:r w:rsidR="00171A7F">
        <w:rPr>
          <w:sz w:val="24"/>
          <w:lang w:val="en-GB"/>
        </w:rPr>
        <w:t xml:space="preserve"> discussion</w:t>
      </w:r>
      <w:r w:rsidRPr="00503627">
        <w:rPr>
          <w:sz w:val="24"/>
          <w:lang w:val="en-GB"/>
        </w:rPr>
        <w:t xml:space="preserve">, </w:t>
      </w:r>
      <w:r w:rsidR="00171A7F">
        <w:rPr>
          <w:sz w:val="24"/>
          <w:lang w:val="en-GB"/>
        </w:rPr>
        <w:t>the</w:t>
      </w:r>
      <w:r w:rsidR="00171A7F" w:rsidRPr="00503627">
        <w:rPr>
          <w:sz w:val="24"/>
          <w:lang w:val="en-GB"/>
        </w:rPr>
        <w:t xml:space="preserve"> </w:t>
      </w:r>
      <w:r w:rsidRPr="00503627">
        <w:rPr>
          <w:sz w:val="24"/>
          <w:lang w:val="en-GB"/>
        </w:rPr>
        <w:t>calculation and optimization are only subject</w:t>
      </w:r>
      <w:r w:rsidR="005558F8">
        <w:rPr>
          <w:sz w:val="24"/>
          <w:lang w:val="en-GB"/>
        </w:rPr>
        <w:t>ed</w:t>
      </w:r>
      <w:r w:rsidRPr="00503627">
        <w:rPr>
          <w:sz w:val="24"/>
          <w:lang w:val="en-GB"/>
        </w:rPr>
        <w:t xml:space="preserve"> to the </w:t>
      </w:r>
      <w:r w:rsidR="00BF3169">
        <w:rPr>
          <w:sz w:val="24"/>
          <w:lang w:val="en-GB"/>
        </w:rPr>
        <w:t>0</w:t>
      </w:r>
      <w:r w:rsidR="00BF3169" w:rsidRPr="00BF3169">
        <w:rPr>
          <w:sz w:val="24"/>
          <w:vertAlign w:val="superscript"/>
          <w:lang w:val="en-GB"/>
        </w:rPr>
        <w:t>th</w:t>
      </w:r>
      <w:r w:rsidR="00BF3169" w:rsidRPr="00503627">
        <w:rPr>
          <w:sz w:val="24"/>
          <w:lang w:val="en-GB"/>
        </w:rPr>
        <w:t xml:space="preserve"> </w:t>
      </w:r>
      <w:r w:rsidRPr="00503627">
        <w:rPr>
          <w:sz w:val="24"/>
          <w:lang w:val="en-GB"/>
        </w:rPr>
        <w:t xml:space="preserve">mode. </w:t>
      </w:r>
    </w:p>
    <w:p w:rsidR="003C4749" w:rsidRPr="00503627" w:rsidRDefault="003C4749" w:rsidP="003C4749">
      <w:pPr>
        <w:numPr>
          <w:ilvl w:val="1"/>
          <w:numId w:val="32"/>
        </w:numPr>
        <w:spacing w:line="480" w:lineRule="auto"/>
        <w:rPr>
          <w:i/>
          <w:sz w:val="24"/>
          <w:lang w:val="en-GB"/>
        </w:rPr>
      </w:pPr>
      <w:r w:rsidRPr="00503627">
        <w:rPr>
          <w:i/>
          <w:sz w:val="24"/>
          <w:lang w:val="en-GB"/>
        </w:rPr>
        <w:t>TCD</w:t>
      </w:r>
    </w:p>
    <w:p w:rsidR="00F63BD8" w:rsidRPr="00BF3169" w:rsidRDefault="00032F46" w:rsidP="00D939B5">
      <w:pPr>
        <w:spacing w:line="480" w:lineRule="auto"/>
        <w:ind w:firstLineChars="100" w:firstLine="240"/>
        <w:rPr>
          <w:sz w:val="24"/>
          <w:lang w:val="x-none"/>
        </w:rPr>
      </w:pPr>
      <w:r w:rsidRPr="00503627">
        <w:rPr>
          <w:sz w:val="24"/>
          <w:lang w:val="en-GB"/>
        </w:rPr>
        <w:t>Fig</w:t>
      </w:r>
      <w:r w:rsidR="00877D7E">
        <w:rPr>
          <w:sz w:val="24"/>
          <w:lang w:val="en-GB"/>
        </w:rPr>
        <w:t>.</w:t>
      </w:r>
      <w:r w:rsidRPr="00503627">
        <w:rPr>
          <w:sz w:val="24"/>
          <w:lang w:val="en-GB"/>
        </w:rPr>
        <w:t xml:space="preserve"> </w:t>
      </w:r>
      <w:r w:rsidR="00877D7E">
        <w:rPr>
          <w:sz w:val="24"/>
          <w:lang w:val="en-GB"/>
        </w:rPr>
        <w:t>7</w:t>
      </w:r>
      <w:r w:rsidR="003C4749" w:rsidRPr="00503627">
        <w:rPr>
          <w:sz w:val="24"/>
          <w:lang w:val="en-GB"/>
        </w:rPr>
        <w:t xml:space="preserve"> </w:t>
      </w:r>
      <w:r w:rsidRPr="00503627">
        <w:rPr>
          <w:sz w:val="24"/>
          <w:lang w:val="en-GB"/>
        </w:rPr>
        <w:t xml:space="preserve">shows the TCD </w:t>
      </w:r>
      <w:r w:rsidR="003C4749" w:rsidRPr="00503627">
        <w:rPr>
          <w:sz w:val="24"/>
          <w:lang w:val="en-GB"/>
        </w:rPr>
        <w:t xml:space="preserve">dispersion </w:t>
      </w:r>
      <w:r w:rsidR="005558F8">
        <w:rPr>
          <w:sz w:val="24"/>
          <w:lang w:val="en-GB"/>
        </w:rPr>
        <w:t>patterns</w:t>
      </w:r>
      <w:r w:rsidR="003C4749" w:rsidRPr="00503627">
        <w:rPr>
          <w:sz w:val="24"/>
          <w:lang w:val="en-GB"/>
        </w:rPr>
        <w:t xml:space="preserve"> </w:t>
      </w:r>
      <w:r w:rsidRPr="00503627">
        <w:rPr>
          <w:sz w:val="24"/>
          <w:lang w:val="en-GB"/>
        </w:rPr>
        <w:t xml:space="preserve">of the </w:t>
      </w:r>
      <w:r w:rsidR="00D81ED3">
        <w:rPr>
          <w:sz w:val="24"/>
          <w:lang w:val="en-GB"/>
        </w:rPr>
        <w:t>0</w:t>
      </w:r>
      <w:r w:rsidR="00D81ED3" w:rsidRPr="00751444">
        <w:rPr>
          <w:sz w:val="24"/>
          <w:vertAlign w:val="superscript"/>
          <w:lang w:val="en-GB"/>
        </w:rPr>
        <w:t>th</w:t>
      </w:r>
      <w:r w:rsidRPr="00503627">
        <w:rPr>
          <w:sz w:val="24"/>
          <w:lang w:val="en-GB"/>
        </w:rPr>
        <w:t xml:space="preserve"> </w:t>
      </w:r>
      <w:r w:rsidR="00476F56" w:rsidRPr="00503627">
        <w:rPr>
          <w:sz w:val="24"/>
          <w:lang w:val="en-GB"/>
        </w:rPr>
        <w:t xml:space="preserve">mode </w:t>
      </w:r>
      <w:r w:rsidRPr="00503627">
        <w:rPr>
          <w:sz w:val="24"/>
          <w:lang w:val="en-GB"/>
        </w:rPr>
        <w:t xml:space="preserve">Love </w:t>
      </w:r>
      <w:r w:rsidR="00044E22" w:rsidRPr="00503627">
        <w:rPr>
          <w:sz w:val="24"/>
          <w:lang w:val="en-GB"/>
        </w:rPr>
        <w:t>wave</w:t>
      </w:r>
      <w:r w:rsidRPr="00503627">
        <w:rPr>
          <w:sz w:val="24"/>
          <w:lang w:val="en-GB"/>
        </w:rPr>
        <w:t xml:space="preserve"> propagating in </w:t>
      </w:r>
      <w:r w:rsidR="00171A7F">
        <w:rPr>
          <w:sz w:val="24"/>
          <w:lang w:val="en-GB"/>
        </w:rPr>
        <w:t xml:space="preserve">the </w:t>
      </w:r>
      <w:r w:rsidR="00EF6043" w:rsidRPr="00503627">
        <w:rPr>
          <w:sz w:val="24"/>
        </w:rPr>
        <w:t>TeO</w:t>
      </w:r>
      <w:r w:rsidR="00EF6043" w:rsidRPr="00503627">
        <w:rPr>
          <w:sz w:val="24"/>
          <w:vertAlign w:val="subscript"/>
        </w:rPr>
        <w:t>2</w:t>
      </w:r>
      <w:r w:rsidR="00EF6043" w:rsidRPr="00503627">
        <w:rPr>
          <w:sz w:val="24"/>
        </w:rPr>
        <w:t>/</w:t>
      </w:r>
      <w:proofErr w:type="spellStart"/>
      <w:r w:rsidR="00EF6043" w:rsidRPr="00503627">
        <w:rPr>
          <w:sz w:val="24"/>
        </w:rPr>
        <w:t>ZnO</w:t>
      </w:r>
      <w:proofErr w:type="spellEnd"/>
      <w:r w:rsidR="00EF6043" w:rsidRPr="00503627">
        <w:rPr>
          <w:position w:val="-8"/>
          <w:sz w:val="24"/>
        </w:rPr>
        <w:object w:dxaOrig="660" w:dyaOrig="380">
          <v:shape id="_x0000_i1069" type="#_x0000_t75" style="width:29.75pt;height:17.3pt" o:ole="">
            <v:imagedata r:id="rId38" o:title=""/>
          </v:shape>
          <o:OLEObject Type="Embed" ProgID="Equation.3" ShapeID="_x0000_i1069" DrawAspect="Content" ObjectID="_1541415035" r:id="rId51"/>
        </w:object>
      </w:r>
      <w:r w:rsidR="00EF6043" w:rsidRPr="00503627">
        <w:rPr>
          <w:sz w:val="24"/>
        </w:rPr>
        <w:t>/</w:t>
      </w:r>
      <w:proofErr w:type="gramStart"/>
      <w:r w:rsidR="00EF6043" w:rsidRPr="00503627">
        <w:rPr>
          <w:sz w:val="24"/>
        </w:rPr>
        <w:t>Si</w:t>
      </w:r>
      <w:r w:rsidR="00EF6043">
        <w:rPr>
          <w:rFonts w:hint="eastAsia"/>
          <w:sz w:val="24"/>
        </w:rPr>
        <w:t>(</w:t>
      </w:r>
      <w:proofErr w:type="gramEnd"/>
      <w:r w:rsidR="00EF6043">
        <w:rPr>
          <w:rFonts w:hint="eastAsia"/>
          <w:sz w:val="24"/>
        </w:rPr>
        <w:t>100)</w:t>
      </w:r>
      <w:r w:rsidRPr="00503627">
        <w:rPr>
          <w:sz w:val="24"/>
          <w:lang w:val="en-GB"/>
        </w:rPr>
        <w:t xml:space="preserve"> </w:t>
      </w:r>
      <w:r w:rsidR="003C4749" w:rsidRPr="00503627">
        <w:rPr>
          <w:sz w:val="24"/>
          <w:lang w:val="en-GB"/>
        </w:rPr>
        <w:t xml:space="preserve">multilayer </w:t>
      </w:r>
      <w:r w:rsidRPr="00503627">
        <w:rPr>
          <w:sz w:val="24"/>
          <w:lang w:val="en-GB"/>
        </w:rPr>
        <w:t xml:space="preserve">structure. </w:t>
      </w:r>
      <w:r w:rsidR="005558F8">
        <w:rPr>
          <w:sz w:val="24"/>
          <w:lang w:val="en-GB"/>
        </w:rPr>
        <w:t>Clearly</w:t>
      </w:r>
      <w:r w:rsidR="00044E22" w:rsidRPr="00503627">
        <w:rPr>
          <w:sz w:val="24"/>
          <w:lang w:val="en-GB"/>
        </w:rPr>
        <w:t xml:space="preserve"> TeO</w:t>
      </w:r>
      <w:r w:rsidR="00044E22" w:rsidRPr="00503627">
        <w:rPr>
          <w:sz w:val="24"/>
          <w:vertAlign w:val="subscript"/>
          <w:lang w:val="en-GB"/>
        </w:rPr>
        <w:t>2</w:t>
      </w:r>
      <w:r w:rsidR="00044E22" w:rsidRPr="00503627">
        <w:rPr>
          <w:sz w:val="24"/>
          <w:lang w:val="en-GB"/>
        </w:rPr>
        <w:t xml:space="preserve"> can </w:t>
      </w:r>
      <w:r w:rsidR="00EF6043">
        <w:rPr>
          <w:rFonts w:hint="eastAsia"/>
          <w:sz w:val="24"/>
          <w:lang w:val="en-GB"/>
        </w:rPr>
        <w:t>significantly</w:t>
      </w:r>
      <w:r w:rsidR="00044E22" w:rsidRPr="00503627">
        <w:rPr>
          <w:sz w:val="24"/>
          <w:lang w:val="en-GB"/>
        </w:rPr>
        <w:t xml:space="preserve"> compensate</w:t>
      </w:r>
      <w:r w:rsidR="00171A7F">
        <w:rPr>
          <w:sz w:val="24"/>
          <w:lang w:val="en-GB"/>
        </w:rPr>
        <w:t xml:space="preserve"> </w:t>
      </w:r>
      <w:r w:rsidR="00044E22" w:rsidRPr="00503627">
        <w:rPr>
          <w:sz w:val="24"/>
          <w:lang w:val="en-GB"/>
        </w:rPr>
        <w:t xml:space="preserve">the negative TCD of </w:t>
      </w:r>
      <w:proofErr w:type="spellStart"/>
      <w:r w:rsidR="00044E22" w:rsidRPr="00503627">
        <w:rPr>
          <w:sz w:val="24"/>
          <w:lang w:val="en-GB"/>
        </w:rPr>
        <w:t>ZnO</w:t>
      </w:r>
      <w:proofErr w:type="spellEnd"/>
      <w:r w:rsidR="00044E22" w:rsidRPr="00503627">
        <w:rPr>
          <w:sz w:val="24"/>
          <w:lang w:val="en-GB"/>
        </w:rPr>
        <w:t xml:space="preserve">/Si within </w:t>
      </w:r>
      <w:r w:rsidR="00171A7F">
        <w:rPr>
          <w:sz w:val="24"/>
          <w:lang w:val="en-GB"/>
        </w:rPr>
        <w:t xml:space="preserve">a </w:t>
      </w:r>
      <w:r w:rsidR="00044E22" w:rsidRPr="00503627">
        <w:rPr>
          <w:sz w:val="24"/>
          <w:lang w:val="en-GB"/>
        </w:rPr>
        <w:t xml:space="preserve">small </w:t>
      </w:r>
      <w:r w:rsidR="00171A7F" w:rsidRPr="00503627">
        <w:rPr>
          <w:sz w:val="24"/>
          <w:lang w:val="en-GB"/>
        </w:rPr>
        <w:t xml:space="preserve">region </w:t>
      </w:r>
      <w:r w:rsidR="00171A7F">
        <w:rPr>
          <w:sz w:val="24"/>
          <w:lang w:val="en-GB"/>
        </w:rPr>
        <w:t xml:space="preserve">of </w:t>
      </w:r>
      <w:r w:rsidR="00044E22" w:rsidRPr="00503627">
        <w:rPr>
          <w:sz w:val="24"/>
          <w:lang w:val="en-GB"/>
        </w:rPr>
        <w:t>normalized thickness because of its</w:t>
      </w:r>
      <w:r w:rsidRPr="00503627">
        <w:rPr>
          <w:sz w:val="24"/>
          <w:lang w:val="en-GB"/>
        </w:rPr>
        <w:t xml:space="preserve"> </w:t>
      </w:r>
      <w:r w:rsidR="00171A7F">
        <w:rPr>
          <w:sz w:val="24"/>
          <w:lang w:val="en-GB"/>
        </w:rPr>
        <w:t>substantial</w:t>
      </w:r>
      <w:r w:rsidR="00171A7F" w:rsidRPr="00503627">
        <w:rPr>
          <w:sz w:val="24"/>
          <w:lang w:val="en-GB"/>
        </w:rPr>
        <w:t xml:space="preserve"> </w:t>
      </w:r>
      <w:r w:rsidR="00044E22" w:rsidRPr="00503627">
        <w:rPr>
          <w:sz w:val="24"/>
          <w:lang w:val="en-GB"/>
        </w:rPr>
        <w:t xml:space="preserve">positive </w:t>
      </w:r>
      <w:r w:rsidRPr="00503627">
        <w:rPr>
          <w:sz w:val="24"/>
          <w:lang w:val="en-GB"/>
        </w:rPr>
        <w:t>temperature coefficient</w:t>
      </w:r>
      <w:r w:rsidR="00044E22" w:rsidRPr="00503627">
        <w:rPr>
          <w:sz w:val="24"/>
          <w:lang w:val="en-GB"/>
        </w:rPr>
        <w:t>.</w:t>
      </w:r>
      <w:r w:rsidRPr="00503627">
        <w:rPr>
          <w:sz w:val="24"/>
          <w:lang w:val="en-GB"/>
        </w:rPr>
        <w:t xml:space="preserve"> </w:t>
      </w:r>
      <w:r w:rsidR="00171A7F">
        <w:rPr>
          <w:sz w:val="24"/>
          <w:lang w:val="en-GB"/>
        </w:rPr>
        <w:t>N</w:t>
      </w:r>
      <w:r w:rsidR="00044E22" w:rsidRPr="00503627">
        <w:rPr>
          <w:sz w:val="24"/>
          <w:lang w:val="en-GB"/>
        </w:rPr>
        <w:t xml:space="preserve">early zero TCD can be achieved with </w:t>
      </w:r>
      <w:r w:rsidR="00171A7F">
        <w:rPr>
          <w:sz w:val="24"/>
          <w:lang w:val="en-GB"/>
        </w:rPr>
        <w:t xml:space="preserve">a </w:t>
      </w:r>
      <w:r w:rsidR="00044E22" w:rsidRPr="00503627">
        <w:rPr>
          <w:sz w:val="24"/>
          <w:lang w:val="en-GB"/>
        </w:rPr>
        <w:t>TeO</w:t>
      </w:r>
      <w:r w:rsidR="00044E22" w:rsidRPr="00503627">
        <w:rPr>
          <w:sz w:val="24"/>
          <w:vertAlign w:val="subscript"/>
          <w:lang w:val="en-GB"/>
        </w:rPr>
        <w:t>2</w:t>
      </w:r>
      <w:r w:rsidR="00044E22" w:rsidRPr="00503627">
        <w:rPr>
          <w:sz w:val="24"/>
          <w:lang w:val="en-GB"/>
        </w:rPr>
        <w:t xml:space="preserve"> thickness </w:t>
      </w:r>
      <w:r w:rsidR="00171A7F">
        <w:rPr>
          <w:sz w:val="24"/>
          <w:lang w:val="en-GB"/>
        </w:rPr>
        <w:t xml:space="preserve">of </w:t>
      </w:r>
      <w:r w:rsidR="005558F8">
        <w:rPr>
          <w:sz w:val="24"/>
          <w:lang w:val="en-GB"/>
        </w:rPr>
        <w:t>~</w:t>
      </w:r>
      <w:r w:rsidR="00044E22" w:rsidRPr="00503627">
        <w:rPr>
          <w:sz w:val="24"/>
          <w:lang w:val="en-GB"/>
        </w:rPr>
        <w:t>0.0</w:t>
      </w:r>
      <w:r w:rsidR="00476F56" w:rsidRPr="00503627">
        <w:rPr>
          <w:sz w:val="24"/>
          <w:lang w:val="en-GB"/>
        </w:rPr>
        <w:t>2</w:t>
      </w:r>
      <w:r w:rsidR="00575F2C">
        <w:rPr>
          <w:sz w:val="24"/>
          <w:lang w:val="en-GB"/>
        </w:rPr>
        <w:t xml:space="preserve"> </w:t>
      </w:r>
      <w:r w:rsidR="00044E22" w:rsidRPr="00503627">
        <w:rPr>
          <w:sz w:val="24"/>
          <w:lang w:val="en-GB"/>
        </w:rPr>
        <w:t>λ. When the thickness of TeO</w:t>
      </w:r>
      <w:r w:rsidR="00044E22" w:rsidRPr="00503627">
        <w:rPr>
          <w:sz w:val="24"/>
          <w:vertAlign w:val="subscript"/>
          <w:lang w:val="en-GB"/>
        </w:rPr>
        <w:t xml:space="preserve">2 </w:t>
      </w:r>
      <w:r w:rsidR="00044E22" w:rsidRPr="00503627">
        <w:rPr>
          <w:sz w:val="24"/>
          <w:lang w:val="en-GB"/>
        </w:rPr>
        <w:t>is above 0.0</w:t>
      </w:r>
      <w:r w:rsidR="00F63BD8" w:rsidRPr="00503627">
        <w:rPr>
          <w:sz w:val="24"/>
          <w:lang w:val="en-GB"/>
        </w:rPr>
        <w:t>3</w:t>
      </w:r>
      <w:r w:rsidR="00575F2C">
        <w:rPr>
          <w:sz w:val="24"/>
          <w:lang w:val="en-GB"/>
        </w:rPr>
        <w:t xml:space="preserve"> </w:t>
      </w:r>
      <w:r w:rsidR="00044E22" w:rsidRPr="00503627">
        <w:rPr>
          <w:sz w:val="24"/>
          <w:lang w:val="en-GB"/>
        </w:rPr>
        <w:t xml:space="preserve">λ, </w:t>
      </w:r>
      <w:r w:rsidRPr="00503627">
        <w:rPr>
          <w:sz w:val="24"/>
          <w:lang w:val="en-GB"/>
        </w:rPr>
        <w:t xml:space="preserve">the overall TCD </w:t>
      </w:r>
      <w:r w:rsidR="00044E22" w:rsidRPr="00503627">
        <w:rPr>
          <w:sz w:val="24"/>
          <w:lang w:val="en-GB"/>
        </w:rPr>
        <w:t>become</w:t>
      </w:r>
      <w:r w:rsidR="00CB5314" w:rsidRPr="00503627">
        <w:rPr>
          <w:sz w:val="24"/>
          <w:lang w:val="en-GB"/>
        </w:rPr>
        <w:t>s</w:t>
      </w:r>
      <w:r w:rsidR="00044E22" w:rsidRPr="00503627">
        <w:rPr>
          <w:sz w:val="24"/>
          <w:lang w:val="en-GB"/>
        </w:rPr>
        <w:t xml:space="preserve"> positive and increase</w:t>
      </w:r>
      <w:r w:rsidR="00CB5314" w:rsidRPr="00503627">
        <w:rPr>
          <w:sz w:val="24"/>
          <w:lang w:val="en-GB"/>
        </w:rPr>
        <w:t>s</w:t>
      </w:r>
      <w:r w:rsidR="00EF6043">
        <w:rPr>
          <w:sz w:val="24"/>
          <w:lang w:val="en-GB"/>
        </w:rPr>
        <w:t xml:space="preserve"> sharply with </w:t>
      </w:r>
      <w:r w:rsidR="00EF6043">
        <w:rPr>
          <w:rFonts w:hint="eastAsia"/>
          <w:sz w:val="24"/>
          <w:lang w:val="en-GB"/>
        </w:rPr>
        <w:t xml:space="preserve">further </w:t>
      </w:r>
      <w:r w:rsidR="00171A7F" w:rsidRPr="00503627">
        <w:rPr>
          <w:sz w:val="24"/>
          <w:lang w:val="en-GB"/>
        </w:rPr>
        <w:t>increas</w:t>
      </w:r>
      <w:r w:rsidR="00171A7F">
        <w:rPr>
          <w:sz w:val="24"/>
          <w:lang w:val="en-GB"/>
        </w:rPr>
        <w:t>es</w:t>
      </w:r>
      <w:r w:rsidR="00171A7F" w:rsidRPr="00503627">
        <w:rPr>
          <w:sz w:val="24"/>
          <w:lang w:val="en-GB"/>
        </w:rPr>
        <w:t xml:space="preserve"> </w:t>
      </w:r>
      <w:r w:rsidR="00171A7F">
        <w:rPr>
          <w:sz w:val="24"/>
          <w:lang w:val="en-GB"/>
        </w:rPr>
        <w:t>in</w:t>
      </w:r>
      <w:r w:rsidR="00171A7F" w:rsidRPr="00503627">
        <w:rPr>
          <w:sz w:val="24"/>
          <w:lang w:val="en-GB"/>
        </w:rPr>
        <w:t xml:space="preserve"> </w:t>
      </w:r>
      <w:r w:rsidRPr="00503627">
        <w:rPr>
          <w:sz w:val="24"/>
          <w:lang w:val="en-GB"/>
        </w:rPr>
        <w:t>TeO</w:t>
      </w:r>
      <w:r w:rsidRPr="00503627">
        <w:rPr>
          <w:sz w:val="24"/>
          <w:vertAlign w:val="subscript"/>
          <w:lang w:val="en-GB"/>
        </w:rPr>
        <w:t>2</w:t>
      </w:r>
      <w:r w:rsidRPr="00503627">
        <w:rPr>
          <w:sz w:val="24"/>
          <w:lang w:val="en-GB"/>
        </w:rPr>
        <w:t xml:space="preserve"> thickness. </w:t>
      </w:r>
      <w:r w:rsidR="00575F2C">
        <w:rPr>
          <w:sz w:val="24"/>
          <w:lang w:val="en-GB"/>
        </w:rPr>
        <w:t xml:space="preserve">Therefore, </w:t>
      </w:r>
      <w:r w:rsidR="00D939B5">
        <w:rPr>
          <w:sz w:val="24"/>
          <w:lang w:val="en-GB"/>
        </w:rPr>
        <w:t>t</w:t>
      </w:r>
      <w:r w:rsidRPr="00503627">
        <w:rPr>
          <w:sz w:val="24"/>
          <w:lang w:val="en-GB"/>
        </w:rPr>
        <w:t>he thickness of TeO</w:t>
      </w:r>
      <w:r w:rsidRPr="00503627">
        <w:rPr>
          <w:sz w:val="24"/>
          <w:vertAlign w:val="subscript"/>
          <w:lang w:val="en-GB"/>
        </w:rPr>
        <w:t>2</w:t>
      </w:r>
      <w:r w:rsidRPr="00503627">
        <w:rPr>
          <w:sz w:val="24"/>
          <w:lang w:val="en-GB"/>
        </w:rPr>
        <w:t xml:space="preserve"> film should be smaller than </w:t>
      </w:r>
      <w:r w:rsidR="003C4749" w:rsidRPr="00503627">
        <w:rPr>
          <w:sz w:val="24"/>
          <w:lang w:val="en-GB"/>
        </w:rPr>
        <w:t>0.03</w:t>
      </w:r>
      <w:r w:rsidR="00575F2C">
        <w:rPr>
          <w:sz w:val="24"/>
          <w:lang w:val="en-GB"/>
        </w:rPr>
        <w:t xml:space="preserve"> </w:t>
      </w:r>
      <w:r w:rsidRPr="00503627">
        <w:rPr>
          <w:sz w:val="24"/>
          <w:lang w:val="en-GB"/>
        </w:rPr>
        <w:t xml:space="preserve">λ </w:t>
      </w:r>
      <w:r w:rsidR="00575F2C">
        <w:rPr>
          <w:sz w:val="24"/>
          <w:lang w:val="en-GB"/>
        </w:rPr>
        <w:t xml:space="preserve">in order </w:t>
      </w:r>
      <w:r w:rsidRPr="00503627">
        <w:rPr>
          <w:sz w:val="24"/>
          <w:lang w:val="en-GB"/>
        </w:rPr>
        <w:t>to avoid the imp</w:t>
      </w:r>
      <w:r w:rsidR="00CB5314" w:rsidRPr="00503627">
        <w:rPr>
          <w:sz w:val="24"/>
          <w:lang w:val="en-GB"/>
        </w:rPr>
        <w:t>act of temperature instability.</w:t>
      </w:r>
      <w:r w:rsidR="00A33068" w:rsidRPr="00503627">
        <w:rPr>
          <w:sz w:val="24"/>
          <w:lang w:val="en-GB"/>
        </w:rPr>
        <w:t xml:space="preserve"> </w:t>
      </w:r>
    </w:p>
    <w:p w:rsidR="00F63BD8" w:rsidRPr="00503627" w:rsidRDefault="00171A7F" w:rsidP="00F63BD8">
      <w:pPr>
        <w:spacing w:line="480" w:lineRule="auto"/>
        <w:ind w:firstLineChars="100" w:firstLine="240"/>
        <w:rPr>
          <w:sz w:val="24"/>
          <w:lang w:val="en-GB"/>
        </w:rPr>
      </w:pPr>
      <w:r>
        <w:rPr>
          <w:sz w:val="24"/>
          <w:lang w:val="en-GB"/>
        </w:rPr>
        <w:t>In a</w:t>
      </w:r>
      <w:r w:rsidR="00F63BD8" w:rsidRPr="00503627">
        <w:rPr>
          <w:sz w:val="24"/>
          <w:lang w:val="en-GB"/>
        </w:rPr>
        <w:t>n ideal Love wave sensor</w:t>
      </w:r>
      <w:r>
        <w:rPr>
          <w:sz w:val="24"/>
          <w:lang w:val="en-GB"/>
        </w:rPr>
        <w:t>,</w:t>
      </w:r>
      <w:r w:rsidR="00F63BD8" w:rsidRPr="00503627">
        <w:rPr>
          <w:sz w:val="24"/>
          <w:lang w:val="en-GB"/>
        </w:rPr>
        <w:t xml:space="preserve"> </w:t>
      </w:r>
      <w:r>
        <w:rPr>
          <w:sz w:val="24"/>
          <w:lang w:val="en-GB"/>
        </w:rPr>
        <w:t>a high</w:t>
      </w:r>
      <w:r w:rsidRPr="00503627">
        <w:rPr>
          <w:sz w:val="24"/>
          <w:lang w:val="en-GB"/>
        </w:rPr>
        <w:t xml:space="preserve"> </w:t>
      </w:r>
      <w:proofErr w:type="spellStart"/>
      <w:proofErr w:type="gramStart"/>
      <w:r w:rsidR="00F63BD8" w:rsidRPr="00503627">
        <w:rPr>
          <w:i/>
          <w:sz w:val="24"/>
          <w:lang w:val="en-GB"/>
        </w:rPr>
        <w:t>V</w:t>
      </w:r>
      <w:r w:rsidR="00F63BD8" w:rsidRPr="00503627">
        <w:rPr>
          <w:sz w:val="24"/>
          <w:vertAlign w:val="subscript"/>
          <w:lang w:val="en-GB"/>
        </w:rPr>
        <w:t>p</w:t>
      </w:r>
      <w:proofErr w:type="spellEnd"/>
      <w:proofErr w:type="gramEnd"/>
      <w:r w:rsidR="00F63BD8" w:rsidRPr="00503627">
        <w:rPr>
          <w:sz w:val="24"/>
          <w:lang w:val="en-GB"/>
        </w:rPr>
        <w:t xml:space="preserve">, </w:t>
      </w:r>
      <w:r>
        <w:rPr>
          <w:sz w:val="24"/>
          <w:lang w:val="en-GB"/>
        </w:rPr>
        <w:t>large</w:t>
      </w:r>
      <w:r w:rsidRPr="00503627">
        <w:rPr>
          <w:sz w:val="24"/>
          <w:lang w:val="en-GB"/>
        </w:rPr>
        <w:t xml:space="preserve"> </w:t>
      </w:r>
      <w:r w:rsidR="00F63BD8" w:rsidRPr="00503627">
        <w:rPr>
          <w:i/>
          <w:sz w:val="24"/>
          <w:lang w:val="en-GB"/>
        </w:rPr>
        <w:t>K</w:t>
      </w:r>
      <w:r w:rsidR="00F63BD8" w:rsidRPr="00503627">
        <w:rPr>
          <w:sz w:val="24"/>
          <w:vertAlign w:val="superscript"/>
          <w:lang w:val="en-GB"/>
        </w:rPr>
        <w:t>2</w:t>
      </w:r>
      <w:r w:rsidR="00F63BD8" w:rsidRPr="00503627">
        <w:rPr>
          <w:sz w:val="24"/>
          <w:lang w:val="en-GB"/>
        </w:rPr>
        <w:t>, high sensitivity and zero TCD</w:t>
      </w:r>
      <w:r>
        <w:rPr>
          <w:sz w:val="24"/>
          <w:lang w:val="en-GB"/>
        </w:rPr>
        <w:t xml:space="preserve"> are </w:t>
      </w:r>
      <w:r w:rsidR="005558F8">
        <w:rPr>
          <w:sz w:val="24"/>
          <w:lang w:val="en-GB"/>
        </w:rPr>
        <w:t>desirable</w:t>
      </w:r>
      <w:r w:rsidR="00F63BD8" w:rsidRPr="00503627">
        <w:rPr>
          <w:sz w:val="24"/>
          <w:lang w:val="en-GB"/>
        </w:rPr>
        <w:t xml:space="preserve">. However, these optimal parameters cannot be achieved simultaneously </w:t>
      </w:r>
      <w:r w:rsidR="005558F8">
        <w:rPr>
          <w:sz w:val="24"/>
          <w:lang w:val="en-GB"/>
        </w:rPr>
        <w:t>at</w:t>
      </w:r>
      <w:r w:rsidR="005558F8" w:rsidRPr="00503627">
        <w:rPr>
          <w:sz w:val="24"/>
          <w:lang w:val="en-GB"/>
        </w:rPr>
        <w:t xml:space="preserve"> </w:t>
      </w:r>
      <w:r w:rsidR="005558F8">
        <w:rPr>
          <w:sz w:val="24"/>
          <w:lang w:val="en-GB"/>
        </w:rPr>
        <w:t xml:space="preserve">a given </w:t>
      </w:r>
      <w:r w:rsidR="00F63BD8" w:rsidRPr="00503627">
        <w:rPr>
          <w:sz w:val="24"/>
          <w:lang w:val="en-GB"/>
        </w:rPr>
        <w:t xml:space="preserve">layer thicknesses. Therefore, a trade-off regarding the maximum </w:t>
      </w:r>
      <w:proofErr w:type="spellStart"/>
      <w:proofErr w:type="gramStart"/>
      <w:r w:rsidR="00F63BD8" w:rsidRPr="00503627">
        <w:rPr>
          <w:i/>
          <w:sz w:val="24"/>
          <w:lang w:val="en-GB"/>
        </w:rPr>
        <w:t>V</w:t>
      </w:r>
      <w:r w:rsidR="00F63BD8" w:rsidRPr="00503627">
        <w:rPr>
          <w:sz w:val="24"/>
          <w:vertAlign w:val="subscript"/>
          <w:lang w:val="en-GB"/>
        </w:rPr>
        <w:t>p</w:t>
      </w:r>
      <w:proofErr w:type="spellEnd"/>
      <w:proofErr w:type="gramEnd"/>
      <w:r w:rsidR="00F63BD8" w:rsidRPr="00503627">
        <w:rPr>
          <w:sz w:val="24"/>
          <w:lang w:val="en-GB"/>
        </w:rPr>
        <w:t xml:space="preserve">, </w:t>
      </w:r>
      <w:r w:rsidR="00F63BD8" w:rsidRPr="00503627">
        <w:rPr>
          <w:i/>
          <w:sz w:val="24"/>
          <w:lang w:val="en-GB"/>
        </w:rPr>
        <w:t>K</w:t>
      </w:r>
      <w:r w:rsidR="00F63BD8" w:rsidRPr="00503627">
        <w:rPr>
          <w:sz w:val="24"/>
          <w:vertAlign w:val="superscript"/>
          <w:lang w:val="en-GB"/>
        </w:rPr>
        <w:t>2</w:t>
      </w:r>
      <w:r w:rsidR="00F63BD8" w:rsidRPr="00503627">
        <w:rPr>
          <w:sz w:val="24"/>
          <w:lang w:val="en-GB"/>
        </w:rPr>
        <w:t xml:space="preserve">, </w:t>
      </w:r>
      <w:r w:rsidR="00F63BD8" w:rsidRPr="00503627">
        <w:rPr>
          <w:sz w:val="24"/>
          <w:lang w:val="en-GB"/>
        </w:rPr>
        <w:lastRenderedPageBreak/>
        <w:t xml:space="preserve">sensitivity and zero </w:t>
      </w:r>
      <w:r w:rsidR="00994182" w:rsidRPr="00503627">
        <w:rPr>
          <w:sz w:val="24"/>
          <w:lang w:val="en-GB"/>
        </w:rPr>
        <w:t xml:space="preserve">TCD </w:t>
      </w:r>
      <w:r w:rsidR="00F63BD8" w:rsidRPr="00503627">
        <w:rPr>
          <w:sz w:val="24"/>
          <w:lang w:val="en-GB"/>
        </w:rPr>
        <w:t xml:space="preserve">has to be </w:t>
      </w:r>
      <w:r w:rsidR="005558F8">
        <w:rPr>
          <w:sz w:val="24"/>
          <w:lang w:val="en-GB"/>
        </w:rPr>
        <w:t>considered</w:t>
      </w:r>
      <w:r w:rsidR="005558F8" w:rsidRPr="00503627">
        <w:rPr>
          <w:sz w:val="24"/>
          <w:lang w:val="en-GB"/>
        </w:rPr>
        <w:t xml:space="preserve"> </w:t>
      </w:r>
      <w:r w:rsidR="00F63BD8" w:rsidRPr="00503627">
        <w:rPr>
          <w:sz w:val="24"/>
          <w:lang w:val="en-GB"/>
        </w:rPr>
        <w:t xml:space="preserve">for the </w:t>
      </w:r>
      <w:r w:rsidR="00D32B37" w:rsidRPr="00503627">
        <w:rPr>
          <w:sz w:val="24"/>
          <w:lang w:val="en-GB"/>
        </w:rPr>
        <w:t xml:space="preserve">optimal design </w:t>
      </w:r>
      <w:r w:rsidR="00D32B37">
        <w:rPr>
          <w:sz w:val="24"/>
          <w:lang w:val="en-GB"/>
        </w:rPr>
        <w:t xml:space="preserve">of an </w:t>
      </w:r>
      <w:r w:rsidR="00F63BD8" w:rsidRPr="00503627">
        <w:rPr>
          <w:sz w:val="24"/>
          <w:lang w:val="en-GB"/>
        </w:rPr>
        <w:t>LM-SAW sensor. Table 2 shows some typical</w:t>
      </w:r>
      <w:r w:rsidR="00D32B37">
        <w:rPr>
          <w:sz w:val="24"/>
          <w:lang w:val="en-GB"/>
        </w:rPr>
        <w:t xml:space="preserve"> values of</w:t>
      </w:r>
      <w:r w:rsidR="00F63BD8" w:rsidRPr="00503627">
        <w:rPr>
          <w:sz w:val="24"/>
          <w:lang w:val="en-GB"/>
        </w:rPr>
        <w:t xml:space="preserve"> </w:t>
      </w:r>
      <w:proofErr w:type="spellStart"/>
      <w:r w:rsidR="00F63BD8" w:rsidRPr="00503627">
        <w:rPr>
          <w:i/>
          <w:sz w:val="24"/>
        </w:rPr>
        <w:t>V</w:t>
      </w:r>
      <w:r w:rsidR="00F63BD8" w:rsidRPr="00503627">
        <w:rPr>
          <w:i/>
          <w:sz w:val="24"/>
          <w:vertAlign w:val="subscript"/>
        </w:rPr>
        <w:t>p</w:t>
      </w:r>
      <w:proofErr w:type="spellEnd"/>
      <w:r w:rsidR="00F63BD8" w:rsidRPr="00503627">
        <w:rPr>
          <w:i/>
          <w:sz w:val="24"/>
        </w:rPr>
        <w:t>, K</w:t>
      </w:r>
      <w:r w:rsidR="00F63BD8" w:rsidRPr="00503627">
        <w:rPr>
          <w:i/>
          <w:sz w:val="24"/>
          <w:vertAlign w:val="superscript"/>
        </w:rPr>
        <w:t>2</w:t>
      </w:r>
      <w:r w:rsidR="00F63BD8" w:rsidRPr="00503627">
        <w:rPr>
          <w:i/>
          <w:sz w:val="24"/>
        </w:rPr>
        <w:t xml:space="preserve">, </w:t>
      </w:r>
      <w:r w:rsidR="00F63BD8" w:rsidRPr="00503627">
        <w:rPr>
          <w:sz w:val="24"/>
        </w:rPr>
        <w:t xml:space="preserve">sensitivity and TCD </w:t>
      </w:r>
      <w:r w:rsidR="00D32B37">
        <w:rPr>
          <w:sz w:val="24"/>
        </w:rPr>
        <w:t>for</w:t>
      </w:r>
      <w:r w:rsidR="00F63BD8" w:rsidRPr="00503627">
        <w:rPr>
          <w:iCs/>
          <w:sz w:val="24"/>
          <w:lang w:val="en-GB"/>
        </w:rPr>
        <w:t xml:space="preserve"> the </w:t>
      </w:r>
      <w:r w:rsidR="00D81ED3">
        <w:rPr>
          <w:sz w:val="24"/>
          <w:lang w:val="en-GB"/>
        </w:rPr>
        <w:t>0</w:t>
      </w:r>
      <w:r w:rsidR="00D81ED3" w:rsidRPr="00751444">
        <w:rPr>
          <w:sz w:val="24"/>
          <w:vertAlign w:val="superscript"/>
          <w:lang w:val="en-GB"/>
        </w:rPr>
        <w:t>th</w:t>
      </w:r>
      <w:r w:rsidR="00F63BD8" w:rsidRPr="00503627">
        <w:rPr>
          <w:iCs/>
          <w:sz w:val="24"/>
          <w:lang w:val="en-GB"/>
        </w:rPr>
        <w:t xml:space="preserve"> LM-SAW in </w:t>
      </w:r>
      <w:r w:rsidR="00D32B37">
        <w:rPr>
          <w:iCs/>
          <w:sz w:val="24"/>
          <w:lang w:val="en-GB"/>
        </w:rPr>
        <w:t xml:space="preserve">the </w:t>
      </w:r>
      <w:r w:rsidR="00BA2009" w:rsidRPr="00503627">
        <w:rPr>
          <w:sz w:val="24"/>
        </w:rPr>
        <w:t>TeO</w:t>
      </w:r>
      <w:r w:rsidR="00BA2009" w:rsidRPr="00503627">
        <w:rPr>
          <w:sz w:val="24"/>
          <w:vertAlign w:val="subscript"/>
        </w:rPr>
        <w:t>2</w:t>
      </w:r>
      <w:r w:rsidR="00BA2009" w:rsidRPr="00503627">
        <w:rPr>
          <w:sz w:val="24"/>
        </w:rPr>
        <w:t>/</w:t>
      </w:r>
      <w:proofErr w:type="spellStart"/>
      <w:r w:rsidR="00BA2009" w:rsidRPr="00503627">
        <w:rPr>
          <w:sz w:val="24"/>
        </w:rPr>
        <w:t>ZnO</w:t>
      </w:r>
      <w:proofErr w:type="spellEnd"/>
      <w:r w:rsidR="00BA2009" w:rsidRPr="00503627">
        <w:rPr>
          <w:position w:val="-8"/>
          <w:sz w:val="24"/>
        </w:rPr>
        <w:object w:dxaOrig="660" w:dyaOrig="380">
          <v:shape id="_x0000_i1070" type="#_x0000_t75" style="width:29.75pt;height:17.3pt" o:ole="">
            <v:imagedata r:id="rId38" o:title=""/>
          </v:shape>
          <o:OLEObject Type="Embed" ProgID="Equation.3" ShapeID="_x0000_i1070" DrawAspect="Content" ObjectID="_1541415036" r:id="rId52"/>
        </w:object>
      </w:r>
      <w:r w:rsidR="00BA2009" w:rsidRPr="00503627">
        <w:rPr>
          <w:sz w:val="24"/>
        </w:rPr>
        <w:t>/</w:t>
      </w:r>
      <w:proofErr w:type="gramStart"/>
      <w:r w:rsidR="00BA2009" w:rsidRPr="00503627">
        <w:rPr>
          <w:sz w:val="24"/>
        </w:rPr>
        <w:t>Si</w:t>
      </w:r>
      <w:r w:rsidR="00BA2009">
        <w:rPr>
          <w:rFonts w:hint="eastAsia"/>
          <w:sz w:val="24"/>
        </w:rPr>
        <w:t>(</w:t>
      </w:r>
      <w:proofErr w:type="gramEnd"/>
      <w:r w:rsidR="00BA2009">
        <w:rPr>
          <w:rFonts w:hint="eastAsia"/>
          <w:sz w:val="24"/>
        </w:rPr>
        <w:t>100)</w:t>
      </w:r>
      <w:r w:rsidR="00F63BD8" w:rsidRPr="00503627">
        <w:rPr>
          <w:iCs/>
          <w:sz w:val="24"/>
          <w:lang w:val="en-GB"/>
        </w:rPr>
        <w:t xml:space="preserve"> multilayer structure </w:t>
      </w:r>
      <w:r w:rsidR="005558F8">
        <w:rPr>
          <w:iCs/>
          <w:sz w:val="24"/>
          <w:lang w:val="en-GB"/>
        </w:rPr>
        <w:t>at different values of</w:t>
      </w:r>
      <w:r w:rsidR="00D32B37" w:rsidRPr="00503627">
        <w:rPr>
          <w:sz w:val="24"/>
          <w:lang w:val="en-GB"/>
        </w:rPr>
        <w:t xml:space="preserve"> </w:t>
      </w:r>
      <w:r w:rsidR="00F63BD8" w:rsidRPr="00503627">
        <w:rPr>
          <w:i/>
          <w:sz w:val="24"/>
        </w:rPr>
        <w:t>h</w:t>
      </w:r>
      <w:r w:rsidR="00F63BD8" w:rsidRPr="00503627">
        <w:rPr>
          <w:sz w:val="24"/>
          <w:vertAlign w:val="subscript"/>
        </w:rPr>
        <w:t>TeO2</w:t>
      </w:r>
      <w:r w:rsidR="00F63BD8" w:rsidRPr="00503627">
        <w:rPr>
          <w:sz w:val="24"/>
        </w:rPr>
        <w:t>/</w:t>
      </w:r>
      <w:r w:rsidR="00F63BD8" w:rsidRPr="00503627">
        <w:rPr>
          <w:i/>
          <w:sz w:val="24"/>
        </w:rPr>
        <w:t xml:space="preserve">λ </w:t>
      </w:r>
      <w:r w:rsidR="00F63BD8" w:rsidRPr="00503627">
        <w:rPr>
          <w:sz w:val="24"/>
        </w:rPr>
        <w:t xml:space="preserve">and </w:t>
      </w:r>
      <w:proofErr w:type="spellStart"/>
      <w:r w:rsidR="00F63BD8" w:rsidRPr="00503627">
        <w:rPr>
          <w:i/>
          <w:sz w:val="24"/>
        </w:rPr>
        <w:t>h</w:t>
      </w:r>
      <w:r w:rsidR="00F63BD8" w:rsidRPr="00503627">
        <w:rPr>
          <w:sz w:val="24"/>
          <w:vertAlign w:val="subscript"/>
        </w:rPr>
        <w:t>ZnO</w:t>
      </w:r>
      <w:proofErr w:type="spellEnd"/>
      <w:r w:rsidR="00F63BD8" w:rsidRPr="00503627">
        <w:rPr>
          <w:sz w:val="24"/>
        </w:rPr>
        <w:t>/</w:t>
      </w:r>
      <w:r w:rsidR="00F63BD8" w:rsidRPr="00503627">
        <w:rPr>
          <w:i/>
          <w:sz w:val="24"/>
        </w:rPr>
        <w:t>λ</w:t>
      </w:r>
      <w:r w:rsidR="00F63BD8" w:rsidRPr="00503627">
        <w:rPr>
          <w:sz w:val="24"/>
        </w:rPr>
        <w:t>.</w:t>
      </w:r>
      <w:r w:rsidR="00F63BD8" w:rsidRPr="00503627">
        <w:rPr>
          <w:sz w:val="24"/>
          <w:lang w:val="en-GB"/>
        </w:rPr>
        <w:t xml:space="preserve"> As can be seen, a maximum sensitivity as high as -4.2×10</w:t>
      </w:r>
      <w:r w:rsidR="00F63BD8" w:rsidRPr="00503627">
        <w:rPr>
          <w:sz w:val="24"/>
          <w:vertAlign w:val="superscript"/>
          <w:lang w:val="en-GB"/>
        </w:rPr>
        <w:t>-3</w:t>
      </w:r>
      <w:r w:rsidR="00F63BD8" w:rsidRPr="00503627">
        <w:rPr>
          <w:sz w:val="24"/>
          <w:lang w:val="en-GB"/>
        </w:rPr>
        <w:t xml:space="preserve"> </w:t>
      </w:r>
      <w:r w:rsidR="00BA2009">
        <w:rPr>
          <w:rFonts w:hint="eastAsia"/>
          <w:sz w:val="24"/>
          <w:lang w:val="en-GB"/>
        </w:rPr>
        <w:t>m</w:t>
      </w:r>
      <w:r w:rsidR="00BA2009" w:rsidRPr="00503627">
        <w:rPr>
          <w:rFonts w:hint="eastAsia"/>
          <w:sz w:val="24"/>
          <w:vertAlign w:val="superscript"/>
          <w:lang w:val="en-GB"/>
        </w:rPr>
        <w:t>3</w:t>
      </w:r>
      <w:r w:rsidR="00BA2009">
        <w:rPr>
          <w:rFonts w:hint="eastAsia"/>
          <w:sz w:val="24"/>
          <w:lang w:val="en-GB"/>
        </w:rPr>
        <w:t>/kg</w:t>
      </w:r>
      <w:r w:rsidR="00BA2009" w:rsidRPr="00503627">
        <w:rPr>
          <w:sz w:val="24"/>
          <w:lang w:val="en-GB"/>
        </w:rPr>
        <w:t xml:space="preserve"> </w:t>
      </w:r>
      <w:r w:rsidR="00F63BD8" w:rsidRPr="00503627">
        <w:rPr>
          <w:sz w:val="24"/>
          <w:lang w:val="en-GB"/>
        </w:rPr>
        <w:t xml:space="preserve">can be achieved when </w:t>
      </w:r>
      <w:r w:rsidR="00F63BD8" w:rsidRPr="00503627">
        <w:rPr>
          <w:i/>
          <w:sz w:val="24"/>
        </w:rPr>
        <w:t>h</w:t>
      </w:r>
      <w:r w:rsidR="00F63BD8" w:rsidRPr="00503627">
        <w:rPr>
          <w:sz w:val="24"/>
          <w:vertAlign w:val="subscript"/>
        </w:rPr>
        <w:t>TeO2</w:t>
      </w:r>
      <w:r w:rsidR="00F63BD8" w:rsidRPr="00503627">
        <w:rPr>
          <w:sz w:val="24"/>
        </w:rPr>
        <w:t>/</w:t>
      </w:r>
      <w:r w:rsidR="00F63BD8" w:rsidRPr="00503627">
        <w:rPr>
          <w:i/>
          <w:sz w:val="24"/>
          <w:lang w:val="en-GB"/>
        </w:rPr>
        <w:t>λ</w:t>
      </w:r>
      <w:r w:rsidR="00F63BD8" w:rsidRPr="00503627">
        <w:rPr>
          <w:sz w:val="24"/>
        </w:rPr>
        <w:t>=0.052</w:t>
      </w:r>
      <w:r w:rsidR="00F63BD8" w:rsidRPr="00503627">
        <w:rPr>
          <w:sz w:val="24"/>
          <w:lang w:val="en-GB"/>
        </w:rPr>
        <w:t xml:space="preserve"> and </w:t>
      </w:r>
      <w:proofErr w:type="spellStart"/>
      <w:r w:rsidR="00F63BD8" w:rsidRPr="00503627">
        <w:rPr>
          <w:i/>
          <w:sz w:val="24"/>
        </w:rPr>
        <w:t>h</w:t>
      </w:r>
      <w:r w:rsidR="00F63BD8" w:rsidRPr="00503627">
        <w:rPr>
          <w:sz w:val="24"/>
          <w:vertAlign w:val="subscript"/>
        </w:rPr>
        <w:t>ZnO</w:t>
      </w:r>
      <w:proofErr w:type="spellEnd"/>
      <w:r w:rsidR="00F63BD8" w:rsidRPr="00503627">
        <w:rPr>
          <w:sz w:val="24"/>
        </w:rPr>
        <w:t>/</w:t>
      </w:r>
      <w:r w:rsidR="00F63BD8" w:rsidRPr="00503627">
        <w:rPr>
          <w:i/>
          <w:sz w:val="24"/>
          <w:lang w:val="en-GB"/>
        </w:rPr>
        <w:t>λ</w:t>
      </w:r>
      <w:r w:rsidR="00F63BD8" w:rsidRPr="00503627">
        <w:rPr>
          <w:sz w:val="24"/>
        </w:rPr>
        <w:t xml:space="preserve">=0.20, with a </w:t>
      </w:r>
      <w:r w:rsidR="00F63BD8" w:rsidRPr="00503627">
        <w:rPr>
          <w:i/>
          <w:sz w:val="24"/>
        </w:rPr>
        <w:t>K</w:t>
      </w:r>
      <w:r w:rsidR="00F63BD8" w:rsidRPr="00503627">
        <w:rPr>
          <w:sz w:val="24"/>
          <w:vertAlign w:val="superscript"/>
        </w:rPr>
        <w:t>2</w:t>
      </w:r>
      <w:r w:rsidR="00F63BD8" w:rsidRPr="00503627">
        <w:rPr>
          <w:sz w:val="24"/>
        </w:rPr>
        <w:t xml:space="preserve"> </w:t>
      </w:r>
      <w:r w:rsidR="005427CA" w:rsidRPr="005427CA">
        <w:rPr>
          <w:color w:val="FF0000"/>
          <w:sz w:val="24"/>
        </w:rPr>
        <w:t>value</w:t>
      </w:r>
      <w:r w:rsidR="005427CA">
        <w:rPr>
          <w:sz w:val="24"/>
        </w:rPr>
        <w:t xml:space="preserve"> </w:t>
      </w:r>
      <w:r w:rsidR="00F63BD8" w:rsidRPr="00503627">
        <w:rPr>
          <w:sz w:val="24"/>
        </w:rPr>
        <w:t>of 2.23%</w:t>
      </w:r>
      <w:r w:rsidR="00575F2C">
        <w:rPr>
          <w:sz w:val="24"/>
        </w:rPr>
        <w:t xml:space="preserve">, however, </w:t>
      </w:r>
      <w:r w:rsidR="002B56F3" w:rsidRPr="00503627">
        <w:rPr>
          <w:sz w:val="24"/>
        </w:rPr>
        <w:t>the TCD is as high as 1.71×10</w:t>
      </w:r>
      <w:r w:rsidR="002B56F3" w:rsidRPr="00503627">
        <w:rPr>
          <w:sz w:val="24"/>
          <w:vertAlign w:val="superscript"/>
        </w:rPr>
        <w:t>3</w:t>
      </w:r>
      <w:r w:rsidR="002B56F3" w:rsidRPr="00503627">
        <w:rPr>
          <w:sz w:val="24"/>
          <w:lang w:val="en-GB"/>
        </w:rPr>
        <w:t xml:space="preserve"> ppm/°C</w:t>
      </w:r>
      <w:r w:rsidR="002B56F3" w:rsidRPr="00503627">
        <w:rPr>
          <w:sz w:val="24"/>
        </w:rPr>
        <w:t>. A maxi</w:t>
      </w:r>
      <w:r w:rsidR="00575F2C">
        <w:rPr>
          <w:sz w:val="24"/>
        </w:rPr>
        <w:t xml:space="preserve">mum of </w:t>
      </w:r>
      <w:r w:rsidR="002B56F3" w:rsidRPr="00503627">
        <w:rPr>
          <w:i/>
          <w:sz w:val="24"/>
        </w:rPr>
        <w:t>K</w:t>
      </w:r>
      <w:r w:rsidR="002B56F3" w:rsidRPr="00503627">
        <w:rPr>
          <w:sz w:val="24"/>
          <w:vertAlign w:val="superscript"/>
        </w:rPr>
        <w:t>2</w:t>
      </w:r>
      <w:r w:rsidR="002B56F3" w:rsidRPr="00503627">
        <w:rPr>
          <w:sz w:val="24"/>
        </w:rPr>
        <w:t xml:space="preserve"> as large as 3.13% can be obtain</w:t>
      </w:r>
      <w:r w:rsidR="00D32B37">
        <w:rPr>
          <w:sz w:val="24"/>
        </w:rPr>
        <w:t>ed</w:t>
      </w:r>
      <w:r w:rsidR="002B56F3" w:rsidRPr="00503627">
        <w:rPr>
          <w:sz w:val="24"/>
        </w:rPr>
        <w:t xml:space="preserve"> when </w:t>
      </w:r>
      <w:r w:rsidR="002B56F3" w:rsidRPr="00503627">
        <w:rPr>
          <w:i/>
          <w:sz w:val="24"/>
        </w:rPr>
        <w:t>h</w:t>
      </w:r>
      <w:r w:rsidR="002B56F3" w:rsidRPr="00503627">
        <w:rPr>
          <w:sz w:val="24"/>
          <w:vertAlign w:val="subscript"/>
        </w:rPr>
        <w:t>TeO2</w:t>
      </w:r>
      <w:r w:rsidR="002B56F3" w:rsidRPr="00503627">
        <w:rPr>
          <w:sz w:val="24"/>
        </w:rPr>
        <w:t>/</w:t>
      </w:r>
      <w:r w:rsidR="002B56F3" w:rsidRPr="00503627">
        <w:rPr>
          <w:i/>
          <w:sz w:val="24"/>
          <w:lang w:val="en-GB"/>
        </w:rPr>
        <w:t>λ</w:t>
      </w:r>
      <w:r w:rsidR="002B56F3" w:rsidRPr="00503627">
        <w:rPr>
          <w:sz w:val="24"/>
        </w:rPr>
        <w:t>=0.001</w:t>
      </w:r>
      <w:r w:rsidR="002B56F3" w:rsidRPr="00503627">
        <w:rPr>
          <w:sz w:val="24"/>
          <w:lang w:val="en-GB"/>
        </w:rPr>
        <w:t xml:space="preserve"> and </w:t>
      </w:r>
      <w:proofErr w:type="spellStart"/>
      <w:r w:rsidR="002B56F3" w:rsidRPr="00503627">
        <w:rPr>
          <w:i/>
          <w:sz w:val="24"/>
        </w:rPr>
        <w:t>h</w:t>
      </w:r>
      <w:r w:rsidR="002B56F3" w:rsidRPr="00503627">
        <w:rPr>
          <w:sz w:val="24"/>
          <w:vertAlign w:val="subscript"/>
        </w:rPr>
        <w:t>ZnO</w:t>
      </w:r>
      <w:proofErr w:type="spellEnd"/>
      <w:r w:rsidR="002B56F3" w:rsidRPr="00503627">
        <w:rPr>
          <w:sz w:val="24"/>
        </w:rPr>
        <w:t>/</w:t>
      </w:r>
      <w:r w:rsidR="002B56F3" w:rsidRPr="00503627">
        <w:rPr>
          <w:i/>
          <w:sz w:val="24"/>
          <w:lang w:val="en-GB"/>
        </w:rPr>
        <w:t>λ</w:t>
      </w:r>
      <w:r w:rsidR="002B56F3" w:rsidRPr="00503627">
        <w:rPr>
          <w:sz w:val="24"/>
        </w:rPr>
        <w:t xml:space="preserve">=0.313, with a sensitivity of </w:t>
      </w:r>
      <w:r w:rsidR="002B56F3" w:rsidRPr="00503627">
        <w:rPr>
          <w:sz w:val="24"/>
          <w:lang w:val="en-GB"/>
        </w:rPr>
        <w:t>-0.90×10</w:t>
      </w:r>
      <w:r w:rsidR="002B56F3" w:rsidRPr="00503627">
        <w:rPr>
          <w:sz w:val="24"/>
          <w:vertAlign w:val="superscript"/>
          <w:lang w:val="en-GB"/>
        </w:rPr>
        <w:t>-3</w:t>
      </w:r>
      <w:r w:rsidR="001E5882" w:rsidRPr="001E5882">
        <w:rPr>
          <w:rFonts w:hint="eastAsia"/>
          <w:sz w:val="24"/>
          <w:lang w:val="en-GB"/>
        </w:rPr>
        <w:t xml:space="preserve"> </w:t>
      </w:r>
      <w:r w:rsidR="001E5882">
        <w:rPr>
          <w:rFonts w:hint="eastAsia"/>
          <w:sz w:val="24"/>
          <w:lang w:val="en-GB"/>
        </w:rPr>
        <w:t>m</w:t>
      </w:r>
      <w:r w:rsidR="001E5882" w:rsidRPr="00503627">
        <w:rPr>
          <w:rFonts w:hint="eastAsia"/>
          <w:sz w:val="24"/>
          <w:vertAlign w:val="superscript"/>
          <w:lang w:val="en-GB"/>
        </w:rPr>
        <w:t>3</w:t>
      </w:r>
      <w:r w:rsidR="001E5882">
        <w:rPr>
          <w:rFonts w:hint="eastAsia"/>
          <w:sz w:val="24"/>
          <w:lang w:val="en-GB"/>
        </w:rPr>
        <w:t>/kg</w:t>
      </w:r>
      <w:r w:rsidR="00575F2C">
        <w:rPr>
          <w:sz w:val="24"/>
          <w:lang w:val="en-GB"/>
        </w:rPr>
        <w:t>. H</w:t>
      </w:r>
      <w:r w:rsidR="00964B8B" w:rsidRPr="00503627">
        <w:rPr>
          <w:sz w:val="24"/>
          <w:lang w:val="en-GB"/>
        </w:rPr>
        <w:t>owever</w:t>
      </w:r>
      <w:r w:rsidR="002B56F3" w:rsidRPr="00503627">
        <w:rPr>
          <w:sz w:val="24"/>
          <w:lang w:val="en-GB"/>
        </w:rPr>
        <w:t>,</w:t>
      </w:r>
      <w:r w:rsidR="005033FB" w:rsidRPr="00503627">
        <w:rPr>
          <w:sz w:val="24"/>
          <w:lang w:val="en-GB"/>
        </w:rPr>
        <w:t xml:space="preserve"> </w:t>
      </w:r>
      <w:r w:rsidR="002B56F3" w:rsidRPr="00503627">
        <w:rPr>
          <w:sz w:val="24"/>
          <w:lang w:val="en-GB"/>
        </w:rPr>
        <w:t>there is a large negative TCD</w:t>
      </w:r>
      <w:r w:rsidR="004134C8" w:rsidRPr="00503627">
        <w:rPr>
          <w:sz w:val="24"/>
          <w:lang w:val="en-GB"/>
        </w:rPr>
        <w:t xml:space="preserve"> of -28.89 ppm/°C because of the small </w:t>
      </w:r>
      <w:r w:rsidR="004134C8" w:rsidRPr="00503627">
        <w:rPr>
          <w:i/>
          <w:sz w:val="24"/>
        </w:rPr>
        <w:t>h</w:t>
      </w:r>
      <w:r w:rsidR="004134C8" w:rsidRPr="00503627">
        <w:rPr>
          <w:sz w:val="24"/>
          <w:vertAlign w:val="subscript"/>
        </w:rPr>
        <w:t>TeO2</w:t>
      </w:r>
      <w:r w:rsidR="001E5882" w:rsidRPr="00503627">
        <w:rPr>
          <w:sz w:val="24"/>
        </w:rPr>
        <w:t>/</w:t>
      </w:r>
      <w:r w:rsidR="001E5882" w:rsidRPr="00503627">
        <w:rPr>
          <w:i/>
          <w:sz w:val="24"/>
          <w:lang w:val="en-GB"/>
        </w:rPr>
        <w:t>λ</w:t>
      </w:r>
      <w:r w:rsidR="001E5882">
        <w:rPr>
          <w:rFonts w:hint="eastAsia"/>
          <w:i/>
          <w:sz w:val="24"/>
          <w:lang w:val="en-GB"/>
        </w:rPr>
        <w:t xml:space="preserve"> </w:t>
      </w:r>
      <w:r w:rsidR="002B56F3" w:rsidRPr="00503627">
        <w:rPr>
          <w:sz w:val="24"/>
          <w:lang w:val="en-GB"/>
        </w:rPr>
        <w:t>in this multilayer structure.</w:t>
      </w:r>
      <w:r w:rsidR="00660BEC" w:rsidRPr="00503627">
        <w:rPr>
          <w:sz w:val="24"/>
          <w:lang w:val="en-GB"/>
        </w:rPr>
        <w:t xml:space="preserve"> Nearly zero TCD can be achieved with </w:t>
      </w:r>
      <w:r w:rsidR="00660BEC" w:rsidRPr="00503627">
        <w:rPr>
          <w:i/>
          <w:sz w:val="24"/>
        </w:rPr>
        <w:t>h</w:t>
      </w:r>
      <w:r w:rsidR="00660BEC" w:rsidRPr="00503627">
        <w:rPr>
          <w:sz w:val="24"/>
          <w:vertAlign w:val="subscript"/>
        </w:rPr>
        <w:t>TeO2</w:t>
      </w:r>
      <w:r w:rsidR="00660BEC" w:rsidRPr="00503627">
        <w:rPr>
          <w:sz w:val="24"/>
        </w:rPr>
        <w:t>/</w:t>
      </w:r>
      <w:r w:rsidR="00660BEC" w:rsidRPr="00503627">
        <w:rPr>
          <w:i/>
          <w:sz w:val="24"/>
          <w:lang w:val="en-GB"/>
        </w:rPr>
        <w:t>λ</w:t>
      </w:r>
      <w:r w:rsidR="00660BEC" w:rsidRPr="00503627">
        <w:rPr>
          <w:sz w:val="24"/>
          <w:lang w:val="en-GB"/>
        </w:rPr>
        <w:t xml:space="preserve"> </w:t>
      </w:r>
      <w:r w:rsidR="00D32B37">
        <w:rPr>
          <w:sz w:val="24"/>
          <w:lang w:val="en-GB"/>
        </w:rPr>
        <w:t xml:space="preserve">at </w:t>
      </w:r>
      <w:r w:rsidR="00660BEC" w:rsidRPr="00503627">
        <w:rPr>
          <w:sz w:val="24"/>
          <w:lang w:val="en-GB"/>
        </w:rPr>
        <w:t>around 0.02~0.</w:t>
      </w:r>
      <w:r w:rsidR="009078E4">
        <w:rPr>
          <w:sz w:val="24"/>
          <w:lang w:val="en-GB"/>
        </w:rPr>
        <w:t>03</w:t>
      </w:r>
      <w:r w:rsidR="00660BEC" w:rsidRPr="00503627">
        <w:rPr>
          <w:sz w:val="24"/>
          <w:lang w:val="en-GB"/>
        </w:rPr>
        <w:t xml:space="preserve">. </w:t>
      </w:r>
      <w:r w:rsidR="00964B8B">
        <w:rPr>
          <w:sz w:val="24"/>
          <w:lang w:val="en-GB"/>
        </w:rPr>
        <w:t xml:space="preserve">Therefore, </w:t>
      </w:r>
      <w:r w:rsidR="00964B8B">
        <w:rPr>
          <w:sz w:val="24"/>
        </w:rPr>
        <w:t>a</w:t>
      </w:r>
      <w:r w:rsidR="00964B8B" w:rsidRPr="00503627">
        <w:rPr>
          <w:sz w:val="24"/>
        </w:rPr>
        <w:t xml:space="preserve">n </w:t>
      </w:r>
      <w:r w:rsidR="004134C8" w:rsidRPr="00503627">
        <w:rPr>
          <w:sz w:val="24"/>
          <w:lang w:val="en-GB"/>
        </w:rPr>
        <w:t>optimal design</w:t>
      </w:r>
      <w:r w:rsidR="004134C8" w:rsidRPr="00503627">
        <w:rPr>
          <w:sz w:val="24"/>
        </w:rPr>
        <w:t xml:space="preserve"> </w:t>
      </w:r>
      <w:r w:rsidR="00964B8B">
        <w:rPr>
          <w:sz w:val="24"/>
        </w:rPr>
        <w:t>can be</w:t>
      </w:r>
      <w:r w:rsidR="00964B8B" w:rsidRPr="00503627">
        <w:rPr>
          <w:sz w:val="24"/>
        </w:rPr>
        <w:t xml:space="preserve"> </w:t>
      </w:r>
      <w:r w:rsidR="005427CA" w:rsidRPr="005427CA">
        <w:rPr>
          <w:color w:val="FF0000"/>
          <w:sz w:val="24"/>
        </w:rPr>
        <w:t>obtained</w:t>
      </w:r>
      <w:r w:rsidR="004134C8" w:rsidRPr="00503627">
        <w:rPr>
          <w:sz w:val="24"/>
        </w:rPr>
        <w:t xml:space="preserve"> with </w:t>
      </w:r>
      <w:r w:rsidR="004134C8" w:rsidRPr="00503627">
        <w:rPr>
          <w:sz w:val="24"/>
          <w:lang w:val="en-GB"/>
        </w:rPr>
        <w:t>h</w:t>
      </w:r>
      <w:r w:rsidR="004134C8" w:rsidRPr="00503627">
        <w:rPr>
          <w:sz w:val="24"/>
          <w:vertAlign w:val="subscript"/>
          <w:lang w:val="en-GB"/>
        </w:rPr>
        <w:t>TeO2</w:t>
      </w:r>
      <w:r w:rsidR="004134C8" w:rsidRPr="00503627">
        <w:rPr>
          <w:sz w:val="24"/>
        </w:rPr>
        <w:t>/</w:t>
      </w:r>
      <w:r w:rsidR="004134C8" w:rsidRPr="00503627">
        <w:rPr>
          <w:i/>
          <w:sz w:val="24"/>
        </w:rPr>
        <w:t>λ</w:t>
      </w:r>
      <w:r w:rsidR="004134C8" w:rsidRPr="00503627">
        <w:rPr>
          <w:sz w:val="24"/>
        </w:rPr>
        <w:t xml:space="preserve">=0.021 and </w:t>
      </w:r>
      <w:proofErr w:type="spellStart"/>
      <w:r w:rsidR="004134C8" w:rsidRPr="00503627">
        <w:rPr>
          <w:i/>
          <w:sz w:val="24"/>
        </w:rPr>
        <w:t>h</w:t>
      </w:r>
      <w:r w:rsidR="004134C8" w:rsidRPr="00503627">
        <w:rPr>
          <w:sz w:val="24"/>
          <w:vertAlign w:val="subscript"/>
        </w:rPr>
        <w:t>ZnO</w:t>
      </w:r>
      <w:proofErr w:type="spellEnd"/>
      <w:r w:rsidR="004134C8" w:rsidRPr="00503627">
        <w:rPr>
          <w:sz w:val="24"/>
        </w:rPr>
        <w:t>/</w:t>
      </w:r>
      <w:r w:rsidR="004134C8" w:rsidRPr="00503627">
        <w:rPr>
          <w:i/>
          <w:sz w:val="24"/>
        </w:rPr>
        <w:t>λ</w:t>
      </w:r>
      <w:r w:rsidR="004134C8" w:rsidRPr="00503627">
        <w:rPr>
          <w:sz w:val="24"/>
        </w:rPr>
        <w:t>=</w:t>
      </w:r>
      <w:r w:rsidR="004134C8" w:rsidRPr="00503627">
        <w:rPr>
          <w:sz w:val="24"/>
          <w:lang w:val="en-GB"/>
        </w:rPr>
        <w:t>0.304, where</w:t>
      </w:r>
      <w:r w:rsidR="004134C8" w:rsidRPr="00503627">
        <w:rPr>
          <w:sz w:val="24"/>
        </w:rPr>
        <w:t xml:space="preserve"> </w:t>
      </w:r>
      <w:r w:rsidR="005033FB" w:rsidRPr="00503627">
        <w:rPr>
          <w:sz w:val="24"/>
        </w:rPr>
        <w:t xml:space="preserve">sensitivity </w:t>
      </w:r>
      <w:r w:rsidR="004134C8" w:rsidRPr="00503627">
        <w:rPr>
          <w:sz w:val="24"/>
        </w:rPr>
        <w:t xml:space="preserve">is </w:t>
      </w:r>
      <w:r w:rsidR="005033FB" w:rsidRPr="00503627">
        <w:rPr>
          <w:sz w:val="24"/>
          <w:lang w:val="en-GB"/>
        </w:rPr>
        <w:t>-1.04×10</w:t>
      </w:r>
      <w:r w:rsidR="005033FB" w:rsidRPr="00503627">
        <w:rPr>
          <w:sz w:val="24"/>
          <w:vertAlign w:val="superscript"/>
          <w:lang w:val="en-GB"/>
        </w:rPr>
        <w:t>-3</w:t>
      </w:r>
      <w:r w:rsidR="001E5882" w:rsidRPr="001E5882">
        <w:rPr>
          <w:rFonts w:hint="eastAsia"/>
          <w:sz w:val="24"/>
          <w:lang w:val="en-GB"/>
        </w:rPr>
        <w:t xml:space="preserve"> </w:t>
      </w:r>
      <w:r w:rsidR="001E5882">
        <w:rPr>
          <w:rFonts w:hint="eastAsia"/>
          <w:sz w:val="24"/>
          <w:lang w:val="en-GB"/>
        </w:rPr>
        <w:t>m</w:t>
      </w:r>
      <w:r w:rsidR="001E5882" w:rsidRPr="00503627">
        <w:rPr>
          <w:rFonts w:hint="eastAsia"/>
          <w:sz w:val="24"/>
          <w:vertAlign w:val="superscript"/>
          <w:lang w:val="en-GB"/>
        </w:rPr>
        <w:t>3</w:t>
      </w:r>
      <w:r w:rsidR="001E5882">
        <w:rPr>
          <w:rFonts w:hint="eastAsia"/>
          <w:sz w:val="24"/>
          <w:lang w:val="en-GB"/>
        </w:rPr>
        <w:t>/kg</w:t>
      </w:r>
      <w:r w:rsidR="004134C8" w:rsidRPr="00503627">
        <w:rPr>
          <w:sz w:val="24"/>
          <w:vertAlign w:val="superscript"/>
          <w:lang w:val="en-GB"/>
        </w:rPr>
        <w:t xml:space="preserve"> </w:t>
      </w:r>
      <w:r w:rsidR="004134C8" w:rsidRPr="00503627">
        <w:rPr>
          <w:sz w:val="24"/>
          <w:lang w:val="en-GB"/>
        </w:rPr>
        <w:t xml:space="preserve">and the </w:t>
      </w:r>
      <w:r w:rsidR="005033FB" w:rsidRPr="00503627">
        <w:rPr>
          <w:sz w:val="24"/>
          <w:lang w:val="en-GB"/>
        </w:rPr>
        <w:t xml:space="preserve">TCD </w:t>
      </w:r>
      <w:r w:rsidR="004134C8" w:rsidRPr="00503627">
        <w:rPr>
          <w:sz w:val="24"/>
          <w:lang w:val="en-GB"/>
        </w:rPr>
        <w:t xml:space="preserve">is </w:t>
      </w:r>
      <w:r w:rsidR="005033FB" w:rsidRPr="00503627">
        <w:rPr>
          <w:sz w:val="24"/>
          <w:lang w:val="en-GB"/>
        </w:rPr>
        <w:t>only 0.009</w:t>
      </w:r>
      <w:r w:rsidR="004134C8" w:rsidRPr="00503627">
        <w:rPr>
          <w:sz w:val="24"/>
          <w:lang w:val="en-GB"/>
        </w:rPr>
        <w:t xml:space="preserve"> </w:t>
      </w:r>
      <w:r w:rsidR="00503627" w:rsidRPr="00503627">
        <w:rPr>
          <w:sz w:val="24"/>
          <w:lang w:val="en-GB"/>
        </w:rPr>
        <w:t xml:space="preserve">ppm/°C </w:t>
      </w:r>
      <w:r w:rsidR="004134C8" w:rsidRPr="00503627">
        <w:rPr>
          <w:sz w:val="24"/>
          <w:lang w:val="en-GB"/>
        </w:rPr>
        <w:t xml:space="preserve">with a </w:t>
      </w:r>
      <w:r w:rsidR="00660BEC" w:rsidRPr="00503627">
        <w:rPr>
          <w:i/>
          <w:sz w:val="24"/>
        </w:rPr>
        <w:t>K</w:t>
      </w:r>
      <w:r w:rsidR="00660BEC" w:rsidRPr="00503627">
        <w:rPr>
          <w:sz w:val="24"/>
          <w:vertAlign w:val="superscript"/>
        </w:rPr>
        <w:t>2</w:t>
      </w:r>
      <w:r w:rsidR="00660BEC" w:rsidRPr="00503627">
        <w:rPr>
          <w:sz w:val="24"/>
        </w:rPr>
        <w:t xml:space="preserve"> of ~</w:t>
      </w:r>
      <w:r w:rsidR="004134C8" w:rsidRPr="00503627">
        <w:rPr>
          <w:sz w:val="24"/>
        </w:rPr>
        <w:t>2.76</w:t>
      </w:r>
      <w:r w:rsidR="00660BEC" w:rsidRPr="00503627">
        <w:rPr>
          <w:sz w:val="24"/>
        </w:rPr>
        <w:t xml:space="preserve">% and </w:t>
      </w:r>
      <w:r w:rsidR="004134C8" w:rsidRPr="00503627">
        <w:rPr>
          <w:sz w:val="24"/>
        </w:rPr>
        <w:t xml:space="preserve">relatively high </w:t>
      </w:r>
      <w:proofErr w:type="spellStart"/>
      <w:r w:rsidR="004134C8" w:rsidRPr="00503627">
        <w:rPr>
          <w:i/>
          <w:sz w:val="24"/>
        </w:rPr>
        <w:t>V</w:t>
      </w:r>
      <w:r w:rsidR="004134C8" w:rsidRPr="00503627">
        <w:rPr>
          <w:i/>
          <w:sz w:val="24"/>
          <w:vertAlign w:val="subscript"/>
        </w:rPr>
        <w:t>p</w:t>
      </w:r>
      <w:proofErr w:type="spellEnd"/>
      <w:r w:rsidR="004134C8" w:rsidRPr="00503627">
        <w:rPr>
          <w:i/>
          <w:sz w:val="24"/>
          <w:vertAlign w:val="subscript"/>
        </w:rPr>
        <w:t xml:space="preserve"> </w:t>
      </w:r>
      <w:r w:rsidR="004134C8" w:rsidRPr="00503627">
        <w:rPr>
          <w:sz w:val="24"/>
        </w:rPr>
        <w:t xml:space="preserve">of </w:t>
      </w:r>
      <w:r w:rsidR="004134C8" w:rsidRPr="00503627">
        <w:rPr>
          <w:sz w:val="24"/>
          <w:lang w:val="en-GB"/>
        </w:rPr>
        <w:t>3145</w:t>
      </w:r>
      <w:r w:rsidR="00423A03" w:rsidRPr="00503627">
        <w:rPr>
          <w:sz w:val="24"/>
          <w:lang w:val="en-GB"/>
        </w:rPr>
        <w:t xml:space="preserve"> m/s</w:t>
      </w:r>
      <w:r w:rsidR="004134C8" w:rsidRPr="00503627">
        <w:rPr>
          <w:sz w:val="24"/>
          <w:lang w:val="en-GB"/>
        </w:rPr>
        <w:t xml:space="preserve">. </w:t>
      </w:r>
      <w:bookmarkStart w:id="19" w:name="OLE_LINK23"/>
      <w:r w:rsidR="00237EE0" w:rsidRPr="00D46267">
        <w:rPr>
          <w:bCs/>
          <w:color w:val="FF0000"/>
          <w:sz w:val="24"/>
          <w:lang w:val="en-GB"/>
        </w:rPr>
        <w:t>Temperature stable</w:t>
      </w:r>
      <w:r w:rsidR="00237EE0" w:rsidRPr="00D46267">
        <w:rPr>
          <w:color w:val="FF0000"/>
          <w:sz w:val="24"/>
          <w:lang w:val="en-GB"/>
        </w:rPr>
        <w:t xml:space="preserve"> </w:t>
      </w:r>
      <w:proofErr w:type="spellStart"/>
      <w:r w:rsidR="00237EE0" w:rsidRPr="00D46267">
        <w:rPr>
          <w:color w:val="FF0000"/>
          <w:sz w:val="24"/>
          <w:lang w:val="en-GB"/>
        </w:rPr>
        <w:t>ZnO</w:t>
      </w:r>
      <w:proofErr w:type="spellEnd"/>
      <w:r w:rsidR="00237EE0" w:rsidRPr="00D46267">
        <w:rPr>
          <w:color w:val="FF0000"/>
          <w:sz w:val="24"/>
          <w:lang w:val="en-GB"/>
        </w:rPr>
        <w:t>/SiO</w:t>
      </w:r>
      <w:r w:rsidR="00237EE0" w:rsidRPr="00D46267">
        <w:rPr>
          <w:color w:val="FF0000"/>
          <w:sz w:val="24"/>
          <w:vertAlign w:val="subscript"/>
          <w:lang w:val="en-GB"/>
        </w:rPr>
        <w:t>2</w:t>
      </w:r>
      <w:r w:rsidR="00237EE0" w:rsidRPr="00D46267">
        <w:rPr>
          <w:color w:val="FF0000"/>
          <w:sz w:val="24"/>
          <w:lang w:val="en-GB"/>
        </w:rPr>
        <w:t>/Si</w:t>
      </w:r>
      <w:bookmarkEnd w:id="19"/>
      <w:r w:rsidR="00237EE0" w:rsidRPr="00D46267">
        <w:rPr>
          <w:color w:val="FF0000"/>
          <w:sz w:val="24"/>
          <w:lang w:val="en-GB"/>
        </w:rPr>
        <w:t xml:space="preserve"> multi</w:t>
      </w:r>
      <w:r w:rsidR="00D46267" w:rsidRPr="00D46267">
        <w:rPr>
          <w:color w:val="FF0000"/>
          <w:sz w:val="24"/>
          <w:lang w:val="en-GB"/>
        </w:rPr>
        <w:t>-</w:t>
      </w:r>
      <w:r w:rsidR="00237EE0" w:rsidRPr="00D46267">
        <w:rPr>
          <w:color w:val="FF0000"/>
          <w:sz w:val="24"/>
          <w:lang w:val="en-GB"/>
        </w:rPr>
        <w:t xml:space="preserve">layered </w:t>
      </w:r>
      <w:r w:rsidR="00237EE0" w:rsidRPr="00D46267">
        <w:rPr>
          <w:color w:val="FF0000"/>
          <w:sz w:val="24"/>
        </w:rPr>
        <w:t>SAW devices ha</w:t>
      </w:r>
      <w:r w:rsidR="005B4006">
        <w:rPr>
          <w:color w:val="FF0000"/>
          <w:sz w:val="24"/>
        </w:rPr>
        <w:t>ve</w:t>
      </w:r>
      <w:r w:rsidR="00237EE0" w:rsidRPr="00D46267">
        <w:rPr>
          <w:color w:val="FF0000"/>
          <w:sz w:val="24"/>
        </w:rPr>
        <w:t xml:space="preserve"> also been reported</w:t>
      </w:r>
      <w:r w:rsidR="0053216F">
        <w:rPr>
          <w:color w:val="FF0000"/>
          <w:sz w:val="24"/>
        </w:rPr>
        <w:t xml:space="preserve"> </w:t>
      </w:r>
      <w:r w:rsidR="00336265">
        <w:rPr>
          <w:color w:val="FF0000"/>
          <w:sz w:val="24"/>
        </w:rPr>
        <w:fldChar w:fldCharType="begin" w:fldLock="1"/>
      </w:r>
      <w:r w:rsidR="00BC643D">
        <w:rPr>
          <w:color w:val="FF0000"/>
          <w:sz w:val="24"/>
        </w:rPr>
        <w:instrText>ADDIN CSL_CITATION { "citationItems" : [ { "id" : "ITEM-1", "itemData" : { "DOI" : "10.1109/ULTSYM.2001.991611", "ISBN" : "0-7803-7177-1", "author" : [ { "dropping-particle" : "", "family" : "Wu", "given" : "P.", "non-dropping-particle" : "", "parse-names" : false, "suffix" : "" }, { "dropping-particle" : "", "family" : "Emanetoglu", "given" : "N.W.", "non-dropping-particle" : "", "parse-names" : false, "suffix" : "" }, { "dropping-particle" : "", "family" : "Tong", "given" : "X.", "non-dropping-particle" : "", "parse-names" : false, "suffix" : "" }, { "dropping-particle" : "", "family" : "Lu", "given" : "Y.", "non-dropping-particle" : "", "parse-names" : false, "suffix" : "" } ], "container-title" : "2001 IEEE Ultrasonics Symposium. Proceedings. An International Symposium (Cat. No.01CH37263)", "id" : "ITEM-1", "issue" : "1", "issued" : { "date-parts" : [ [ "2001" ] ] }, "page" : "211-214", "title" : "Temperature compensation of SAW in ZnO/SiO/sub 2//Si structure", "type" : "article-journal", "volume" : "1" }, "uris" : [ "http://www.mendeley.com/documents/?uuid=bc32799e-8837-40de-9d85-2adc4650c04c" ] }, { "id" : "ITEM-2", "itemData" : { "DOI" : "10.1016/j.jallcom.2016.09.118", "ISSN" : "09258388", "author" : [ { "dropping-particle" : "", "family" : "Luo", "given" : "Jingting", "non-dropping-particle" : "", "parse-names" : false, "suffix" : "" }, { "dropping-particle" : "", "family" : "Quan", "given" : "Aojie", "non-dropping-particle" : "", "parse-names" : false, "suffix" : "" }, { "dropping-particle" : "", "family" : "Fu", "given" : "Chen", "non-dropping-particle" : "", "parse-names" : false, "suffix" : "" }, { "dropping-particle" : "", "family" : "Li", "given" : "Honglang", "non-dropping-particle" : "", "parse-names" : false, "suffix" : "" } ], "container-title" : "Journal of Alloys and Compounds", "id" : "ITEM-2", "issued" : { "date-parts" : [ [ "2017" ] ] }, "page" : "558-564", "publisher" : "Elsevier B.V", "title" : "Shear-horizontal surface acoustic wave characteristics of a (110) ZnO/SiO2/Si multilayer structure", "type" : "article-journal", "volume" : "693" }, "uris" : [ "http://www.mendeley.com/documents/?uuid=d64e41a1-222f-474e-a937-6602535e6400" ] }, { "id" : "ITEM-3", "itemData" : { "DOI" : "10.1016/j.sna.2009.10.015", "ISBN" : "09244247", "ISSN" : "09244247", "abstract" : "Theoretical calculations have been performed for the temperature coefficient of delay (TCD) of Love wave biosensor with c-axis oriented ZnO thin film layered structures on SiO2/Si substrate. The main interest of our paper is to optimize the SAW biosensor under the condition of temperature stability by considering the relations among electromechanical coupling coefficient, mass loading sensitivity and TCD. Some important results have been obtained by solving the coupled electromechanical field equations. It is found that the mass loading sensitivity can be further improved by adding a SiO2 thin film, and a zero TCD device also can be obtained after integrating with a proper thickness of SiO2 thin film. We try to obtain a device which possesses the mass loading sensitivity and coupling coefficient as high as possible and has zero TCD. The strategy of optimization is analyzed and a project is presented. We also find that though the interdigital transducers (IDTs) configurations and shorting metal arrangements influence the coupling coefficient a lot, they have few effects on TCD. This analysis is meaningful for the manufactures and applications of the ZnO/SiO2/Si structure Love wave biosensor. ?? 2009 Elsevier B.V. All rights reserved.", "author" : [ { "dropping-particle" : "", "family" : "Chen", "given" : "Xi", "non-dropping-particle" : "", "parse-names" : false, "suffix" : "" }, { "dropping-particle" : "", "family" : "Liu", "given" : "Dali", "non-dropping-particle" : "", "parse-names" : false, "suffix" : "" } ], "container-title" : "Sensors and Actuators, A: Physical", "id" : "ITEM-3", "issue" : "2", "issued" : { "date-parts" : [ [ "2009" ] ] }, "page" : "317-322", "title" : "Temperature stability of ZnO-based Love wave biosensor with SiO2 buffer layer", "type" : "article-journal", "volume" : "156" }, "uris" : [ "http://www.mendeley.com/documents/?uuid=33f3c42a-57f1-430b-8af6-9dac990c535c" ] } ], "mendeley" : { "formattedCitation" : "[42,47,48]", "plainTextFormattedCitation" : "[42,47,48]", "previouslyFormattedCitation" : "[42,47,48]" }, "properties" : { "noteIndex" : 0 }, "schema" : "https://github.com/citation-style-language/schema/raw/master/csl-citation.json" }</w:instrText>
      </w:r>
      <w:r w:rsidR="00336265">
        <w:rPr>
          <w:color w:val="FF0000"/>
          <w:sz w:val="24"/>
        </w:rPr>
        <w:fldChar w:fldCharType="separate"/>
      </w:r>
      <w:r w:rsidR="000D1190" w:rsidRPr="000D1190">
        <w:rPr>
          <w:noProof/>
          <w:color w:val="FF0000"/>
          <w:sz w:val="24"/>
        </w:rPr>
        <w:t>[42,47,48]</w:t>
      </w:r>
      <w:r w:rsidR="00336265">
        <w:rPr>
          <w:color w:val="FF0000"/>
          <w:sz w:val="24"/>
        </w:rPr>
        <w:fldChar w:fldCharType="end"/>
      </w:r>
      <w:r w:rsidR="00237EE0" w:rsidRPr="00D46267">
        <w:rPr>
          <w:color w:val="FF0000"/>
          <w:sz w:val="24"/>
        </w:rPr>
        <w:t xml:space="preserve">. However, </w:t>
      </w:r>
      <w:r w:rsidR="00D46267" w:rsidRPr="00D46267">
        <w:rPr>
          <w:color w:val="FF0000"/>
          <w:sz w:val="24"/>
        </w:rPr>
        <w:t xml:space="preserve">most of these works are </w:t>
      </w:r>
      <w:r w:rsidR="001214C3" w:rsidRPr="00D46267">
        <w:rPr>
          <w:color w:val="FF0000"/>
          <w:sz w:val="24"/>
        </w:rPr>
        <w:t xml:space="preserve">Rayleigh wave based </w:t>
      </w:r>
      <w:r w:rsidR="00D46267" w:rsidRPr="00D46267">
        <w:rPr>
          <w:color w:val="FF0000"/>
          <w:sz w:val="24"/>
        </w:rPr>
        <w:t>SAW devices</w:t>
      </w:r>
      <w:r w:rsidR="00D46267">
        <w:rPr>
          <w:color w:val="FF0000"/>
          <w:sz w:val="24"/>
        </w:rPr>
        <w:t xml:space="preserve">. Comparing to </w:t>
      </w:r>
      <w:r w:rsidR="00D46267" w:rsidRPr="00D46267">
        <w:rPr>
          <w:color w:val="FF0000"/>
          <w:sz w:val="24"/>
          <w:lang w:val="en-GB"/>
        </w:rPr>
        <w:t>SiO</w:t>
      </w:r>
      <w:r w:rsidR="00D46267" w:rsidRPr="00D46267">
        <w:rPr>
          <w:color w:val="FF0000"/>
          <w:sz w:val="24"/>
          <w:vertAlign w:val="subscript"/>
          <w:lang w:val="en-GB"/>
        </w:rPr>
        <w:t>2</w:t>
      </w:r>
      <w:r w:rsidR="00D46267" w:rsidRPr="00D46267">
        <w:rPr>
          <w:color w:val="FF0000"/>
          <w:sz w:val="24"/>
          <w:lang w:val="en-GB"/>
        </w:rPr>
        <w:t>,</w:t>
      </w:r>
      <w:r w:rsidR="00D46267">
        <w:rPr>
          <w:color w:val="FF0000"/>
          <w:sz w:val="24"/>
          <w:vertAlign w:val="subscript"/>
          <w:lang w:val="en-GB"/>
        </w:rPr>
        <w:t xml:space="preserve"> </w:t>
      </w:r>
      <w:r w:rsidR="00D46267">
        <w:rPr>
          <w:color w:val="FF0000"/>
          <w:sz w:val="24"/>
          <w:lang w:val="en-GB"/>
        </w:rPr>
        <w:t>a</w:t>
      </w:r>
      <w:r w:rsidR="00D46267" w:rsidRPr="00D46267">
        <w:rPr>
          <w:color w:val="FF0000"/>
          <w:sz w:val="24"/>
          <w:lang w:val="en-GB"/>
        </w:rPr>
        <w:t xml:space="preserve"> relatively </w:t>
      </w:r>
      <w:r w:rsidR="00D46267">
        <w:rPr>
          <w:color w:val="FF0000"/>
          <w:sz w:val="24"/>
          <w:lang w:val="en-GB"/>
        </w:rPr>
        <w:t>small</w:t>
      </w:r>
      <w:r w:rsidR="00D46267" w:rsidRPr="00D46267">
        <w:rPr>
          <w:color w:val="FF0000"/>
          <w:sz w:val="24"/>
          <w:lang w:val="en-GB"/>
        </w:rPr>
        <w:t xml:space="preserve"> thickness of</w:t>
      </w:r>
      <w:r w:rsidR="00D46267">
        <w:rPr>
          <w:color w:val="FF0000"/>
          <w:sz w:val="24"/>
          <w:lang w:val="en-GB"/>
        </w:rPr>
        <w:t xml:space="preserve"> Te</w:t>
      </w:r>
      <w:r w:rsidR="00D46267" w:rsidRPr="00D46267">
        <w:rPr>
          <w:color w:val="FF0000"/>
          <w:sz w:val="24"/>
          <w:lang w:val="en-GB"/>
        </w:rPr>
        <w:t>O</w:t>
      </w:r>
      <w:r w:rsidR="00D46267" w:rsidRPr="00D46267">
        <w:rPr>
          <w:color w:val="FF0000"/>
          <w:sz w:val="24"/>
          <w:vertAlign w:val="subscript"/>
          <w:lang w:val="en-GB"/>
        </w:rPr>
        <w:t>2</w:t>
      </w:r>
      <w:r w:rsidR="00D46267">
        <w:rPr>
          <w:color w:val="FF0000"/>
          <w:sz w:val="24"/>
          <w:vertAlign w:val="subscript"/>
          <w:lang w:val="en-GB"/>
        </w:rPr>
        <w:t xml:space="preserve"> </w:t>
      </w:r>
      <w:r w:rsidR="00D46267" w:rsidRPr="00D46267">
        <w:rPr>
          <w:color w:val="FF0000"/>
          <w:sz w:val="24"/>
          <w:lang w:val="en-GB"/>
        </w:rPr>
        <w:t>thin film is required to achieve temperature-stable SAW devices</w:t>
      </w:r>
      <w:r w:rsidR="00D46267">
        <w:rPr>
          <w:color w:val="FF0000"/>
          <w:sz w:val="24"/>
          <w:lang w:val="en-GB"/>
        </w:rPr>
        <w:t xml:space="preserve">. </w:t>
      </w:r>
      <w:r w:rsidR="00D63F4D">
        <w:rPr>
          <w:color w:val="FF0000"/>
          <w:sz w:val="24"/>
          <w:lang w:val="en-GB"/>
        </w:rPr>
        <w:t xml:space="preserve">Several substrate materials of </w:t>
      </w:r>
      <w:r w:rsidR="00D63F4D" w:rsidRPr="004D3DE9">
        <w:rPr>
          <w:color w:val="FF0000"/>
          <w:sz w:val="24"/>
        </w:rPr>
        <w:t>silica glass</w:t>
      </w:r>
      <w:r w:rsidR="00D63F4D">
        <w:rPr>
          <w:color w:val="FF0000"/>
          <w:sz w:val="24"/>
          <w:lang w:val="en-GB"/>
        </w:rPr>
        <w:t xml:space="preserve"> </w:t>
      </w:r>
      <w:r w:rsidR="00D63F4D">
        <w:rPr>
          <w:color w:val="FF0000"/>
          <w:sz w:val="24"/>
          <w:lang w:val="en-GB"/>
        </w:rPr>
        <w:fldChar w:fldCharType="begin" w:fldLock="1"/>
      </w:r>
      <w:r w:rsidR="00D63F4D">
        <w:rPr>
          <w:color w:val="FF0000"/>
          <w:sz w:val="24"/>
          <w:lang w:val="en-GB"/>
        </w:rPr>
        <w:instrText>ADDIN CSL_CITATION { "citationItems" : [ { "id" : "ITEM-1", "itemData" : { "DOI" : "10.1109/tuffc.2008.986", "ISBN" : "0885-3010", "author" : [ { "dropping-particle" : "", "family" : "Tanaka", "given" : "A", "non-dropping-particle" : "", "parse-names" : false, "suffix" : "" }, { "dropping-particle" : "", "family" : "Yanagitani", "given" : "T", "non-dropping-particle" : "", "parse-names" : false, "suffix" : "" }, { "dropping-particle" : "", "family" : "Matsukawa", "given" : "M", "non-dropping-particle" : "", "parse-names" : false, "suffix" : "" }, { "dropping-particle" : "", "family" : "Watanabe", "given" : "Y", "non-dropping-particle" : "", "parse-names" : false, "suffix" : "" } ], "container-title" : "Ultrasonics, Ferroelectrics and Frequency Control, IEEE Transactions on", "genre" : "Journal Article", "id" : "ITEM-1", "issue" : "12", "issued" : { "date-parts" : [ [ "2008" ] ] }, "page" : "2709-2713", "title" : "Propagation characteristics of shear horizontal surface acoustic waves in (11 2 0) ZnO film/silica glass substrate structures", "type" : "article-journal", "volume" : "55" }, "uris" : [ "http://www.mendeley.com/documents/?uuid=330d0173-fe8b-451d-b02e-8cf3bbaa7d4c" ] } ], "mendeley" : { "formattedCitation" : "[44]", "plainTextFormattedCitation" : "[44]", "previouslyFormattedCitation" : "[44]" }, "properties" : { "noteIndex" : 0 }, "schema" : "https://github.com/citation-style-language/schema/raw/master/csl-citation.json" }</w:instrText>
      </w:r>
      <w:r w:rsidR="00D63F4D">
        <w:rPr>
          <w:color w:val="FF0000"/>
          <w:sz w:val="24"/>
          <w:lang w:val="en-GB"/>
        </w:rPr>
        <w:fldChar w:fldCharType="separate"/>
      </w:r>
      <w:r w:rsidR="00D63F4D" w:rsidRPr="0053216F">
        <w:rPr>
          <w:noProof/>
          <w:color w:val="FF0000"/>
          <w:sz w:val="24"/>
          <w:lang w:val="en-GB"/>
        </w:rPr>
        <w:t>[44]</w:t>
      </w:r>
      <w:r w:rsidR="00D63F4D">
        <w:rPr>
          <w:color w:val="FF0000"/>
          <w:sz w:val="24"/>
          <w:lang w:val="en-GB"/>
        </w:rPr>
        <w:fldChar w:fldCharType="end"/>
      </w:r>
      <w:r w:rsidR="00D63F4D">
        <w:rPr>
          <w:color w:val="FF0000"/>
          <w:sz w:val="24"/>
          <w:lang w:val="en-GB"/>
        </w:rPr>
        <w:t xml:space="preserve">, silicon </w:t>
      </w:r>
      <w:r w:rsidR="00D63F4D">
        <w:rPr>
          <w:color w:val="FF0000"/>
          <w:sz w:val="24"/>
          <w:lang w:val="en-GB"/>
        </w:rPr>
        <w:fldChar w:fldCharType="begin" w:fldLock="1"/>
      </w:r>
      <w:r w:rsidR="00D63F4D">
        <w:rPr>
          <w:color w:val="FF0000"/>
          <w:sz w:val="24"/>
          <w:lang w:val="en-GB"/>
        </w:rPr>
        <w:instrText>ADDIN CSL_CITATION { "citationItems" : [ { "id" : "ITEM-1", "itemData" : { "DOI" : "10.1109/TUFFC.2010.1537", "ISBN" : "0885-3010", "ISSN" : "1525-8955", "PMID" : "20442036", "abstract" : "(100) ZnO films on silicon will excite Rayleigh SAWs along the z-axis and shear horizontal (SH) SAWs along the y-axis. Rayleigh SAW modes of (100) ZnO films on silicon have smaller film thickness ratios, higher phase velocities, and larger electromechanical coupling coefficient (K(2)) than the those of (002) ZnO films on silicon. This is special for Rayleigh mode 1, where the K(2) curve shows a maximum value of 3.37% at h/lambda = 0.28 and the velocity is 5258 m/s. This is special for SH mode 0, where the K(2) curve shows a maximum value of 3.3% at h/lambda = 0.28 and the velocity is 3242 m/s.", "author" : [ { "dropping-particle" : "", "family" : "Wu", "given" : "Sean", "non-dropping-particle" : "", "parse-names" : false, "suffix" : "" }, { "dropping-particle" : "", "family" : "Lin", "given" : "Zhi-Xun", "non-dropping-particle" : "", "parse-names" : false, "suffix" : "" }, { "dropping-particle" : "", "family" : "Ro", "given" : "Ruyen", "non-dropping-particle" : "", "parse-names" : false, "suffix" : "" }, { "dropping-particle" : "", "family" : "Lee", "given" : "Maw-Shung", "non-dropping-particle" : "", "parse-names" : false, "suffix" : "" } ], "container-title" : "IEEE transactions on ultrasonics, ferroelectrics, and frequency control", "id" : "ITEM-1", "issue" : "5", "issued" : { "date-parts" : [ [ "2010" ] ] }, "page" : "1237-9", "title" : "Rayleigh and shear horizontal surface acoustic properties of (100) ZnO films on silicon.", "type" : "article-journal", "volume" : "57" }, "uris" : [ "http://www.mendeley.com/documents/?uuid=63a9fe1e-10e8-4830-bed6-7a6a2ddec632" ] } ], "mendeley" : { "formattedCitation" : "[45]", "plainTextFormattedCitation" : "[45]", "previouslyFormattedCitation" : "[45]" }, "properties" : { "noteIndex" : 0 }, "schema" : "https://github.com/citation-style-language/schema/raw/master/csl-citation.json" }</w:instrText>
      </w:r>
      <w:r w:rsidR="00D63F4D">
        <w:rPr>
          <w:color w:val="FF0000"/>
          <w:sz w:val="24"/>
          <w:lang w:val="en-GB"/>
        </w:rPr>
        <w:fldChar w:fldCharType="separate"/>
      </w:r>
      <w:r w:rsidR="00D63F4D" w:rsidRPr="0053216F">
        <w:rPr>
          <w:noProof/>
          <w:color w:val="FF0000"/>
          <w:sz w:val="24"/>
          <w:lang w:val="en-GB"/>
        </w:rPr>
        <w:t>[45]</w:t>
      </w:r>
      <w:r w:rsidR="00D63F4D">
        <w:rPr>
          <w:color w:val="FF0000"/>
          <w:sz w:val="24"/>
          <w:lang w:val="en-GB"/>
        </w:rPr>
        <w:fldChar w:fldCharType="end"/>
      </w:r>
      <w:r w:rsidR="00D63F4D">
        <w:rPr>
          <w:color w:val="FF0000"/>
          <w:sz w:val="24"/>
          <w:lang w:val="en-GB"/>
        </w:rPr>
        <w:t xml:space="preserve">and R-sapphire </w:t>
      </w:r>
      <w:r w:rsidR="00D63F4D">
        <w:rPr>
          <w:color w:val="FF0000"/>
          <w:sz w:val="24"/>
          <w:lang w:val="en-GB"/>
        </w:rPr>
        <w:fldChar w:fldCharType="begin" w:fldLock="1"/>
      </w:r>
      <w:r w:rsidR="00BC643D">
        <w:rPr>
          <w:color w:val="FF0000"/>
          <w:sz w:val="24"/>
          <w:lang w:val="en-GB"/>
        </w:rPr>
        <w:instrText>ADDIN CSL_CITATION { "citationItems" : [ { "id" : "ITEM-1", "itemData" : { "DOI" : "10.3390/s16111112", "ISBN" : "8625833136", "ISSN" : "1424-8220", "abstract" : "The characteristics of two types of surface acoustic waves SAWs (Rayleigh waves and Love waves) propagating in bilayered structures of ( 11 2 \u00af 0 ) ZnO/R-sapphire are simulated by a finite element method (FEM) model, in which both SAWs have crossed propagation directions. Furthermore, based on the bilayered structures, the frequency responses of Rayleigh wave and Love wave humidity sensors are also simulated. Meanwhile, the frequency shifts, insertion loss changes and then the sensitivities of both humidity sensors induced by the adsorbed water layer perturbations, including the mechanical and electrical factors, are calculated numerically. Generally, the characteristics and performances of both sensors are strongly dependent on the thickness of the ZnO films. By appropriate selecting the ratio of the film thickness to SAW wavelength for each kind of the sensors, the performances of both sensors can be optimized.", "author" : [ { "dropping-particle" : "", "family" : "Lan", "given" : "Xiao-Dong", "non-dropping-particle" : "", "parse-names" : false, "suffix" : "" }, { "dropping-particle" : "", "family" : "Zhang", "given" : "Shu-Yi", "non-dropping-particle" : "", "parse-names" : false, "suffix" : "" }, { "dropping-particle" : "", "family" : "Fan", "given" : "Li", "non-dropping-particle" : "", "parse-names" : false, "suffix" : "" }, { "dropping-particle" : "", "family" : "Wang", "given" : "Yan", "non-dropping-particle" : "", "parse-names" : false, "suffix" : "" } ], "container-title" : "Sensors", "id" : "ITEM-1", "issue" : "11", "issued" : { "date-parts" : [ [ "2016" ] ] }, "page" : "1112", "title" : "Simulation of SAW Humidity Sensors Based on ( 11 2 \u00af 0 ) ZnO/R-Sapphire Structures", "type" : "article-journal", "volume" : "16" }, "uris" : [ "http://www.mendeley.com/documents/?uuid=fe337553-7215-4561-a621-862c2f997b9e" ] } ], "mendeley" : { "formattedCitation" : "[49]", "plainTextFormattedCitation" : "[49]", "previouslyFormattedCitation" : "[49]" }, "properties" : { "noteIndex" : 0 }, "schema" : "https://github.com/citation-style-language/schema/raw/master/csl-citation.json" }</w:instrText>
      </w:r>
      <w:r w:rsidR="00D63F4D">
        <w:rPr>
          <w:color w:val="FF0000"/>
          <w:sz w:val="24"/>
          <w:lang w:val="en-GB"/>
        </w:rPr>
        <w:fldChar w:fldCharType="separate"/>
      </w:r>
      <w:r w:rsidR="000D1190" w:rsidRPr="000D1190">
        <w:rPr>
          <w:noProof/>
          <w:color w:val="FF0000"/>
          <w:sz w:val="24"/>
          <w:lang w:val="en-GB"/>
        </w:rPr>
        <w:t>[49]</w:t>
      </w:r>
      <w:r w:rsidR="00D63F4D">
        <w:rPr>
          <w:color w:val="FF0000"/>
          <w:sz w:val="24"/>
          <w:lang w:val="en-GB"/>
        </w:rPr>
        <w:fldChar w:fldCharType="end"/>
      </w:r>
      <w:r w:rsidR="00D63F4D">
        <w:rPr>
          <w:color w:val="FF0000"/>
          <w:sz w:val="24"/>
          <w:lang w:val="en-GB"/>
        </w:rPr>
        <w:t xml:space="preserve"> have been reported to combine with the </w:t>
      </w:r>
      <w:r w:rsidR="00D63F4D" w:rsidRPr="002960C4">
        <w:rPr>
          <w:color w:val="FF0000"/>
          <w:position w:val="-8"/>
          <w:sz w:val="24"/>
        </w:rPr>
        <w:object w:dxaOrig="660" w:dyaOrig="380">
          <v:shape id="_x0000_i1071" type="#_x0000_t75" style="width:29.75pt;height:17.3pt" o:ole="">
            <v:imagedata r:id="rId38" o:title=""/>
          </v:shape>
          <o:OLEObject Type="Embed" ProgID="Equation.3" ShapeID="_x0000_i1071" DrawAspect="Content" ObjectID="_1541415037" r:id="rId53"/>
        </w:object>
      </w:r>
      <w:r w:rsidR="00D63F4D" w:rsidRPr="004D3DE9">
        <w:rPr>
          <w:color w:val="FF0000"/>
          <w:sz w:val="24"/>
        </w:rPr>
        <w:t xml:space="preserve"> orientation </w:t>
      </w:r>
      <w:proofErr w:type="spellStart"/>
      <w:r w:rsidR="00D63F4D" w:rsidRPr="004D3DE9">
        <w:rPr>
          <w:color w:val="FF0000"/>
          <w:sz w:val="24"/>
        </w:rPr>
        <w:t>ZnO</w:t>
      </w:r>
      <w:proofErr w:type="spellEnd"/>
      <w:r w:rsidR="00D63F4D" w:rsidRPr="004D3DE9">
        <w:rPr>
          <w:color w:val="FF0000"/>
          <w:sz w:val="24"/>
        </w:rPr>
        <w:t xml:space="preserve"> film</w:t>
      </w:r>
      <w:r w:rsidR="00D63F4D">
        <w:rPr>
          <w:color w:val="FF0000"/>
          <w:sz w:val="24"/>
        </w:rPr>
        <w:t>.</w:t>
      </w:r>
      <w:r w:rsidR="00D63F4D" w:rsidRPr="004D3DE9">
        <w:rPr>
          <w:color w:val="FF0000"/>
          <w:sz w:val="24"/>
        </w:rPr>
        <w:t xml:space="preserve"> </w:t>
      </w:r>
      <w:r w:rsidR="004D3DE9" w:rsidRPr="004D3DE9">
        <w:rPr>
          <w:color w:val="FF0000"/>
          <w:sz w:val="24"/>
        </w:rPr>
        <w:t>Although th</w:t>
      </w:r>
      <w:r w:rsidR="00D63F4D">
        <w:rPr>
          <w:color w:val="FF0000"/>
          <w:sz w:val="24"/>
        </w:rPr>
        <w:t>ose</w:t>
      </w:r>
      <w:r w:rsidR="004D3DE9" w:rsidRPr="004D3DE9">
        <w:rPr>
          <w:color w:val="FF0000"/>
          <w:sz w:val="24"/>
        </w:rPr>
        <w:t xml:space="preserve"> wave modes were shear horizontal SAW</w:t>
      </w:r>
      <w:r w:rsidR="00D63F4D">
        <w:rPr>
          <w:color w:val="FF0000"/>
          <w:sz w:val="24"/>
        </w:rPr>
        <w:t>s</w:t>
      </w:r>
      <w:r w:rsidR="004D3DE9" w:rsidRPr="004D3DE9">
        <w:rPr>
          <w:color w:val="FF0000"/>
          <w:sz w:val="24"/>
        </w:rPr>
        <w:t xml:space="preserve">, their structures were only single waveguide layer. Therefore, they only presented the </w:t>
      </w:r>
      <w:bookmarkStart w:id="20" w:name="OLE_LINK18"/>
      <w:bookmarkStart w:id="21" w:name="OLE_LINK19"/>
      <w:r w:rsidR="004D3DE9" w:rsidRPr="004D3DE9">
        <w:rPr>
          <w:i/>
          <w:color w:val="FF0000"/>
          <w:sz w:val="24"/>
        </w:rPr>
        <w:t>K</w:t>
      </w:r>
      <w:r w:rsidR="004D3DE9" w:rsidRPr="004D3DE9">
        <w:rPr>
          <w:color w:val="FF0000"/>
          <w:sz w:val="24"/>
          <w:vertAlign w:val="superscript"/>
        </w:rPr>
        <w:t>2</w:t>
      </w:r>
      <w:r w:rsidR="004D3DE9" w:rsidRPr="004D3DE9">
        <w:rPr>
          <w:color w:val="FF0000"/>
          <w:sz w:val="24"/>
        </w:rPr>
        <w:t xml:space="preserve"> </w:t>
      </w:r>
      <w:bookmarkEnd w:id="20"/>
      <w:bookmarkEnd w:id="21"/>
      <w:r w:rsidR="004D3DE9" w:rsidRPr="004D3DE9">
        <w:rPr>
          <w:color w:val="FF0000"/>
          <w:sz w:val="24"/>
        </w:rPr>
        <w:t>performance</w:t>
      </w:r>
      <w:r w:rsidR="006469E6">
        <w:rPr>
          <w:rFonts w:hint="eastAsia"/>
          <w:color w:val="FF0000"/>
          <w:sz w:val="24"/>
        </w:rPr>
        <w:t>,</w:t>
      </w:r>
      <w:r w:rsidR="004D3DE9" w:rsidRPr="004D3DE9">
        <w:rPr>
          <w:color w:val="FF0000"/>
          <w:sz w:val="24"/>
        </w:rPr>
        <w:t xml:space="preserve"> whereas the sensitivity and temperature stability </w:t>
      </w:r>
      <w:r w:rsidR="006469E6">
        <w:rPr>
          <w:rFonts w:hint="eastAsia"/>
          <w:color w:val="FF0000"/>
          <w:sz w:val="24"/>
        </w:rPr>
        <w:t xml:space="preserve">of these devices have </w:t>
      </w:r>
      <w:r w:rsidR="004D3DE9" w:rsidRPr="004D3DE9">
        <w:rPr>
          <w:color w:val="FF0000"/>
          <w:sz w:val="24"/>
        </w:rPr>
        <w:t xml:space="preserve">not </w:t>
      </w:r>
      <w:r w:rsidR="006469E6">
        <w:rPr>
          <w:rFonts w:hint="eastAsia"/>
          <w:color w:val="FF0000"/>
          <w:sz w:val="24"/>
        </w:rPr>
        <w:t xml:space="preserve">been </w:t>
      </w:r>
      <w:r w:rsidR="004D3DE9" w:rsidRPr="004D3DE9">
        <w:rPr>
          <w:color w:val="FF0000"/>
          <w:sz w:val="24"/>
        </w:rPr>
        <w:t>investigated</w:t>
      </w:r>
      <w:r w:rsidR="004D3DE9">
        <w:rPr>
          <w:color w:val="FF0000"/>
          <w:sz w:val="24"/>
        </w:rPr>
        <w:t xml:space="preserve">. </w:t>
      </w:r>
      <w:r w:rsidR="008E7D96">
        <w:rPr>
          <w:color w:val="FF0000"/>
          <w:sz w:val="24"/>
          <w:lang w:val="en-GB"/>
        </w:rPr>
        <w:t xml:space="preserve">According to the results </w:t>
      </w:r>
      <w:r w:rsidR="00516FDE">
        <w:rPr>
          <w:color w:val="FF0000"/>
          <w:sz w:val="24"/>
          <w:lang w:val="en-GB"/>
        </w:rPr>
        <w:t>mentioned above</w:t>
      </w:r>
      <w:r w:rsidR="008E7D96">
        <w:rPr>
          <w:color w:val="FF0000"/>
          <w:sz w:val="24"/>
          <w:lang w:val="en-GB"/>
        </w:rPr>
        <w:t>,</w:t>
      </w:r>
      <w:r w:rsidR="00D67C03" w:rsidRPr="002960C4">
        <w:rPr>
          <w:color w:val="FF0000"/>
          <w:sz w:val="24"/>
          <w:lang w:val="en-GB"/>
        </w:rPr>
        <w:t xml:space="preserve"> the </w:t>
      </w:r>
      <w:r w:rsidR="00D67C03" w:rsidRPr="002960C4">
        <w:rPr>
          <w:color w:val="FF0000"/>
          <w:sz w:val="24"/>
        </w:rPr>
        <w:t>TeO</w:t>
      </w:r>
      <w:r w:rsidR="00D67C03" w:rsidRPr="002960C4">
        <w:rPr>
          <w:color w:val="FF0000"/>
          <w:sz w:val="24"/>
          <w:vertAlign w:val="subscript"/>
        </w:rPr>
        <w:t>2</w:t>
      </w:r>
      <w:r w:rsidR="00D67C03" w:rsidRPr="002960C4">
        <w:rPr>
          <w:color w:val="FF0000"/>
          <w:sz w:val="24"/>
        </w:rPr>
        <w:t>/</w:t>
      </w:r>
      <w:proofErr w:type="spellStart"/>
      <w:r w:rsidR="00D67C03" w:rsidRPr="002960C4">
        <w:rPr>
          <w:color w:val="FF0000"/>
          <w:sz w:val="24"/>
        </w:rPr>
        <w:t>ZnO</w:t>
      </w:r>
      <w:proofErr w:type="spellEnd"/>
      <w:r w:rsidR="00D67C03" w:rsidRPr="002960C4">
        <w:rPr>
          <w:color w:val="FF0000"/>
          <w:position w:val="-8"/>
          <w:sz w:val="24"/>
        </w:rPr>
        <w:object w:dxaOrig="660" w:dyaOrig="380">
          <v:shape id="_x0000_i1072" type="#_x0000_t75" style="width:29.75pt;height:17.3pt" o:ole="">
            <v:imagedata r:id="rId38" o:title=""/>
          </v:shape>
          <o:OLEObject Type="Embed" ProgID="Equation.3" ShapeID="_x0000_i1072" DrawAspect="Content" ObjectID="_1541415038" r:id="rId54"/>
        </w:object>
      </w:r>
      <w:r w:rsidR="00D67C03" w:rsidRPr="002960C4">
        <w:rPr>
          <w:color w:val="FF0000"/>
          <w:sz w:val="24"/>
        </w:rPr>
        <w:t>/Si</w:t>
      </w:r>
      <w:r w:rsidR="00D67C03" w:rsidRPr="002960C4">
        <w:rPr>
          <w:rFonts w:hint="eastAsia"/>
          <w:color w:val="FF0000"/>
          <w:sz w:val="24"/>
        </w:rPr>
        <w:t>(100)</w:t>
      </w:r>
      <w:r w:rsidR="00D67C03" w:rsidRPr="002960C4">
        <w:rPr>
          <w:iCs/>
          <w:color w:val="FF0000"/>
          <w:sz w:val="24"/>
          <w:lang w:val="en-GB"/>
        </w:rPr>
        <w:t xml:space="preserve"> multilayer structure </w:t>
      </w:r>
      <w:r w:rsidR="002960C4" w:rsidRPr="002960C4">
        <w:rPr>
          <w:iCs/>
          <w:color w:val="FF0000"/>
          <w:sz w:val="24"/>
          <w:lang w:val="en-GB"/>
        </w:rPr>
        <w:t xml:space="preserve">is able to achieve good trade-off among </w:t>
      </w:r>
      <w:r w:rsidR="002960C4" w:rsidRPr="002960C4">
        <w:rPr>
          <w:i/>
          <w:color w:val="FF0000"/>
          <w:sz w:val="24"/>
        </w:rPr>
        <w:t>K</w:t>
      </w:r>
      <w:r w:rsidR="002960C4" w:rsidRPr="002960C4">
        <w:rPr>
          <w:color w:val="FF0000"/>
          <w:sz w:val="24"/>
          <w:vertAlign w:val="superscript"/>
        </w:rPr>
        <w:t>2</w:t>
      </w:r>
      <w:r w:rsidR="002960C4" w:rsidRPr="002960C4">
        <w:rPr>
          <w:color w:val="FF0000"/>
          <w:sz w:val="24"/>
        </w:rPr>
        <w:t xml:space="preserve">, sensitivity </w:t>
      </w:r>
      <w:r w:rsidR="002960C4" w:rsidRPr="002960C4">
        <w:rPr>
          <w:color w:val="FF0000"/>
          <w:sz w:val="24"/>
        </w:rPr>
        <w:lastRenderedPageBreak/>
        <w:t xml:space="preserve">and TCD, and thus </w:t>
      </w:r>
      <w:r w:rsidR="002960C4" w:rsidRPr="002960C4">
        <w:rPr>
          <w:iCs/>
          <w:color w:val="FF0000"/>
          <w:sz w:val="24"/>
          <w:lang w:val="en-GB"/>
        </w:rPr>
        <w:t xml:space="preserve">relieves the thermal stability and sensitivity issues of </w:t>
      </w:r>
      <w:proofErr w:type="spellStart"/>
      <w:r w:rsidR="002960C4" w:rsidRPr="002960C4">
        <w:rPr>
          <w:color w:val="FF0000"/>
          <w:sz w:val="24"/>
        </w:rPr>
        <w:t>ZnO</w:t>
      </w:r>
      <w:proofErr w:type="spellEnd"/>
      <w:r w:rsidR="002960C4" w:rsidRPr="002960C4">
        <w:rPr>
          <w:color w:val="FF0000"/>
          <w:position w:val="-8"/>
          <w:sz w:val="24"/>
        </w:rPr>
        <w:object w:dxaOrig="660" w:dyaOrig="380">
          <v:shape id="_x0000_i1073" type="#_x0000_t75" style="width:29.75pt;height:17.3pt" o:ole="">
            <v:imagedata r:id="rId38" o:title=""/>
          </v:shape>
          <o:OLEObject Type="Embed" ProgID="Equation.3" ShapeID="_x0000_i1073" DrawAspect="Content" ObjectID="_1541415039" r:id="rId55"/>
        </w:object>
      </w:r>
      <w:r w:rsidR="002960C4" w:rsidRPr="002960C4">
        <w:rPr>
          <w:color w:val="FF0000"/>
          <w:sz w:val="24"/>
        </w:rPr>
        <w:t>/Si</w:t>
      </w:r>
      <w:r w:rsidR="002960C4" w:rsidRPr="002960C4">
        <w:rPr>
          <w:rFonts w:hint="eastAsia"/>
          <w:color w:val="FF0000"/>
          <w:sz w:val="24"/>
        </w:rPr>
        <w:t>(100)</w:t>
      </w:r>
      <w:r w:rsidR="002960C4" w:rsidRPr="002960C4">
        <w:rPr>
          <w:color w:val="FF0000"/>
          <w:sz w:val="24"/>
        </w:rPr>
        <w:t xml:space="preserve"> single waveguide layer</w:t>
      </w:r>
      <w:r w:rsidR="00296ED6">
        <w:rPr>
          <w:color w:val="FF0000"/>
          <w:sz w:val="24"/>
        </w:rPr>
        <w:t xml:space="preserve"> </w:t>
      </w:r>
      <w:r w:rsidR="00296ED6">
        <w:rPr>
          <w:color w:val="FF0000"/>
          <w:sz w:val="24"/>
          <w:lang w:val="en-GB"/>
        </w:rPr>
        <w:fldChar w:fldCharType="begin" w:fldLock="1"/>
      </w:r>
      <w:r w:rsidR="0053216F">
        <w:rPr>
          <w:color w:val="FF0000"/>
          <w:sz w:val="24"/>
          <w:lang w:val="en-GB"/>
        </w:rPr>
        <w:instrText>ADDIN CSL_CITATION { "citationItems" : [ { "id" : "ITEM-1", "itemData" : { "DOI" : "10.1109/TUFFC.2010.1537", "ISBN" : "0885-3010", "ISSN" : "1525-8955", "PMID" : "20442036", "abstract" : "(100) ZnO films on silicon will excite Rayleigh SAWs along the z-axis and shear horizontal (SH) SAWs along the y-axis. Rayleigh SAW modes of (100) ZnO films on silicon have smaller film thickness ratios, higher phase velocities, and larger electromechanical coupling coefficient (K(2)) than the those of (002) ZnO films on silicon. This is special for Rayleigh mode 1, where the K(2) curve shows a maximum value of 3.37% at h/lambda = 0.28 and the velocity is 5258 m/s. This is special for SH mode 0, where the K(2) curve shows a maximum value of 3.3% at h/lambda = 0.28 and the velocity is 3242 m/s.", "author" : [ { "dropping-particle" : "", "family" : "Wu", "given" : "Sean", "non-dropping-particle" : "", "parse-names" : false, "suffix" : "" }, { "dropping-particle" : "", "family" : "Lin", "given" : "Zhi-Xun", "non-dropping-particle" : "", "parse-names" : false, "suffix" : "" }, { "dropping-particle" : "", "family" : "Ro", "given" : "Ruyen", "non-dropping-particle" : "", "parse-names" : false, "suffix" : "" }, { "dropping-particle" : "", "family" : "Lee", "given" : "Maw-Shung", "non-dropping-particle" : "", "parse-names" : false, "suffix" : "" } ], "container-title" : "IEEE transactions on ultrasonics, ferroelectrics, and frequency control", "id" : "ITEM-1", "issue" : "5", "issued" : { "date-parts" : [ [ "2010" ] ] }, "page" : "1237-9", "title" : "Rayleigh and shear horizontal surface acoustic properties of (100) ZnO films on silicon.", "type" : "article-journal", "volume" : "57" }, "uris" : [ "http://www.mendeley.com/documents/?uuid=63a9fe1e-10e8-4830-bed6-7a6a2ddec632" ] } ], "mendeley" : { "formattedCitation" : "[45]", "plainTextFormattedCitation" : "[45]", "previouslyFormattedCitation" : "[45]" }, "properties" : { "noteIndex" : 0 }, "schema" : "https://github.com/citation-style-language/schema/raw/master/csl-citation.json" }</w:instrText>
      </w:r>
      <w:r w:rsidR="00296ED6">
        <w:rPr>
          <w:color w:val="FF0000"/>
          <w:sz w:val="24"/>
          <w:lang w:val="en-GB"/>
        </w:rPr>
        <w:fldChar w:fldCharType="separate"/>
      </w:r>
      <w:r w:rsidR="0053216F" w:rsidRPr="0053216F">
        <w:rPr>
          <w:noProof/>
          <w:color w:val="FF0000"/>
          <w:sz w:val="24"/>
          <w:lang w:val="en-GB"/>
        </w:rPr>
        <w:t>[45]</w:t>
      </w:r>
      <w:r w:rsidR="00296ED6">
        <w:rPr>
          <w:color w:val="FF0000"/>
          <w:sz w:val="24"/>
          <w:lang w:val="en-GB"/>
        </w:rPr>
        <w:fldChar w:fldCharType="end"/>
      </w:r>
      <w:r w:rsidR="002960C4" w:rsidRPr="002960C4">
        <w:rPr>
          <w:color w:val="FF0000"/>
          <w:sz w:val="24"/>
        </w:rPr>
        <w:t>.</w:t>
      </w:r>
      <w:r w:rsidR="00D67C03" w:rsidRPr="002960C4">
        <w:rPr>
          <w:iCs/>
          <w:color w:val="FF0000"/>
          <w:sz w:val="24"/>
          <w:lang w:val="en-GB"/>
        </w:rPr>
        <w:t xml:space="preserve"> </w:t>
      </w:r>
    </w:p>
    <w:p w:rsidR="005213AF" w:rsidRPr="00503627" w:rsidRDefault="005213AF" w:rsidP="005213AF">
      <w:pPr>
        <w:spacing w:line="480" w:lineRule="auto"/>
        <w:ind w:firstLineChars="100" w:firstLine="240"/>
        <w:rPr>
          <w:i/>
          <w:iCs/>
          <w:sz w:val="24"/>
          <w:lang w:val="en-GB"/>
        </w:rPr>
      </w:pPr>
      <w:proofErr w:type="gramStart"/>
      <w:r w:rsidRPr="00503627">
        <w:rPr>
          <w:i/>
          <w:iCs/>
          <w:sz w:val="24"/>
          <w:lang w:val="en-GB"/>
        </w:rPr>
        <w:t xml:space="preserve">Table </w:t>
      </w:r>
      <w:r w:rsidRPr="00503627">
        <w:rPr>
          <w:i/>
          <w:iCs/>
          <w:sz w:val="24"/>
          <w:lang w:val="en-GB"/>
        </w:rPr>
        <w:fldChar w:fldCharType="begin"/>
      </w:r>
      <w:r w:rsidRPr="00503627">
        <w:rPr>
          <w:i/>
          <w:iCs/>
          <w:sz w:val="24"/>
          <w:lang w:val="en-GB"/>
        </w:rPr>
        <w:instrText xml:space="preserve"> SEQ Table \* ARABIC </w:instrText>
      </w:r>
      <w:r w:rsidRPr="00503627">
        <w:rPr>
          <w:i/>
          <w:iCs/>
          <w:sz w:val="24"/>
          <w:lang w:val="en-GB"/>
        </w:rPr>
        <w:fldChar w:fldCharType="separate"/>
      </w:r>
      <w:r w:rsidRPr="00503627">
        <w:rPr>
          <w:i/>
          <w:iCs/>
          <w:sz w:val="24"/>
          <w:lang w:val="en-GB"/>
        </w:rPr>
        <w:t>2</w:t>
      </w:r>
      <w:r w:rsidRPr="00503627">
        <w:rPr>
          <w:sz w:val="24"/>
        </w:rPr>
        <w:fldChar w:fldCharType="end"/>
      </w:r>
      <w:r w:rsidRPr="00503627">
        <w:rPr>
          <w:i/>
          <w:iCs/>
          <w:sz w:val="24"/>
          <w:lang w:val="en-GB"/>
        </w:rPr>
        <w:t>.</w:t>
      </w:r>
      <w:proofErr w:type="gramEnd"/>
      <w:r w:rsidRPr="00503627">
        <w:rPr>
          <w:i/>
          <w:iCs/>
          <w:sz w:val="24"/>
          <w:lang w:val="en-GB"/>
        </w:rPr>
        <w:t xml:space="preserve"> </w:t>
      </w:r>
      <w:r w:rsidR="00B231FE" w:rsidRPr="00503627">
        <w:rPr>
          <w:i/>
          <w:iCs/>
          <w:sz w:val="24"/>
          <w:lang w:val="en-GB"/>
        </w:rPr>
        <w:t>T</w:t>
      </w:r>
      <w:r w:rsidRPr="00503627">
        <w:rPr>
          <w:i/>
          <w:iCs/>
          <w:sz w:val="24"/>
          <w:lang w:val="en-GB"/>
        </w:rPr>
        <w:t xml:space="preserve">ypical </w:t>
      </w:r>
      <w:proofErr w:type="spellStart"/>
      <w:r w:rsidRPr="00503627">
        <w:rPr>
          <w:i/>
          <w:sz w:val="24"/>
        </w:rPr>
        <w:t>V</w:t>
      </w:r>
      <w:r w:rsidRPr="00503627">
        <w:rPr>
          <w:i/>
          <w:sz w:val="24"/>
          <w:vertAlign w:val="subscript"/>
        </w:rPr>
        <w:t>p</w:t>
      </w:r>
      <w:proofErr w:type="spellEnd"/>
      <w:r w:rsidRPr="00503627">
        <w:rPr>
          <w:i/>
          <w:sz w:val="24"/>
        </w:rPr>
        <w:t>, K</w:t>
      </w:r>
      <w:r w:rsidRPr="00503627">
        <w:rPr>
          <w:i/>
          <w:sz w:val="24"/>
          <w:vertAlign w:val="superscript"/>
        </w:rPr>
        <w:t>2</w:t>
      </w:r>
      <w:r w:rsidRPr="00503627">
        <w:rPr>
          <w:i/>
          <w:sz w:val="24"/>
        </w:rPr>
        <w:t xml:space="preserve">, </w:t>
      </w:r>
      <w:r w:rsidR="00B06B6F" w:rsidRPr="00503627">
        <w:rPr>
          <w:i/>
          <w:sz w:val="24"/>
        </w:rPr>
        <w:t xml:space="preserve">sensitivity </w:t>
      </w:r>
      <w:r w:rsidRPr="00503627">
        <w:rPr>
          <w:i/>
          <w:sz w:val="24"/>
        </w:rPr>
        <w:t>and TC</w:t>
      </w:r>
      <w:r w:rsidR="00FB235D" w:rsidRPr="00503627">
        <w:rPr>
          <w:i/>
          <w:sz w:val="24"/>
        </w:rPr>
        <w:t>D</w:t>
      </w:r>
      <w:r w:rsidRPr="00503627">
        <w:rPr>
          <w:i/>
          <w:sz w:val="24"/>
        </w:rPr>
        <w:t xml:space="preserve"> values</w:t>
      </w:r>
      <w:r w:rsidRPr="00503627">
        <w:rPr>
          <w:i/>
          <w:iCs/>
          <w:sz w:val="24"/>
          <w:lang w:val="en-GB"/>
        </w:rPr>
        <w:t xml:space="preserve"> </w:t>
      </w:r>
      <w:r w:rsidR="00C22F91" w:rsidRPr="00503627">
        <w:rPr>
          <w:i/>
          <w:iCs/>
          <w:sz w:val="24"/>
          <w:lang w:val="en-GB"/>
        </w:rPr>
        <w:t xml:space="preserve">of the </w:t>
      </w:r>
      <w:r w:rsidR="00D81ED3">
        <w:rPr>
          <w:sz w:val="24"/>
          <w:lang w:val="en-GB"/>
        </w:rPr>
        <w:t>0</w:t>
      </w:r>
      <w:r w:rsidR="00D81ED3" w:rsidRPr="00751444">
        <w:rPr>
          <w:sz w:val="24"/>
          <w:vertAlign w:val="superscript"/>
          <w:lang w:val="en-GB"/>
        </w:rPr>
        <w:t>th</w:t>
      </w:r>
      <w:r w:rsidR="00C22F91" w:rsidRPr="00503627">
        <w:rPr>
          <w:i/>
          <w:iCs/>
          <w:sz w:val="24"/>
          <w:lang w:val="en-GB"/>
        </w:rPr>
        <w:t xml:space="preserve"> Love wave </w:t>
      </w:r>
      <w:r w:rsidR="00FB235D" w:rsidRPr="00503627">
        <w:rPr>
          <w:i/>
          <w:iCs/>
          <w:sz w:val="24"/>
          <w:lang w:val="en-GB"/>
        </w:rPr>
        <w:t xml:space="preserve">in </w:t>
      </w:r>
      <w:r w:rsidR="00FB235D" w:rsidRPr="00503627">
        <w:rPr>
          <w:i/>
          <w:sz w:val="24"/>
        </w:rPr>
        <w:t>TeO</w:t>
      </w:r>
      <w:r w:rsidR="00FB235D" w:rsidRPr="00503627">
        <w:rPr>
          <w:i/>
          <w:sz w:val="24"/>
          <w:vertAlign w:val="subscript"/>
        </w:rPr>
        <w:t>2</w:t>
      </w:r>
      <w:r w:rsidR="00D67C03" w:rsidRPr="00503627">
        <w:rPr>
          <w:i/>
          <w:sz w:val="24"/>
        </w:rPr>
        <w:t xml:space="preserve"> </w:t>
      </w:r>
      <w:r w:rsidR="00FB235D" w:rsidRPr="00503627">
        <w:rPr>
          <w:i/>
          <w:sz w:val="24"/>
        </w:rPr>
        <w:t>/</w:t>
      </w:r>
      <w:r w:rsidR="006F4ED5" w:rsidRPr="006F4ED5">
        <w:rPr>
          <w:i/>
          <w:sz w:val="24"/>
        </w:rPr>
        <w:t xml:space="preserve"> </w:t>
      </w:r>
      <w:proofErr w:type="spellStart"/>
      <w:r w:rsidR="006F4ED5" w:rsidRPr="00503627">
        <w:rPr>
          <w:i/>
          <w:sz w:val="24"/>
        </w:rPr>
        <w:t>ZnO</w:t>
      </w:r>
      <w:proofErr w:type="spellEnd"/>
      <w:r w:rsidR="00FB235D" w:rsidRPr="00503627">
        <w:rPr>
          <w:i/>
          <w:position w:val="-8"/>
          <w:sz w:val="24"/>
        </w:rPr>
        <w:object w:dxaOrig="660" w:dyaOrig="380">
          <v:shape id="_x0000_i1074" type="#_x0000_t75" style="width:29.75pt;height:17.3pt" o:ole="">
            <v:imagedata r:id="rId38" o:title=""/>
          </v:shape>
          <o:OLEObject Type="Embed" ProgID="Equation.3" ShapeID="_x0000_i1074" DrawAspect="Content" ObjectID="_1541415040" r:id="rId56"/>
        </w:object>
      </w:r>
      <w:r w:rsidR="00FB235D" w:rsidRPr="00503627">
        <w:rPr>
          <w:i/>
          <w:sz w:val="24"/>
        </w:rPr>
        <w:t>/</w:t>
      </w:r>
      <w:proofErr w:type="gramStart"/>
      <w:r w:rsidR="00FB235D" w:rsidRPr="00503627">
        <w:rPr>
          <w:i/>
          <w:sz w:val="24"/>
        </w:rPr>
        <w:t>Si</w:t>
      </w:r>
      <w:r w:rsidR="006F4ED5">
        <w:rPr>
          <w:rFonts w:hint="eastAsia"/>
          <w:i/>
          <w:sz w:val="24"/>
        </w:rPr>
        <w:t>(</w:t>
      </w:r>
      <w:proofErr w:type="gramEnd"/>
      <w:r w:rsidR="006F4ED5">
        <w:rPr>
          <w:rFonts w:hint="eastAsia"/>
          <w:i/>
          <w:sz w:val="24"/>
        </w:rPr>
        <w:t>100)</w:t>
      </w:r>
      <w:r w:rsidR="00FB235D" w:rsidRPr="00503627">
        <w:rPr>
          <w:i/>
          <w:iCs/>
          <w:sz w:val="24"/>
          <w:lang w:val="en-GB"/>
        </w:rPr>
        <w:t xml:space="preserve"> with corresponding </w:t>
      </w:r>
      <w:r w:rsidR="00FB235D" w:rsidRPr="00503627">
        <w:rPr>
          <w:i/>
          <w:sz w:val="24"/>
        </w:rPr>
        <w:t>h</w:t>
      </w:r>
      <w:r w:rsidR="00FB235D" w:rsidRPr="00503627">
        <w:rPr>
          <w:i/>
          <w:sz w:val="24"/>
          <w:vertAlign w:val="subscript"/>
        </w:rPr>
        <w:t>TeO2</w:t>
      </w:r>
      <w:r w:rsidR="006F4ED5" w:rsidRPr="00503627">
        <w:rPr>
          <w:sz w:val="24"/>
        </w:rPr>
        <w:t>/</w:t>
      </w:r>
      <w:r w:rsidR="006F4ED5" w:rsidRPr="00503627">
        <w:rPr>
          <w:i/>
          <w:sz w:val="24"/>
          <w:lang w:val="en-GB"/>
        </w:rPr>
        <w:t>λ</w:t>
      </w:r>
      <w:r w:rsidR="006F4ED5">
        <w:rPr>
          <w:rFonts w:hint="eastAsia"/>
          <w:i/>
          <w:sz w:val="24"/>
          <w:lang w:val="en-GB"/>
        </w:rPr>
        <w:t xml:space="preserve"> </w:t>
      </w:r>
      <w:r w:rsidR="00FB235D" w:rsidRPr="00503627">
        <w:rPr>
          <w:i/>
          <w:sz w:val="24"/>
        </w:rPr>
        <w:t xml:space="preserve">and </w:t>
      </w:r>
      <w:proofErr w:type="spellStart"/>
      <w:r w:rsidR="00FB235D" w:rsidRPr="00503627">
        <w:rPr>
          <w:i/>
          <w:sz w:val="24"/>
        </w:rPr>
        <w:t>h</w:t>
      </w:r>
      <w:r w:rsidR="00FB235D" w:rsidRPr="00503627">
        <w:rPr>
          <w:i/>
          <w:sz w:val="24"/>
          <w:vertAlign w:val="subscript"/>
        </w:rPr>
        <w:t>ZnO</w:t>
      </w:r>
      <w:proofErr w:type="spellEnd"/>
      <w:r w:rsidR="006F4ED5" w:rsidRPr="00503627">
        <w:rPr>
          <w:sz w:val="24"/>
        </w:rPr>
        <w:t>/</w:t>
      </w:r>
      <w:r w:rsidR="006F4ED5" w:rsidRPr="00503627">
        <w:rPr>
          <w:i/>
          <w:sz w:val="24"/>
          <w:lang w:val="en-GB"/>
        </w:rPr>
        <w:t>λ</w:t>
      </w:r>
      <w:r w:rsidR="009D7E67">
        <w:rPr>
          <w:i/>
          <w:sz w:val="24"/>
          <w:lang w:val="en-GB"/>
        </w:rPr>
        <w:t xml:space="preserve"> </w:t>
      </w:r>
      <w:r w:rsidR="00D32B37">
        <w:rPr>
          <w:i/>
          <w:iCs/>
          <w:sz w:val="24"/>
          <w:lang w:val="en-GB"/>
        </w:rPr>
        <w:t>values</w:t>
      </w:r>
      <w:r w:rsidR="00D32B37" w:rsidRPr="00503627">
        <w:rPr>
          <w:i/>
          <w:iCs/>
          <w:sz w:val="24"/>
          <w:lang w:val="en-GB"/>
        </w:rPr>
        <w:t>.</w:t>
      </w:r>
    </w:p>
    <w:tbl>
      <w:tblPr>
        <w:tblW w:w="0" w:type="auto"/>
        <w:tblInd w:w="108" w:type="dxa"/>
        <w:tblLook w:val="04A0" w:firstRow="1" w:lastRow="0" w:firstColumn="1" w:lastColumn="0" w:noHBand="0" w:noVBand="1"/>
      </w:tblPr>
      <w:tblGrid>
        <w:gridCol w:w="1195"/>
        <w:gridCol w:w="81"/>
        <w:gridCol w:w="1115"/>
        <w:gridCol w:w="1538"/>
        <w:gridCol w:w="1284"/>
        <w:gridCol w:w="1740"/>
        <w:gridCol w:w="1461"/>
      </w:tblGrid>
      <w:tr w:rsidR="0000028F" w:rsidRPr="00503627" w:rsidTr="0000028F">
        <w:trPr>
          <w:trHeight w:val="1090"/>
        </w:trPr>
        <w:tc>
          <w:tcPr>
            <w:tcW w:w="1195" w:type="dxa"/>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proofErr w:type="spellStart"/>
            <w:r w:rsidRPr="00503627">
              <w:rPr>
                <w:sz w:val="24"/>
                <w:lang w:val="en-GB"/>
              </w:rPr>
              <w:t>h</w:t>
            </w:r>
            <w:r w:rsidRPr="00503627">
              <w:rPr>
                <w:sz w:val="24"/>
                <w:vertAlign w:val="subscript"/>
                <w:lang w:val="en-GB"/>
              </w:rPr>
              <w:t>ZnO</w:t>
            </w:r>
            <w:proofErr w:type="spellEnd"/>
            <w:r w:rsidR="00F63BD8" w:rsidRPr="00503627">
              <w:rPr>
                <w:sz w:val="24"/>
              </w:rPr>
              <w:t>/</w:t>
            </w:r>
            <w:r w:rsidR="00F63BD8" w:rsidRPr="00503627">
              <w:rPr>
                <w:i/>
                <w:sz w:val="24"/>
              </w:rPr>
              <w:t>λ</w:t>
            </w:r>
          </w:p>
        </w:tc>
        <w:tc>
          <w:tcPr>
            <w:tcW w:w="1196" w:type="dxa"/>
            <w:gridSpan w:val="2"/>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r w:rsidRPr="00503627">
              <w:rPr>
                <w:sz w:val="24"/>
                <w:lang w:val="en-GB"/>
              </w:rPr>
              <w:t>h</w:t>
            </w:r>
            <w:r w:rsidRPr="00503627">
              <w:rPr>
                <w:sz w:val="24"/>
                <w:vertAlign w:val="subscript"/>
                <w:lang w:val="en-GB"/>
              </w:rPr>
              <w:t>TeO2</w:t>
            </w:r>
            <w:r w:rsidR="00F63BD8" w:rsidRPr="00503627">
              <w:rPr>
                <w:sz w:val="24"/>
              </w:rPr>
              <w:t>/</w:t>
            </w:r>
            <w:r w:rsidR="00F63BD8" w:rsidRPr="00503627">
              <w:rPr>
                <w:i/>
                <w:sz w:val="24"/>
              </w:rPr>
              <w:t>λ</w:t>
            </w:r>
          </w:p>
        </w:tc>
        <w:tc>
          <w:tcPr>
            <w:tcW w:w="1538" w:type="dxa"/>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proofErr w:type="spellStart"/>
            <w:r w:rsidRPr="00503627">
              <w:rPr>
                <w:i/>
                <w:sz w:val="24"/>
              </w:rPr>
              <w:t>V</w:t>
            </w:r>
            <w:r w:rsidRPr="00503627">
              <w:rPr>
                <w:i/>
                <w:sz w:val="24"/>
                <w:vertAlign w:val="subscript"/>
              </w:rPr>
              <w:t>p</w:t>
            </w:r>
            <w:proofErr w:type="spellEnd"/>
            <w:r w:rsidRPr="00503627">
              <w:rPr>
                <w:sz w:val="24"/>
                <w:lang w:val="en-GB"/>
              </w:rPr>
              <w:t xml:space="preserve"> (m/s)</w:t>
            </w:r>
          </w:p>
        </w:tc>
        <w:tc>
          <w:tcPr>
            <w:tcW w:w="1284" w:type="dxa"/>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r w:rsidRPr="00503627">
              <w:rPr>
                <w:i/>
                <w:sz w:val="24"/>
                <w:lang w:val="en-GB"/>
              </w:rPr>
              <w:t>K</w:t>
            </w:r>
            <w:r w:rsidRPr="00503627">
              <w:rPr>
                <w:sz w:val="24"/>
                <w:vertAlign w:val="superscript"/>
                <w:lang w:val="en-GB"/>
              </w:rPr>
              <w:t xml:space="preserve">2 </w:t>
            </w:r>
            <w:r w:rsidRPr="00503627">
              <w:rPr>
                <w:sz w:val="24"/>
                <w:lang w:val="en-GB"/>
              </w:rPr>
              <w:t>(%)</w:t>
            </w:r>
          </w:p>
        </w:tc>
        <w:tc>
          <w:tcPr>
            <w:tcW w:w="1740" w:type="dxa"/>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r w:rsidRPr="00503627">
              <w:rPr>
                <w:sz w:val="24"/>
                <w:lang w:val="en-GB"/>
              </w:rPr>
              <w:t>Sensitivity (m</w:t>
            </w:r>
            <w:r w:rsidRPr="00503627">
              <w:rPr>
                <w:sz w:val="24"/>
                <w:vertAlign w:val="superscript"/>
                <w:lang w:val="en-GB"/>
              </w:rPr>
              <w:t>3</w:t>
            </w:r>
            <w:r w:rsidRPr="00503627">
              <w:rPr>
                <w:sz w:val="24"/>
                <w:lang w:val="en-GB"/>
              </w:rPr>
              <w:t>/Kg)</w:t>
            </w:r>
          </w:p>
        </w:tc>
        <w:tc>
          <w:tcPr>
            <w:tcW w:w="1461" w:type="dxa"/>
            <w:tcBorders>
              <w:top w:val="single" w:sz="8" w:space="0" w:color="auto"/>
              <w:bottom w:val="single" w:sz="8" w:space="0" w:color="auto"/>
            </w:tcBorders>
          </w:tcPr>
          <w:p w:rsidR="0000028F" w:rsidRPr="00503627" w:rsidRDefault="0000028F" w:rsidP="00032F46">
            <w:pPr>
              <w:spacing w:line="480" w:lineRule="auto"/>
              <w:ind w:firstLineChars="100" w:firstLine="240"/>
              <w:rPr>
                <w:sz w:val="24"/>
                <w:lang w:val="en-GB"/>
              </w:rPr>
            </w:pPr>
            <w:r w:rsidRPr="00503627">
              <w:rPr>
                <w:sz w:val="24"/>
                <w:lang w:val="en-GB"/>
              </w:rPr>
              <w:t>TCD (ppm/°C)</w:t>
            </w:r>
          </w:p>
        </w:tc>
      </w:tr>
      <w:tr w:rsidR="00F63BD8" w:rsidRPr="00503627" w:rsidTr="0000028F">
        <w:trPr>
          <w:trHeight w:val="39"/>
        </w:trPr>
        <w:tc>
          <w:tcPr>
            <w:tcW w:w="1276" w:type="dxa"/>
            <w:gridSpan w:val="2"/>
          </w:tcPr>
          <w:p w:rsidR="00F63BD8" w:rsidRPr="00503627" w:rsidRDefault="00F63BD8" w:rsidP="000D3A4C">
            <w:pPr>
              <w:spacing w:line="480" w:lineRule="auto"/>
              <w:ind w:firstLineChars="100" w:firstLine="240"/>
              <w:rPr>
                <w:sz w:val="24"/>
                <w:lang w:val="en-GB"/>
              </w:rPr>
            </w:pPr>
            <w:r w:rsidRPr="00503627">
              <w:rPr>
                <w:sz w:val="24"/>
                <w:lang w:val="en-GB"/>
              </w:rPr>
              <w:t>0.20</w:t>
            </w:r>
          </w:p>
        </w:tc>
        <w:tc>
          <w:tcPr>
            <w:tcW w:w="1115" w:type="dxa"/>
          </w:tcPr>
          <w:p w:rsidR="00F63BD8" w:rsidRPr="00503627" w:rsidRDefault="00F63BD8" w:rsidP="000D3A4C">
            <w:pPr>
              <w:spacing w:line="480" w:lineRule="auto"/>
              <w:ind w:firstLineChars="100" w:firstLine="240"/>
              <w:rPr>
                <w:sz w:val="24"/>
                <w:lang w:val="en-GB"/>
              </w:rPr>
            </w:pPr>
            <w:r w:rsidRPr="00503627">
              <w:rPr>
                <w:sz w:val="24"/>
                <w:lang w:val="en-GB"/>
              </w:rPr>
              <w:t>0.052</w:t>
            </w:r>
          </w:p>
        </w:tc>
        <w:tc>
          <w:tcPr>
            <w:tcW w:w="1538" w:type="dxa"/>
          </w:tcPr>
          <w:p w:rsidR="00F63BD8" w:rsidRPr="00503627" w:rsidRDefault="00F63BD8" w:rsidP="000D3A4C">
            <w:pPr>
              <w:spacing w:line="480" w:lineRule="auto"/>
              <w:ind w:firstLineChars="100" w:firstLine="240"/>
              <w:rPr>
                <w:sz w:val="24"/>
                <w:lang w:val="en-GB"/>
              </w:rPr>
            </w:pPr>
            <w:r w:rsidRPr="00503627">
              <w:rPr>
                <w:sz w:val="24"/>
                <w:lang w:val="en-GB"/>
              </w:rPr>
              <w:t>3037</w:t>
            </w:r>
          </w:p>
        </w:tc>
        <w:tc>
          <w:tcPr>
            <w:tcW w:w="1284" w:type="dxa"/>
          </w:tcPr>
          <w:p w:rsidR="00F63BD8" w:rsidRPr="00503627" w:rsidRDefault="00F63BD8" w:rsidP="000D3A4C">
            <w:pPr>
              <w:spacing w:line="480" w:lineRule="auto"/>
              <w:ind w:firstLineChars="100" w:firstLine="240"/>
              <w:rPr>
                <w:sz w:val="24"/>
                <w:lang w:val="en-GB"/>
              </w:rPr>
            </w:pPr>
            <w:r w:rsidRPr="00503627">
              <w:rPr>
                <w:sz w:val="24"/>
                <w:lang w:val="en-GB"/>
              </w:rPr>
              <w:t>2.23</w:t>
            </w:r>
          </w:p>
        </w:tc>
        <w:tc>
          <w:tcPr>
            <w:tcW w:w="1740" w:type="dxa"/>
          </w:tcPr>
          <w:p w:rsidR="00F63BD8" w:rsidRPr="00503627" w:rsidRDefault="001160D6" w:rsidP="001160D6">
            <w:pPr>
              <w:spacing w:line="480" w:lineRule="auto"/>
              <w:ind w:firstLineChars="100" w:firstLine="240"/>
              <w:rPr>
                <w:sz w:val="24"/>
                <w:lang w:val="en-GB"/>
              </w:rPr>
            </w:pPr>
            <w:r w:rsidRPr="00503627">
              <w:rPr>
                <w:sz w:val="24"/>
                <w:lang w:val="en-GB"/>
              </w:rPr>
              <w:t>-</w:t>
            </w:r>
            <w:r>
              <w:rPr>
                <w:rFonts w:hint="eastAsia"/>
                <w:sz w:val="24"/>
                <w:lang w:val="en-GB"/>
              </w:rPr>
              <w:t>4.02</w:t>
            </w:r>
            <w:r w:rsidRPr="00503627">
              <w:rPr>
                <w:sz w:val="24"/>
                <w:lang w:val="en-GB"/>
              </w:rPr>
              <w:t>×10</w:t>
            </w:r>
            <w:r w:rsidRPr="00503627">
              <w:rPr>
                <w:sz w:val="24"/>
                <w:vertAlign w:val="superscript"/>
                <w:lang w:val="en-GB"/>
              </w:rPr>
              <w:t>-3</w:t>
            </w:r>
          </w:p>
        </w:tc>
        <w:tc>
          <w:tcPr>
            <w:tcW w:w="1461" w:type="dxa"/>
          </w:tcPr>
          <w:p w:rsidR="00F63BD8" w:rsidRPr="00503627" w:rsidRDefault="001160D6" w:rsidP="001160D6">
            <w:pPr>
              <w:spacing w:line="480" w:lineRule="auto"/>
              <w:ind w:firstLineChars="100" w:firstLine="240"/>
              <w:rPr>
                <w:sz w:val="24"/>
                <w:lang w:val="en-GB"/>
              </w:rPr>
            </w:pPr>
            <w:r w:rsidRPr="00503627">
              <w:rPr>
                <w:sz w:val="24"/>
                <w:lang w:val="en-GB"/>
              </w:rPr>
              <w:t>1.</w:t>
            </w:r>
            <w:r>
              <w:rPr>
                <w:rFonts w:hint="eastAsia"/>
                <w:sz w:val="24"/>
                <w:lang w:val="en-GB"/>
              </w:rPr>
              <w:t>73</w:t>
            </w:r>
            <w:r w:rsidRPr="00503627">
              <w:rPr>
                <w:sz w:val="24"/>
                <w:lang w:val="en-GB"/>
              </w:rPr>
              <w:t>×10</w:t>
            </w:r>
            <w:r w:rsidRPr="00503627">
              <w:rPr>
                <w:sz w:val="24"/>
                <w:vertAlign w:val="superscript"/>
                <w:lang w:val="en-GB"/>
              </w:rPr>
              <w:t>3</w:t>
            </w:r>
          </w:p>
        </w:tc>
      </w:tr>
      <w:tr w:rsidR="00660BEC" w:rsidRPr="00503627" w:rsidTr="0000028F">
        <w:trPr>
          <w:trHeight w:val="39"/>
        </w:trPr>
        <w:tc>
          <w:tcPr>
            <w:tcW w:w="1276" w:type="dxa"/>
            <w:gridSpan w:val="2"/>
          </w:tcPr>
          <w:p w:rsidR="00660BEC" w:rsidRPr="00503627" w:rsidRDefault="00660BEC" w:rsidP="000D3A4C">
            <w:pPr>
              <w:spacing w:line="480" w:lineRule="auto"/>
              <w:ind w:firstLineChars="100" w:firstLine="240"/>
              <w:rPr>
                <w:sz w:val="24"/>
                <w:lang w:val="en-GB"/>
              </w:rPr>
            </w:pPr>
            <w:r w:rsidRPr="00503627">
              <w:rPr>
                <w:sz w:val="24"/>
                <w:lang w:val="en-GB"/>
              </w:rPr>
              <w:t>0.313</w:t>
            </w:r>
          </w:p>
        </w:tc>
        <w:tc>
          <w:tcPr>
            <w:tcW w:w="1115" w:type="dxa"/>
          </w:tcPr>
          <w:p w:rsidR="00660BEC" w:rsidRPr="00503627" w:rsidRDefault="00660BEC" w:rsidP="000D3A4C">
            <w:pPr>
              <w:spacing w:line="480" w:lineRule="auto"/>
              <w:ind w:firstLineChars="100" w:firstLine="240"/>
              <w:rPr>
                <w:sz w:val="24"/>
                <w:lang w:val="en-GB"/>
              </w:rPr>
            </w:pPr>
            <w:r w:rsidRPr="00503627">
              <w:rPr>
                <w:sz w:val="24"/>
                <w:lang w:val="en-GB"/>
              </w:rPr>
              <w:t>0.001</w:t>
            </w:r>
          </w:p>
        </w:tc>
        <w:tc>
          <w:tcPr>
            <w:tcW w:w="1538" w:type="dxa"/>
          </w:tcPr>
          <w:p w:rsidR="00660BEC" w:rsidRPr="00503627" w:rsidRDefault="00660BEC" w:rsidP="000D3A4C">
            <w:pPr>
              <w:spacing w:line="480" w:lineRule="auto"/>
              <w:ind w:firstLineChars="100" w:firstLine="240"/>
              <w:rPr>
                <w:sz w:val="24"/>
                <w:lang w:val="en-GB"/>
              </w:rPr>
            </w:pPr>
            <w:r w:rsidRPr="00503627">
              <w:rPr>
                <w:sz w:val="24"/>
                <w:lang w:val="en-GB"/>
              </w:rPr>
              <w:t>3187</w:t>
            </w:r>
          </w:p>
        </w:tc>
        <w:tc>
          <w:tcPr>
            <w:tcW w:w="1284" w:type="dxa"/>
          </w:tcPr>
          <w:p w:rsidR="00660BEC" w:rsidRPr="00503627" w:rsidRDefault="00660BEC" w:rsidP="000D3A4C">
            <w:pPr>
              <w:spacing w:line="480" w:lineRule="auto"/>
              <w:ind w:firstLineChars="100" w:firstLine="240"/>
              <w:rPr>
                <w:sz w:val="24"/>
                <w:lang w:val="en-GB"/>
              </w:rPr>
            </w:pPr>
            <w:r w:rsidRPr="00503627">
              <w:rPr>
                <w:sz w:val="24"/>
                <w:lang w:val="en-GB"/>
              </w:rPr>
              <w:t>3.13</w:t>
            </w:r>
          </w:p>
        </w:tc>
        <w:tc>
          <w:tcPr>
            <w:tcW w:w="1740" w:type="dxa"/>
          </w:tcPr>
          <w:p w:rsidR="00660BEC" w:rsidRPr="00503627" w:rsidRDefault="00660BEC" w:rsidP="000D3A4C">
            <w:pPr>
              <w:spacing w:line="480" w:lineRule="auto"/>
              <w:ind w:firstLineChars="100" w:firstLine="240"/>
              <w:rPr>
                <w:sz w:val="24"/>
                <w:lang w:val="en-GB"/>
              </w:rPr>
            </w:pPr>
            <w:r w:rsidRPr="00503627">
              <w:rPr>
                <w:sz w:val="24"/>
                <w:lang w:val="en-GB"/>
              </w:rPr>
              <w:t>-0.90×10</w:t>
            </w:r>
            <w:r w:rsidRPr="00503627">
              <w:rPr>
                <w:sz w:val="24"/>
                <w:vertAlign w:val="superscript"/>
                <w:lang w:val="en-GB"/>
              </w:rPr>
              <w:t>-3</w:t>
            </w:r>
          </w:p>
        </w:tc>
        <w:tc>
          <w:tcPr>
            <w:tcW w:w="1461" w:type="dxa"/>
          </w:tcPr>
          <w:p w:rsidR="00660BEC" w:rsidRPr="00503627" w:rsidRDefault="00660BEC" w:rsidP="00E104DE">
            <w:pPr>
              <w:spacing w:line="480" w:lineRule="auto"/>
              <w:ind w:firstLineChars="100" w:firstLine="240"/>
              <w:rPr>
                <w:sz w:val="24"/>
                <w:lang w:val="en-GB"/>
              </w:rPr>
            </w:pPr>
            <w:r w:rsidRPr="00503627">
              <w:rPr>
                <w:sz w:val="24"/>
                <w:lang w:val="en-GB"/>
              </w:rPr>
              <w:t>-28.</w:t>
            </w:r>
            <w:r w:rsidR="00E104DE">
              <w:rPr>
                <w:sz w:val="24"/>
                <w:lang w:val="en-GB"/>
              </w:rPr>
              <w:t>9</w:t>
            </w:r>
          </w:p>
        </w:tc>
      </w:tr>
      <w:tr w:rsidR="00660BEC" w:rsidRPr="00503627" w:rsidTr="0000028F">
        <w:trPr>
          <w:trHeight w:val="39"/>
        </w:trPr>
        <w:tc>
          <w:tcPr>
            <w:tcW w:w="1276" w:type="dxa"/>
            <w:gridSpan w:val="2"/>
          </w:tcPr>
          <w:p w:rsidR="00660BEC" w:rsidRPr="00503627" w:rsidRDefault="00660BEC" w:rsidP="000D3A4C">
            <w:pPr>
              <w:spacing w:line="480" w:lineRule="auto"/>
              <w:ind w:firstLineChars="100" w:firstLine="240"/>
              <w:rPr>
                <w:sz w:val="24"/>
                <w:lang w:val="en-GB"/>
              </w:rPr>
            </w:pPr>
            <w:r w:rsidRPr="00503627">
              <w:rPr>
                <w:sz w:val="24"/>
                <w:lang w:val="en-GB"/>
              </w:rPr>
              <w:t>0.596</w:t>
            </w:r>
          </w:p>
        </w:tc>
        <w:tc>
          <w:tcPr>
            <w:tcW w:w="1115" w:type="dxa"/>
          </w:tcPr>
          <w:p w:rsidR="00660BEC" w:rsidRPr="00503627" w:rsidRDefault="00660BEC" w:rsidP="000D3A4C">
            <w:pPr>
              <w:spacing w:line="480" w:lineRule="auto"/>
              <w:ind w:firstLineChars="100" w:firstLine="240"/>
              <w:rPr>
                <w:sz w:val="24"/>
                <w:lang w:val="en-GB"/>
              </w:rPr>
            </w:pPr>
            <w:r w:rsidRPr="00503627">
              <w:rPr>
                <w:sz w:val="24"/>
                <w:lang w:val="en-GB"/>
              </w:rPr>
              <w:t>0.026</w:t>
            </w:r>
          </w:p>
        </w:tc>
        <w:tc>
          <w:tcPr>
            <w:tcW w:w="1538" w:type="dxa"/>
          </w:tcPr>
          <w:p w:rsidR="00660BEC" w:rsidRPr="00503627" w:rsidRDefault="00660BEC" w:rsidP="000D3A4C">
            <w:pPr>
              <w:spacing w:line="480" w:lineRule="auto"/>
              <w:ind w:firstLineChars="100" w:firstLine="240"/>
              <w:rPr>
                <w:sz w:val="24"/>
                <w:lang w:val="en-GB"/>
              </w:rPr>
            </w:pPr>
            <w:r w:rsidRPr="00503627">
              <w:rPr>
                <w:sz w:val="24"/>
                <w:lang w:val="en-GB"/>
              </w:rPr>
              <w:t>2895</w:t>
            </w:r>
          </w:p>
        </w:tc>
        <w:tc>
          <w:tcPr>
            <w:tcW w:w="1284" w:type="dxa"/>
          </w:tcPr>
          <w:p w:rsidR="00660BEC" w:rsidRPr="00503627" w:rsidRDefault="00660BEC" w:rsidP="000D3A4C">
            <w:pPr>
              <w:spacing w:line="480" w:lineRule="auto"/>
              <w:ind w:firstLineChars="100" w:firstLine="240"/>
              <w:rPr>
                <w:sz w:val="24"/>
                <w:lang w:val="en-GB"/>
              </w:rPr>
            </w:pPr>
            <w:r w:rsidRPr="00503627">
              <w:rPr>
                <w:sz w:val="24"/>
                <w:lang w:val="en-GB"/>
              </w:rPr>
              <w:t>2.33</w:t>
            </w:r>
          </w:p>
        </w:tc>
        <w:tc>
          <w:tcPr>
            <w:tcW w:w="1740" w:type="dxa"/>
          </w:tcPr>
          <w:p w:rsidR="00660BEC" w:rsidRPr="00503627" w:rsidRDefault="00660BEC" w:rsidP="000D3A4C">
            <w:pPr>
              <w:spacing w:line="480" w:lineRule="auto"/>
              <w:ind w:firstLineChars="100" w:firstLine="240"/>
              <w:rPr>
                <w:sz w:val="24"/>
                <w:lang w:val="en-GB"/>
              </w:rPr>
            </w:pPr>
            <w:r w:rsidRPr="00503627">
              <w:rPr>
                <w:sz w:val="24"/>
                <w:lang w:val="en-GB"/>
              </w:rPr>
              <w:t>-0.73×10</w:t>
            </w:r>
            <w:r w:rsidRPr="00503627">
              <w:rPr>
                <w:sz w:val="24"/>
                <w:vertAlign w:val="superscript"/>
                <w:lang w:val="en-GB"/>
              </w:rPr>
              <w:t>-3</w:t>
            </w:r>
          </w:p>
        </w:tc>
        <w:tc>
          <w:tcPr>
            <w:tcW w:w="1461" w:type="dxa"/>
          </w:tcPr>
          <w:p w:rsidR="00660BEC" w:rsidRPr="00503627" w:rsidRDefault="00994DD1" w:rsidP="00994DD1">
            <w:pPr>
              <w:spacing w:line="480" w:lineRule="auto"/>
              <w:ind w:firstLineChars="100" w:firstLine="240"/>
              <w:rPr>
                <w:sz w:val="24"/>
                <w:lang w:val="en-GB"/>
              </w:rPr>
            </w:pPr>
            <w:r w:rsidRPr="00503627">
              <w:rPr>
                <w:sz w:val="24"/>
                <w:lang w:val="en-GB"/>
              </w:rPr>
              <w:t>1.</w:t>
            </w:r>
            <w:r>
              <w:rPr>
                <w:sz w:val="24"/>
                <w:lang w:val="en-GB"/>
              </w:rPr>
              <w:t>40</w:t>
            </w:r>
            <w:r w:rsidRPr="00503627">
              <w:rPr>
                <w:sz w:val="24"/>
                <w:lang w:val="en-GB"/>
              </w:rPr>
              <w:t>×10</w:t>
            </w:r>
            <w:r>
              <w:rPr>
                <w:sz w:val="24"/>
                <w:vertAlign w:val="superscript"/>
                <w:lang w:val="en-GB"/>
              </w:rPr>
              <w:t>-2</w:t>
            </w:r>
          </w:p>
        </w:tc>
      </w:tr>
      <w:tr w:rsidR="00660BEC" w:rsidRPr="00503627" w:rsidTr="0000028F">
        <w:trPr>
          <w:trHeight w:val="39"/>
        </w:trPr>
        <w:tc>
          <w:tcPr>
            <w:tcW w:w="1276" w:type="dxa"/>
            <w:gridSpan w:val="2"/>
          </w:tcPr>
          <w:p w:rsidR="00660BEC" w:rsidRPr="00503627" w:rsidRDefault="00660BEC" w:rsidP="000D3A4C">
            <w:pPr>
              <w:spacing w:line="480" w:lineRule="auto"/>
              <w:ind w:firstLineChars="100" w:firstLine="240"/>
              <w:rPr>
                <w:sz w:val="24"/>
                <w:lang w:val="en-GB"/>
              </w:rPr>
            </w:pPr>
            <w:r w:rsidRPr="00503627">
              <w:rPr>
                <w:sz w:val="24"/>
                <w:lang w:val="en-GB"/>
              </w:rPr>
              <w:t>0.304</w:t>
            </w:r>
          </w:p>
        </w:tc>
        <w:tc>
          <w:tcPr>
            <w:tcW w:w="1115" w:type="dxa"/>
          </w:tcPr>
          <w:p w:rsidR="00660BEC" w:rsidRPr="00503627" w:rsidRDefault="00660BEC" w:rsidP="000D3A4C">
            <w:pPr>
              <w:spacing w:line="480" w:lineRule="auto"/>
              <w:ind w:firstLineChars="100" w:firstLine="240"/>
              <w:rPr>
                <w:sz w:val="24"/>
                <w:lang w:val="en-GB"/>
              </w:rPr>
            </w:pPr>
            <w:r w:rsidRPr="00503627">
              <w:rPr>
                <w:sz w:val="24"/>
                <w:lang w:val="en-GB"/>
              </w:rPr>
              <w:t>0.021</w:t>
            </w:r>
          </w:p>
        </w:tc>
        <w:tc>
          <w:tcPr>
            <w:tcW w:w="1538" w:type="dxa"/>
          </w:tcPr>
          <w:p w:rsidR="00660BEC" w:rsidRPr="00503627" w:rsidRDefault="00660BEC" w:rsidP="000D3A4C">
            <w:pPr>
              <w:spacing w:line="480" w:lineRule="auto"/>
              <w:ind w:firstLineChars="100" w:firstLine="240"/>
              <w:rPr>
                <w:sz w:val="24"/>
                <w:lang w:val="en-GB"/>
              </w:rPr>
            </w:pPr>
            <w:r w:rsidRPr="00503627">
              <w:rPr>
                <w:sz w:val="24"/>
                <w:lang w:val="en-GB"/>
              </w:rPr>
              <w:t>3145</w:t>
            </w:r>
          </w:p>
        </w:tc>
        <w:tc>
          <w:tcPr>
            <w:tcW w:w="1284" w:type="dxa"/>
          </w:tcPr>
          <w:p w:rsidR="00660BEC" w:rsidRPr="00503627" w:rsidRDefault="00660BEC" w:rsidP="000D3A4C">
            <w:pPr>
              <w:spacing w:line="480" w:lineRule="auto"/>
              <w:ind w:firstLineChars="100" w:firstLine="240"/>
              <w:rPr>
                <w:sz w:val="24"/>
                <w:lang w:val="en-GB"/>
              </w:rPr>
            </w:pPr>
            <w:r w:rsidRPr="00503627">
              <w:rPr>
                <w:sz w:val="24"/>
                <w:lang w:val="en-GB"/>
              </w:rPr>
              <w:t>2.76</w:t>
            </w:r>
          </w:p>
        </w:tc>
        <w:tc>
          <w:tcPr>
            <w:tcW w:w="1740" w:type="dxa"/>
          </w:tcPr>
          <w:p w:rsidR="00660BEC" w:rsidRPr="00503627" w:rsidRDefault="00660BEC" w:rsidP="000D3A4C">
            <w:pPr>
              <w:spacing w:line="480" w:lineRule="auto"/>
              <w:ind w:firstLineChars="100" w:firstLine="240"/>
              <w:rPr>
                <w:sz w:val="24"/>
                <w:lang w:val="en-GB"/>
              </w:rPr>
            </w:pPr>
            <w:r w:rsidRPr="00503627">
              <w:rPr>
                <w:sz w:val="24"/>
                <w:lang w:val="en-GB"/>
              </w:rPr>
              <w:t>-1.04×10</w:t>
            </w:r>
            <w:r w:rsidRPr="00503627">
              <w:rPr>
                <w:sz w:val="24"/>
                <w:vertAlign w:val="superscript"/>
                <w:lang w:val="en-GB"/>
              </w:rPr>
              <w:t>-3</w:t>
            </w:r>
          </w:p>
        </w:tc>
        <w:tc>
          <w:tcPr>
            <w:tcW w:w="1461" w:type="dxa"/>
          </w:tcPr>
          <w:p w:rsidR="00660BEC" w:rsidRPr="00503627" w:rsidRDefault="00994DD1" w:rsidP="000D3A4C">
            <w:pPr>
              <w:spacing w:line="480" w:lineRule="auto"/>
              <w:ind w:firstLineChars="100" w:firstLine="240"/>
              <w:rPr>
                <w:sz w:val="24"/>
                <w:lang w:val="en-GB"/>
              </w:rPr>
            </w:pPr>
            <w:r>
              <w:rPr>
                <w:sz w:val="24"/>
                <w:lang w:val="en-GB"/>
              </w:rPr>
              <w:t>9.01</w:t>
            </w:r>
            <w:r w:rsidRPr="00503627">
              <w:rPr>
                <w:sz w:val="24"/>
                <w:lang w:val="en-GB"/>
              </w:rPr>
              <w:t>×10</w:t>
            </w:r>
            <w:r>
              <w:rPr>
                <w:sz w:val="24"/>
                <w:vertAlign w:val="superscript"/>
                <w:lang w:val="en-GB"/>
              </w:rPr>
              <w:t>-3</w:t>
            </w:r>
          </w:p>
        </w:tc>
      </w:tr>
      <w:tr w:rsidR="00660BEC" w:rsidRPr="00503627" w:rsidTr="0000028F">
        <w:trPr>
          <w:trHeight w:val="39"/>
        </w:trPr>
        <w:tc>
          <w:tcPr>
            <w:tcW w:w="1276" w:type="dxa"/>
            <w:gridSpan w:val="2"/>
          </w:tcPr>
          <w:p w:rsidR="00660BEC" w:rsidRPr="00503627" w:rsidRDefault="00660BEC" w:rsidP="000D3A4C">
            <w:pPr>
              <w:spacing w:line="480" w:lineRule="auto"/>
              <w:ind w:firstLineChars="100" w:firstLine="240"/>
              <w:rPr>
                <w:sz w:val="24"/>
                <w:lang w:val="en-GB"/>
              </w:rPr>
            </w:pPr>
            <w:r w:rsidRPr="00503627">
              <w:rPr>
                <w:sz w:val="24"/>
                <w:lang w:val="en-GB"/>
              </w:rPr>
              <w:t>0.421</w:t>
            </w:r>
          </w:p>
        </w:tc>
        <w:tc>
          <w:tcPr>
            <w:tcW w:w="1115" w:type="dxa"/>
          </w:tcPr>
          <w:p w:rsidR="00660BEC" w:rsidRPr="00503627" w:rsidRDefault="00660BEC" w:rsidP="000D3A4C">
            <w:pPr>
              <w:spacing w:line="480" w:lineRule="auto"/>
              <w:ind w:firstLineChars="100" w:firstLine="240"/>
              <w:rPr>
                <w:sz w:val="24"/>
                <w:lang w:val="en-GB"/>
              </w:rPr>
            </w:pPr>
            <w:r w:rsidRPr="00503627">
              <w:rPr>
                <w:sz w:val="24"/>
                <w:lang w:val="en-GB"/>
              </w:rPr>
              <w:t>0.023</w:t>
            </w:r>
          </w:p>
        </w:tc>
        <w:tc>
          <w:tcPr>
            <w:tcW w:w="1538" w:type="dxa"/>
          </w:tcPr>
          <w:p w:rsidR="00660BEC" w:rsidRPr="00503627" w:rsidRDefault="00660BEC" w:rsidP="000D3A4C">
            <w:pPr>
              <w:spacing w:line="480" w:lineRule="auto"/>
              <w:ind w:firstLineChars="100" w:firstLine="240"/>
              <w:rPr>
                <w:sz w:val="24"/>
                <w:lang w:val="en-GB"/>
              </w:rPr>
            </w:pPr>
            <w:r w:rsidRPr="00503627">
              <w:rPr>
                <w:sz w:val="24"/>
                <w:lang w:val="en-GB"/>
              </w:rPr>
              <w:t>2985</w:t>
            </w:r>
          </w:p>
        </w:tc>
        <w:tc>
          <w:tcPr>
            <w:tcW w:w="1284" w:type="dxa"/>
          </w:tcPr>
          <w:p w:rsidR="00660BEC" w:rsidRPr="00503627" w:rsidRDefault="00660BEC" w:rsidP="000D3A4C">
            <w:pPr>
              <w:spacing w:line="480" w:lineRule="auto"/>
              <w:ind w:firstLineChars="100" w:firstLine="240"/>
              <w:rPr>
                <w:sz w:val="24"/>
                <w:lang w:val="en-GB"/>
              </w:rPr>
            </w:pPr>
            <w:r w:rsidRPr="00503627">
              <w:rPr>
                <w:sz w:val="24"/>
                <w:lang w:val="en-GB"/>
              </w:rPr>
              <w:t>2.66</w:t>
            </w:r>
          </w:p>
        </w:tc>
        <w:tc>
          <w:tcPr>
            <w:tcW w:w="1740" w:type="dxa"/>
          </w:tcPr>
          <w:p w:rsidR="00660BEC" w:rsidRPr="00503627" w:rsidRDefault="00660BEC" w:rsidP="000D3A4C">
            <w:pPr>
              <w:spacing w:line="480" w:lineRule="auto"/>
              <w:ind w:firstLineChars="100" w:firstLine="240"/>
              <w:rPr>
                <w:sz w:val="24"/>
                <w:lang w:val="en-GB"/>
              </w:rPr>
            </w:pPr>
            <w:r w:rsidRPr="00503627">
              <w:rPr>
                <w:sz w:val="24"/>
                <w:lang w:val="en-GB"/>
              </w:rPr>
              <w:t>-0.89×10</w:t>
            </w:r>
            <w:r w:rsidRPr="00503627">
              <w:rPr>
                <w:sz w:val="24"/>
                <w:vertAlign w:val="superscript"/>
                <w:lang w:val="en-GB"/>
              </w:rPr>
              <w:t>-3</w:t>
            </w:r>
          </w:p>
        </w:tc>
        <w:tc>
          <w:tcPr>
            <w:tcW w:w="1461" w:type="dxa"/>
          </w:tcPr>
          <w:p w:rsidR="00660BEC" w:rsidRPr="00503627" w:rsidRDefault="00994DD1" w:rsidP="000D3A4C">
            <w:pPr>
              <w:spacing w:line="480" w:lineRule="auto"/>
              <w:ind w:firstLineChars="100" w:firstLine="240"/>
              <w:rPr>
                <w:sz w:val="24"/>
                <w:lang w:val="en-GB"/>
              </w:rPr>
            </w:pPr>
            <w:r>
              <w:rPr>
                <w:sz w:val="24"/>
                <w:lang w:val="en-GB"/>
              </w:rPr>
              <w:t>4.07</w:t>
            </w:r>
            <w:r w:rsidRPr="00503627">
              <w:rPr>
                <w:sz w:val="24"/>
                <w:lang w:val="en-GB"/>
              </w:rPr>
              <w:t>×10</w:t>
            </w:r>
            <w:r>
              <w:rPr>
                <w:sz w:val="24"/>
                <w:vertAlign w:val="superscript"/>
                <w:lang w:val="en-GB"/>
              </w:rPr>
              <w:t>-2</w:t>
            </w:r>
          </w:p>
        </w:tc>
      </w:tr>
      <w:tr w:rsidR="00660BEC" w:rsidRPr="00503627" w:rsidTr="0000028F">
        <w:trPr>
          <w:trHeight w:val="39"/>
        </w:trPr>
        <w:tc>
          <w:tcPr>
            <w:tcW w:w="1276" w:type="dxa"/>
            <w:gridSpan w:val="2"/>
          </w:tcPr>
          <w:p w:rsidR="00660BEC" w:rsidRPr="00503627" w:rsidRDefault="00660BEC" w:rsidP="000D3A4C">
            <w:pPr>
              <w:spacing w:line="480" w:lineRule="auto"/>
              <w:ind w:firstLineChars="100" w:firstLine="240"/>
              <w:rPr>
                <w:sz w:val="24"/>
                <w:lang w:val="en-GB"/>
              </w:rPr>
            </w:pPr>
            <w:r w:rsidRPr="00503627">
              <w:rPr>
                <w:sz w:val="24"/>
                <w:lang w:val="en-GB"/>
              </w:rPr>
              <w:t>0.51</w:t>
            </w:r>
          </w:p>
        </w:tc>
        <w:tc>
          <w:tcPr>
            <w:tcW w:w="1115" w:type="dxa"/>
          </w:tcPr>
          <w:p w:rsidR="00660BEC" w:rsidRPr="00503627" w:rsidRDefault="00660BEC" w:rsidP="000D3A4C">
            <w:pPr>
              <w:spacing w:line="480" w:lineRule="auto"/>
              <w:ind w:firstLineChars="100" w:firstLine="240"/>
              <w:rPr>
                <w:sz w:val="24"/>
                <w:lang w:val="en-GB"/>
              </w:rPr>
            </w:pPr>
            <w:r w:rsidRPr="00503627">
              <w:rPr>
                <w:sz w:val="24"/>
                <w:lang w:val="en-GB"/>
              </w:rPr>
              <w:t>0.02</w:t>
            </w:r>
          </w:p>
        </w:tc>
        <w:tc>
          <w:tcPr>
            <w:tcW w:w="1538" w:type="dxa"/>
          </w:tcPr>
          <w:p w:rsidR="00660BEC" w:rsidRPr="00503627" w:rsidRDefault="00660BEC" w:rsidP="000D3A4C">
            <w:pPr>
              <w:spacing w:line="480" w:lineRule="auto"/>
              <w:ind w:firstLineChars="100" w:firstLine="240"/>
              <w:rPr>
                <w:sz w:val="24"/>
                <w:lang w:val="en-GB"/>
              </w:rPr>
            </w:pPr>
            <w:r w:rsidRPr="00503627">
              <w:rPr>
                <w:sz w:val="24"/>
                <w:lang w:val="en-GB"/>
              </w:rPr>
              <w:t>2879</w:t>
            </w:r>
          </w:p>
        </w:tc>
        <w:tc>
          <w:tcPr>
            <w:tcW w:w="1284" w:type="dxa"/>
          </w:tcPr>
          <w:p w:rsidR="00660BEC" w:rsidRPr="00503627" w:rsidRDefault="00660BEC" w:rsidP="000D3A4C">
            <w:pPr>
              <w:spacing w:line="480" w:lineRule="auto"/>
              <w:ind w:firstLineChars="100" w:firstLine="240"/>
              <w:rPr>
                <w:sz w:val="24"/>
                <w:lang w:val="en-GB"/>
              </w:rPr>
            </w:pPr>
            <w:r w:rsidRPr="00503627">
              <w:rPr>
                <w:sz w:val="24"/>
                <w:lang w:val="en-GB"/>
              </w:rPr>
              <w:t>2.41</w:t>
            </w:r>
          </w:p>
        </w:tc>
        <w:tc>
          <w:tcPr>
            <w:tcW w:w="1740" w:type="dxa"/>
          </w:tcPr>
          <w:p w:rsidR="00660BEC" w:rsidRPr="00503627" w:rsidRDefault="001160D6" w:rsidP="001160D6">
            <w:pPr>
              <w:spacing w:line="480" w:lineRule="auto"/>
              <w:ind w:firstLineChars="100" w:firstLine="240"/>
              <w:rPr>
                <w:sz w:val="24"/>
                <w:lang w:val="en-GB"/>
              </w:rPr>
            </w:pPr>
            <w:r w:rsidRPr="00503627">
              <w:rPr>
                <w:sz w:val="24"/>
                <w:lang w:val="en-GB"/>
              </w:rPr>
              <w:t>-</w:t>
            </w:r>
            <w:r>
              <w:rPr>
                <w:rFonts w:hint="eastAsia"/>
                <w:sz w:val="24"/>
                <w:lang w:val="en-GB"/>
              </w:rPr>
              <w:t>0.84</w:t>
            </w:r>
            <w:r w:rsidRPr="00503627">
              <w:rPr>
                <w:sz w:val="24"/>
                <w:lang w:val="en-GB"/>
              </w:rPr>
              <w:t>×10</w:t>
            </w:r>
            <w:r w:rsidRPr="00503627">
              <w:rPr>
                <w:sz w:val="24"/>
                <w:vertAlign w:val="superscript"/>
                <w:lang w:val="en-GB"/>
              </w:rPr>
              <w:t>-3</w:t>
            </w:r>
          </w:p>
        </w:tc>
        <w:tc>
          <w:tcPr>
            <w:tcW w:w="1461" w:type="dxa"/>
          </w:tcPr>
          <w:p w:rsidR="00660BEC" w:rsidRPr="00503627" w:rsidRDefault="00660BEC" w:rsidP="000D3A4C">
            <w:pPr>
              <w:spacing w:line="480" w:lineRule="auto"/>
              <w:ind w:firstLineChars="100" w:firstLine="240"/>
              <w:rPr>
                <w:sz w:val="24"/>
                <w:lang w:val="en-GB"/>
              </w:rPr>
            </w:pPr>
            <w:r w:rsidRPr="00503627">
              <w:rPr>
                <w:sz w:val="24"/>
                <w:lang w:val="en-GB"/>
              </w:rPr>
              <w:t>2.57</w:t>
            </w:r>
          </w:p>
        </w:tc>
      </w:tr>
      <w:tr w:rsidR="00660BEC" w:rsidRPr="00503627" w:rsidTr="0000028F">
        <w:trPr>
          <w:trHeight w:val="388"/>
        </w:trPr>
        <w:tc>
          <w:tcPr>
            <w:tcW w:w="1276" w:type="dxa"/>
            <w:gridSpan w:val="2"/>
            <w:tcBorders>
              <w:bottom w:val="single" w:sz="8" w:space="0" w:color="auto"/>
            </w:tcBorders>
          </w:tcPr>
          <w:p w:rsidR="00660BEC" w:rsidRPr="00503627" w:rsidRDefault="00660BEC" w:rsidP="000D3A4C">
            <w:pPr>
              <w:spacing w:line="480" w:lineRule="auto"/>
              <w:ind w:firstLineChars="100" w:firstLine="240"/>
              <w:rPr>
                <w:sz w:val="24"/>
                <w:lang w:val="en-GB"/>
              </w:rPr>
            </w:pPr>
            <w:r w:rsidRPr="00503627">
              <w:rPr>
                <w:sz w:val="24"/>
                <w:lang w:val="en-GB"/>
              </w:rPr>
              <w:t>0.32</w:t>
            </w:r>
          </w:p>
        </w:tc>
        <w:tc>
          <w:tcPr>
            <w:tcW w:w="1115" w:type="dxa"/>
            <w:tcBorders>
              <w:bottom w:val="single" w:sz="8" w:space="0" w:color="auto"/>
            </w:tcBorders>
          </w:tcPr>
          <w:p w:rsidR="00660BEC" w:rsidRPr="00503627" w:rsidRDefault="00660BEC" w:rsidP="000D3A4C">
            <w:pPr>
              <w:spacing w:line="480" w:lineRule="auto"/>
              <w:ind w:firstLineChars="100" w:firstLine="240"/>
              <w:rPr>
                <w:sz w:val="24"/>
                <w:lang w:val="en-GB"/>
              </w:rPr>
            </w:pPr>
            <w:r w:rsidRPr="00503627">
              <w:rPr>
                <w:sz w:val="24"/>
                <w:lang w:val="en-GB"/>
              </w:rPr>
              <w:t>0.03</w:t>
            </w:r>
          </w:p>
        </w:tc>
        <w:tc>
          <w:tcPr>
            <w:tcW w:w="1538" w:type="dxa"/>
            <w:tcBorders>
              <w:bottom w:val="single" w:sz="8" w:space="0" w:color="auto"/>
            </w:tcBorders>
          </w:tcPr>
          <w:p w:rsidR="00660BEC" w:rsidRPr="00503627" w:rsidRDefault="00660BEC" w:rsidP="000D3A4C">
            <w:pPr>
              <w:spacing w:line="480" w:lineRule="auto"/>
              <w:ind w:firstLineChars="100" w:firstLine="240"/>
              <w:rPr>
                <w:sz w:val="24"/>
                <w:lang w:val="en-GB"/>
              </w:rPr>
            </w:pPr>
            <w:r w:rsidRPr="00503627">
              <w:rPr>
                <w:sz w:val="24"/>
                <w:lang w:val="en-GB"/>
              </w:rPr>
              <w:t>3034</w:t>
            </w:r>
          </w:p>
        </w:tc>
        <w:tc>
          <w:tcPr>
            <w:tcW w:w="1284" w:type="dxa"/>
            <w:tcBorders>
              <w:bottom w:val="single" w:sz="8" w:space="0" w:color="auto"/>
            </w:tcBorders>
          </w:tcPr>
          <w:p w:rsidR="00660BEC" w:rsidRPr="00503627" w:rsidRDefault="00660BEC" w:rsidP="000D3A4C">
            <w:pPr>
              <w:spacing w:line="480" w:lineRule="auto"/>
              <w:ind w:firstLineChars="100" w:firstLine="240"/>
              <w:rPr>
                <w:sz w:val="24"/>
                <w:lang w:val="en-GB"/>
              </w:rPr>
            </w:pPr>
            <w:r w:rsidRPr="00503627">
              <w:rPr>
                <w:sz w:val="24"/>
                <w:lang w:val="en-GB"/>
              </w:rPr>
              <w:t>2.60</w:t>
            </w:r>
          </w:p>
        </w:tc>
        <w:tc>
          <w:tcPr>
            <w:tcW w:w="1740" w:type="dxa"/>
            <w:tcBorders>
              <w:bottom w:val="single" w:sz="8" w:space="0" w:color="auto"/>
            </w:tcBorders>
          </w:tcPr>
          <w:p w:rsidR="00660BEC" w:rsidRPr="00503627" w:rsidRDefault="001160D6" w:rsidP="001160D6">
            <w:pPr>
              <w:spacing w:line="480" w:lineRule="auto"/>
              <w:ind w:firstLineChars="100" w:firstLine="240"/>
              <w:rPr>
                <w:sz w:val="24"/>
                <w:lang w:val="en-GB"/>
              </w:rPr>
            </w:pPr>
            <w:r w:rsidRPr="00503627">
              <w:rPr>
                <w:sz w:val="24"/>
                <w:lang w:val="en-GB"/>
              </w:rPr>
              <w:t>-1.</w:t>
            </w:r>
            <w:r>
              <w:rPr>
                <w:rFonts w:hint="eastAsia"/>
                <w:sz w:val="24"/>
                <w:lang w:val="en-GB"/>
              </w:rPr>
              <w:t>10</w:t>
            </w:r>
            <w:r w:rsidRPr="00503627">
              <w:rPr>
                <w:sz w:val="24"/>
                <w:lang w:val="en-GB"/>
              </w:rPr>
              <w:t>×10</w:t>
            </w:r>
            <w:r w:rsidRPr="00503627">
              <w:rPr>
                <w:sz w:val="24"/>
                <w:vertAlign w:val="superscript"/>
                <w:lang w:val="en-GB"/>
              </w:rPr>
              <w:t>-3</w:t>
            </w:r>
          </w:p>
        </w:tc>
        <w:tc>
          <w:tcPr>
            <w:tcW w:w="1461" w:type="dxa"/>
            <w:tcBorders>
              <w:bottom w:val="single" w:sz="8" w:space="0" w:color="auto"/>
            </w:tcBorders>
          </w:tcPr>
          <w:p w:rsidR="00660BEC" w:rsidRPr="00503627" w:rsidRDefault="00660BEC" w:rsidP="00994DD1">
            <w:pPr>
              <w:spacing w:line="480" w:lineRule="auto"/>
              <w:ind w:firstLineChars="100" w:firstLine="240"/>
              <w:rPr>
                <w:sz w:val="24"/>
                <w:lang w:val="en-GB"/>
              </w:rPr>
            </w:pPr>
            <w:r w:rsidRPr="00503627">
              <w:rPr>
                <w:sz w:val="24"/>
                <w:lang w:val="en-GB"/>
              </w:rPr>
              <w:t>25.1</w:t>
            </w:r>
          </w:p>
        </w:tc>
      </w:tr>
    </w:tbl>
    <w:p w:rsidR="0083283B" w:rsidRPr="00503627" w:rsidRDefault="0083283B" w:rsidP="0083283B">
      <w:pPr>
        <w:pStyle w:val="Maintext"/>
        <w:ind w:firstLineChars="100" w:firstLine="240"/>
        <w:rPr>
          <w:rFonts w:eastAsia="宋体"/>
          <w:kern w:val="2"/>
          <w:lang w:eastAsia="zh-CN"/>
        </w:rPr>
      </w:pPr>
    </w:p>
    <w:p w:rsidR="00C410BE" w:rsidRPr="00D20192" w:rsidRDefault="00C410BE" w:rsidP="00503627">
      <w:pPr>
        <w:pStyle w:val="Maintext"/>
        <w:ind w:firstLineChars="100" w:firstLine="241"/>
        <w:rPr>
          <w:rFonts w:ascii="Times New Roman" w:eastAsia="宋体" w:hAnsi="Times New Roman"/>
          <w:b/>
          <w:bCs/>
          <w:lang w:eastAsia="zh-CN"/>
        </w:rPr>
      </w:pPr>
      <w:r w:rsidRPr="00D20192">
        <w:rPr>
          <w:rFonts w:ascii="Times New Roman" w:eastAsia="宋体" w:hAnsi="Times New Roman"/>
          <w:b/>
          <w:bCs/>
          <w:lang w:eastAsia="zh-CN"/>
        </w:rPr>
        <w:t>4</w:t>
      </w:r>
      <w:r w:rsidRPr="00D20192">
        <w:rPr>
          <w:rFonts w:ascii="Times New Roman" w:hAnsi="Times New Roman"/>
          <w:b/>
          <w:bCs/>
        </w:rPr>
        <w:t xml:space="preserve">. </w:t>
      </w:r>
      <w:r w:rsidRPr="00D20192">
        <w:rPr>
          <w:rFonts w:ascii="Times New Roman" w:eastAsia="宋体" w:hAnsi="Times New Roman"/>
          <w:b/>
          <w:bCs/>
          <w:lang w:eastAsia="zh-CN"/>
        </w:rPr>
        <w:t>Conclusion</w:t>
      </w:r>
    </w:p>
    <w:p w:rsidR="002A0306" w:rsidRPr="00503627" w:rsidRDefault="009C2921" w:rsidP="00503627">
      <w:pPr>
        <w:spacing w:line="480" w:lineRule="auto"/>
        <w:ind w:firstLineChars="100" w:firstLine="240"/>
        <w:rPr>
          <w:sz w:val="24"/>
          <w:lang w:val="en-GB"/>
        </w:rPr>
      </w:pPr>
      <w:r w:rsidRPr="00503627">
        <w:rPr>
          <w:sz w:val="24"/>
        </w:rPr>
        <w:t xml:space="preserve">In conclusion, </w:t>
      </w:r>
      <w:r w:rsidR="00E8023E" w:rsidRPr="00503627">
        <w:rPr>
          <w:sz w:val="24"/>
        </w:rPr>
        <w:t xml:space="preserve">LM-SAW propagation and </w:t>
      </w:r>
      <w:r w:rsidR="00D32B37">
        <w:rPr>
          <w:sz w:val="24"/>
        </w:rPr>
        <w:t xml:space="preserve">the </w:t>
      </w:r>
      <w:r w:rsidR="00E8023E" w:rsidRPr="00503627">
        <w:rPr>
          <w:sz w:val="24"/>
        </w:rPr>
        <w:t xml:space="preserve">sensitivity characteristics </w:t>
      </w:r>
      <w:r w:rsidR="00E8023E" w:rsidRPr="00503627">
        <w:rPr>
          <w:iCs/>
          <w:sz w:val="24"/>
          <w:lang w:val="en-GB"/>
        </w:rPr>
        <w:t xml:space="preserve">of </w:t>
      </w:r>
      <w:r w:rsidR="00D32B37">
        <w:rPr>
          <w:iCs/>
          <w:sz w:val="24"/>
          <w:lang w:val="en-GB"/>
        </w:rPr>
        <w:t xml:space="preserve">the </w:t>
      </w:r>
      <w:r w:rsidR="002A12F0" w:rsidRPr="00503627">
        <w:rPr>
          <w:sz w:val="24"/>
        </w:rPr>
        <w:t>TeO</w:t>
      </w:r>
      <w:r w:rsidR="002A12F0" w:rsidRPr="00503627">
        <w:rPr>
          <w:sz w:val="24"/>
          <w:vertAlign w:val="subscript"/>
        </w:rPr>
        <w:t>2</w:t>
      </w:r>
      <w:r w:rsidR="00D67C03" w:rsidRPr="00503627">
        <w:rPr>
          <w:sz w:val="24"/>
        </w:rPr>
        <w:t xml:space="preserve"> </w:t>
      </w:r>
      <w:r w:rsidR="002A12F0" w:rsidRPr="00503627">
        <w:rPr>
          <w:sz w:val="24"/>
        </w:rPr>
        <w:t>/</w:t>
      </w:r>
      <w:proofErr w:type="spellStart"/>
      <w:r w:rsidR="002A12F0" w:rsidRPr="00503627">
        <w:rPr>
          <w:sz w:val="24"/>
        </w:rPr>
        <w:t>ZnO</w:t>
      </w:r>
      <w:proofErr w:type="spellEnd"/>
      <w:r w:rsidR="002A12F0" w:rsidRPr="00503627">
        <w:rPr>
          <w:position w:val="-8"/>
          <w:sz w:val="24"/>
        </w:rPr>
        <w:object w:dxaOrig="660" w:dyaOrig="380">
          <v:shape id="_x0000_i1075" type="#_x0000_t75" style="width:29.75pt;height:17.3pt" o:ole="">
            <v:imagedata r:id="rId38" o:title=""/>
          </v:shape>
          <o:OLEObject Type="Embed" ProgID="Equation.3" ShapeID="_x0000_i1075" DrawAspect="Content" ObjectID="_1541415041" r:id="rId57"/>
        </w:object>
      </w:r>
      <w:r w:rsidR="002A12F0" w:rsidRPr="00503627">
        <w:rPr>
          <w:sz w:val="24"/>
        </w:rPr>
        <w:t>/</w:t>
      </w:r>
      <w:proofErr w:type="gramStart"/>
      <w:r w:rsidR="002A12F0" w:rsidRPr="00503627">
        <w:rPr>
          <w:sz w:val="24"/>
        </w:rPr>
        <w:t>Si</w:t>
      </w:r>
      <w:r w:rsidR="002A12F0">
        <w:rPr>
          <w:rFonts w:hint="eastAsia"/>
          <w:sz w:val="24"/>
        </w:rPr>
        <w:t>(</w:t>
      </w:r>
      <w:proofErr w:type="gramEnd"/>
      <w:r w:rsidR="002A12F0">
        <w:rPr>
          <w:rFonts w:hint="eastAsia"/>
          <w:sz w:val="24"/>
        </w:rPr>
        <w:t>100)</w:t>
      </w:r>
      <w:r w:rsidR="00E8023E" w:rsidRPr="00503627">
        <w:rPr>
          <w:iCs/>
          <w:sz w:val="24"/>
          <w:lang w:val="en-GB"/>
        </w:rPr>
        <w:t xml:space="preserve"> multilayer structure </w:t>
      </w:r>
      <w:r w:rsidR="00964B8B">
        <w:rPr>
          <w:sz w:val="24"/>
        </w:rPr>
        <w:t>were</w:t>
      </w:r>
      <w:r w:rsidR="00D32B37" w:rsidRPr="00503627">
        <w:rPr>
          <w:sz w:val="24"/>
        </w:rPr>
        <w:t xml:space="preserve"> </w:t>
      </w:r>
      <w:r w:rsidR="00E8023E" w:rsidRPr="00503627">
        <w:rPr>
          <w:sz w:val="24"/>
        </w:rPr>
        <w:t xml:space="preserve">systematically studied. </w:t>
      </w:r>
      <w:r w:rsidR="00F125C5" w:rsidRPr="00503627">
        <w:rPr>
          <w:sz w:val="24"/>
        </w:rPr>
        <w:t xml:space="preserve">Only the </w:t>
      </w:r>
      <w:r w:rsidR="00931649" w:rsidRPr="00503627">
        <w:rPr>
          <w:i/>
          <w:sz w:val="24"/>
        </w:rPr>
        <w:t>U</w:t>
      </w:r>
      <w:r w:rsidR="00931649" w:rsidRPr="00503627">
        <w:rPr>
          <w:sz w:val="24"/>
          <w:vertAlign w:val="subscript"/>
        </w:rPr>
        <w:t>2</w:t>
      </w:r>
      <w:r w:rsidR="00931649" w:rsidRPr="00503627">
        <w:rPr>
          <w:sz w:val="24"/>
        </w:rPr>
        <w:t xml:space="preserve"> </w:t>
      </w:r>
      <w:r w:rsidRPr="00503627">
        <w:rPr>
          <w:sz w:val="24"/>
        </w:rPr>
        <w:t xml:space="preserve">displacement </w:t>
      </w:r>
      <w:r w:rsidR="00931649" w:rsidRPr="00503627">
        <w:rPr>
          <w:sz w:val="24"/>
        </w:rPr>
        <w:t xml:space="preserve">component </w:t>
      </w:r>
      <w:r w:rsidR="00723790" w:rsidRPr="00503627">
        <w:rPr>
          <w:sz w:val="24"/>
        </w:rPr>
        <w:t xml:space="preserve">along </w:t>
      </w:r>
      <w:r w:rsidR="00D32B37">
        <w:rPr>
          <w:sz w:val="24"/>
        </w:rPr>
        <w:t xml:space="preserve">the </w:t>
      </w:r>
      <w:r w:rsidR="00723790" w:rsidRPr="00503627">
        <w:rPr>
          <w:i/>
          <w:sz w:val="24"/>
        </w:rPr>
        <w:t>X</w:t>
      </w:r>
      <w:r w:rsidR="00723790" w:rsidRPr="00503627">
        <w:rPr>
          <w:sz w:val="24"/>
          <w:vertAlign w:val="subscript"/>
        </w:rPr>
        <w:t>2</w:t>
      </w:r>
      <w:r w:rsidR="00723790" w:rsidRPr="00503627">
        <w:rPr>
          <w:sz w:val="24"/>
        </w:rPr>
        <w:t xml:space="preserve"> direction </w:t>
      </w:r>
      <w:r w:rsidR="00931649" w:rsidRPr="00503627">
        <w:rPr>
          <w:sz w:val="24"/>
        </w:rPr>
        <w:t>can be observed</w:t>
      </w:r>
      <w:r w:rsidR="00FD2622" w:rsidRPr="00503627">
        <w:rPr>
          <w:sz w:val="24"/>
        </w:rPr>
        <w:t xml:space="preserve"> in LM-SAW propagation</w:t>
      </w:r>
      <w:r w:rsidRPr="00503627">
        <w:rPr>
          <w:sz w:val="24"/>
        </w:rPr>
        <w:t xml:space="preserve">. </w:t>
      </w:r>
      <w:r w:rsidR="002A0306" w:rsidRPr="00503627">
        <w:rPr>
          <w:sz w:val="24"/>
        </w:rPr>
        <w:t>Compare</w:t>
      </w:r>
      <w:r w:rsidR="00D32B37">
        <w:rPr>
          <w:sz w:val="24"/>
        </w:rPr>
        <w:t>d</w:t>
      </w:r>
      <w:r w:rsidR="002A0306" w:rsidRPr="00503627">
        <w:rPr>
          <w:sz w:val="24"/>
        </w:rPr>
        <w:t xml:space="preserve"> to the first mode, the </w:t>
      </w:r>
      <w:r w:rsidR="00D81ED3">
        <w:rPr>
          <w:sz w:val="24"/>
          <w:lang w:val="en-GB"/>
        </w:rPr>
        <w:t>0</w:t>
      </w:r>
      <w:r w:rsidR="00D81ED3" w:rsidRPr="00751444">
        <w:rPr>
          <w:sz w:val="24"/>
          <w:vertAlign w:val="superscript"/>
          <w:lang w:val="en-GB"/>
        </w:rPr>
        <w:t>th</w:t>
      </w:r>
      <w:r w:rsidR="002A0306" w:rsidRPr="00503627">
        <w:rPr>
          <w:sz w:val="24"/>
        </w:rPr>
        <w:t xml:space="preserve"> mode LM-SAW </w:t>
      </w:r>
      <w:r w:rsidR="002A0306" w:rsidRPr="00503627">
        <w:rPr>
          <w:sz w:val="24"/>
          <w:lang w:val="en-GB"/>
        </w:rPr>
        <w:t xml:space="preserve">shows a larger </w:t>
      </w:r>
      <w:r w:rsidR="00964B8B">
        <w:rPr>
          <w:sz w:val="24"/>
          <w:lang w:val="en-GB"/>
        </w:rPr>
        <w:t xml:space="preserve">value of </w:t>
      </w:r>
      <w:r w:rsidR="002A0306" w:rsidRPr="00503627">
        <w:rPr>
          <w:i/>
          <w:sz w:val="24"/>
          <w:lang w:val="en-GB"/>
        </w:rPr>
        <w:t>K</w:t>
      </w:r>
      <w:r w:rsidR="002A0306" w:rsidRPr="00503627">
        <w:rPr>
          <w:sz w:val="24"/>
          <w:vertAlign w:val="superscript"/>
          <w:lang w:val="en-GB"/>
        </w:rPr>
        <w:t>2</w:t>
      </w:r>
      <w:r w:rsidR="002A0306" w:rsidRPr="00503627">
        <w:rPr>
          <w:sz w:val="24"/>
          <w:lang w:val="en-GB"/>
        </w:rPr>
        <w:t xml:space="preserve"> and higher sensitivity when the TeO</w:t>
      </w:r>
      <w:r w:rsidR="002A0306" w:rsidRPr="00503627">
        <w:rPr>
          <w:sz w:val="24"/>
          <w:vertAlign w:val="subscript"/>
          <w:lang w:val="en-GB"/>
        </w:rPr>
        <w:t>2</w:t>
      </w:r>
      <w:r w:rsidR="002A0306" w:rsidRPr="00503627">
        <w:rPr>
          <w:sz w:val="24"/>
          <w:lang w:val="en-GB"/>
        </w:rPr>
        <w:t xml:space="preserve"> thickness is smaller than 0.15</w:t>
      </w:r>
      <w:r w:rsidR="00421951">
        <w:rPr>
          <w:sz w:val="24"/>
          <w:lang w:val="en-GB"/>
        </w:rPr>
        <w:t xml:space="preserve"> </w:t>
      </w:r>
      <w:r w:rsidR="002A0306" w:rsidRPr="00503627">
        <w:rPr>
          <w:sz w:val="24"/>
          <w:lang w:val="en-GB"/>
        </w:rPr>
        <w:t>λ, which is favourable for low-loss and high</w:t>
      </w:r>
      <w:r w:rsidR="00D32B37">
        <w:rPr>
          <w:sz w:val="24"/>
          <w:lang w:val="en-GB"/>
        </w:rPr>
        <w:t>ly</w:t>
      </w:r>
      <w:r w:rsidR="002A0306" w:rsidRPr="00503627">
        <w:rPr>
          <w:sz w:val="24"/>
          <w:lang w:val="en-GB"/>
        </w:rPr>
        <w:t xml:space="preserve"> sensitive LM</w:t>
      </w:r>
      <w:r w:rsidR="002A12F0">
        <w:rPr>
          <w:rFonts w:hint="eastAsia"/>
          <w:sz w:val="24"/>
          <w:lang w:val="en-GB"/>
        </w:rPr>
        <w:t>-SAW</w:t>
      </w:r>
      <w:r w:rsidR="002A0306" w:rsidRPr="00503627">
        <w:rPr>
          <w:sz w:val="24"/>
          <w:lang w:val="en-GB"/>
        </w:rPr>
        <w:t xml:space="preserve"> sensors. TeO</w:t>
      </w:r>
      <w:r w:rsidR="002A0306" w:rsidRPr="00503627">
        <w:rPr>
          <w:sz w:val="24"/>
          <w:vertAlign w:val="subscript"/>
          <w:lang w:val="en-GB"/>
        </w:rPr>
        <w:t>2</w:t>
      </w:r>
      <w:r w:rsidR="002A0306" w:rsidRPr="00503627">
        <w:rPr>
          <w:sz w:val="24"/>
          <w:lang w:val="en-GB"/>
        </w:rPr>
        <w:t xml:space="preserve"> shows </w:t>
      </w:r>
      <w:r w:rsidR="00964B8B">
        <w:rPr>
          <w:sz w:val="24"/>
          <w:lang w:val="en-GB"/>
        </w:rPr>
        <w:t xml:space="preserve">a </w:t>
      </w:r>
      <w:r w:rsidR="002A0306" w:rsidRPr="00503627">
        <w:rPr>
          <w:sz w:val="24"/>
          <w:lang w:val="en-GB"/>
        </w:rPr>
        <w:t xml:space="preserve">high efficiency </w:t>
      </w:r>
      <w:r w:rsidR="00D32B37">
        <w:rPr>
          <w:sz w:val="24"/>
          <w:lang w:val="en-GB"/>
        </w:rPr>
        <w:t>in</w:t>
      </w:r>
      <w:r w:rsidR="00D32B37" w:rsidRPr="00503627">
        <w:rPr>
          <w:sz w:val="24"/>
          <w:lang w:val="en-GB"/>
        </w:rPr>
        <w:t xml:space="preserve"> compensat</w:t>
      </w:r>
      <w:r w:rsidR="00D32B37">
        <w:rPr>
          <w:sz w:val="24"/>
          <w:lang w:val="en-GB"/>
        </w:rPr>
        <w:t>ing for</w:t>
      </w:r>
      <w:r w:rsidR="00D32B37" w:rsidRPr="00503627">
        <w:rPr>
          <w:sz w:val="24"/>
          <w:lang w:val="en-GB"/>
        </w:rPr>
        <w:t xml:space="preserve"> </w:t>
      </w:r>
      <w:r w:rsidR="002A0306" w:rsidRPr="00503627">
        <w:rPr>
          <w:sz w:val="24"/>
          <w:lang w:val="en-GB"/>
        </w:rPr>
        <w:t xml:space="preserve">the negative TCD of </w:t>
      </w:r>
      <w:proofErr w:type="spellStart"/>
      <w:r w:rsidR="002A0306" w:rsidRPr="00503627">
        <w:rPr>
          <w:sz w:val="24"/>
          <w:lang w:val="en-GB"/>
        </w:rPr>
        <w:t>ZnO</w:t>
      </w:r>
      <w:proofErr w:type="spellEnd"/>
      <w:r w:rsidR="002A0306" w:rsidRPr="00503627">
        <w:rPr>
          <w:sz w:val="24"/>
          <w:lang w:val="en-GB"/>
        </w:rPr>
        <w:t xml:space="preserve">/Si within </w:t>
      </w:r>
      <w:r w:rsidR="00D32B37">
        <w:rPr>
          <w:sz w:val="24"/>
          <w:lang w:val="en-GB"/>
        </w:rPr>
        <w:t xml:space="preserve">a </w:t>
      </w:r>
      <w:r w:rsidR="002A0306" w:rsidRPr="00503627">
        <w:rPr>
          <w:sz w:val="24"/>
          <w:lang w:val="en-GB"/>
        </w:rPr>
        <w:t xml:space="preserve">small thickness </w:t>
      </w:r>
      <w:r w:rsidR="002A0306" w:rsidRPr="00503627">
        <w:rPr>
          <w:sz w:val="24"/>
          <w:lang w:val="en-GB"/>
        </w:rPr>
        <w:lastRenderedPageBreak/>
        <w:t>region.</w:t>
      </w:r>
      <w:r w:rsidR="002A0306" w:rsidRPr="00503627">
        <w:rPr>
          <w:sz w:val="24"/>
        </w:rPr>
        <w:t xml:space="preserve"> </w:t>
      </w:r>
      <w:r w:rsidR="00994182" w:rsidRPr="00503627">
        <w:rPr>
          <w:sz w:val="24"/>
          <w:lang w:val="en-GB"/>
        </w:rPr>
        <w:t xml:space="preserve">Regarding </w:t>
      </w:r>
      <w:r w:rsidR="00964B8B">
        <w:rPr>
          <w:sz w:val="24"/>
          <w:lang w:val="en-GB"/>
        </w:rPr>
        <w:t xml:space="preserve">to </w:t>
      </w:r>
      <w:r w:rsidR="00994182" w:rsidRPr="00503627">
        <w:rPr>
          <w:sz w:val="24"/>
          <w:lang w:val="en-GB"/>
        </w:rPr>
        <w:t xml:space="preserve">the maximum </w:t>
      </w:r>
      <w:r w:rsidR="00D32B37">
        <w:rPr>
          <w:sz w:val="24"/>
          <w:lang w:val="en-GB"/>
        </w:rPr>
        <w:t>values of</w:t>
      </w:r>
      <w:r w:rsidR="00D32B37" w:rsidRPr="00503627">
        <w:rPr>
          <w:sz w:val="24"/>
          <w:lang w:val="en-GB"/>
        </w:rPr>
        <w:t xml:space="preserve"> </w:t>
      </w:r>
      <w:proofErr w:type="spellStart"/>
      <w:proofErr w:type="gramStart"/>
      <w:r w:rsidR="00994182" w:rsidRPr="00503627">
        <w:rPr>
          <w:i/>
          <w:sz w:val="24"/>
          <w:lang w:val="en-GB"/>
        </w:rPr>
        <w:t>V</w:t>
      </w:r>
      <w:r w:rsidR="00994182" w:rsidRPr="00503627">
        <w:rPr>
          <w:sz w:val="24"/>
          <w:vertAlign w:val="subscript"/>
          <w:lang w:val="en-GB"/>
        </w:rPr>
        <w:t>p</w:t>
      </w:r>
      <w:proofErr w:type="spellEnd"/>
      <w:proofErr w:type="gramEnd"/>
      <w:r w:rsidR="00994182" w:rsidRPr="00503627">
        <w:rPr>
          <w:sz w:val="24"/>
          <w:lang w:val="en-GB"/>
        </w:rPr>
        <w:t xml:space="preserve">, </w:t>
      </w:r>
      <w:r w:rsidR="00994182" w:rsidRPr="00503627">
        <w:rPr>
          <w:i/>
          <w:sz w:val="24"/>
          <w:lang w:val="en-GB"/>
        </w:rPr>
        <w:t>K</w:t>
      </w:r>
      <w:r w:rsidR="00994182" w:rsidRPr="00503627">
        <w:rPr>
          <w:sz w:val="24"/>
          <w:vertAlign w:val="superscript"/>
          <w:lang w:val="en-GB"/>
        </w:rPr>
        <w:t>2</w:t>
      </w:r>
      <w:r w:rsidR="00994182" w:rsidRPr="00503627">
        <w:rPr>
          <w:sz w:val="24"/>
          <w:lang w:val="en-GB"/>
        </w:rPr>
        <w:t xml:space="preserve">, </w:t>
      </w:r>
      <w:r w:rsidR="00D32B37">
        <w:rPr>
          <w:sz w:val="24"/>
          <w:lang w:val="en-GB"/>
        </w:rPr>
        <w:t xml:space="preserve">and </w:t>
      </w:r>
      <w:r w:rsidR="00994182" w:rsidRPr="00503627">
        <w:rPr>
          <w:sz w:val="24"/>
          <w:lang w:val="en-GB"/>
        </w:rPr>
        <w:t xml:space="preserve">sensitivity and zero TCD, a trade-off has to be </w:t>
      </w:r>
      <w:r w:rsidR="00964B8B">
        <w:rPr>
          <w:sz w:val="24"/>
          <w:lang w:val="en-GB"/>
        </w:rPr>
        <w:t xml:space="preserve">considered </w:t>
      </w:r>
      <w:r w:rsidR="00994182" w:rsidRPr="00503627">
        <w:rPr>
          <w:sz w:val="24"/>
          <w:lang w:val="en-GB"/>
        </w:rPr>
        <w:t>for</w:t>
      </w:r>
      <w:r w:rsidR="00D32B37">
        <w:rPr>
          <w:sz w:val="24"/>
          <w:lang w:val="en-GB"/>
        </w:rPr>
        <w:t xml:space="preserve"> </w:t>
      </w:r>
      <w:r w:rsidR="00964B8B">
        <w:rPr>
          <w:sz w:val="24"/>
          <w:lang w:val="en-GB"/>
        </w:rPr>
        <w:t xml:space="preserve">the </w:t>
      </w:r>
      <w:r w:rsidR="00994182" w:rsidRPr="00503627">
        <w:rPr>
          <w:sz w:val="24"/>
          <w:lang w:val="en-GB"/>
        </w:rPr>
        <w:t>LM-SAW sensor application</w:t>
      </w:r>
      <w:r w:rsidR="00D32B37">
        <w:rPr>
          <w:sz w:val="24"/>
          <w:lang w:val="en-GB"/>
        </w:rPr>
        <w:t>s</w:t>
      </w:r>
      <w:r w:rsidR="00994182" w:rsidRPr="00503627">
        <w:rPr>
          <w:sz w:val="24"/>
          <w:lang w:val="en-GB"/>
        </w:rPr>
        <w:t>.</w:t>
      </w:r>
      <w:r w:rsidR="00994182" w:rsidRPr="00503627">
        <w:rPr>
          <w:sz w:val="24"/>
        </w:rPr>
        <w:t xml:space="preserve"> An </w:t>
      </w:r>
      <w:r w:rsidR="00994182" w:rsidRPr="00503627">
        <w:rPr>
          <w:sz w:val="24"/>
          <w:lang w:val="en-GB"/>
        </w:rPr>
        <w:t>optimal design</w:t>
      </w:r>
      <w:r w:rsidR="00994182" w:rsidRPr="00503627">
        <w:rPr>
          <w:sz w:val="24"/>
        </w:rPr>
        <w:t xml:space="preserve"> </w:t>
      </w:r>
      <w:r w:rsidR="00964B8B">
        <w:rPr>
          <w:sz w:val="24"/>
        </w:rPr>
        <w:t>wa</w:t>
      </w:r>
      <w:r w:rsidR="00964B8B" w:rsidRPr="00503627">
        <w:rPr>
          <w:sz w:val="24"/>
        </w:rPr>
        <w:t xml:space="preserve">s </w:t>
      </w:r>
      <w:r w:rsidR="00994182" w:rsidRPr="00503627">
        <w:rPr>
          <w:sz w:val="24"/>
        </w:rPr>
        <w:t xml:space="preserve">proposed with </w:t>
      </w:r>
      <w:r w:rsidR="00994182" w:rsidRPr="00503627">
        <w:rPr>
          <w:sz w:val="24"/>
          <w:lang w:val="en-GB"/>
        </w:rPr>
        <w:t>h</w:t>
      </w:r>
      <w:r w:rsidR="00994182" w:rsidRPr="00503627">
        <w:rPr>
          <w:sz w:val="24"/>
          <w:vertAlign w:val="subscript"/>
          <w:lang w:val="en-GB"/>
        </w:rPr>
        <w:t>TeO2</w:t>
      </w:r>
      <w:r w:rsidR="00994182" w:rsidRPr="00503627">
        <w:rPr>
          <w:sz w:val="24"/>
        </w:rPr>
        <w:t>/</w:t>
      </w:r>
      <w:r w:rsidR="00994182" w:rsidRPr="00503627">
        <w:rPr>
          <w:i/>
          <w:sz w:val="24"/>
        </w:rPr>
        <w:t>λ</w:t>
      </w:r>
      <w:r w:rsidR="00994182" w:rsidRPr="00503627">
        <w:rPr>
          <w:sz w:val="24"/>
        </w:rPr>
        <w:t xml:space="preserve">=0.021 and </w:t>
      </w:r>
      <w:proofErr w:type="spellStart"/>
      <w:r w:rsidR="00994182" w:rsidRPr="00503627">
        <w:rPr>
          <w:i/>
          <w:sz w:val="24"/>
        </w:rPr>
        <w:t>h</w:t>
      </w:r>
      <w:r w:rsidR="00994182" w:rsidRPr="00503627">
        <w:rPr>
          <w:sz w:val="24"/>
          <w:vertAlign w:val="subscript"/>
        </w:rPr>
        <w:t>ZnO</w:t>
      </w:r>
      <w:proofErr w:type="spellEnd"/>
      <w:r w:rsidR="00994182" w:rsidRPr="00503627">
        <w:rPr>
          <w:sz w:val="24"/>
        </w:rPr>
        <w:t>/</w:t>
      </w:r>
      <w:r w:rsidR="00994182" w:rsidRPr="00503627">
        <w:rPr>
          <w:i/>
          <w:sz w:val="24"/>
        </w:rPr>
        <w:t>λ</w:t>
      </w:r>
      <w:r w:rsidR="00994182" w:rsidRPr="00503627">
        <w:rPr>
          <w:sz w:val="24"/>
        </w:rPr>
        <w:t>=</w:t>
      </w:r>
      <w:r w:rsidR="00994182" w:rsidRPr="00503627">
        <w:rPr>
          <w:sz w:val="24"/>
          <w:lang w:val="en-GB"/>
        </w:rPr>
        <w:t>0.304</w:t>
      </w:r>
      <w:r w:rsidR="00964B8B">
        <w:rPr>
          <w:sz w:val="24"/>
          <w:lang w:val="en-GB"/>
        </w:rPr>
        <w:t>, in</w:t>
      </w:r>
      <w:r w:rsidR="009078E4">
        <w:rPr>
          <w:sz w:val="24"/>
          <w:lang w:val="en-GB"/>
        </w:rPr>
        <w:t xml:space="preserve"> </w:t>
      </w:r>
      <w:r w:rsidR="00964B8B">
        <w:rPr>
          <w:sz w:val="24"/>
          <w:lang w:val="en-GB"/>
        </w:rPr>
        <w:t>order to achieve good</w:t>
      </w:r>
      <w:r w:rsidR="00994182" w:rsidRPr="00503627">
        <w:rPr>
          <w:sz w:val="24"/>
          <w:lang w:val="en-GB"/>
        </w:rPr>
        <w:t xml:space="preserve"> sensitivity, nearly zero</w:t>
      </w:r>
      <w:r w:rsidR="00994182" w:rsidRPr="00503627">
        <w:rPr>
          <w:sz w:val="24"/>
        </w:rPr>
        <w:t xml:space="preserve"> </w:t>
      </w:r>
      <w:r w:rsidR="00994182" w:rsidRPr="00503627">
        <w:rPr>
          <w:sz w:val="24"/>
          <w:lang w:val="en-GB"/>
        </w:rPr>
        <w:t xml:space="preserve">TCD, large </w:t>
      </w:r>
      <w:r w:rsidR="00994182" w:rsidRPr="00503627">
        <w:rPr>
          <w:i/>
          <w:sz w:val="24"/>
          <w:lang w:val="en-GB"/>
        </w:rPr>
        <w:t>K</w:t>
      </w:r>
      <w:r w:rsidR="00994182" w:rsidRPr="00503627">
        <w:rPr>
          <w:sz w:val="24"/>
          <w:vertAlign w:val="superscript"/>
          <w:lang w:val="en-GB"/>
        </w:rPr>
        <w:t xml:space="preserve">2 </w:t>
      </w:r>
      <w:r w:rsidR="00994182" w:rsidRPr="00503627">
        <w:rPr>
          <w:sz w:val="24"/>
        </w:rPr>
        <w:t xml:space="preserve">and relatively high </w:t>
      </w:r>
      <w:proofErr w:type="spellStart"/>
      <w:r w:rsidR="00994182" w:rsidRPr="00503627">
        <w:rPr>
          <w:i/>
          <w:sz w:val="24"/>
        </w:rPr>
        <w:t>V</w:t>
      </w:r>
      <w:r w:rsidR="00994182" w:rsidRPr="00503627">
        <w:rPr>
          <w:i/>
          <w:sz w:val="24"/>
          <w:vertAlign w:val="subscript"/>
        </w:rPr>
        <w:t>p</w:t>
      </w:r>
      <w:proofErr w:type="spellEnd"/>
      <w:r w:rsidR="00994182" w:rsidRPr="00503627">
        <w:rPr>
          <w:i/>
          <w:sz w:val="24"/>
          <w:vertAlign w:val="subscript"/>
        </w:rPr>
        <w:t xml:space="preserve"> </w:t>
      </w:r>
      <w:r w:rsidR="00994182" w:rsidRPr="00503627">
        <w:rPr>
          <w:sz w:val="24"/>
        </w:rPr>
        <w:t xml:space="preserve">, </w:t>
      </w:r>
      <w:r w:rsidR="002A0306" w:rsidRPr="00503627">
        <w:rPr>
          <w:sz w:val="24"/>
        </w:rPr>
        <w:t>which is promising for high</w:t>
      </w:r>
      <w:r w:rsidR="00D32B37">
        <w:rPr>
          <w:sz w:val="24"/>
        </w:rPr>
        <w:t>ly</w:t>
      </w:r>
      <w:r w:rsidR="002A0306" w:rsidRPr="00503627">
        <w:rPr>
          <w:sz w:val="24"/>
        </w:rPr>
        <w:t xml:space="preserve"> sensitive and </w:t>
      </w:r>
      <w:r w:rsidR="00D32B37" w:rsidRPr="00503627">
        <w:rPr>
          <w:sz w:val="24"/>
        </w:rPr>
        <w:t>temperature</w:t>
      </w:r>
      <w:r w:rsidR="00D32B37">
        <w:rPr>
          <w:sz w:val="24"/>
        </w:rPr>
        <w:t>-</w:t>
      </w:r>
      <w:r w:rsidR="002A0306" w:rsidRPr="00503627">
        <w:rPr>
          <w:sz w:val="24"/>
        </w:rPr>
        <w:t>stable liquid sensing application</w:t>
      </w:r>
      <w:r w:rsidR="00D32B37">
        <w:rPr>
          <w:sz w:val="24"/>
        </w:rPr>
        <w:t>s</w:t>
      </w:r>
      <w:r w:rsidR="002A0306" w:rsidRPr="00503627">
        <w:rPr>
          <w:sz w:val="24"/>
        </w:rPr>
        <w:t xml:space="preserve">. </w:t>
      </w:r>
    </w:p>
    <w:p w:rsidR="009C2921" w:rsidRPr="00503627" w:rsidRDefault="009C2921" w:rsidP="009C2921">
      <w:pPr>
        <w:pStyle w:val="Maintext"/>
        <w:ind w:firstLineChars="100" w:firstLine="240"/>
        <w:rPr>
          <w:rFonts w:eastAsia="宋体"/>
          <w:lang w:eastAsia="zh-CN"/>
        </w:rPr>
      </w:pPr>
    </w:p>
    <w:p w:rsidR="00C410BE" w:rsidRPr="00D20192" w:rsidRDefault="00C410BE" w:rsidP="00503627">
      <w:pPr>
        <w:pStyle w:val="Maintext"/>
        <w:ind w:firstLineChars="100" w:firstLine="241"/>
        <w:rPr>
          <w:rFonts w:ascii="Times New Roman" w:eastAsia="宋体" w:hAnsi="Times New Roman"/>
          <w:b/>
          <w:bCs/>
          <w:lang w:eastAsia="zh-CN"/>
        </w:rPr>
      </w:pPr>
      <w:r w:rsidRPr="00D20192">
        <w:rPr>
          <w:rFonts w:ascii="Times New Roman" w:eastAsia="宋体" w:hAnsi="Times New Roman"/>
          <w:b/>
          <w:bCs/>
          <w:lang w:eastAsia="zh-CN"/>
        </w:rPr>
        <w:t>Acknowledgement</w:t>
      </w:r>
    </w:p>
    <w:p w:rsidR="00111184" w:rsidRPr="00503627" w:rsidRDefault="005702E5" w:rsidP="00111184">
      <w:pPr>
        <w:autoSpaceDE w:val="0"/>
        <w:autoSpaceDN w:val="0"/>
        <w:adjustRightInd w:val="0"/>
        <w:spacing w:line="480" w:lineRule="auto"/>
        <w:rPr>
          <w:sz w:val="24"/>
        </w:rPr>
      </w:pPr>
      <w:bookmarkStart w:id="22" w:name="OLE_LINK98"/>
      <w:bookmarkStart w:id="23" w:name="OLE_LINK99"/>
      <w:r w:rsidRPr="00503627">
        <w:rPr>
          <w:sz w:val="24"/>
        </w:rPr>
        <w:t xml:space="preserve">The authors acknowledge the financial support </w:t>
      </w:r>
      <w:bookmarkEnd w:id="22"/>
      <w:bookmarkEnd w:id="23"/>
      <w:r w:rsidR="00D32B37">
        <w:rPr>
          <w:sz w:val="24"/>
        </w:rPr>
        <w:t>of the</w:t>
      </w:r>
      <w:r w:rsidR="00D32B37" w:rsidRPr="00503627">
        <w:rPr>
          <w:sz w:val="24"/>
        </w:rPr>
        <w:t xml:space="preserve"> </w:t>
      </w:r>
      <w:r w:rsidRPr="00503627">
        <w:rPr>
          <w:sz w:val="24"/>
        </w:rPr>
        <w:t>National Natural Science Foundation of China (Grant</w:t>
      </w:r>
      <w:r w:rsidR="00D32B37">
        <w:rPr>
          <w:sz w:val="24"/>
        </w:rPr>
        <w:t>s</w:t>
      </w:r>
      <w:r w:rsidRPr="00503627">
        <w:rPr>
          <w:sz w:val="24"/>
        </w:rPr>
        <w:t xml:space="preserve"> no. 51302173), </w:t>
      </w:r>
      <w:r w:rsidR="0092403D" w:rsidRPr="00C43B00">
        <w:rPr>
          <w:sz w:val="24"/>
          <w:lang w:val="en"/>
        </w:rPr>
        <w:t>National Key Research and Development Program</w:t>
      </w:r>
      <w:r w:rsidR="0092403D">
        <w:rPr>
          <w:sz w:val="24"/>
          <w:lang w:val="en"/>
        </w:rPr>
        <w:t xml:space="preserve"> of China (Grant no. 2016YFB040270</w:t>
      </w:r>
      <w:r w:rsidR="0092403D">
        <w:rPr>
          <w:rFonts w:hint="eastAsia"/>
          <w:sz w:val="24"/>
          <w:lang w:val="en"/>
        </w:rPr>
        <w:t>5</w:t>
      </w:r>
      <w:r w:rsidR="0092403D">
        <w:rPr>
          <w:sz w:val="24"/>
          <w:lang w:val="en"/>
        </w:rPr>
        <w:t>)</w:t>
      </w:r>
      <w:r w:rsidR="0092403D">
        <w:rPr>
          <w:rFonts w:hint="eastAsia"/>
          <w:sz w:val="24"/>
          <w:lang w:val="en"/>
        </w:rPr>
        <w:t xml:space="preserve">, </w:t>
      </w:r>
      <w:r w:rsidRPr="00503627">
        <w:rPr>
          <w:sz w:val="24"/>
        </w:rPr>
        <w:t xml:space="preserve">and </w:t>
      </w:r>
      <w:r w:rsidR="00A0100A">
        <w:rPr>
          <w:sz w:val="24"/>
        </w:rPr>
        <w:t xml:space="preserve">the </w:t>
      </w:r>
      <w:r w:rsidRPr="00503627">
        <w:rPr>
          <w:sz w:val="24"/>
        </w:rPr>
        <w:t xml:space="preserve">Basic Research </w:t>
      </w:r>
      <w:r w:rsidR="009D7E67">
        <w:rPr>
          <w:sz w:val="24"/>
        </w:rPr>
        <w:t>Project</w:t>
      </w:r>
      <w:r w:rsidRPr="00503627">
        <w:rPr>
          <w:sz w:val="24"/>
        </w:rPr>
        <w:t xml:space="preserve"> of Shenzhen (Grant nos. JCYJ20140418091413493).</w:t>
      </w:r>
      <w:r w:rsidR="00995C4F">
        <w:rPr>
          <w:sz w:val="24"/>
        </w:rPr>
        <w:t xml:space="preserve"> </w:t>
      </w:r>
      <w:proofErr w:type="gramStart"/>
      <w:r w:rsidR="00172E74" w:rsidRPr="00172E74">
        <w:rPr>
          <w:sz w:val="24"/>
        </w:rPr>
        <w:t>Jing-Ting.</w:t>
      </w:r>
      <w:proofErr w:type="gramEnd"/>
      <w:r w:rsidR="00172E74" w:rsidRPr="00172E74">
        <w:rPr>
          <w:sz w:val="24"/>
        </w:rPr>
        <w:t xml:space="preserve"> Luo</w:t>
      </w:r>
      <w:r w:rsidR="00172E74" w:rsidRPr="00172E74">
        <w:rPr>
          <w:rFonts w:hint="eastAsia"/>
          <w:sz w:val="24"/>
        </w:rPr>
        <w:t xml:space="preserve">, </w:t>
      </w:r>
      <w:proofErr w:type="spellStart"/>
      <w:r w:rsidR="00172E74" w:rsidRPr="00172E74">
        <w:rPr>
          <w:sz w:val="24"/>
        </w:rPr>
        <w:t>Guang</w:t>
      </w:r>
      <w:proofErr w:type="spellEnd"/>
      <w:r w:rsidR="00172E74" w:rsidRPr="00172E74">
        <w:rPr>
          <w:sz w:val="24"/>
        </w:rPr>
        <w:t>-Xing Liang</w:t>
      </w:r>
      <w:r w:rsidR="00172E74">
        <w:rPr>
          <w:sz w:val="24"/>
        </w:rPr>
        <w:t xml:space="preserve"> and</w:t>
      </w:r>
      <w:r w:rsidR="00172E74" w:rsidRPr="00172E74">
        <w:rPr>
          <w:sz w:val="24"/>
        </w:rPr>
        <w:t xml:space="preserve"> Zhuang-</w:t>
      </w:r>
      <w:proofErr w:type="spellStart"/>
      <w:r w:rsidR="00172E74" w:rsidRPr="00172E74">
        <w:rPr>
          <w:sz w:val="24"/>
        </w:rPr>
        <w:t>Hao</w:t>
      </w:r>
      <w:proofErr w:type="spellEnd"/>
      <w:r w:rsidR="00172E74" w:rsidRPr="00172E74">
        <w:rPr>
          <w:sz w:val="24"/>
        </w:rPr>
        <w:t xml:space="preserve"> Zheng</w:t>
      </w:r>
      <w:r w:rsidR="00172E74">
        <w:rPr>
          <w:sz w:val="24"/>
        </w:rPr>
        <w:t xml:space="preserve"> contribute equal</w:t>
      </w:r>
      <w:r w:rsidR="00DA71DE">
        <w:rPr>
          <w:sz w:val="24"/>
        </w:rPr>
        <w:t>ly</w:t>
      </w:r>
      <w:r w:rsidR="00172E74">
        <w:rPr>
          <w:sz w:val="24"/>
        </w:rPr>
        <w:t xml:space="preserve"> to this work.</w:t>
      </w:r>
    </w:p>
    <w:p w:rsidR="00F0151B" w:rsidRPr="00503627" w:rsidRDefault="00F0151B" w:rsidP="00111184">
      <w:pPr>
        <w:autoSpaceDE w:val="0"/>
        <w:autoSpaceDN w:val="0"/>
        <w:adjustRightInd w:val="0"/>
        <w:spacing w:line="480" w:lineRule="auto"/>
        <w:rPr>
          <w:sz w:val="24"/>
        </w:rPr>
      </w:pPr>
    </w:p>
    <w:p w:rsidR="00F0151B" w:rsidRPr="00554EFF" w:rsidRDefault="00F0151B" w:rsidP="00111184">
      <w:pPr>
        <w:autoSpaceDE w:val="0"/>
        <w:autoSpaceDN w:val="0"/>
        <w:adjustRightInd w:val="0"/>
        <w:spacing w:line="480" w:lineRule="auto"/>
        <w:sectPr w:rsidR="00F0151B" w:rsidRPr="00554EFF">
          <w:headerReference w:type="default" r:id="rId58"/>
          <w:footerReference w:type="default" r:id="rId59"/>
          <w:pgSz w:w="11906" w:h="16838"/>
          <w:pgMar w:top="1440" w:right="1800" w:bottom="1440" w:left="1800" w:header="851" w:footer="992" w:gutter="0"/>
          <w:cols w:space="425"/>
          <w:docGrid w:type="lines" w:linePitch="312"/>
        </w:sectPr>
      </w:pPr>
    </w:p>
    <w:p w:rsidR="00111184" w:rsidRDefault="00111184" w:rsidP="00111184">
      <w:pPr>
        <w:pStyle w:val="a"/>
        <w:numPr>
          <w:ilvl w:val="0"/>
          <w:numId w:val="0"/>
        </w:numPr>
        <w:spacing w:beforeLines="0" w:line="480" w:lineRule="auto"/>
        <w:rPr>
          <w:b/>
          <w:sz w:val="28"/>
          <w:szCs w:val="28"/>
        </w:rPr>
      </w:pPr>
      <w:r w:rsidRPr="00554EFF">
        <w:rPr>
          <w:rFonts w:hint="eastAsia"/>
          <w:b/>
          <w:sz w:val="28"/>
          <w:szCs w:val="28"/>
        </w:rPr>
        <w:lastRenderedPageBreak/>
        <w:t>References</w:t>
      </w:r>
    </w:p>
    <w:p w:rsidR="00BC643D" w:rsidRPr="00BC643D" w:rsidRDefault="00336265" w:rsidP="00BC643D">
      <w:pPr>
        <w:autoSpaceDE w:val="0"/>
        <w:autoSpaceDN w:val="0"/>
        <w:adjustRightInd w:val="0"/>
        <w:spacing w:line="480" w:lineRule="auto"/>
        <w:ind w:left="640" w:hanging="640"/>
        <w:rPr>
          <w:noProof/>
          <w:sz w:val="20"/>
        </w:rPr>
      </w:pPr>
      <w:r>
        <w:fldChar w:fldCharType="begin" w:fldLock="1"/>
      </w:r>
      <w:r>
        <w:instrText xml:space="preserve">ADDIN Mendeley Bibliography CSL_BIBLIOGRAPHY </w:instrText>
      </w:r>
      <w:r>
        <w:fldChar w:fldCharType="separate"/>
      </w:r>
      <w:r w:rsidR="00BC643D" w:rsidRPr="00BC643D">
        <w:rPr>
          <w:noProof/>
          <w:sz w:val="20"/>
        </w:rPr>
        <w:t>[1]</w:t>
      </w:r>
      <w:r w:rsidR="00BC643D" w:rsidRPr="00BC643D">
        <w:rPr>
          <w:noProof/>
          <w:sz w:val="20"/>
        </w:rPr>
        <w:tab/>
        <w:t xml:space="preserve"> C. Campbell, Surface Acoustic Wave Devices for Mobile and Wireless Communications, Four-Volume Set, San Diego; Toronto: Academic Press, 199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w:t>
      </w:r>
      <w:r w:rsidRPr="00BC643D">
        <w:rPr>
          <w:noProof/>
          <w:sz w:val="20"/>
        </w:rPr>
        <w:tab/>
        <w:t xml:space="preserve"> K. Länge, B.E. Rapp, M. Rapp, Surface acoustic wave biosensors: a review, Anal. Bioanal. Chem. 391 (2008) 1509–1519.</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w:t>
      </w:r>
      <w:r w:rsidRPr="00BC643D">
        <w:rPr>
          <w:noProof/>
          <w:sz w:val="20"/>
        </w:rPr>
        <w:tab/>
        <w:t xml:space="preserve"> D. Matatagui, J. Fontecha, M.J. Fernández, M.J. Oliver, J. Hernando-García, J.L. Sánchez-Rojas, et al., Comparison of two types of acoustic biosensors to detect immunoreactions: Love-wave sensor working in dynamic mode and QCM working in static mode, Sensors Actuators, B Chem. 189 (2013) 123–129. doi:10.1016/j.snb.2013.02.003.</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w:t>
      </w:r>
      <w:r w:rsidRPr="00BC643D">
        <w:rPr>
          <w:noProof/>
          <w:sz w:val="20"/>
        </w:rPr>
        <w:tab/>
        <w:t xml:space="preserve"> T. Higashiyama, A. Katsuyama, H. Otori, T. Kamimura, A. Uehara, M. Kainuma, et al., Detection of cellular damage by hydrogen peroxide using SV40-T2 cells on shear horizontal surface acoustic wave (SH-SAW) sensor, Ultrasonics. 54 (2014) 1430–1438. doi:10.1016/j.ultras.2014.04.02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5]</w:t>
      </w:r>
      <w:r w:rsidRPr="00BC643D">
        <w:rPr>
          <w:noProof/>
          <w:sz w:val="20"/>
        </w:rPr>
        <w:tab/>
        <w:t xml:space="preserve"> G.L. Harding, J. Du, Design and properties of quartz-based Love wave acoustic sensors incorporating silicon dioxide and PMMA guiding layers, Smart Mater. Struct. 6 (1997) 71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6]</w:t>
      </w:r>
      <w:r w:rsidRPr="00BC643D">
        <w:rPr>
          <w:noProof/>
          <w:sz w:val="20"/>
        </w:rPr>
        <w:tab/>
        <w:t xml:space="preserve"> N. Barié, U. Stahl, M. Rapp, Vacuum-deposited wave-guiding layers on STW resonators based on LiTaO3 substrate as love wave sensors for chemical and biochemical sensing in liquids, Ultrasonics. 50 (2010) 606–612. doi:10.1016/j.ultras.2009.12.00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7]</w:t>
      </w:r>
      <w:r w:rsidRPr="00BC643D">
        <w:rPr>
          <w:noProof/>
          <w:sz w:val="20"/>
        </w:rPr>
        <w:tab/>
        <w:t xml:space="preserve"> J. Du, G.L. Harding, A.F. Collings, P.R. Dencher, An experimental study of Love-wave acoustic sensors operating in liquids, Sensors Actuators A Phys. 60 (1997) 54–6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8]</w:t>
      </w:r>
      <w:r w:rsidRPr="00BC643D">
        <w:rPr>
          <w:noProof/>
          <w:sz w:val="20"/>
        </w:rPr>
        <w:tab/>
        <w:t xml:space="preserve"> E. Gizeli, F. Bender, A. Rasmusson, K. Saha, F. Josse, R. Cernosek, Sensitivity of the acoustic waveguide biosensor to protein binding as a function of the waveguide properties, Biosens. </w:t>
      </w:r>
      <w:r w:rsidRPr="00BC643D">
        <w:rPr>
          <w:noProof/>
          <w:sz w:val="20"/>
        </w:rPr>
        <w:lastRenderedPageBreak/>
        <w:t>Bioelectron. 18 (2003) 1399–1406. doi:10.1016/S0956-5663(03)00080-0.</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9]</w:t>
      </w:r>
      <w:r w:rsidRPr="00BC643D">
        <w:rPr>
          <w:noProof/>
          <w:sz w:val="20"/>
        </w:rPr>
        <w:tab/>
        <w:t xml:space="preserve"> L.A. Francis, Thin film acoustic waveguides and resonators for gravimetric sensing applications in liquid, Thesis, 200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0]</w:t>
      </w:r>
      <w:r w:rsidRPr="00BC643D">
        <w:rPr>
          <w:noProof/>
          <w:sz w:val="20"/>
        </w:rPr>
        <w:tab/>
        <w:t xml:space="preserve"> M.I. Rocha-Gaso, C. March-Iborra, ¨¢ Montoya-Baides, A. Arnau-Vives, Surface Generated Acoustic Wave Biosensors for the Detection of Pathogens: A Review, Sensors. 9 (2009) 5740–5769.</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1]</w:t>
      </w:r>
      <w:r w:rsidRPr="00BC643D">
        <w:rPr>
          <w:noProof/>
          <w:sz w:val="20"/>
        </w:rPr>
        <w:tab/>
        <w:t xml:space="preserve"> F. Hermann, M. Weihnacht, Sensors based on shear-horizontal surface acoustic waves in layered quartz/SiO</w:t>
      </w:r>
      <w:r w:rsidRPr="00BC643D">
        <w:rPr>
          <w:noProof/>
          <w:sz w:val="20"/>
          <w:vertAlign w:val="subscript"/>
        </w:rPr>
        <w:t>2</w:t>
      </w:r>
      <w:r w:rsidRPr="00BC643D">
        <w:rPr>
          <w:noProof/>
          <w:sz w:val="20"/>
        </w:rPr>
        <w:t xml:space="preserve"> and LiTaO</w:t>
      </w:r>
      <w:r w:rsidRPr="00BC643D">
        <w:rPr>
          <w:noProof/>
          <w:sz w:val="20"/>
          <w:vertAlign w:val="subscript"/>
        </w:rPr>
        <w:t>3</w:t>
      </w:r>
      <w:r w:rsidRPr="00BC643D">
        <w:rPr>
          <w:noProof/>
          <w:sz w:val="20"/>
        </w:rPr>
        <w:t>/SiO</w:t>
      </w:r>
      <w:r w:rsidRPr="00BC643D">
        <w:rPr>
          <w:noProof/>
          <w:sz w:val="20"/>
          <w:vertAlign w:val="subscript"/>
        </w:rPr>
        <w:t>2</w:t>
      </w:r>
      <w:r w:rsidRPr="00BC643D">
        <w:rPr>
          <w:noProof/>
          <w:sz w:val="20"/>
        </w:rPr>
        <w:t xml:space="preserve"> structures, in: Ultrason. Symp. 1999. Proceedings. 1999 IEEE, 1999: pp. 413–416 vol.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2]</w:t>
      </w:r>
      <w:r w:rsidRPr="00BC643D">
        <w:rPr>
          <w:noProof/>
          <w:sz w:val="20"/>
        </w:rPr>
        <w:tab/>
        <w:t xml:space="preserve"> C. Fu, I. Jung, S. Yang, K. Lee, Towards optimised wireless Love wave biosensor with high sensitivity, Micro Nano Lett. IET. 7 (2012) 1202–1205.</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3]</w:t>
      </w:r>
      <w:r w:rsidRPr="00BC643D">
        <w:rPr>
          <w:noProof/>
          <w:sz w:val="20"/>
        </w:rPr>
        <w:tab/>
        <w:t xml:space="preserve"> H.-F. Pang, Y.-Q. Fu, Z.-J. Li, Y. Li, J.-Y. Ma, F. Placido, et al., Love mode surface acoustic wave ultraviolet sensor using ZnO films deposited on 36° Y-cut LiTaO3, Sensors Actuators A Phys. 193 (2013) 87–94. doi:10.1016/j.sna.2013.01.01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4]</w:t>
      </w:r>
      <w:r w:rsidRPr="00BC643D">
        <w:rPr>
          <w:noProof/>
          <w:sz w:val="20"/>
        </w:rPr>
        <w:tab/>
        <w:t xml:space="preserve"> J. Hechner, W. Soluch, Pseudo surface acoustic wave dual delay line on 41 YX LiNbO3 for liquid sensors, Sensors Actuators B Chem. 111 (2005) 436–440.</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5]</w:t>
      </w:r>
      <w:r w:rsidRPr="00BC643D">
        <w:rPr>
          <w:noProof/>
          <w:sz w:val="20"/>
        </w:rPr>
        <w:tab/>
        <w:t xml:space="preserve"> W. Luo, Q. Fu, D. Zhou, J. Deng, H. Liu, G. Yan, A surface acoustic wave H2S gas sensor employing nanocrystalline SnO2 thin film, Sensors Actuators B Chem. 176 (2013) 746–752. doi:http://dx.doi.org/10.1016/j.snb.2012.10.08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6]</w:t>
      </w:r>
      <w:r w:rsidRPr="00BC643D">
        <w:rPr>
          <w:noProof/>
          <w:sz w:val="20"/>
        </w:rPr>
        <w:tab/>
        <w:t xml:space="preserve"> H. Oh, C. Fu, K. Kim, K. Lee, Wireless and Simultaneous Detections of Multiple Bio-Molecules in a Single Sensor Using Love Wave Biosensor, Sensors. 14 (2014) 21660–21675.</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lastRenderedPageBreak/>
        <w:t>[17]</w:t>
      </w:r>
      <w:r w:rsidRPr="00BC643D">
        <w:rPr>
          <w:noProof/>
          <w:sz w:val="20"/>
        </w:rPr>
        <w:tab/>
        <w:t xml:space="preserve"> F. Razan, C. Zimmermann, D. Rebiere, C. Dejous, J. Pistre, M. Destarac, et al., Radio frequency thin film characterization with polymer-coated Love-wave sensor, Sensors Actuators, B Chem. 108 (2005) 917–924. doi:10.1016/j.snb.2004.12.093.</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8]</w:t>
      </w:r>
      <w:r w:rsidRPr="00BC643D">
        <w:rPr>
          <w:noProof/>
          <w:sz w:val="20"/>
        </w:rPr>
        <w:tab/>
        <w:t xml:space="preserve"> R.C. Chang, S.Y. Chu, C.S. Hong, Y.T. Chuang, A study of Love wave devices in ZnO/Quartz and ZnO/LiTaO3 structures, Thin Solid Films. 498 (2006) 146–15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19]</w:t>
      </w:r>
      <w:r w:rsidRPr="00BC643D">
        <w:rPr>
          <w:noProof/>
          <w:sz w:val="20"/>
        </w:rPr>
        <w:tab/>
        <w:t xml:space="preserve"> L.L. Brizoual, O. Elmazria, S. Zhgoon, A. Soussou, F. Sarry, M.A. Djouadi, AlN/ZnO/diamond waveguiding layer acoustic wave structure: Theoretical and experimental results, Ultrason. Ferroelectr. Freq. Control. IEEE Trans. 57 (2010) 1818–1824. 10.1109/TUFFC.2010.1620.</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0]</w:t>
      </w:r>
      <w:r w:rsidRPr="00BC643D">
        <w:rPr>
          <w:noProof/>
          <w:sz w:val="20"/>
        </w:rPr>
        <w:tab/>
        <w:t xml:space="preserve"> M.B. Assouar, O. Elmazria, R. Jiménez Riobóo, F. Sarry, P. Alnot, Modelling of SAW filter based on ZnO/diamond/Si layered structure including velocity dispersion, Appl. Surf. Sci. 164 (2000) 200–204. http://www.sciencedirect.com/science/article/B6THY-40WMSKC-11/2/056692267205ca76e70f94f369a04e2a.</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1]</w:t>
      </w:r>
      <w:r w:rsidRPr="00BC643D">
        <w:rPr>
          <w:noProof/>
          <w:sz w:val="20"/>
        </w:rPr>
        <w:tab/>
        <w:t xml:space="preserve"> M. Clement, L. Vergara, J. Sangrador, E. Iborra, A. Sanz-Hervás, SAW characteristics of AlN films sputtered on silicon substrates, Ultrasonics. 42 (2004) 403–407. doi:10.1016/j.ultras.2004.01.034.</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2]</w:t>
      </w:r>
      <w:r w:rsidRPr="00BC643D">
        <w:rPr>
          <w:noProof/>
          <w:sz w:val="20"/>
        </w:rPr>
        <w:tab/>
        <w:t xml:space="preserve"> R. Hou, Y.Q. Fu, D. Hutson, C. Zhao, E. Gimenez, K.J. Kirk, Use of sputtered zinc oxide film on aluminium foil substrate to produce a flexible and low profile ultrasonic transducer, Ultrasonics. 68 (2016) 54–60. doi:10.1016/j.ultras.2016.02.00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3]</w:t>
      </w:r>
      <w:r w:rsidRPr="00BC643D">
        <w:rPr>
          <w:noProof/>
          <w:sz w:val="20"/>
        </w:rPr>
        <w:tab/>
        <w:t xml:space="preserve"> Y.-L. Tang, Z.-J. Li, J.-Y. Ma, Y.-J. Guo, Y.-Q. Fu, X.-T. Zu, Ammonia gas sensors based on ZnO/SiO2 bi-layer nanofilms on ST-cut quartz surface acoustic wave devices, Sensors </w:t>
      </w:r>
      <w:r w:rsidRPr="00BC643D">
        <w:rPr>
          <w:noProof/>
          <w:sz w:val="20"/>
        </w:rPr>
        <w:lastRenderedPageBreak/>
        <w:t>Actuators B Chem. 201 (2014) 114–121. doi:10.1016/j.snb.2014.04.04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4]</w:t>
      </w:r>
      <w:r w:rsidRPr="00BC643D">
        <w:rPr>
          <w:noProof/>
          <w:sz w:val="20"/>
        </w:rPr>
        <w:tab/>
        <w:t xml:space="preserve"> L. Fan, H. Ge, S. Zhang, H. Zhang, J. Zhu, Optimization of sensitivity induced by surface conductivity and sorbed mass in surface acoustic wave gas sensors, Sensors Actuators B Chem. (201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5]</w:t>
      </w:r>
      <w:r w:rsidRPr="00BC643D">
        <w:rPr>
          <w:noProof/>
          <w:sz w:val="20"/>
        </w:rPr>
        <w:tab/>
        <w:t xml:space="preserve"> Z. Zhang, Z. Wen, C. Wang, Investigation of surface acoustic waves propagating in ZnO-SiO2-Si multilayer structure., Ultrasonics. 53 (2013) 363–8. doi:10.1016/j.ultras.2012.07.002.</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6]</w:t>
      </w:r>
      <w:r w:rsidRPr="00BC643D">
        <w:rPr>
          <w:noProof/>
          <w:sz w:val="20"/>
        </w:rPr>
        <w:tab/>
        <w:t xml:space="preserve"> G. Sai Krishna Santosh, H.B. Nemade, Investigation of properties of surface acoustic waves generated by periodically patterned ZnO on silicon substrate, Ultrasonics. 59 (2015) 40–44. doi:10.1016/j.ultras.2015.01.00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7]</w:t>
      </w:r>
      <w:r w:rsidRPr="00BC643D">
        <w:rPr>
          <w:noProof/>
          <w:sz w:val="20"/>
        </w:rPr>
        <w:tab/>
        <w:t xml:space="preserve"> S. Krishnamoorthy, A.A. Iliadis, T. Bei, G.P. Chrousos, An interleukin-6 ZnO/SiO2/Si surface acoustic wave biosensor, Biosens. Bioelectron. 24 (2008) 313–318. doi:10.1016/j.bios.2008.04.01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8]</w:t>
      </w:r>
      <w:r w:rsidRPr="00BC643D">
        <w:rPr>
          <w:noProof/>
          <w:sz w:val="20"/>
        </w:rPr>
        <w:tab/>
        <w:t xml:space="preserve"> J. Luo, P. Luo, M. Xie, K. Du, B. Zhao, F. Pan, et al., A new type of glucose biosensor based on surface acoustic wave resonator using Mn-doped ZnO multilayer structure, Biosens. Bioelectron. 49 (2013) 512–518. doi:10.1016/j.bios.2013.05.02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29]</w:t>
      </w:r>
      <w:r w:rsidRPr="00BC643D">
        <w:rPr>
          <w:noProof/>
          <w:sz w:val="20"/>
        </w:rPr>
        <w:tab/>
        <w:t xml:space="preserve"> Y.Q. Fu, J.K. Luo, X.Y. Du, A.J. Flewitt, Y. Li, G.H. Markx, et al., Recent developments on ZnO films for acoustic wave based bio-sensing and microfluidic applications: a review, Sensors Actuators B Chem. 143 (2010) 606–619. http://www.sciencedirect.com/science/article/B6THH-4XFY0F6-2/2/5290c1b9ae1030a2946af8c5aedc6ec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0]</w:t>
      </w:r>
      <w:r w:rsidRPr="00BC643D">
        <w:rPr>
          <w:noProof/>
          <w:sz w:val="20"/>
        </w:rPr>
        <w:tab/>
        <w:t xml:space="preserve"> S. Wu, Z.-X. Lin, R. Ro, M.-S. Lee, Rayleigh and shear horizontal surface acoustic properties </w:t>
      </w:r>
      <w:r w:rsidRPr="00BC643D">
        <w:rPr>
          <w:noProof/>
          <w:sz w:val="20"/>
        </w:rPr>
        <w:lastRenderedPageBreak/>
        <w:t>of (100) ZnO films on silicon., IEEE Trans. Ultrason. Ferroelectr. Freq. Control. 57 (2010) 1237–9. doi:10.1109/TUFFC.2010.1537.</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1]</w:t>
      </w:r>
      <w:r w:rsidRPr="00BC643D">
        <w:rPr>
          <w:noProof/>
          <w:sz w:val="20"/>
        </w:rPr>
        <w:tab/>
        <w:t xml:space="preserve"> T. Yanagitani, M. Kiuchi, M. Matsukawa, Y. Watanabe, Electromechanical coupling coefficient k15 and crystallites alignment of (112??0) textured Zno films, Proc. - IEEE Ultrason. Symp. 1 (2006) 1463–1466. doi:10.1109/ULTSYM.2006.36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2]</w:t>
      </w:r>
      <w:r w:rsidRPr="00BC643D">
        <w:rPr>
          <w:noProof/>
          <w:sz w:val="20"/>
        </w:rPr>
        <w:tab/>
        <w:t xml:space="preserve"> K.K. Zadeh, A. Trinchi, W. Wlodarski, A. Holland, A novel Love-mode device based on a ZnO/ST-cut quartz crystal structure for sensing applications, Sensors Actuators A Phys. 100 (2002) 135–143.</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3]</w:t>
      </w:r>
      <w:r w:rsidRPr="00BC643D">
        <w:rPr>
          <w:noProof/>
          <w:sz w:val="20"/>
        </w:rPr>
        <w:tab/>
        <w:t xml:space="preserve"> F. mei Zhou, Z. Li, L. Fan, S. yi Zhang, X. ji Shui, K. Wasa, Effects of TeOx films on temperature coefficients of delay of Love-type wave devices based on TeOx/36??YX-LiTaO3 structures, Vacuum. 84 (2010) 986–991. doi:10.1016/j.vacuum.2010.01.039.</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4]</w:t>
      </w:r>
      <w:r w:rsidRPr="00BC643D">
        <w:rPr>
          <w:noProof/>
          <w:sz w:val="20"/>
        </w:rPr>
        <w:tab/>
        <w:t xml:space="preserve"> N. Dewan, K. Sreenivas, V. Gupta, Anomalous elastic properties of RF-sputtered amorphous TeO2+x thin film for temperature-stable SAW device applications, IEEE Trans. Ultrason. Ferroelectr. Freq. Control. 55 (2008) 552–558. doi:10.1109/TUFFC.2008.68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5]</w:t>
      </w:r>
      <w:r w:rsidRPr="00BC643D">
        <w:rPr>
          <w:noProof/>
          <w:sz w:val="20"/>
        </w:rPr>
        <w:tab/>
        <w:t xml:space="preserve"> N. Dewan, K. Sreenivas, V. Gupta, Theoretical studies on a TeO 2 /ZnO/diamond-layered structure for zero TCD SAW devices, Semicond. Sci. Technol. 23 (2008) 85002. doi:10.1088/0268-1242/23/8/085002.</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6]</w:t>
      </w:r>
      <w:r w:rsidRPr="00BC643D">
        <w:rPr>
          <w:noProof/>
          <w:sz w:val="20"/>
        </w:rPr>
        <w:tab/>
        <w:t xml:space="preserve"> S. Shandilya, K. Sreenivas, V. Gupta, Acousto-optical and SAW propagation characteristics of temperature stable multilayered structures based on LiNbO 3 and diamond, J. Phys. D. Appl. Phys. 41 (2008) 25108. doi:10.1088/0022-3727/41/2/02510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7]</w:t>
      </w:r>
      <w:r w:rsidRPr="00BC643D">
        <w:rPr>
          <w:noProof/>
          <w:sz w:val="20"/>
        </w:rPr>
        <w:tab/>
        <w:t xml:space="preserve"> A.H. Fahmy, E.L. Adler, Multilayer acoustic surface wave program, Proc. Inst. Electr. Eng. 122 (1975) 470–47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lastRenderedPageBreak/>
        <w:t>[38]</w:t>
      </w:r>
      <w:r w:rsidRPr="00BC643D">
        <w:rPr>
          <w:noProof/>
          <w:sz w:val="20"/>
        </w:rPr>
        <w:tab/>
        <w:t xml:space="preserve"> L. Wang, S.L. Rokhlin, A compliance/stiffness matrix formulation of general Green’s function and effective permittivity for piezoelectric multilayers, Ultrason. Ferroelectr. Freq. Control. IEEE Trans. 51 (2004) 453–463. 10.1109/TUFFC.2004.129543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39]</w:t>
      </w:r>
      <w:r w:rsidRPr="00BC643D">
        <w:rPr>
          <w:noProof/>
          <w:sz w:val="20"/>
        </w:rPr>
        <w:tab/>
        <w:t xml:space="preserve"> J. Liu, S. He, Theoretical analysis on Love waves in a layered structure with a piezoelectric substrate and multiple elastic layers, J. Appl. Phys. 107 (2010) 7351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0]</w:t>
      </w:r>
      <w:r w:rsidRPr="00BC643D">
        <w:rPr>
          <w:noProof/>
          <w:sz w:val="20"/>
        </w:rPr>
        <w:tab/>
        <w:t xml:space="preserve"> B.A. Auld, Acoustic Fields and Waves in Solids, vol. 1 and 2, Melbourne, FL Krieger. (1990).</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1]</w:t>
      </w:r>
      <w:r w:rsidRPr="00BC643D">
        <w:rPr>
          <w:noProof/>
          <w:sz w:val="20"/>
        </w:rPr>
        <w:tab/>
        <w:t xml:space="preserve"> H. Nakahata, A. Hachigo, K. Higaki, S. Fujii, S. ichi Shikata, N. Fujimori, Theoretical study on SAW characteristics of layered structures including a diamond layer, IEEE Trans. Ultrason. Ferroelectr. Freq. Control. 42 (1995) 362–375. doi:10.1109/58.384444.</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2]</w:t>
      </w:r>
      <w:r w:rsidRPr="00BC643D">
        <w:rPr>
          <w:noProof/>
          <w:sz w:val="20"/>
        </w:rPr>
        <w:tab/>
        <w:t xml:space="preserve"> P. Wu, N.W. Emanetoglu, X. Tong, Y. Lu, Temperature compensation of SAW in ZnO/SiO/sub 2//Si structure, 2001 IEEE Ultrason. Symp. Proceedings. An Int. Symp. (Cat. No.01CH37263). 1 (2001) 211–214. doi:10.1109/ULTSYM.2001.991611.</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3]</w:t>
      </w:r>
      <w:r w:rsidRPr="00BC643D">
        <w:rPr>
          <w:noProof/>
          <w:sz w:val="20"/>
        </w:rPr>
        <w:tab/>
        <w:t xml:space="preserve"> J. Liu, A simple and accurate model for Love wave based sensors: Dispersion equation and mass sensitivity, AIP Adv. 4 (2014). doi:10.1063/1.4886773.</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4]</w:t>
      </w:r>
      <w:r w:rsidRPr="00BC643D">
        <w:rPr>
          <w:noProof/>
          <w:sz w:val="20"/>
        </w:rPr>
        <w:tab/>
        <w:t xml:space="preserve"> A. Tanaka, T. Yanagitani, M. Matsukawa, Y. Watanabe, Propagation characteristics of shear horizontal surface acoustic waves in (11 2 0) ZnO film/silica glass substrate structures, Ultrason. Ferroelectr. Freq. Control. IEEE Trans. 55 (2008) 2709–2713. doi:10.1109/tuffc.2008.986.</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5]</w:t>
      </w:r>
      <w:r w:rsidRPr="00BC643D">
        <w:rPr>
          <w:noProof/>
          <w:sz w:val="20"/>
        </w:rPr>
        <w:tab/>
        <w:t xml:space="preserve"> S. Wu, Z.-X. Lin, R. Ro, M.-S. Lee, Rayleigh and shear horizontal surface acoustic properties of (100) ZnO films on silicon., IEEE Trans. Ultrason. Ferroelectr. Freq. Control. 57 (2010) 1237–9. doi:10.1109/TUFFC.2010.1537.</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6]</w:t>
      </w:r>
      <w:r w:rsidRPr="00BC643D">
        <w:rPr>
          <w:noProof/>
          <w:sz w:val="20"/>
        </w:rPr>
        <w:tab/>
        <w:t xml:space="preserve"> R.P. Wang, Amorphous Chalcogenides: Advances and Applications, CRC Press, 2014.</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lastRenderedPageBreak/>
        <w:t>[47]</w:t>
      </w:r>
      <w:r w:rsidRPr="00BC643D">
        <w:rPr>
          <w:noProof/>
          <w:sz w:val="20"/>
        </w:rPr>
        <w:tab/>
        <w:t xml:space="preserve"> J. Luo, A. Quan, C. Fu, H. Li, Shear-horizontal surface acoustic wave characteristics of a (110) ZnO/SiO2/Si multilayer structure, J. Alloys Compd. 693 (2017) 558–564. doi:10.1016/j.jallcom.2016.09.118.</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8]</w:t>
      </w:r>
      <w:r w:rsidRPr="00BC643D">
        <w:rPr>
          <w:noProof/>
          <w:sz w:val="20"/>
        </w:rPr>
        <w:tab/>
        <w:t xml:space="preserve"> X. Chen, D. Liu, Temperature stability of ZnO-based Love wave biosensor with SiO2 buffer layer, Sensors Actuators, A Phys. 156 (2009) 317–322. doi:10.1016/j.sna.2009.10.015.</w:t>
      </w:r>
    </w:p>
    <w:p w:rsidR="00BC643D" w:rsidRPr="00BC643D" w:rsidRDefault="00BC643D" w:rsidP="00BC643D">
      <w:pPr>
        <w:autoSpaceDE w:val="0"/>
        <w:autoSpaceDN w:val="0"/>
        <w:adjustRightInd w:val="0"/>
        <w:spacing w:line="480" w:lineRule="auto"/>
        <w:ind w:left="640" w:hanging="640"/>
        <w:rPr>
          <w:noProof/>
          <w:sz w:val="20"/>
        </w:rPr>
      </w:pPr>
      <w:r w:rsidRPr="00BC643D">
        <w:rPr>
          <w:noProof/>
          <w:sz w:val="20"/>
        </w:rPr>
        <w:t>[49]</w:t>
      </w:r>
      <w:r w:rsidRPr="00BC643D">
        <w:rPr>
          <w:noProof/>
          <w:sz w:val="20"/>
        </w:rPr>
        <w:tab/>
        <w:t xml:space="preserve"> X.-D. Lan, S.-Y. Zhang, L. Fan, Y. Wang, Simulation of SAW Humidity Sensors Based on ( 11 2 ¯ 0 ) ZnO/R-Sapphire Structures, Sensors. 16 (2016) 1112. doi:10.3390/s16111112.</w:t>
      </w:r>
    </w:p>
    <w:p w:rsidR="00047B11" w:rsidRDefault="00336265" w:rsidP="00BC643D">
      <w:pPr>
        <w:autoSpaceDE w:val="0"/>
        <w:autoSpaceDN w:val="0"/>
        <w:adjustRightInd w:val="0"/>
        <w:spacing w:line="480" w:lineRule="auto"/>
        <w:ind w:left="640" w:hanging="640"/>
      </w:pPr>
      <w:r>
        <w:fldChar w:fldCharType="end"/>
      </w:r>
    </w:p>
    <w:p w:rsidR="00047B11" w:rsidRPr="00503627" w:rsidRDefault="00047B11" w:rsidP="00047B11">
      <w:pPr>
        <w:spacing w:line="480" w:lineRule="auto"/>
        <w:rPr>
          <w:i/>
          <w:iCs/>
          <w:sz w:val="24"/>
          <w:lang w:val="en-GB"/>
        </w:rPr>
      </w:pPr>
      <w:r>
        <w:br w:type="page"/>
      </w:r>
      <w:proofErr w:type="gramStart"/>
      <w:r w:rsidRPr="00503627">
        <w:rPr>
          <w:i/>
          <w:iCs/>
          <w:sz w:val="24"/>
          <w:lang w:val="en-GB"/>
        </w:rPr>
        <w:lastRenderedPageBreak/>
        <w:t>Fig</w:t>
      </w:r>
      <w:r>
        <w:rPr>
          <w:i/>
          <w:iCs/>
          <w:sz w:val="24"/>
          <w:lang w:val="en-GB"/>
        </w:rPr>
        <w:t>.</w:t>
      </w:r>
      <w:r w:rsidRPr="00503627">
        <w:rPr>
          <w:i/>
          <w:iCs/>
          <w:sz w:val="24"/>
          <w:lang w:val="en-GB"/>
        </w:rPr>
        <w:t xml:space="preserve"> 1</w:t>
      </w:r>
      <w:r>
        <w:rPr>
          <w:i/>
          <w:iCs/>
          <w:sz w:val="24"/>
          <w:lang w:val="en-GB"/>
        </w:rPr>
        <w:t>.</w:t>
      </w:r>
      <w:proofErr w:type="gramEnd"/>
      <w:r w:rsidRPr="00503627">
        <w:rPr>
          <w:i/>
          <w:iCs/>
          <w:sz w:val="24"/>
          <w:lang w:val="en-GB"/>
        </w:rPr>
        <w:t xml:space="preserve"> </w:t>
      </w:r>
      <w:proofErr w:type="gramStart"/>
      <w:r w:rsidRPr="00503627">
        <w:rPr>
          <w:i/>
          <w:iCs/>
          <w:sz w:val="24"/>
          <w:lang w:val="en-GB"/>
        </w:rPr>
        <w:t>Illustration of TeO</w:t>
      </w:r>
      <w:r w:rsidRPr="00503627">
        <w:rPr>
          <w:i/>
          <w:iCs/>
          <w:sz w:val="24"/>
          <w:vertAlign w:val="subscript"/>
          <w:lang w:val="en-GB"/>
        </w:rPr>
        <w:t>2</w:t>
      </w:r>
      <w:r w:rsidRPr="00503627">
        <w:rPr>
          <w:i/>
          <w:iCs/>
          <w:sz w:val="24"/>
          <w:lang w:val="en-GB"/>
        </w:rPr>
        <w:t>/</w:t>
      </w:r>
      <w:proofErr w:type="spellStart"/>
      <w:r w:rsidRPr="00503627">
        <w:rPr>
          <w:i/>
          <w:iCs/>
          <w:sz w:val="24"/>
          <w:lang w:val="en-GB"/>
        </w:rPr>
        <w:t>ZnO</w:t>
      </w:r>
      <w:proofErr w:type="spellEnd"/>
      <w:r w:rsidR="000042C5">
        <w:rPr>
          <w:noProof/>
          <w:position w:val="-8"/>
          <w:sz w:val="24"/>
        </w:rPr>
        <w:drawing>
          <wp:inline distT="0" distB="0" distL="0" distR="0" wp14:anchorId="5746ABA0" wp14:editId="4D32F450">
            <wp:extent cx="374015" cy="221615"/>
            <wp:effectExtent l="0" t="0" r="6985" b="6985"/>
            <wp:docPr id="57"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015" cy="221615"/>
                    </a:xfrm>
                    <a:prstGeom prst="rect">
                      <a:avLst/>
                    </a:prstGeom>
                    <a:noFill/>
                    <a:ln>
                      <a:noFill/>
                    </a:ln>
                  </pic:spPr>
                </pic:pic>
              </a:graphicData>
            </a:graphic>
          </wp:inline>
        </w:drawing>
      </w:r>
      <w:r w:rsidRPr="00503627">
        <w:rPr>
          <w:i/>
          <w:iCs/>
          <w:sz w:val="24"/>
          <w:lang w:val="en-GB"/>
        </w:rPr>
        <w:t xml:space="preserve">/Si multilayer </w:t>
      </w:r>
      <w:r>
        <w:rPr>
          <w:i/>
          <w:iCs/>
          <w:sz w:val="24"/>
          <w:lang w:val="en-GB"/>
        </w:rPr>
        <w:t xml:space="preserve">Love mode SAW </w:t>
      </w:r>
      <w:r w:rsidRPr="00503627">
        <w:rPr>
          <w:i/>
          <w:iCs/>
          <w:sz w:val="24"/>
          <w:lang w:val="en-GB"/>
        </w:rPr>
        <w:t>structure and the coordinate system</w:t>
      </w:r>
      <w:r>
        <w:rPr>
          <w:i/>
          <w:iCs/>
          <w:sz w:val="24"/>
          <w:lang w:val="en-GB"/>
        </w:rPr>
        <w:t>.</w:t>
      </w:r>
      <w:proofErr w:type="gramEnd"/>
    </w:p>
    <w:p w:rsidR="00047B11" w:rsidRDefault="00047B11" w:rsidP="00047B11">
      <w:pPr>
        <w:spacing w:line="480" w:lineRule="auto"/>
        <w:rPr>
          <w:i/>
          <w:iCs/>
          <w:sz w:val="24"/>
          <w:lang w:val="en-GB"/>
        </w:rPr>
      </w:pPr>
      <w:r w:rsidRPr="00503627">
        <w:rPr>
          <w:i/>
          <w:iCs/>
          <w:sz w:val="24"/>
          <w:lang w:val="en-GB"/>
        </w:rPr>
        <w:t>Fig</w:t>
      </w:r>
      <w:r>
        <w:rPr>
          <w:i/>
          <w:iCs/>
          <w:sz w:val="24"/>
          <w:lang w:val="en-GB"/>
        </w:rPr>
        <w:t>.</w:t>
      </w:r>
      <w:r w:rsidRPr="00503627">
        <w:rPr>
          <w:i/>
          <w:iCs/>
          <w:sz w:val="24"/>
          <w:lang w:val="en-GB"/>
        </w:rPr>
        <w:t>2</w:t>
      </w:r>
      <w:r>
        <w:rPr>
          <w:i/>
          <w:iCs/>
          <w:sz w:val="24"/>
          <w:lang w:val="en-GB"/>
        </w:rPr>
        <w:t>.</w:t>
      </w:r>
      <w:r w:rsidRPr="00503627">
        <w:rPr>
          <w:i/>
          <w:iCs/>
          <w:sz w:val="24"/>
          <w:lang w:val="en-GB"/>
        </w:rPr>
        <w:t xml:space="preserve"> </w:t>
      </w:r>
      <w:r>
        <w:rPr>
          <w:i/>
          <w:iCs/>
          <w:sz w:val="24"/>
          <w:lang w:val="en-GB"/>
        </w:rPr>
        <w:t>Vibration d</w:t>
      </w:r>
      <w:r w:rsidRPr="00503627">
        <w:rPr>
          <w:i/>
          <w:iCs/>
          <w:sz w:val="24"/>
          <w:lang w:val="en-GB"/>
        </w:rPr>
        <w:t xml:space="preserve">isplacement components and voltage potential decays versus normalized depth as c-axis is parallel (a) and vertical (b) </w:t>
      </w:r>
      <w:r>
        <w:rPr>
          <w:i/>
          <w:iCs/>
          <w:sz w:val="24"/>
          <w:lang w:val="en-GB"/>
        </w:rPr>
        <w:t xml:space="preserve">to the </w:t>
      </w:r>
      <w:r>
        <w:rPr>
          <w:rFonts w:hint="eastAsia"/>
          <w:i/>
          <w:iCs/>
          <w:sz w:val="24"/>
          <w:lang w:val="en-GB"/>
        </w:rPr>
        <w:t>X</w:t>
      </w:r>
      <w:r w:rsidRPr="0027495D">
        <w:rPr>
          <w:i/>
          <w:iCs/>
          <w:sz w:val="24"/>
          <w:vertAlign w:val="subscript"/>
          <w:lang w:val="en-GB"/>
        </w:rPr>
        <w:t>1</w:t>
      </w:r>
      <w:r>
        <w:rPr>
          <w:i/>
          <w:iCs/>
          <w:sz w:val="24"/>
          <w:vertAlign w:val="subscript"/>
          <w:lang w:val="en-GB"/>
        </w:rPr>
        <w:t xml:space="preserve"> </w:t>
      </w:r>
      <w:r w:rsidRPr="00503627">
        <w:rPr>
          <w:i/>
          <w:iCs/>
          <w:sz w:val="24"/>
          <w:lang w:val="en-GB"/>
        </w:rPr>
        <w:t>(wave propagation</w:t>
      </w:r>
      <w:r>
        <w:rPr>
          <w:i/>
          <w:iCs/>
          <w:sz w:val="24"/>
          <w:lang w:val="en-GB"/>
        </w:rPr>
        <w:t>)</w:t>
      </w:r>
      <w:r w:rsidRPr="00503627">
        <w:rPr>
          <w:i/>
          <w:iCs/>
          <w:sz w:val="24"/>
          <w:lang w:val="en-GB"/>
        </w:rPr>
        <w:t xml:space="preserve"> direction</w:t>
      </w:r>
      <w:r>
        <w:rPr>
          <w:i/>
          <w:iCs/>
          <w:sz w:val="24"/>
          <w:lang w:val="en-GB"/>
        </w:rPr>
        <w:t>.</w:t>
      </w:r>
    </w:p>
    <w:p w:rsidR="00877D7E" w:rsidRPr="002918C6" w:rsidRDefault="00877D7E" w:rsidP="00047B11">
      <w:pPr>
        <w:spacing w:line="480" w:lineRule="auto"/>
        <w:rPr>
          <w:i/>
          <w:iCs/>
          <w:color w:val="FF0000"/>
          <w:sz w:val="24"/>
          <w:lang w:val="en-GB"/>
        </w:rPr>
      </w:pPr>
      <w:r w:rsidRPr="002918C6">
        <w:rPr>
          <w:i/>
          <w:iCs/>
          <w:color w:val="FF0000"/>
          <w:sz w:val="24"/>
          <w:lang w:val="en-GB"/>
        </w:rPr>
        <w:t>Fig. 3 calculated one wavelength displacement component (shear horizontal) distribution of (a) zeroth and (b) 1</w:t>
      </w:r>
      <w:r w:rsidRPr="002918C6">
        <w:rPr>
          <w:i/>
          <w:iCs/>
          <w:color w:val="FF0000"/>
          <w:sz w:val="24"/>
          <w:vertAlign w:val="superscript"/>
          <w:lang w:val="en-GB"/>
        </w:rPr>
        <w:t>st</w:t>
      </w:r>
      <w:r w:rsidRPr="002918C6">
        <w:rPr>
          <w:i/>
          <w:iCs/>
          <w:color w:val="FF0000"/>
          <w:sz w:val="24"/>
          <w:lang w:val="en-GB"/>
        </w:rPr>
        <w:t xml:space="preserve"> Love wave modes in the structure of 0.4λ thick waveguide and semi-infinite substrate. </w:t>
      </w:r>
    </w:p>
    <w:p w:rsidR="00047B11" w:rsidRDefault="00047B11" w:rsidP="00047B11">
      <w:pPr>
        <w:spacing w:line="480" w:lineRule="auto"/>
        <w:rPr>
          <w:i/>
          <w:iCs/>
          <w:sz w:val="24"/>
          <w:lang w:val="en-GB"/>
        </w:rPr>
      </w:pPr>
      <w:proofErr w:type="gramStart"/>
      <w:r w:rsidRPr="00503627">
        <w:rPr>
          <w:i/>
          <w:iCs/>
          <w:sz w:val="24"/>
          <w:lang w:val="en-GB"/>
        </w:rPr>
        <w:t>Fi</w:t>
      </w:r>
      <w:r>
        <w:rPr>
          <w:i/>
          <w:iCs/>
          <w:sz w:val="24"/>
          <w:lang w:val="en-GB"/>
        </w:rPr>
        <w:t>g.</w:t>
      </w:r>
      <w:r w:rsidRPr="00503627">
        <w:rPr>
          <w:i/>
          <w:iCs/>
          <w:sz w:val="24"/>
          <w:lang w:val="en-GB"/>
        </w:rPr>
        <w:t xml:space="preserve"> </w:t>
      </w:r>
      <w:r w:rsidR="00877D7E">
        <w:rPr>
          <w:i/>
          <w:iCs/>
          <w:sz w:val="24"/>
          <w:lang w:val="en-GB"/>
        </w:rPr>
        <w:t>4</w:t>
      </w:r>
      <w:r w:rsidRPr="00503627">
        <w:rPr>
          <w:i/>
          <w:iCs/>
          <w:sz w:val="24"/>
          <w:lang w:val="en-GB"/>
        </w:rPr>
        <w:t>.</w:t>
      </w:r>
      <w:proofErr w:type="gramEnd"/>
      <w:r w:rsidRPr="00503627">
        <w:rPr>
          <w:i/>
          <w:iCs/>
          <w:sz w:val="24"/>
          <w:lang w:val="en-GB"/>
        </w:rPr>
        <w:t xml:space="preserve"> </w:t>
      </w:r>
      <w:r>
        <w:rPr>
          <w:i/>
          <w:iCs/>
          <w:sz w:val="24"/>
          <w:lang w:val="en-GB"/>
        </w:rPr>
        <w:t>V</w:t>
      </w:r>
      <w:r w:rsidRPr="00503627">
        <w:rPr>
          <w:i/>
          <w:iCs/>
          <w:sz w:val="24"/>
          <w:lang w:val="en-GB"/>
        </w:rPr>
        <w:t xml:space="preserve">elocity dispersion </w:t>
      </w:r>
      <w:r>
        <w:rPr>
          <w:i/>
          <w:iCs/>
          <w:sz w:val="24"/>
          <w:lang w:val="en-GB"/>
        </w:rPr>
        <w:t>patterns</w:t>
      </w:r>
      <w:r w:rsidRPr="00503627">
        <w:rPr>
          <w:i/>
          <w:iCs/>
          <w:sz w:val="24"/>
          <w:lang w:val="en-GB"/>
        </w:rPr>
        <w:t xml:space="preserve"> </w:t>
      </w:r>
      <w:r>
        <w:rPr>
          <w:i/>
          <w:iCs/>
          <w:sz w:val="24"/>
          <w:lang w:val="en-GB"/>
        </w:rPr>
        <w:t>of t</w:t>
      </w:r>
      <w:r w:rsidRPr="00503627">
        <w:rPr>
          <w:i/>
          <w:iCs/>
          <w:sz w:val="24"/>
          <w:lang w:val="en-GB"/>
        </w:rPr>
        <w:t xml:space="preserve">he first two Love wave mode </w:t>
      </w:r>
      <w:r>
        <w:rPr>
          <w:i/>
          <w:iCs/>
          <w:sz w:val="24"/>
          <w:lang w:val="en-GB"/>
        </w:rPr>
        <w:t xml:space="preserve">as function of </w:t>
      </w:r>
      <w:r w:rsidRPr="00503627">
        <w:rPr>
          <w:i/>
          <w:iCs/>
          <w:sz w:val="24"/>
          <w:lang w:val="en-GB"/>
        </w:rPr>
        <w:t>the normalized layer thicknesses of TeO</w:t>
      </w:r>
      <w:r w:rsidRPr="00503627">
        <w:rPr>
          <w:i/>
          <w:iCs/>
          <w:sz w:val="24"/>
          <w:vertAlign w:val="subscript"/>
          <w:lang w:val="en-GB"/>
        </w:rPr>
        <w:t>2</w:t>
      </w:r>
      <w:r w:rsidRPr="00503627">
        <w:rPr>
          <w:i/>
          <w:iCs/>
          <w:sz w:val="24"/>
          <w:lang w:val="en-GB"/>
        </w:rPr>
        <w:t xml:space="preserve"> and </w:t>
      </w:r>
      <w:proofErr w:type="spellStart"/>
      <w:r w:rsidRPr="00503627">
        <w:rPr>
          <w:i/>
          <w:iCs/>
          <w:sz w:val="24"/>
          <w:lang w:val="en-GB"/>
        </w:rPr>
        <w:t>ZnO</w:t>
      </w:r>
      <w:proofErr w:type="spellEnd"/>
      <w:r w:rsidRPr="00503627">
        <w:rPr>
          <w:i/>
          <w:iCs/>
          <w:sz w:val="24"/>
          <w:lang w:val="en-GB"/>
        </w:rPr>
        <w:t xml:space="preserve"> in a TeO</w:t>
      </w:r>
      <w:r w:rsidRPr="00503627">
        <w:rPr>
          <w:i/>
          <w:iCs/>
          <w:sz w:val="24"/>
          <w:vertAlign w:val="subscript"/>
          <w:lang w:val="en-GB"/>
        </w:rPr>
        <w:t>2</w:t>
      </w:r>
      <w:r w:rsidRPr="00503627">
        <w:rPr>
          <w:i/>
          <w:iCs/>
          <w:sz w:val="24"/>
          <w:lang w:val="en-GB"/>
        </w:rPr>
        <w:t>/</w:t>
      </w:r>
      <w:proofErr w:type="spellStart"/>
      <w:r w:rsidRPr="00503627">
        <w:rPr>
          <w:i/>
          <w:iCs/>
          <w:sz w:val="24"/>
          <w:lang w:val="en-GB"/>
        </w:rPr>
        <w:t>ZnO</w:t>
      </w:r>
      <w:proofErr w:type="spellEnd"/>
      <w:r w:rsidRPr="00503627">
        <w:rPr>
          <w:position w:val="-8"/>
          <w:sz w:val="24"/>
        </w:rPr>
        <w:object w:dxaOrig="660" w:dyaOrig="380">
          <v:shape id="_x0000_i1076" type="#_x0000_t75" style="width:29.75pt;height:17.3pt" o:ole="">
            <v:imagedata r:id="rId38" o:title=""/>
          </v:shape>
          <o:OLEObject Type="Embed" ProgID="Equation.3" ShapeID="_x0000_i1076" DrawAspect="Content" ObjectID="_1541415042" r:id="rId60"/>
        </w:object>
      </w:r>
      <w:r w:rsidRPr="00503627">
        <w:rPr>
          <w:i/>
          <w:iCs/>
          <w:sz w:val="24"/>
          <w:lang w:val="en-GB"/>
        </w:rPr>
        <w:t>/</w:t>
      </w:r>
      <w:proofErr w:type="gramStart"/>
      <w:r w:rsidRPr="00503627">
        <w:rPr>
          <w:i/>
          <w:iCs/>
          <w:sz w:val="24"/>
          <w:lang w:val="en-GB"/>
        </w:rPr>
        <w:t>Si(</w:t>
      </w:r>
      <w:proofErr w:type="gramEnd"/>
      <w:r w:rsidRPr="00503627">
        <w:rPr>
          <w:i/>
          <w:iCs/>
          <w:sz w:val="24"/>
          <w:lang w:val="en-GB"/>
        </w:rPr>
        <w:t>100) multilayer structure.</w:t>
      </w:r>
    </w:p>
    <w:p w:rsidR="00047B11" w:rsidRDefault="00047B11" w:rsidP="00047B11">
      <w:pPr>
        <w:spacing w:line="480" w:lineRule="auto"/>
        <w:rPr>
          <w:i/>
          <w:iCs/>
          <w:sz w:val="24"/>
          <w:lang w:val="en-GB"/>
        </w:rPr>
      </w:pPr>
      <w:proofErr w:type="gramStart"/>
      <w:r w:rsidRPr="00503627">
        <w:rPr>
          <w:i/>
          <w:iCs/>
          <w:sz w:val="24"/>
          <w:lang w:val="en-GB"/>
        </w:rPr>
        <w:t>Fig</w:t>
      </w:r>
      <w:r>
        <w:rPr>
          <w:i/>
          <w:iCs/>
          <w:sz w:val="24"/>
          <w:lang w:val="en-GB"/>
        </w:rPr>
        <w:t>.</w:t>
      </w:r>
      <w:r w:rsidRPr="00503627">
        <w:rPr>
          <w:i/>
          <w:iCs/>
          <w:sz w:val="24"/>
          <w:lang w:val="en-GB"/>
        </w:rPr>
        <w:t xml:space="preserve"> </w:t>
      </w:r>
      <w:r w:rsidR="00877D7E">
        <w:rPr>
          <w:i/>
          <w:iCs/>
          <w:sz w:val="24"/>
          <w:lang w:val="en-GB"/>
        </w:rPr>
        <w:t>5</w:t>
      </w:r>
      <w:r w:rsidRPr="00503627">
        <w:rPr>
          <w:i/>
          <w:iCs/>
          <w:sz w:val="24"/>
          <w:lang w:val="en-GB"/>
        </w:rPr>
        <w:t>.</w:t>
      </w:r>
      <w:proofErr w:type="gramEnd"/>
      <w:r w:rsidRPr="00503627">
        <w:rPr>
          <w:i/>
          <w:iCs/>
          <w:sz w:val="24"/>
          <w:lang w:val="en-GB"/>
        </w:rPr>
        <w:t xml:space="preserve"> The </w:t>
      </w:r>
      <w:r w:rsidRPr="00503627">
        <w:rPr>
          <w:i/>
          <w:sz w:val="24"/>
          <w:lang w:val="en-GB"/>
        </w:rPr>
        <w:t>K</w:t>
      </w:r>
      <w:r w:rsidRPr="00503627">
        <w:rPr>
          <w:sz w:val="24"/>
          <w:vertAlign w:val="superscript"/>
          <w:lang w:val="en-GB"/>
        </w:rPr>
        <w:t>2</w:t>
      </w:r>
      <w:r w:rsidRPr="00503627">
        <w:rPr>
          <w:i/>
          <w:iCs/>
          <w:sz w:val="24"/>
          <w:lang w:val="en-GB"/>
        </w:rPr>
        <w:t xml:space="preserve"> dispersion </w:t>
      </w:r>
      <w:r>
        <w:rPr>
          <w:i/>
          <w:iCs/>
          <w:sz w:val="24"/>
          <w:lang w:val="en-GB"/>
        </w:rPr>
        <w:t>patterns</w:t>
      </w:r>
      <w:r w:rsidRPr="00503627">
        <w:rPr>
          <w:i/>
          <w:iCs/>
          <w:sz w:val="24"/>
          <w:lang w:val="en-GB"/>
        </w:rPr>
        <w:t xml:space="preserve"> of </w:t>
      </w:r>
      <w:r>
        <w:rPr>
          <w:rFonts w:hint="eastAsia"/>
          <w:i/>
          <w:iCs/>
          <w:sz w:val="24"/>
          <w:lang w:val="en-GB"/>
        </w:rPr>
        <w:t xml:space="preserve">the </w:t>
      </w:r>
      <w:r>
        <w:rPr>
          <w:i/>
          <w:iCs/>
          <w:sz w:val="24"/>
          <w:lang w:val="en-GB"/>
        </w:rPr>
        <w:t>0</w:t>
      </w:r>
      <w:r w:rsidRPr="00994DD1">
        <w:rPr>
          <w:i/>
          <w:iCs/>
          <w:sz w:val="24"/>
          <w:vertAlign w:val="superscript"/>
          <w:lang w:val="en-GB"/>
        </w:rPr>
        <w:t>th</w:t>
      </w:r>
      <w:r w:rsidRPr="00503627">
        <w:rPr>
          <w:i/>
          <w:iCs/>
          <w:sz w:val="24"/>
          <w:lang w:val="en-GB"/>
        </w:rPr>
        <w:t xml:space="preserve"> and </w:t>
      </w:r>
      <w:r>
        <w:rPr>
          <w:i/>
          <w:iCs/>
          <w:sz w:val="24"/>
          <w:lang w:val="en-GB"/>
        </w:rPr>
        <w:t>1</w:t>
      </w:r>
      <w:r w:rsidRPr="00994DD1">
        <w:rPr>
          <w:i/>
          <w:iCs/>
          <w:sz w:val="24"/>
          <w:vertAlign w:val="superscript"/>
          <w:lang w:val="en-GB"/>
        </w:rPr>
        <w:t>st</w:t>
      </w:r>
      <w:r w:rsidRPr="00503627">
        <w:rPr>
          <w:i/>
          <w:iCs/>
          <w:sz w:val="24"/>
          <w:lang w:val="en-GB"/>
        </w:rPr>
        <w:t xml:space="preserve"> Love wave modes propagating in</w:t>
      </w:r>
      <w:r>
        <w:rPr>
          <w:i/>
          <w:iCs/>
          <w:sz w:val="24"/>
          <w:lang w:val="en-GB"/>
        </w:rPr>
        <w:t xml:space="preserve"> the</w:t>
      </w:r>
      <w:r w:rsidRPr="00503627">
        <w:rPr>
          <w:i/>
          <w:iCs/>
          <w:sz w:val="24"/>
          <w:lang w:val="en-GB"/>
        </w:rPr>
        <w:t xml:space="preserve"> TeO</w:t>
      </w:r>
      <w:r w:rsidRPr="00503627">
        <w:rPr>
          <w:i/>
          <w:iCs/>
          <w:sz w:val="24"/>
          <w:vertAlign w:val="subscript"/>
          <w:lang w:val="en-GB"/>
        </w:rPr>
        <w:t>2</w:t>
      </w:r>
      <w:r w:rsidRPr="00503627">
        <w:rPr>
          <w:i/>
          <w:iCs/>
          <w:sz w:val="24"/>
          <w:lang w:val="en-GB"/>
        </w:rPr>
        <w:t>/</w:t>
      </w:r>
      <w:proofErr w:type="spellStart"/>
      <w:r w:rsidRPr="00503627">
        <w:rPr>
          <w:i/>
          <w:iCs/>
          <w:sz w:val="24"/>
          <w:lang w:val="en-GB"/>
        </w:rPr>
        <w:t>ZnO</w:t>
      </w:r>
      <w:proofErr w:type="spellEnd"/>
      <w:r w:rsidRPr="00503627">
        <w:rPr>
          <w:position w:val="-8"/>
          <w:sz w:val="24"/>
        </w:rPr>
        <w:object w:dxaOrig="660" w:dyaOrig="380">
          <v:shape id="_x0000_i1077" type="#_x0000_t75" style="width:29.75pt;height:17.3pt" o:ole="">
            <v:imagedata r:id="rId38" o:title=""/>
          </v:shape>
          <o:OLEObject Type="Embed" ProgID="Equation.3" ShapeID="_x0000_i1077" DrawAspect="Content" ObjectID="_1541415043" r:id="rId61"/>
        </w:object>
      </w:r>
      <w:r w:rsidRPr="00503627">
        <w:rPr>
          <w:i/>
          <w:iCs/>
          <w:sz w:val="24"/>
          <w:lang w:val="en-GB"/>
        </w:rPr>
        <w:t>/</w:t>
      </w:r>
      <w:proofErr w:type="gramStart"/>
      <w:r w:rsidRPr="00503627">
        <w:rPr>
          <w:i/>
          <w:iCs/>
          <w:sz w:val="24"/>
          <w:lang w:val="en-GB"/>
        </w:rPr>
        <w:t>Si(</w:t>
      </w:r>
      <w:proofErr w:type="gramEnd"/>
      <w:r w:rsidRPr="00503627">
        <w:rPr>
          <w:i/>
          <w:iCs/>
          <w:sz w:val="24"/>
          <w:lang w:val="en-GB"/>
        </w:rPr>
        <w:t>100)</w:t>
      </w:r>
      <w:r>
        <w:rPr>
          <w:rFonts w:hint="eastAsia"/>
          <w:i/>
          <w:iCs/>
          <w:sz w:val="24"/>
          <w:lang w:val="en-GB"/>
        </w:rPr>
        <w:t xml:space="preserve"> </w:t>
      </w:r>
      <w:r w:rsidRPr="00503627">
        <w:rPr>
          <w:i/>
          <w:sz w:val="24"/>
        </w:rPr>
        <w:t>multilayer structure</w:t>
      </w:r>
      <w:r w:rsidRPr="00503627">
        <w:rPr>
          <w:i/>
          <w:iCs/>
          <w:sz w:val="24"/>
          <w:lang w:val="en-GB"/>
        </w:rPr>
        <w:t xml:space="preserve"> </w:t>
      </w:r>
      <w:r>
        <w:rPr>
          <w:i/>
          <w:iCs/>
          <w:sz w:val="24"/>
          <w:lang w:val="en-GB"/>
        </w:rPr>
        <w:t xml:space="preserve">as functions of </w:t>
      </w:r>
      <w:r w:rsidRPr="00503627">
        <w:rPr>
          <w:i/>
          <w:iCs/>
          <w:sz w:val="24"/>
          <w:lang w:val="en-GB"/>
        </w:rPr>
        <w:t>normalized thicknesses of TeO</w:t>
      </w:r>
      <w:r w:rsidRPr="00503627">
        <w:rPr>
          <w:i/>
          <w:iCs/>
          <w:sz w:val="24"/>
          <w:vertAlign w:val="subscript"/>
          <w:lang w:val="en-GB"/>
        </w:rPr>
        <w:t>2</w:t>
      </w:r>
      <w:r w:rsidRPr="00503627">
        <w:rPr>
          <w:i/>
          <w:iCs/>
          <w:sz w:val="24"/>
          <w:lang w:val="en-GB"/>
        </w:rPr>
        <w:t xml:space="preserve"> and </w:t>
      </w:r>
      <w:proofErr w:type="spellStart"/>
      <w:r w:rsidRPr="00503627">
        <w:rPr>
          <w:i/>
          <w:iCs/>
          <w:sz w:val="24"/>
          <w:lang w:val="en-GB"/>
        </w:rPr>
        <w:t>ZnO</w:t>
      </w:r>
      <w:proofErr w:type="spellEnd"/>
      <w:r w:rsidRPr="00503627">
        <w:rPr>
          <w:i/>
          <w:iCs/>
          <w:sz w:val="24"/>
          <w:lang w:val="en-GB"/>
        </w:rPr>
        <w:t>.</w:t>
      </w:r>
    </w:p>
    <w:p w:rsidR="00047B11" w:rsidRDefault="00047B11" w:rsidP="00047B11">
      <w:pPr>
        <w:spacing w:line="480" w:lineRule="auto"/>
        <w:rPr>
          <w:i/>
          <w:iCs/>
          <w:sz w:val="24"/>
          <w:lang w:val="en-GB"/>
        </w:rPr>
      </w:pPr>
      <w:proofErr w:type="gramStart"/>
      <w:r w:rsidRPr="00C148BD">
        <w:rPr>
          <w:i/>
          <w:iCs/>
          <w:sz w:val="24"/>
          <w:lang w:val="en-GB"/>
        </w:rPr>
        <w:t>Fig</w:t>
      </w:r>
      <w:r>
        <w:rPr>
          <w:i/>
          <w:iCs/>
          <w:sz w:val="24"/>
          <w:lang w:val="en-GB"/>
        </w:rPr>
        <w:t>.</w:t>
      </w:r>
      <w:r w:rsidRPr="00C148BD">
        <w:rPr>
          <w:i/>
          <w:iCs/>
          <w:sz w:val="24"/>
          <w:lang w:val="en-GB"/>
        </w:rPr>
        <w:t xml:space="preserve"> </w:t>
      </w:r>
      <w:r w:rsidR="00877D7E">
        <w:rPr>
          <w:i/>
          <w:iCs/>
          <w:sz w:val="24"/>
          <w:lang w:val="en-GB"/>
        </w:rPr>
        <w:t>6</w:t>
      </w:r>
      <w:r w:rsidRPr="00C148BD">
        <w:rPr>
          <w:i/>
          <w:iCs/>
          <w:sz w:val="24"/>
          <w:lang w:val="en-GB"/>
        </w:rPr>
        <w:t>.</w:t>
      </w:r>
      <w:proofErr w:type="gramEnd"/>
      <w:r w:rsidRPr="00C148BD">
        <w:rPr>
          <w:i/>
          <w:iCs/>
          <w:sz w:val="24"/>
          <w:lang w:val="en-GB"/>
        </w:rPr>
        <w:t xml:space="preserve"> The mass sensitivity dispersion patterns of the first two Love wave modes propagating in the TeO</w:t>
      </w:r>
      <w:r w:rsidRPr="00310D0F">
        <w:rPr>
          <w:i/>
          <w:iCs/>
          <w:sz w:val="24"/>
          <w:vertAlign w:val="subscript"/>
          <w:lang w:val="en-GB"/>
        </w:rPr>
        <w:t>2</w:t>
      </w:r>
      <w:r w:rsidRPr="00C148BD">
        <w:rPr>
          <w:i/>
          <w:iCs/>
          <w:sz w:val="24"/>
          <w:lang w:val="en-GB"/>
        </w:rPr>
        <w:t>/</w:t>
      </w:r>
      <w:proofErr w:type="spellStart"/>
      <w:r w:rsidRPr="00C148BD">
        <w:rPr>
          <w:i/>
          <w:iCs/>
          <w:sz w:val="24"/>
          <w:lang w:val="en-GB"/>
        </w:rPr>
        <w:t>ZnO</w:t>
      </w:r>
      <w:proofErr w:type="spellEnd"/>
      <w:r w:rsidRPr="00C148BD">
        <w:rPr>
          <w:i/>
          <w:iCs/>
          <w:sz w:val="24"/>
          <w:lang w:val="en-GB"/>
        </w:rPr>
        <w:t>/</w:t>
      </w:r>
      <w:proofErr w:type="gramStart"/>
      <w:r w:rsidRPr="00C148BD">
        <w:rPr>
          <w:i/>
          <w:iCs/>
          <w:sz w:val="24"/>
          <w:lang w:val="en-GB"/>
        </w:rPr>
        <w:t>Si(</w:t>
      </w:r>
      <w:proofErr w:type="gramEnd"/>
      <w:r w:rsidRPr="00C148BD">
        <w:rPr>
          <w:i/>
          <w:iCs/>
          <w:sz w:val="24"/>
          <w:lang w:val="en-GB"/>
        </w:rPr>
        <w:t>100) multilayer structure depending on the normalized layer thicknesses of TeO</w:t>
      </w:r>
      <w:r w:rsidRPr="00310D0F">
        <w:rPr>
          <w:i/>
          <w:iCs/>
          <w:sz w:val="24"/>
          <w:vertAlign w:val="subscript"/>
          <w:lang w:val="en-GB"/>
        </w:rPr>
        <w:t>2</w:t>
      </w:r>
      <w:r w:rsidRPr="00C148BD">
        <w:rPr>
          <w:i/>
          <w:iCs/>
          <w:sz w:val="24"/>
          <w:lang w:val="en-GB"/>
        </w:rPr>
        <w:t xml:space="preserve"> and </w:t>
      </w:r>
      <w:proofErr w:type="spellStart"/>
      <w:r w:rsidRPr="00C148BD">
        <w:rPr>
          <w:i/>
          <w:iCs/>
          <w:sz w:val="24"/>
          <w:lang w:val="en-GB"/>
        </w:rPr>
        <w:t>ZnO</w:t>
      </w:r>
      <w:proofErr w:type="spellEnd"/>
      <w:r w:rsidRPr="00C148BD">
        <w:rPr>
          <w:i/>
          <w:iCs/>
          <w:sz w:val="24"/>
          <w:lang w:val="en-GB"/>
        </w:rPr>
        <w:t>.</w:t>
      </w:r>
    </w:p>
    <w:p w:rsidR="00047B11" w:rsidRPr="00503627" w:rsidRDefault="00047B11" w:rsidP="00047B11">
      <w:pPr>
        <w:spacing w:line="480" w:lineRule="auto"/>
        <w:rPr>
          <w:i/>
          <w:iCs/>
          <w:sz w:val="24"/>
          <w:lang w:val="en-GB"/>
        </w:rPr>
      </w:pPr>
      <w:proofErr w:type="gramStart"/>
      <w:r w:rsidRPr="00503627">
        <w:rPr>
          <w:i/>
          <w:iCs/>
          <w:sz w:val="24"/>
          <w:lang w:val="en-GB"/>
        </w:rPr>
        <w:t>Fig</w:t>
      </w:r>
      <w:r>
        <w:rPr>
          <w:i/>
          <w:iCs/>
          <w:sz w:val="24"/>
          <w:lang w:val="en-GB"/>
        </w:rPr>
        <w:t xml:space="preserve">. </w:t>
      </w:r>
      <w:r w:rsidR="00877D7E">
        <w:rPr>
          <w:i/>
          <w:iCs/>
          <w:sz w:val="24"/>
          <w:lang w:val="en-GB"/>
        </w:rPr>
        <w:t>7</w:t>
      </w:r>
      <w:r w:rsidRPr="00503627">
        <w:rPr>
          <w:i/>
          <w:iCs/>
          <w:sz w:val="24"/>
          <w:lang w:val="en-GB"/>
        </w:rPr>
        <w:t>.</w:t>
      </w:r>
      <w:proofErr w:type="gramEnd"/>
      <w:r w:rsidRPr="00503627">
        <w:rPr>
          <w:i/>
          <w:iCs/>
          <w:sz w:val="24"/>
          <w:lang w:val="en-GB"/>
        </w:rPr>
        <w:t xml:space="preserve"> The TCD dispersion </w:t>
      </w:r>
      <w:r>
        <w:rPr>
          <w:i/>
          <w:iCs/>
          <w:sz w:val="24"/>
          <w:lang w:val="en-GB"/>
        </w:rPr>
        <w:t>patterns</w:t>
      </w:r>
      <w:r w:rsidRPr="00503627">
        <w:rPr>
          <w:i/>
          <w:iCs/>
          <w:sz w:val="24"/>
          <w:lang w:val="en-GB"/>
        </w:rPr>
        <w:t xml:space="preserve"> of </w:t>
      </w:r>
      <w:r>
        <w:rPr>
          <w:i/>
          <w:iCs/>
          <w:sz w:val="24"/>
          <w:lang w:val="en-GB"/>
        </w:rPr>
        <w:t xml:space="preserve">the </w:t>
      </w:r>
      <w:r>
        <w:rPr>
          <w:sz w:val="24"/>
          <w:lang w:val="en-GB"/>
        </w:rPr>
        <w:t>0</w:t>
      </w:r>
      <w:r w:rsidRPr="00751444">
        <w:rPr>
          <w:sz w:val="24"/>
          <w:vertAlign w:val="superscript"/>
          <w:lang w:val="en-GB"/>
        </w:rPr>
        <w:t>th</w:t>
      </w:r>
      <w:r w:rsidRPr="00503627">
        <w:rPr>
          <w:i/>
          <w:iCs/>
          <w:sz w:val="24"/>
          <w:lang w:val="en-GB"/>
        </w:rPr>
        <w:t xml:space="preserve"> Love wave in TeO</w:t>
      </w:r>
      <w:r w:rsidRPr="00503627">
        <w:rPr>
          <w:i/>
          <w:iCs/>
          <w:sz w:val="24"/>
          <w:vertAlign w:val="subscript"/>
          <w:lang w:val="en-GB"/>
        </w:rPr>
        <w:t>2</w:t>
      </w:r>
      <w:r w:rsidRPr="00503627">
        <w:rPr>
          <w:i/>
          <w:iCs/>
          <w:sz w:val="24"/>
          <w:lang w:val="en-GB"/>
        </w:rPr>
        <w:t>/</w:t>
      </w:r>
      <w:proofErr w:type="spellStart"/>
      <w:r w:rsidRPr="00503627">
        <w:rPr>
          <w:i/>
          <w:iCs/>
          <w:sz w:val="24"/>
          <w:lang w:val="en-GB"/>
        </w:rPr>
        <w:t>ZnO</w:t>
      </w:r>
      <w:proofErr w:type="spellEnd"/>
      <w:r w:rsidRPr="00503627">
        <w:rPr>
          <w:position w:val="-8"/>
          <w:sz w:val="24"/>
        </w:rPr>
        <w:object w:dxaOrig="660" w:dyaOrig="380">
          <v:shape id="_x0000_i1078" type="#_x0000_t75" style="width:29.75pt;height:17.3pt" o:ole="">
            <v:imagedata r:id="rId38" o:title=""/>
          </v:shape>
          <o:OLEObject Type="Embed" ProgID="Equation.3" ShapeID="_x0000_i1078" DrawAspect="Content" ObjectID="_1541415044" r:id="rId62"/>
        </w:object>
      </w:r>
      <w:r w:rsidRPr="00503627">
        <w:rPr>
          <w:i/>
          <w:iCs/>
          <w:sz w:val="24"/>
          <w:lang w:val="en-GB"/>
        </w:rPr>
        <w:t>/</w:t>
      </w:r>
      <w:proofErr w:type="gramStart"/>
      <w:r w:rsidRPr="00503627">
        <w:rPr>
          <w:i/>
          <w:iCs/>
          <w:sz w:val="24"/>
          <w:lang w:val="en-GB"/>
        </w:rPr>
        <w:t>Si(</w:t>
      </w:r>
      <w:proofErr w:type="gramEnd"/>
      <w:r w:rsidRPr="00503627">
        <w:rPr>
          <w:i/>
          <w:iCs/>
          <w:sz w:val="24"/>
          <w:lang w:val="en-GB"/>
        </w:rPr>
        <w:t>100) multilayer structure depend</w:t>
      </w:r>
      <w:r>
        <w:rPr>
          <w:i/>
          <w:iCs/>
          <w:sz w:val="24"/>
          <w:lang w:val="en-GB"/>
        </w:rPr>
        <w:t>ing</w:t>
      </w:r>
      <w:r w:rsidRPr="00503627">
        <w:rPr>
          <w:i/>
          <w:iCs/>
          <w:sz w:val="24"/>
          <w:lang w:val="en-GB"/>
        </w:rPr>
        <w:t xml:space="preserve"> on the normalized layer thicknesses of TeO</w:t>
      </w:r>
      <w:r w:rsidRPr="00503627">
        <w:rPr>
          <w:i/>
          <w:iCs/>
          <w:sz w:val="24"/>
          <w:vertAlign w:val="subscript"/>
          <w:lang w:val="en-GB"/>
        </w:rPr>
        <w:t>2</w:t>
      </w:r>
      <w:r w:rsidRPr="00503627">
        <w:rPr>
          <w:i/>
          <w:iCs/>
          <w:sz w:val="24"/>
          <w:lang w:val="en-GB"/>
        </w:rPr>
        <w:t xml:space="preserve"> and </w:t>
      </w:r>
      <w:proofErr w:type="spellStart"/>
      <w:r w:rsidRPr="00503627">
        <w:rPr>
          <w:i/>
          <w:iCs/>
          <w:sz w:val="24"/>
          <w:lang w:val="en-GB"/>
        </w:rPr>
        <w:t>ZnO</w:t>
      </w:r>
      <w:proofErr w:type="spellEnd"/>
      <w:r w:rsidRPr="00503627">
        <w:rPr>
          <w:i/>
          <w:iCs/>
          <w:sz w:val="24"/>
          <w:lang w:val="en-GB"/>
        </w:rPr>
        <w:t xml:space="preserve">. </w:t>
      </w:r>
    </w:p>
    <w:p w:rsidR="00B74360" w:rsidRDefault="00B74360">
      <w:pPr>
        <w:widowControl/>
        <w:jc w:val="left"/>
        <w:rPr>
          <w:lang w:val="en-GB"/>
        </w:rPr>
      </w:pPr>
      <w:r>
        <w:rPr>
          <w:lang w:val="en-GB"/>
        </w:rPr>
        <w:br w:type="page"/>
      </w:r>
    </w:p>
    <w:p w:rsidR="0066313C" w:rsidRDefault="00B74360" w:rsidP="005213AF">
      <w:pPr>
        <w:pStyle w:val="a"/>
        <w:numPr>
          <w:ilvl w:val="0"/>
          <w:numId w:val="0"/>
        </w:numPr>
        <w:spacing w:beforeLines="0" w:line="480" w:lineRule="auto"/>
        <w:rPr>
          <w:lang w:val="en-GB"/>
        </w:rPr>
      </w:pPr>
      <w:r>
        <w:rPr>
          <w:lang w:val="en-GB"/>
        </w:rPr>
        <w:lastRenderedPageBreak/>
        <w:t>Fig</w:t>
      </w:r>
      <w:r w:rsidR="00877D7E">
        <w:rPr>
          <w:lang w:val="en-GB"/>
        </w:rPr>
        <w:t>.</w:t>
      </w:r>
      <w:r>
        <w:rPr>
          <w:lang w:val="en-GB"/>
        </w:rPr>
        <w:t xml:space="preserve"> 1</w:t>
      </w:r>
    </w:p>
    <w:p w:rsidR="00B74360" w:rsidRDefault="00B74360" w:rsidP="005213AF">
      <w:pPr>
        <w:pStyle w:val="a"/>
        <w:numPr>
          <w:ilvl w:val="0"/>
          <w:numId w:val="0"/>
        </w:numPr>
        <w:spacing w:beforeLines="0" w:line="480" w:lineRule="auto"/>
        <w:rPr>
          <w:lang w:val="en-GB"/>
        </w:rPr>
      </w:pPr>
      <w:r>
        <w:rPr>
          <w:noProof/>
          <w:sz w:val="24"/>
        </w:rPr>
        <w:drawing>
          <wp:inline distT="0" distB="0" distL="0" distR="0" wp14:anchorId="36D37D13" wp14:editId="6A721DD6">
            <wp:extent cx="3602355" cy="2743200"/>
            <wp:effectExtent l="0" t="0" r="0" b="0"/>
            <wp:docPr id="1"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Fi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2355" cy="2743200"/>
                    </a:xfrm>
                    <a:prstGeom prst="rect">
                      <a:avLst/>
                    </a:prstGeom>
                    <a:noFill/>
                    <a:ln>
                      <a:noFill/>
                    </a:ln>
                  </pic:spPr>
                </pic:pic>
              </a:graphicData>
            </a:graphic>
          </wp:inline>
        </w:drawing>
      </w:r>
    </w:p>
    <w:p w:rsidR="00B74360" w:rsidRDefault="00B74360" w:rsidP="005213AF">
      <w:pPr>
        <w:pStyle w:val="a"/>
        <w:numPr>
          <w:ilvl w:val="0"/>
          <w:numId w:val="0"/>
        </w:numPr>
        <w:spacing w:beforeLines="0" w:line="480" w:lineRule="auto"/>
        <w:rPr>
          <w:lang w:val="en-GB"/>
        </w:rPr>
      </w:pPr>
      <w:r>
        <w:rPr>
          <w:lang w:val="en-GB"/>
        </w:rPr>
        <w:t>Fig</w:t>
      </w:r>
      <w:r w:rsidR="00877D7E">
        <w:rPr>
          <w:lang w:val="en-GB"/>
        </w:rPr>
        <w:t>.</w:t>
      </w:r>
      <w:r>
        <w:rPr>
          <w:lang w:val="en-GB"/>
        </w:rPr>
        <w:t xml:space="preserve"> 2</w:t>
      </w:r>
    </w:p>
    <w:p w:rsidR="00B74360" w:rsidRDefault="00B74360" w:rsidP="005213AF">
      <w:pPr>
        <w:pStyle w:val="a"/>
        <w:numPr>
          <w:ilvl w:val="0"/>
          <w:numId w:val="0"/>
        </w:numPr>
        <w:spacing w:beforeLines="0" w:line="480" w:lineRule="auto"/>
        <w:rPr>
          <w:lang w:val="en-GB"/>
        </w:rPr>
      </w:pPr>
      <w:r>
        <w:rPr>
          <w:i/>
          <w:iCs/>
          <w:noProof/>
          <w:sz w:val="24"/>
        </w:rPr>
        <w:drawing>
          <wp:inline distT="0" distB="0" distL="0" distR="0" wp14:anchorId="36EF9613" wp14:editId="205D2FFF">
            <wp:extent cx="5274310" cy="2069062"/>
            <wp:effectExtent l="0" t="0" r="2540" b="7620"/>
            <wp:docPr id="2" name="Picture 2"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i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74310" cy="2069062"/>
                    </a:xfrm>
                    <a:prstGeom prst="rect">
                      <a:avLst/>
                    </a:prstGeom>
                    <a:noFill/>
                    <a:ln>
                      <a:noFill/>
                    </a:ln>
                  </pic:spPr>
                </pic:pic>
              </a:graphicData>
            </a:graphic>
          </wp:inline>
        </w:drawing>
      </w: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p>
    <w:p w:rsidR="00877D7E" w:rsidRDefault="00877D7E" w:rsidP="005213AF">
      <w:pPr>
        <w:pStyle w:val="a"/>
        <w:numPr>
          <w:ilvl w:val="0"/>
          <w:numId w:val="0"/>
        </w:numPr>
        <w:spacing w:beforeLines="0" w:line="480" w:lineRule="auto"/>
        <w:rPr>
          <w:lang w:val="en-GB"/>
        </w:rPr>
      </w:pPr>
      <w:r>
        <w:rPr>
          <w:lang w:val="en-GB"/>
        </w:rPr>
        <w:lastRenderedPageBreak/>
        <w:t>Fig. 3</w:t>
      </w:r>
    </w:p>
    <w:p w:rsidR="00877D7E" w:rsidRDefault="00877D7E" w:rsidP="005213AF">
      <w:pPr>
        <w:pStyle w:val="a"/>
        <w:numPr>
          <w:ilvl w:val="0"/>
          <w:numId w:val="0"/>
        </w:numPr>
        <w:spacing w:beforeLines="0" w:line="480" w:lineRule="auto"/>
        <w:rPr>
          <w:lang w:val="en-GB"/>
        </w:rPr>
      </w:pPr>
      <w:r>
        <w:rPr>
          <w:noProof/>
        </w:rPr>
        <w:drawing>
          <wp:inline distT="0" distB="0" distL="0" distR="0" wp14:anchorId="3206FBFD" wp14:editId="50FDF525">
            <wp:extent cx="3705225" cy="38576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Dis.tif"/>
                    <pic:cNvPicPr/>
                  </pic:nvPicPr>
                  <pic:blipFill>
                    <a:blip r:embed="rId65">
                      <a:extLst>
                        <a:ext uri="{28A0092B-C50C-407E-A947-70E740481C1C}">
                          <a14:useLocalDpi xmlns:a14="http://schemas.microsoft.com/office/drawing/2010/main" val="0"/>
                        </a:ext>
                      </a:extLst>
                    </a:blip>
                    <a:stretch>
                      <a:fillRect/>
                    </a:stretch>
                  </pic:blipFill>
                  <pic:spPr>
                    <a:xfrm>
                      <a:off x="0" y="0"/>
                      <a:ext cx="3705225" cy="3857625"/>
                    </a:xfrm>
                    <a:prstGeom prst="rect">
                      <a:avLst/>
                    </a:prstGeom>
                  </pic:spPr>
                </pic:pic>
              </a:graphicData>
            </a:graphic>
          </wp:inline>
        </w:drawing>
      </w:r>
    </w:p>
    <w:p w:rsidR="00B74360" w:rsidRDefault="00B74360" w:rsidP="005213AF">
      <w:pPr>
        <w:pStyle w:val="a"/>
        <w:numPr>
          <w:ilvl w:val="0"/>
          <w:numId w:val="0"/>
        </w:numPr>
        <w:spacing w:beforeLines="0" w:line="480" w:lineRule="auto"/>
        <w:rPr>
          <w:lang w:val="en-GB"/>
        </w:rPr>
      </w:pPr>
      <w:r>
        <w:rPr>
          <w:lang w:val="en-GB"/>
        </w:rPr>
        <w:t>Fig</w:t>
      </w:r>
      <w:r w:rsidR="00877D7E">
        <w:rPr>
          <w:lang w:val="en-GB"/>
        </w:rPr>
        <w:t>.</w:t>
      </w:r>
      <w:r>
        <w:rPr>
          <w:lang w:val="en-GB"/>
        </w:rPr>
        <w:t xml:space="preserve"> </w:t>
      </w:r>
      <w:r w:rsidR="00877D7E">
        <w:rPr>
          <w:lang w:val="en-GB"/>
        </w:rPr>
        <w:t>4</w:t>
      </w:r>
    </w:p>
    <w:p w:rsidR="00B74360" w:rsidRDefault="00B74360" w:rsidP="005213AF">
      <w:pPr>
        <w:pStyle w:val="a"/>
        <w:numPr>
          <w:ilvl w:val="0"/>
          <w:numId w:val="0"/>
        </w:numPr>
        <w:spacing w:beforeLines="0" w:line="480" w:lineRule="auto"/>
        <w:rPr>
          <w:lang w:val="en-GB"/>
        </w:rPr>
      </w:pPr>
      <w:r>
        <w:rPr>
          <w:noProof/>
          <w:sz w:val="24"/>
        </w:rPr>
        <w:drawing>
          <wp:inline distT="0" distB="0" distL="0" distR="0" wp14:anchorId="39B27D49" wp14:editId="0F7D2221">
            <wp:extent cx="5264785" cy="3948430"/>
            <wp:effectExtent l="0" t="0" r="0" b="0"/>
            <wp:docPr id="3" name="Picture 3" descr="VelTeO_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VelTeO_ZnO"/>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64785" cy="3948430"/>
                    </a:xfrm>
                    <a:prstGeom prst="rect">
                      <a:avLst/>
                    </a:prstGeom>
                    <a:noFill/>
                    <a:ln>
                      <a:noFill/>
                    </a:ln>
                  </pic:spPr>
                </pic:pic>
              </a:graphicData>
            </a:graphic>
          </wp:inline>
        </w:drawing>
      </w:r>
    </w:p>
    <w:p w:rsidR="00B74360" w:rsidRDefault="00B74360" w:rsidP="005213AF">
      <w:pPr>
        <w:pStyle w:val="a"/>
        <w:numPr>
          <w:ilvl w:val="0"/>
          <w:numId w:val="0"/>
        </w:numPr>
        <w:spacing w:beforeLines="0" w:line="480" w:lineRule="auto"/>
        <w:rPr>
          <w:lang w:val="en-GB"/>
        </w:rPr>
      </w:pPr>
      <w:r>
        <w:rPr>
          <w:lang w:val="en-GB"/>
        </w:rPr>
        <w:lastRenderedPageBreak/>
        <w:t>Fig</w:t>
      </w:r>
      <w:r w:rsidR="00877D7E">
        <w:rPr>
          <w:lang w:val="en-GB"/>
        </w:rPr>
        <w:t>.</w:t>
      </w:r>
      <w:r>
        <w:rPr>
          <w:lang w:val="en-GB"/>
        </w:rPr>
        <w:t xml:space="preserve"> </w:t>
      </w:r>
      <w:r w:rsidR="00877D7E">
        <w:rPr>
          <w:lang w:val="en-GB"/>
        </w:rPr>
        <w:t>5</w:t>
      </w:r>
    </w:p>
    <w:p w:rsidR="00B74360" w:rsidRDefault="00B74360" w:rsidP="005213AF">
      <w:pPr>
        <w:pStyle w:val="a"/>
        <w:numPr>
          <w:ilvl w:val="0"/>
          <w:numId w:val="0"/>
        </w:numPr>
        <w:spacing w:beforeLines="0" w:line="480" w:lineRule="auto"/>
        <w:rPr>
          <w:lang w:val="en-GB"/>
        </w:rPr>
      </w:pPr>
      <w:r>
        <w:rPr>
          <w:noProof/>
          <w:sz w:val="24"/>
        </w:rPr>
        <w:drawing>
          <wp:inline distT="0" distB="0" distL="0" distR="0" wp14:anchorId="4E92FFD7" wp14:editId="786DA941">
            <wp:extent cx="5264785" cy="3948430"/>
            <wp:effectExtent l="0" t="0" r="0" b="0"/>
            <wp:docPr id="5" name="Picture 5" descr="kappa0bot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kappa0both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64785" cy="3948430"/>
                    </a:xfrm>
                    <a:prstGeom prst="rect">
                      <a:avLst/>
                    </a:prstGeom>
                    <a:noFill/>
                    <a:ln>
                      <a:noFill/>
                    </a:ln>
                  </pic:spPr>
                </pic:pic>
              </a:graphicData>
            </a:graphic>
          </wp:inline>
        </w:drawing>
      </w:r>
    </w:p>
    <w:p w:rsidR="00B74360" w:rsidRDefault="00B74360" w:rsidP="005213AF">
      <w:pPr>
        <w:pStyle w:val="a"/>
        <w:numPr>
          <w:ilvl w:val="0"/>
          <w:numId w:val="0"/>
        </w:numPr>
        <w:spacing w:beforeLines="0" w:line="480" w:lineRule="auto"/>
        <w:rPr>
          <w:lang w:val="en-GB"/>
        </w:rPr>
      </w:pPr>
      <w:r>
        <w:rPr>
          <w:lang w:val="en-GB"/>
        </w:rPr>
        <w:t>Fig</w:t>
      </w:r>
      <w:r w:rsidR="00877D7E">
        <w:rPr>
          <w:lang w:val="en-GB"/>
        </w:rPr>
        <w:t>.</w:t>
      </w:r>
      <w:r>
        <w:rPr>
          <w:lang w:val="en-GB"/>
        </w:rPr>
        <w:t xml:space="preserve"> </w:t>
      </w:r>
      <w:r w:rsidR="00877D7E">
        <w:rPr>
          <w:lang w:val="en-GB"/>
        </w:rPr>
        <w:t>6</w:t>
      </w:r>
    </w:p>
    <w:p w:rsidR="00B74360" w:rsidRDefault="00B74360" w:rsidP="005213AF">
      <w:pPr>
        <w:pStyle w:val="a"/>
        <w:numPr>
          <w:ilvl w:val="0"/>
          <w:numId w:val="0"/>
        </w:numPr>
        <w:spacing w:beforeLines="0" w:line="480" w:lineRule="auto"/>
        <w:rPr>
          <w:lang w:val="en-GB"/>
        </w:rPr>
      </w:pPr>
      <w:r>
        <w:rPr>
          <w:noProof/>
          <w:sz w:val="24"/>
        </w:rPr>
        <w:drawing>
          <wp:inline distT="0" distB="0" distL="0" distR="0" wp14:anchorId="22030DC3" wp14:editId="6A33C1F0">
            <wp:extent cx="5264785" cy="3948430"/>
            <wp:effectExtent l="0" t="0" r="0" b="0"/>
            <wp:docPr id="13" name="Picture 13" descr="SensitivityBothTeO_Z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SensitivityBothTeO_ZnO"/>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64785" cy="3948430"/>
                    </a:xfrm>
                    <a:prstGeom prst="rect">
                      <a:avLst/>
                    </a:prstGeom>
                    <a:noFill/>
                    <a:ln>
                      <a:noFill/>
                    </a:ln>
                  </pic:spPr>
                </pic:pic>
              </a:graphicData>
            </a:graphic>
          </wp:inline>
        </w:drawing>
      </w:r>
    </w:p>
    <w:p w:rsidR="00B74360" w:rsidRDefault="00B74360" w:rsidP="005213AF">
      <w:pPr>
        <w:pStyle w:val="a"/>
        <w:numPr>
          <w:ilvl w:val="0"/>
          <w:numId w:val="0"/>
        </w:numPr>
        <w:spacing w:beforeLines="0" w:line="480" w:lineRule="auto"/>
        <w:rPr>
          <w:lang w:val="en-GB"/>
        </w:rPr>
      </w:pPr>
      <w:r>
        <w:rPr>
          <w:lang w:val="en-GB"/>
        </w:rPr>
        <w:lastRenderedPageBreak/>
        <w:t>Fig</w:t>
      </w:r>
      <w:r w:rsidR="00877D7E">
        <w:rPr>
          <w:lang w:val="en-GB"/>
        </w:rPr>
        <w:t>.</w:t>
      </w:r>
      <w:r>
        <w:rPr>
          <w:lang w:val="en-GB"/>
        </w:rPr>
        <w:t xml:space="preserve"> </w:t>
      </w:r>
      <w:r w:rsidR="00877D7E">
        <w:rPr>
          <w:lang w:val="en-GB"/>
        </w:rPr>
        <w:t>7</w:t>
      </w:r>
    </w:p>
    <w:p w:rsidR="00B74360" w:rsidRDefault="00B74360" w:rsidP="005213AF">
      <w:pPr>
        <w:pStyle w:val="a"/>
        <w:numPr>
          <w:ilvl w:val="0"/>
          <w:numId w:val="0"/>
        </w:numPr>
        <w:spacing w:beforeLines="0" w:line="480" w:lineRule="auto"/>
        <w:rPr>
          <w:lang w:val="en-GB"/>
        </w:rPr>
      </w:pPr>
      <w:r>
        <w:rPr>
          <w:noProof/>
          <w:sz w:val="24"/>
        </w:rPr>
        <w:drawing>
          <wp:inline distT="0" distB="0" distL="0" distR="0" wp14:anchorId="5EA3F4B2" wp14:editId="52EF28B4">
            <wp:extent cx="5084445" cy="3657600"/>
            <wp:effectExtent l="0" t="0" r="1905" b="0"/>
            <wp:docPr id="14" name="Picture 14"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84445" cy="3657600"/>
                    </a:xfrm>
                    <a:prstGeom prst="rect">
                      <a:avLst/>
                    </a:prstGeom>
                    <a:noFill/>
                    <a:ln>
                      <a:noFill/>
                    </a:ln>
                  </pic:spPr>
                </pic:pic>
              </a:graphicData>
            </a:graphic>
          </wp:inline>
        </w:drawing>
      </w:r>
    </w:p>
    <w:p w:rsidR="00296ED6" w:rsidRDefault="00296ED6">
      <w:pPr>
        <w:widowControl/>
        <w:jc w:val="left"/>
        <w:rPr>
          <w:lang w:val="en-GB"/>
        </w:rPr>
      </w:pPr>
      <w:r>
        <w:rPr>
          <w:lang w:val="en-GB"/>
        </w:rPr>
        <w:br w:type="page"/>
      </w:r>
    </w:p>
    <w:p w:rsidR="00296ED6" w:rsidRPr="00047B11" w:rsidRDefault="00296ED6" w:rsidP="005213AF">
      <w:pPr>
        <w:pStyle w:val="a"/>
        <w:numPr>
          <w:ilvl w:val="0"/>
          <w:numId w:val="0"/>
        </w:numPr>
        <w:spacing w:beforeLines="0" w:line="480" w:lineRule="auto"/>
        <w:rPr>
          <w:lang w:val="en-GB"/>
        </w:rPr>
      </w:pPr>
    </w:p>
    <w:sectPr w:rsidR="00296ED6" w:rsidRPr="00047B11" w:rsidSect="007867E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AE7" w:rsidRDefault="00267AE7">
      <w:r>
        <w:separator/>
      </w:r>
    </w:p>
  </w:endnote>
  <w:endnote w:type="continuationSeparator" w:id="0">
    <w:p w:rsidR="00267AE7" w:rsidRDefault="00267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GulliverRM">
    <w:altName w:val="MS Mincho"/>
    <w:charset w:val="80"/>
    <w:family w:val="auto"/>
    <w:pitch w:val="default"/>
    <w:sig w:usb0="00000000" w:usb1="00000000" w:usb2="00000000" w:usb3="00000000" w:csb0="00020000" w:csb1="00000000"/>
  </w:font>
  <w:font w:name="OneGulliver-ItalicA">
    <w:altName w:val="宋体"/>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890" w:rsidRDefault="00A13890" w:rsidP="0011118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643D">
      <w:rPr>
        <w:rStyle w:val="PageNumber"/>
        <w:noProof/>
      </w:rPr>
      <w:t>14</w:t>
    </w:r>
    <w:r>
      <w:rPr>
        <w:rStyle w:val="PageNumber"/>
      </w:rPr>
      <w:fldChar w:fldCharType="end"/>
    </w:r>
  </w:p>
  <w:p w:rsidR="00A13890" w:rsidRDefault="00A138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AE7" w:rsidRDefault="00267AE7">
      <w:r>
        <w:separator/>
      </w:r>
    </w:p>
  </w:footnote>
  <w:footnote w:type="continuationSeparator" w:id="0">
    <w:p w:rsidR="00267AE7" w:rsidRDefault="00267AE7">
      <w:r>
        <w:continuationSeparator/>
      </w:r>
    </w:p>
  </w:footnote>
  <w:footnote w:id="1">
    <w:p w:rsidR="00A13890" w:rsidRPr="000B6826" w:rsidRDefault="00A13890" w:rsidP="009F5567">
      <w:pPr>
        <w:pStyle w:val="FootnoteText"/>
        <w:rPr>
          <w:rFonts w:ascii="Times New Roman" w:hAnsi="Times New Roman"/>
        </w:rPr>
      </w:pPr>
      <w:r w:rsidRPr="000B6826">
        <w:rPr>
          <w:rStyle w:val="FootnoteReference"/>
          <w:rFonts w:ascii="Times New Roman" w:hAnsi="Times New Roman"/>
        </w:rPr>
        <w:sym w:font="Symbol" w:char="F02A"/>
      </w:r>
      <w:r w:rsidRPr="000B6826">
        <w:rPr>
          <w:rFonts w:ascii="Times New Roman" w:hAnsi="Times New Roman"/>
        </w:rPr>
        <w:t xml:space="preserve"> </w:t>
      </w:r>
      <w:r w:rsidRPr="000B6826">
        <w:rPr>
          <w:rFonts w:ascii="Times New Roman" w:eastAsia="GulliverRM" w:hAnsi="Times New Roman"/>
        </w:rPr>
        <w:t xml:space="preserve">Corresponding author. </w:t>
      </w:r>
      <w:r w:rsidRPr="000B6826">
        <w:rPr>
          <w:rFonts w:ascii="Times New Roman" w:eastAsia="OneGulliver-ItalicA" w:hAnsi="Times New Roman"/>
          <w:i/>
          <w:iCs/>
        </w:rPr>
        <w:t>E-mail:</w:t>
      </w:r>
      <w:r w:rsidRPr="000B6826">
        <w:rPr>
          <w:rFonts w:ascii="Times New Roman" w:eastAsia="OneGulliver-ItalicA" w:hAnsi="Times New Roman"/>
          <w:iCs/>
        </w:rPr>
        <w:t xml:space="preserve"> </w:t>
      </w:r>
      <w:r>
        <w:rPr>
          <w:rFonts w:ascii="Times New Roman" w:eastAsia="OneGulliver-ItalicA" w:hAnsi="Times New Roman"/>
          <w:iCs/>
          <w:lang w:val="en-US"/>
        </w:rPr>
        <w:t>c</w:t>
      </w:r>
      <w:proofErr w:type="spellStart"/>
      <w:r w:rsidRPr="000B6826">
        <w:rPr>
          <w:rFonts w:ascii="Times New Roman" w:eastAsia="OneGulliver-ItalicA" w:hAnsi="Times New Roman"/>
          <w:iCs/>
        </w:rPr>
        <w:t>hen.</w:t>
      </w:r>
      <w:r>
        <w:rPr>
          <w:rFonts w:ascii="Times New Roman" w:eastAsia="OneGulliver-ItalicA" w:hAnsi="Times New Roman"/>
          <w:iCs/>
          <w:lang w:val="en-US"/>
        </w:rPr>
        <w:t>f</w:t>
      </w:r>
      <w:proofErr w:type="spellEnd"/>
      <w:r w:rsidRPr="000B6826">
        <w:rPr>
          <w:rFonts w:ascii="Times New Roman" w:eastAsia="OneGulliver-ItalicA" w:hAnsi="Times New Roman"/>
          <w:iCs/>
        </w:rPr>
        <w:t>u@newcastle.ac.uk (C. Fu)</w:t>
      </w:r>
    </w:p>
  </w:footnote>
  <w:footnote w:id="2">
    <w:p w:rsidR="00A13890" w:rsidRDefault="00A13890" w:rsidP="009F5567">
      <w:pPr>
        <w:pStyle w:val="FootnoteText"/>
      </w:pPr>
      <w:r w:rsidRPr="000B6826">
        <w:rPr>
          <w:rStyle w:val="FootnoteReference"/>
          <w:rFonts w:ascii="Times New Roman" w:hAnsi="Times New Roman"/>
        </w:rPr>
        <w:sym w:font="Symbol" w:char="F02A"/>
      </w:r>
      <w:r w:rsidRPr="000B6826">
        <w:rPr>
          <w:rFonts w:ascii="Times New Roman" w:hAnsi="Times New Roman"/>
        </w:rPr>
        <w:t xml:space="preserve"> </w:t>
      </w:r>
      <w:r w:rsidRPr="000B6826">
        <w:rPr>
          <w:rFonts w:ascii="Times New Roman" w:eastAsia="GulliverRM" w:hAnsi="Times New Roman"/>
        </w:rPr>
        <w:t xml:space="preserve">Corresponding author. </w:t>
      </w:r>
      <w:r w:rsidRPr="000B6826">
        <w:rPr>
          <w:rFonts w:ascii="Times New Roman" w:eastAsia="OneGulliver-ItalicA" w:hAnsi="Times New Roman"/>
          <w:i/>
          <w:iCs/>
        </w:rPr>
        <w:t>E-mail:</w:t>
      </w:r>
      <w:r w:rsidRPr="000B6826">
        <w:rPr>
          <w:rFonts w:ascii="Times New Roman" w:hAnsi="Times New Roman"/>
        </w:rPr>
        <w:t xml:space="preserve"> </w:t>
      </w:r>
      <w:r w:rsidRPr="000B6826">
        <w:rPr>
          <w:rFonts w:ascii="Times New Roman" w:eastAsia="OneGulliver-ItalicA" w:hAnsi="Times New Roman"/>
          <w:iCs/>
        </w:rPr>
        <w:t>lhl@mail.ioa.ac.cn (H. L. L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3890" w:rsidRDefault="00A13890">
    <w:pP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55672"/>
    <w:multiLevelType w:val="multilevel"/>
    <w:tmpl w:val="5BDEAB7A"/>
    <w:lvl w:ilvl="0">
      <w:start w:val="1"/>
      <w:numFmt w:val="decimal"/>
      <w:lvlText w:val="%1"/>
      <w:lvlJc w:val="left"/>
      <w:pPr>
        <w:tabs>
          <w:tab w:val="num" w:pos="0"/>
        </w:tabs>
        <w:ind w:left="142" w:hanging="142"/>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nsid w:val="08734B6E"/>
    <w:multiLevelType w:val="multilevel"/>
    <w:tmpl w:val="F74480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0B38F3"/>
    <w:multiLevelType w:val="hybridMultilevel"/>
    <w:tmpl w:val="23A00B0C"/>
    <w:lvl w:ilvl="0" w:tplc="6B40EA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E63415"/>
    <w:multiLevelType w:val="multilevel"/>
    <w:tmpl w:val="7B2A9572"/>
    <w:lvl w:ilvl="0">
      <w:start w:val="1"/>
      <w:numFmt w:val="decimal"/>
      <w:lvlText w:val="%1"/>
      <w:lvlJc w:val="left"/>
      <w:pPr>
        <w:tabs>
          <w:tab w:val="num" w:pos="0"/>
        </w:tabs>
        <w:ind w:left="397" w:hanging="397"/>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4">
    <w:nsid w:val="15CB30D9"/>
    <w:multiLevelType w:val="multilevel"/>
    <w:tmpl w:val="0CEC400E"/>
    <w:lvl w:ilvl="0">
      <w:start w:val="1"/>
      <w:numFmt w:val="decimal"/>
      <w:lvlText w:val="%1"/>
      <w:lvlJc w:val="left"/>
      <w:pPr>
        <w:tabs>
          <w:tab w:val="num" w:pos="0"/>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5">
    <w:nsid w:val="19E64956"/>
    <w:multiLevelType w:val="multilevel"/>
    <w:tmpl w:val="47642F68"/>
    <w:lvl w:ilvl="0">
      <w:start w:val="1"/>
      <w:numFmt w:val="decimal"/>
      <w:lvlText w:val="%1"/>
      <w:lvlJc w:val="left"/>
      <w:pPr>
        <w:tabs>
          <w:tab w:val="num" w:pos="420"/>
        </w:tabs>
        <w:ind w:left="420" w:hanging="42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6">
    <w:nsid w:val="1B4022D3"/>
    <w:multiLevelType w:val="multilevel"/>
    <w:tmpl w:val="187009E4"/>
    <w:lvl w:ilvl="0">
      <w:start w:val="1"/>
      <w:numFmt w:val="decimal"/>
      <w:lvlText w:val="%1"/>
      <w:lvlJc w:val="left"/>
      <w:pPr>
        <w:tabs>
          <w:tab w:val="num" w:pos="420"/>
        </w:tabs>
        <w:ind w:left="420" w:hanging="42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7">
    <w:nsid w:val="1C4E10F8"/>
    <w:multiLevelType w:val="multilevel"/>
    <w:tmpl w:val="8300FEF0"/>
    <w:lvl w:ilvl="0">
      <w:start w:val="1"/>
      <w:numFmt w:val="decimal"/>
      <w:lvlText w:val="%1"/>
      <w:lvlJc w:val="left"/>
      <w:pPr>
        <w:tabs>
          <w:tab w:val="num" w:pos="624"/>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8">
    <w:nsid w:val="1E3D336D"/>
    <w:multiLevelType w:val="multilevel"/>
    <w:tmpl w:val="28B2A416"/>
    <w:lvl w:ilvl="0">
      <w:start w:val="1"/>
      <w:numFmt w:val="decimal"/>
      <w:lvlText w:val="%1"/>
      <w:lvlJc w:val="left"/>
      <w:pPr>
        <w:tabs>
          <w:tab w:val="num" w:pos="0"/>
        </w:tabs>
        <w:ind w:left="0" w:firstLine="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9">
    <w:nsid w:val="352D4A9B"/>
    <w:multiLevelType w:val="multilevel"/>
    <w:tmpl w:val="363052FE"/>
    <w:lvl w:ilvl="0">
      <w:start w:val="1"/>
      <w:numFmt w:val="decimal"/>
      <w:lvlText w:val="%1"/>
      <w:lvlJc w:val="left"/>
      <w:pPr>
        <w:tabs>
          <w:tab w:val="num" w:pos="113"/>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0">
    <w:nsid w:val="38280AA6"/>
    <w:multiLevelType w:val="multilevel"/>
    <w:tmpl w:val="AB125420"/>
    <w:lvl w:ilvl="0">
      <w:start w:val="1"/>
      <w:numFmt w:val="decimal"/>
      <w:lvlText w:val="%1"/>
      <w:lvlJc w:val="left"/>
      <w:pPr>
        <w:tabs>
          <w:tab w:val="num" w:pos="0"/>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1">
    <w:nsid w:val="39C16C4A"/>
    <w:multiLevelType w:val="multilevel"/>
    <w:tmpl w:val="BF0CCB66"/>
    <w:lvl w:ilvl="0">
      <w:start w:val="1"/>
      <w:numFmt w:val="decimal"/>
      <w:lvlText w:val="%1"/>
      <w:lvlJc w:val="left"/>
      <w:pPr>
        <w:tabs>
          <w:tab w:val="num" w:pos="0"/>
        </w:tabs>
        <w:ind w:left="227" w:hanging="227"/>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3A993972"/>
    <w:multiLevelType w:val="hybridMultilevel"/>
    <w:tmpl w:val="FFCE3FE6"/>
    <w:lvl w:ilvl="0" w:tplc="FFFFFFFF">
      <w:start w:val="1"/>
      <w:numFmt w:val="decimal"/>
      <w:lvlText w:val="%1."/>
      <w:lvlJc w:val="left"/>
      <w:pPr>
        <w:tabs>
          <w:tab w:val="num" w:pos="420"/>
        </w:tabs>
        <w:ind w:left="420" w:hanging="420"/>
      </w:pPr>
    </w:lvl>
    <w:lvl w:ilvl="1" w:tplc="FFFFFFFF">
      <w:start w:val="1"/>
      <w:numFmt w:val="lowerLetter"/>
      <w:lvlText w:val="%2)"/>
      <w:lvlJc w:val="left"/>
      <w:pPr>
        <w:tabs>
          <w:tab w:val="num" w:pos="840"/>
        </w:tabs>
        <w:ind w:left="840" w:hanging="420"/>
      </w:pPr>
    </w:lvl>
    <w:lvl w:ilvl="2" w:tplc="FFFFFFFF">
      <w:start w:val="1"/>
      <w:numFmt w:val="lowerRoman"/>
      <w:lvlText w:val="%3."/>
      <w:lvlJc w:val="right"/>
      <w:pPr>
        <w:tabs>
          <w:tab w:val="num" w:pos="1260"/>
        </w:tabs>
        <w:ind w:left="1260" w:hanging="420"/>
      </w:pPr>
    </w:lvl>
    <w:lvl w:ilvl="3" w:tplc="FFFFFFFF">
      <w:start w:val="1"/>
      <w:numFmt w:val="decimal"/>
      <w:lvlText w:val="%4."/>
      <w:lvlJc w:val="left"/>
      <w:pPr>
        <w:tabs>
          <w:tab w:val="num" w:pos="1680"/>
        </w:tabs>
        <w:ind w:left="1680" w:hanging="420"/>
      </w:pPr>
    </w:lvl>
    <w:lvl w:ilvl="4" w:tplc="FFFFFFFF">
      <w:start w:val="1"/>
      <w:numFmt w:val="lowerLetter"/>
      <w:lvlText w:val="%5)"/>
      <w:lvlJc w:val="left"/>
      <w:pPr>
        <w:tabs>
          <w:tab w:val="num" w:pos="2100"/>
        </w:tabs>
        <w:ind w:left="2100" w:hanging="420"/>
      </w:pPr>
    </w:lvl>
    <w:lvl w:ilvl="5" w:tplc="FFFFFFFF">
      <w:start w:val="1"/>
      <w:numFmt w:val="lowerRoman"/>
      <w:lvlText w:val="%6."/>
      <w:lvlJc w:val="right"/>
      <w:pPr>
        <w:tabs>
          <w:tab w:val="num" w:pos="2520"/>
        </w:tabs>
        <w:ind w:left="2520" w:hanging="420"/>
      </w:pPr>
    </w:lvl>
    <w:lvl w:ilvl="6" w:tplc="FFFFFFFF">
      <w:start w:val="1"/>
      <w:numFmt w:val="decimal"/>
      <w:lvlText w:val="%7."/>
      <w:lvlJc w:val="left"/>
      <w:pPr>
        <w:tabs>
          <w:tab w:val="num" w:pos="2940"/>
        </w:tabs>
        <w:ind w:left="2940" w:hanging="420"/>
      </w:pPr>
    </w:lvl>
    <w:lvl w:ilvl="7" w:tplc="FFFFFFFF">
      <w:start w:val="1"/>
      <w:numFmt w:val="lowerLetter"/>
      <w:lvlText w:val="%8)"/>
      <w:lvlJc w:val="left"/>
      <w:pPr>
        <w:tabs>
          <w:tab w:val="num" w:pos="3360"/>
        </w:tabs>
        <w:ind w:left="3360" w:hanging="420"/>
      </w:pPr>
    </w:lvl>
    <w:lvl w:ilvl="8" w:tplc="FFFFFFFF">
      <w:start w:val="1"/>
      <w:numFmt w:val="lowerRoman"/>
      <w:lvlText w:val="%9."/>
      <w:lvlJc w:val="right"/>
      <w:pPr>
        <w:tabs>
          <w:tab w:val="num" w:pos="3780"/>
        </w:tabs>
        <w:ind w:left="3780" w:hanging="420"/>
      </w:pPr>
    </w:lvl>
  </w:abstractNum>
  <w:abstractNum w:abstractNumId="13">
    <w:nsid w:val="434F66FC"/>
    <w:multiLevelType w:val="multilevel"/>
    <w:tmpl w:val="8542A5EE"/>
    <w:lvl w:ilvl="0">
      <w:start w:val="1"/>
      <w:numFmt w:val="decimal"/>
      <w:lvlText w:val="%1"/>
      <w:lvlJc w:val="left"/>
      <w:pPr>
        <w:tabs>
          <w:tab w:val="num" w:pos="420"/>
        </w:tabs>
        <w:ind w:left="420" w:hanging="420"/>
      </w:pPr>
      <w:rPr>
        <w:rFonts w:ascii="Times New Roman" w:eastAsia="Times New Roman" w:hAnsi="Times New Roman" w:cs="Times New Roman"/>
        <w:sz w:val="24"/>
        <w:szCs w:val="24"/>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4">
    <w:nsid w:val="435F61F8"/>
    <w:multiLevelType w:val="hybridMultilevel"/>
    <w:tmpl w:val="8542A5EE"/>
    <w:lvl w:ilvl="0" w:tplc="FFFFFFFF">
      <w:start w:val="1"/>
      <w:numFmt w:val="decimal"/>
      <w:lvlText w:val="%1"/>
      <w:lvlJc w:val="left"/>
      <w:pPr>
        <w:tabs>
          <w:tab w:val="num" w:pos="420"/>
        </w:tabs>
        <w:ind w:left="420" w:hanging="420"/>
      </w:pPr>
      <w:rPr>
        <w:rFonts w:ascii="Times New Roman" w:eastAsia="Times New Roman" w:hAnsi="Times New Roman" w:cs="Times New Roman"/>
        <w:sz w:val="24"/>
        <w:szCs w:val="24"/>
        <w:vertAlign w:val="superscript"/>
      </w:rPr>
    </w:lvl>
    <w:lvl w:ilvl="1" w:tplc="FFFFFFFF">
      <w:start w:val="1"/>
      <w:numFmt w:val="lowerLetter"/>
      <w:lvlText w:val="%2)"/>
      <w:lvlJc w:val="left"/>
      <w:pPr>
        <w:tabs>
          <w:tab w:val="num" w:pos="840"/>
        </w:tabs>
        <w:ind w:left="840" w:hanging="420"/>
      </w:pPr>
    </w:lvl>
    <w:lvl w:ilvl="2" w:tplc="FFFFFFFF">
      <w:start w:val="1"/>
      <w:numFmt w:val="lowerRoman"/>
      <w:lvlText w:val="%3."/>
      <w:lvlJc w:val="right"/>
      <w:pPr>
        <w:tabs>
          <w:tab w:val="num" w:pos="1260"/>
        </w:tabs>
        <w:ind w:left="1260" w:hanging="420"/>
      </w:pPr>
    </w:lvl>
    <w:lvl w:ilvl="3" w:tplc="FFFFFFFF">
      <w:start w:val="1"/>
      <w:numFmt w:val="decimal"/>
      <w:lvlText w:val="%4."/>
      <w:lvlJc w:val="left"/>
      <w:pPr>
        <w:tabs>
          <w:tab w:val="num" w:pos="1680"/>
        </w:tabs>
        <w:ind w:left="1680" w:hanging="420"/>
      </w:pPr>
    </w:lvl>
    <w:lvl w:ilvl="4" w:tplc="FFFFFFFF">
      <w:start w:val="1"/>
      <w:numFmt w:val="lowerLetter"/>
      <w:lvlText w:val="%5)"/>
      <w:lvlJc w:val="left"/>
      <w:pPr>
        <w:tabs>
          <w:tab w:val="num" w:pos="2100"/>
        </w:tabs>
        <w:ind w:left="2100" w:hanging="420"/>
      </w:pPr>
    </w:lvl>
    <w:lvl w:ilvl="5" w:tplc="FFFFFFFF">
      <w:start w:val="1"/>
      <w:numFmt w:val="lowerRoman"/>
      <w:lvlText w:val="%6."/>
      <w:lvlJc w:val="right"/>
      <w:pPr>
        <w:tabs>
          <w:tab w:val="num" w:pos="2520"/>
        </w:tabs>
        <w:ind w:left="2520" w:hanging="420"/>
      </w:pPr>
    </w:lvl>
    <w:lvl w:ilvl="6" w:tplc="FFFFFFFF">
      <w:start w:val="1"/>
      <w:numFmt w:val="decimal"/>
      <w:lvlText w:val="%7."/>
      <w:lvlJc w:val="left"/>
      <w:pPr>
        <w:tabs>
          <w:tab w:val="num" w:pos="2940"/>
        </w:tabs>
        <w:ind w:left="2940" w:hanging="420"/>
      </w:pPr>
    </w:lvl>
    <w:lvl w:ilvl="7" w:tplc="FFFFFFFF">
      <w:start w:val="1"/>
      <w:numFmt w:val="lowerLetter"/>
      <w:lvlText w:val="%8)"/>
      <w:lvlJc w:val="left"/>
      <w:pPr>
        <w:tabs>
          <w:tab w:val="num" w:pos="3360"/>
        </w:tabs>
        <w:ind w:left="3360" w:hanging="420"/>
      </w:pPr>
    </w:lvl>
    <w:lvl w:ilvl="8" w:tplc="FFFFFFFF">
      <w:start w:val="1"/>
      <w:numFmt w:val="lowerRoman"/>
      <w:lvlText w:val="%9."/>
      <w:lvlJc w:val="right"/>
      <w:pPr>
        <w:tabs>
          <w:tab w:val="num" w:pos="3780"/>
        </w:tabs>
        <w:ind w:left="3780" w:hanging="420"/>
      </w:pPr>
    </w:lvl>
  </w:abstractNum>
  <w:abstractNum w:abstractNumId="15">
    <w:nsid w:val="46811140"/>
    <w:multiLevelType w:val="multilevel"/>
    <w:tmpl w:val="04090023"/>
    <w:lvl w:ilvl="0">
      <w:start w:val="1"/>
      <w:numFmt w:val="upperRoman"/>
      <w:lvlText w:val="第 %1 条"/>
      <w:lvlJc w:val="left"/>
      <w:pPr>
        <w:tabs>
          <w:tab w:val="num" w:pos="1080"/>
        </w:tabs>
        <w:ind w:left="0" w:firstLine="0"/>
      </w:pPr>
    </w:lvl>
    <w:lvl w:ilvl="1">
      <w:start w:val="1"/>
      <w:numFmt w:val="decimalZero"/>
      <w:isLgl/>
      <w:lvlText w:val="节 %1.%2"/>
      <w:lvlJc w:val="left"/>
      <w:pPr>
        <w:tabs>
          <w:tab w:val="num" w:pos="72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4F077B78"/>
    <w:multiLevelType w:val="multilevel"/>
    <w:tmpl w:val="120E0DA8"/>
    <w:lvl w:ilvl="0">
      <w:start w:val="1"/>
      <w:numFmt w:val="decimal"/>
      <w:lvlText w:val="%1"/>
      <w:lvlJc w:val="left"/>
      <w:pPr>
        <w:tabs>
          <w:tab w:val="num" w:pos="0"/>
        </w:tabs>
        <w:ind w:left="340" w:hanging="34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7">
    <w:nsid w:val="54354EA2"/>
    <w:multiLevelType w:val="hybridMultilevel"/>
    <w:tmpl w:val="2CD0A24C"/>
    <w:lvl w:ilvl="0" w:tplc="FFFFFFFF">
      <w:start w:val="1"/>
      <w:numFmt w:val="decimal"/>
      <w:lvlText w:val="[%1] "/>
      <w:lvlJc w:val="left"/>
      <w:pPr>
        <w:tabs>
          <w:tab w:val="num" w:pos="0"/>
        </w:tabs>
        <w:ind w:left="170" w:hanging="170"/>
      </w:pPr>
      <w:rPr>
        <w:rFonts w:hint="eastAsia"/>
        <w:vertAlign w:val="baseline"/>
      </w:rPr>
    </w:lvl>
    <w:lvl w:ilvl="1" w:tplc="FFFFFFFF">
      <w:start w:val="1"/>
      <w:numFmt w:val="lowerLetter"/>
      <w:lvlText w:val="%2)"/>
      <w:lvlJc w:val="left"/>
      <w:pPr>
        <w:tabs>
          <w:tab w:val="num" w:pos="840"/>
        </w:tabs>
        <w:ind w:left="840" w:hanging="420"/>
      </w:pPr>
    </w:lvl>
    <w:lvl w:ilvl="2" w:tplc="FFFFFFFF">
      <w:start w:val="1"/>
      <w:numFmt w:val="lowerRoman"/>
      <w:lvlText w:val="%3."/>
      <w:lvlJc w:val="right"/>
      <w:pPr>
        <w:tabs>
          <w:tab w:val="num" w:pos="1260"/>
        </w:tabs>
        <w:ind w:left="1260" w:hanging="420"/>
      </w:pPr>
    </w:lvl>
    <w:lvl w:ilvl="3" w:tplc="FFFFFFFF">
      <w:start w:val="1"/>
      <w:numFmt w:val="decimal"/>
      <w:lvlText w:val="%4."/>
      <w:lvlJc w:val="left"/>
      <w:pPr>
        <w:tabs>
          <w:tab w:val="num" w:pos="1680"/>
        </w:tabs>
        <w:ind w:left="1680" w:hanging="420"/>
      </w:pPr>
    </w:lvl>
    <w:lvl w:ilvl="4" w:tplc="FFFFFFFF">
      <w:start w:val="1"/>
      <w:numFmt w:val="lowerLetter"/>
      <w:lvlText w:val="%5)"/>
      <w:lvlJc w:val="left"/>
      <w:pPr>
        <w:tabs>
          <w:tab w:val="num" w:pos="2100"/>
        </w:tabs>
        <w:ind w:left="2100" w:hanging="420"/>
      </w:pPr>
    </w:lvl>
    <w:lvl w:ilvl="5" w:tplc="FFFFFFFF">
      <w:start w:val="1"/>
      <w:numFmt w:val="lowerRoman"/>
      <w:lvlText w:val="%6."/>
      <w:lvlJc w:val="right"/>
      <w:pPr>
        <w:tabs>
          <w:tab w:val="num" w:pos="2520"/>
        </w:tabs>
        <w:ind w:left="2520" w:hanging="420"/>
      </w:pPr>
    </w:lvl>
    <w:lvl w:ilvl="6" w:tplc="FFFFFFFF">
      <w:start w:val="1"/>
      <w:numFmt w:val="decimal"/>
      <w:lvlText w:val="%7."/>
      <w:lvlJc w:val="left"/>
      <w:pPr>
        <w:tabs>
          <w:tab w:val="num" w:pos="2940"/>
        </w:tabs>
        <w:ind w:left="2940" w:hanging="420"/>
      </w:pPr>
    </w:lvl>
    <w:lvl w:ilvl="7" w:tplc="FFFFFFFF">
      <w:start w:val="1"/>
      <w:numFmt w:val="lowerLetter"/>
      <w:lvlText w:val="%8)"/>
      <w:lvlJc w:val="left"/>
      <w:pPr>
        <w:tabs>
          <w:tab w:val="num" w:pos="3360"/>
        </w:tabs>
        <w:ind w:left="3360" w:hanging="420"/>
      </w:pPr>
    </w:lvl>
    <w:lvl w:ilvl="8" w:tplc="FFFFFFFF">
      <w:start w:val="1"/>
      <w:numFmt w:val="lowerRoman"/>
      <w:lvlText w:val="%9."/>
      <w:lvlJc w:val="right"/>
      <w:pPr>
        <w:tabs>
          <w:tab w:val="num" w:pos="3780"/>
        </w:tabs>
        <w:ind w:left="3780" w:hanging="420"/>
      </w:pPr>
    </w:lvl>
  </w:abstractNum>
  <w:abstractNum w:abstractNumId="18">
    <w:nsid w:val="60765A42"/>
    <w:multiLevelType w:val="multilevel"/>
    <w:tmpl w:val="8D6017F0"/>
    <w:lvl w:ilvl="0">
      <w:start w:val="1"/>
      <w:numFmt w:val="decimal"/>
      <w:lvlText w:val="%1"/>
      <w:lvlJc w:val="left"/>
      <w:pPr>
        <w:tabs>
          <w:tab w:val="num" w:pos="0"/>
        </w:tabs>
        <w:ind w:left="340" w:hanging="34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nsid w:val="60BA7D7E"/>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0">
    <w:nsid w:val="60FD285C"/>
    <w:multiLevelType w:val="hybridMultilevel"/>
    <w:tmpl w:val="3D9285DC"/>
    <w:lvl w:ilvl="0" w:tplc="FFFFFFFF">
      <w:start w:val="1"/>
      <w:numFmt w:val="upperLetter"/>
      <w:lvlText w:val="%1."/>
      <w:lvlJc w:val="left"/>
      <w:pPr>
        <w:tabs>
          <w:tab w:val="num" w:pos="360"/>
        </w:tabs>
        <w:ind w:left="360" w:hanging="360"/>
      </w:pPr>
      <w:rPr>
        <w:rFonts w:hint="default"/>
      </w:rPr>
    </w:lvl>
    <w:lvl w:ilvl="1" w:tplc="FFFFFFFF">
      <w:start w:val="1"/>
      <w:numFmt w:val="lowerLetter"/>
      <w:lvlText w:val="%2)"/>
      <w:lvlJc w:val="left"/>
      <w:pPr>
        <w:tabs>
          <w:tab w:val="num" w:pos="840"/>
        </w:tabs>
        <w:ind w:left="840" w:hanging="420"/>
      </w:pPr>
    </w:lvl>
    <w:lvl w:ilvl="2" w:tplc="FFFFFFFF">
      <w:start w:val="1"/>
      <w:numFmt w:val="lowerRoman"/>
      <w:lvlText w:val="%3."/>
      <w:lvlJc w:val="right"/>
      <w:pPr>
        <w:tabs>
          <w:tab w:val="num" w:pos="1260"/>
        </w:tabs>
        <w:ind w:left="1260" w:hanging="420"/>
      </w:pPr>
    </w:lvl>
    <w:lvl w:ilvl="3" w:tplc="FFFFFFFF">
      <w:start w:val="1"/>
      <w:numFmt w:val="decimal"/>
      <w:lvlText w:val="%4."/>
      <w:lvlJc w:val="left"/>
      <w:pPr>
        <w:tabs>
          <w:tab w:val="num" w:pos="1680"/>
        </w:tabs>
        <w:ind w:left="1680" w:hanging="420"/>
      </w:pPr>
    </w:lvl>
    <w:lvl w:ilvl="4" w:tplc="FFFFFFFF">
      <w:start w:val="1"/>
      <w:numFmt w:val="lowerLetter"/>
      <w:lvlText w:val="%5)"/>
      <w:lvlJc w:val="left"/>
      <w:pPr>
        <w:tabs>
          <w:tab w:val="num" w:pos="2100"/>
        </w:tabs>
        <w:ind w:left="2100" w:hanging="420"/>
      </w:pPr>
    </w:lvl>
    <w:lvl w:ilvl="5" w:tplc="FFFFFFFF">
      <w:start w:val="1"/>
      <w:numFmt w:val="lowerRoman"/>
      <w:lvlText w:val="%6."/>
      <w:lvlJc w:val="right"/>
      <w:pPr>
        <w:tabs>
          <w:tab w:val="num" w:pos="2520"/>
        </w:tabs>
        <w:ind w:left="2520" w:hanging="420"/>
      </w:pPr>
    </w:lvl>
    <w:lvl w:ilvl="6" w:tplc="FFFFFFFF">
      <w:start w:val="1"/>
      <w:numFmt w:val="decimal"/>
      <w:lvlText w:val="%7."/>
      <w:lvlJc w:val="left"/>
      <w:pPr>
        <w:tabs>
          <w:tab w:val="num" w:pos="2940"/>
        </w:tabs>
        <w:ind w:left="2940" w:hanging="420"/>
      </w:pPr>
    </w:lvl>
    <w:lvl w:ilvl="7" w:tplc="FFFFFFFF">
      <w:start w:val="1"/>
      <w:numFmt w:val="lowerLetter"/>
      <w:lvlText w:val="%8)"/>
      <w:lvlJc w:val="left"/>
      <w:pPr>
        <w:tabs>
          <w:tab w:val="num" w:pos="3360"/>
        </w:tabs>
        <w:ind w:left="3360" w:hanging="420"/>
      </w:pPr>
    </w:lvl>
    <w:lvl w:ilvl="8" w:tplc="FFFFFFFF">
      <w:start w:val="1"/>
      <w:numFmt w:val="lowerRoman"/>
      <w:lvlText w:val="%9."/>
      <w:lvlJc w:val="right"/>
      <w:pPr>
        <w:tabs>
          <w:tab w:val="num" w:pos="3780"/>
        </w:tabs>
        <w:ind w:left="3780" w:hanging="420"/>
      </w:pPr>
    </w:lvl>
  </w:abstractNum>
  <w:abstractNum w:abstractNumId="21">
    <w:nsid w:val="62094A76"/>
    <w:multiLevelType w:val="multilevel"/>
    <w:tmpl w:val="187009E4"/>
    <w:lvl w:ilvl="0">
      <w:start w:val="1"/>
      <w:numFmt w:val="decimal"/>
      <w:lvlText w:val="%1"/>
      <w:lvlJc w:val="left"/>
      <w:pPr>
        <w:tabs>
          <w:tab w:val="num" w:pos="420"/>
        </w:tabs>
        <w:ind w:left="420" w:hanging="42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2">
    <w:nsid w:val="67711A88"/>
    <w:multiLevelType w:val="multilevel"/>
    <w:tmpl w:val="144E437A"/>
    <w:lvl w:ilvl="0">
      <w:start w:val="1"/>
      <w:numFmt w:val="decimal"/>
      <w:lvlText w:val="%1"/>
      <w:lvlJc w:val="left"/>
      <w:pPr>
        <w:tabs>
          <w:tab w:val="num" w:pos="397"/>
        </w:tabs>
        <w:ind w:left="340" w:hanging="340"/>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3">
    <w:nsid w:val="678069FB"/>
    <w:multiLevelType w:val="hybridMultilevel"/>
    <w:tmpl w:val="85269340"/>
    <w:lvl w:ilvl="0" w:tplc="FFFFFFFF">
      <w:start w:val="1"/>
      <w:numFmt w:val="decimal"/>
      <w:pStyle w:val="a"/>
      <w:lvlText w:val="[%1]"/>
      <w:lvlJc w:val="left"/>
      <w:pPr>
        <w:tabs>
          <w:tab w:val="num" w:pos="600"/>
        </w:tabs>
        <w:ind w:left="600" w:hanging="420"/>
      </w:pPr>
      <w:rPr>
        <w:rFonts w:hint="eastAsia"/>
        <w:sz w:val="24"/>
        <w:szCs w:val="24"/>
        <w:vertAlign w:val="baseline"/>
        <w:lang w:val="de-DE"/>
      </w:rPr>
    </w:lvl>
    <w:lvl w:ilvl="1" w:tplc="FFFFFFFF">
      <w:start w:val="1"/>
      <w:numFmt w:val="lowerLetter"/>
      <w:lvlText w:val="%2)"/>
      <w:lvlJc w:val="left"/>
      <w:pPr>
        <w:tabs>
          <w:tab w:val="num" w:pos="1020"/>
        </w:tabs>
        <w:ind w:left="1020" w:hanging="420"/>
      </w:pPr>
    </w:lvl>
    <w:lvl w:ilvl="2" w:tplc="FFFFFFFF">
      <w:start w:val="1"/>
      <w:numFmt w:val="lowerRoman"/>
      <w:lvlText w:val="%3."/>
      <w:lvlJc w:val="right"/>
      <w:pPr>
        <w:tabs>
          <w:tab w:val="num" w:pos="1440"/>
        </w:tabs>
        <w:ind w:left="1440" w:hanging="420"/>
      </w:pPr>
    </w:lvl>
    <w:lvl w:ilvl="3" w:tplc="FFFFFFFF">
      <w:start w:val="1"/>
      <w:numFmt w:val="decimal"/>
      <w:lvlText w:val="%4."/>
      <w:lvlJc w:val="left"/>
      <w:pPr>
        <w:tabs>
          <w:tab w:val="num" w:pos="1860"/>
        </w:tabs>
        <w:ind w:left="1860" w:hanging="420"/>
      </w:pPr>
    </w:lvl>
    <w:lvl w:ilvl="4" w:tplc="FFFFFFFF">
      <w:start w:val="1"/>
      <w:numFmt w:val="lowerLetter"/>
      <w:lvlText w:val="%5)"/>
      <w:lvlJc w:val="left"/>
      <w:pPr>
        <w:tabs>
          <w:tab w:val="num" w:pos="2280"/>
        </w:tabs>
        <w:ind w:left="2280" w:hanging="420"/>
      </w:pPr>
    </w:lvl>
    <w:lvl w:ilvl="5" w:tplc="FFFFFFFF">
      <w:start w:val="1"/>
      <w:numFmt w:val="lowerRoman"/>
      <w:lvlText w:val="%6."/>
      <w:lvlJc w:val="right"/>
      <w:pPr>
        <w:tabs>
          <w:tab w:val="num" w:pos="2700"/>
        </w:tabs>
        <w:ind w:left="2700" w:hanging="420"/>
      </w:pPr>
    </w:lvl>
    <w:lvl w:ilvl="6" w:tplc="FFFFFFFF">
      <w:start w:val="1"/>
      <w:numFmt w:val="decimal"/>
      <w:lvlText w:val="%7."/>
      <w:lvlJc w:val="left"/>
      <w:pPr>
        <w:tabs>
          <w:tab w:val="num" w:pos="3120"/>
        </w:tabs>
        <w:ind w:left="3120" w:hanging="420"/>
      </w:pPr>
    </w:lvl>
    <w:lvl w:ilvl="7" w:tplc="FFFFFFFF">
      <w:start w:val="1"/>
      <w:numFmt w:val="lowerLetter"/>
      <w:lvlText w:val="%8)"/>
      <w:lvlJc w:val="left"/>
      <w:pPr>
        <w:tabs>
          <w:tab w:val="num" w:pos="3540"/>
        </w:tabs>
        <w:ind w:left="3540" w:hanging="420"/>
      </w:pPr>
    </w:lvl>
    <w:lvl w:ilvl="8" w:tplc="FFFFFFFF">
      <w:start w:val="1"/>
      <w:numFmt w:val="lowerRoman"/>
      <w:lvlText w:val="%9."/>
      <w:lvlJc w:val="right"/>
      <w:pPr>
        <w:tabs>
          <w:tab w:val="num" w:pos="3960"/>
        </w:tabs>
        <w:ind w:left="3960" w:hanging="420"/>
      </w:pPr>
    </w:lvl>
  </w:abstractNum>
  <w:abstractNum w:abstractNumId="24">
    <w:nsid w:val="6B9C19BD"/>
    <w:multiLevelType w:val="multilevel"/>
    <w:tmpl w:val="58B45D42"/>
    <w:lvl w:ilvl="0">
      <w:start w:val="1"/>
      <w:numFmt w:val="decimal"/>
      <w:lvlText w:val="%1"/>
      <w:lvlJc w:val="left"/>
      <w:pPr>
        <w:tabs>
          <w:tab w:val="num" w:pos="284"/>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5">
    <w:nsid w:val="6F7E100E"/>
    <w:multiLevelType w:val="multilevel"/>
    <w:tmpl w:val="CB5E4A4C"/>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6">
    <w:nsid w:val="71CB4560"/>
    <w:multiLevelType w:val="multilevel"/>
    <w:tmpl w:val="4ED0D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4B8077C"/>
    <w:multiLevelType w:val="multilevel"/>
    <w:tmpl w:val="4F62C780"/>
    <w:lvl w:ilvl="0">
      <w:start w:val="1"/>
      <w:numFmt w:val="decimal"/>
      <w:lvlText w:val="%1"/>
      <w:lvlJc w:val="left"/>
      <w:pPr>
        <w:tabs>
          <w:tab w:val="num" w:pos="0"/>
        </w:tabs>
        <w:ind w:left="284" w:hanging="284"/>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8">
    <w:nsid w:val="76130470"/>
    <w:multiLevelType w:val="multilevel"/>
    <w:tmpl w:val="CB5E4A4C"/>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9">
    <w:nsid w:val="794A538C"/>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30">
    <w:nsid w:val="7D131B4E"/>
    <w:multiLevelType w:val="multilevel"/>
    <w:tmpl w:val="E4B48022"/>
    <w:lvl w:ilvl="0">
      <w:start w:val="1"/>
      <w:numFmt w:val="decimal"/>
      <w:lvlText w:val="%1"/>
      <w:lvlJc w:val="left"/>
      <w:pPr>
        <w:tabs>
          <w:tab w:val="num" w:pos="0"/>
        </w:tabs>
        <w:ind w:left="113" w:hanging="113"/>
      </w:pPr>
      <w:rPr>
        <w:rFonts w:hint="eastAsia"/>
        <w:vertAlign w:val="superscrip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1">
    <w:nsid w:val="7EF264B9"/>
    <w:multiLevelType w:val="multilevel"/>
    <w:tmpl w:val="2FFC2C0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2">
    <w:nsid w:val="7F51140E"/>
    <w:multiLevelType w:val="hybridMultilevel"/>
    <w:tmpl w:val="05863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14"/>
  </w:num>
  <w:num w:numId="3">
    <w:abstractNumId w:val="13"/>
  </w:num>
  <w:num w:numId="4">
    <w:abstractNumId w:val="12"/>
  </w:num>
  <w:num w:numId="5">
    <w:abstractNumId w:val="20"/>
  </w:num>
  <w:num w:numId="6">
    <w:abstractNumId w:val="17"/>
  </w:num>
  <w:num w:numId="7">
    <w:abstractNumId w:val="28"/>
  </w:num>
  <w:num w:numId="8">
    <w:abstractNumId w:val="25"/>
  </w:num>
  <w:num w:numId="9">
    <w:abstractNumId w:val="21"/>
  </w:num>
  <w:num w:numId="10">
    <w:abstractNumId w:val="6"/>
  </w:num>
  <w:num w:numId="11">
    <w:abstractNumId w:val="19"/>
  </w:num>
  <w:num w:numId="12">
    <w:abstractNumId w:val="29"/>
  </w:num>
  <w:num w:numId="13">
    <w:abstractNumId w:val="15"/>
  </w:num>
  <w:num w:numId="14">
    <w:abstractNumId w:val="5"/>
  </w:num>
  <w:num w:numId="15">
    <w:abstractNumId w:val="0"/>
  </w:num>
  <w:num w:numId="16">
    <w:abstractNumId w:val="22"/>
  </w:num>
  <w:num w:numId="17">
    <w:abstractNumId w:val="4"/>
  </w:num>
  <w:num w:numId="18">
    <w:abstractNumId w:val="24"/>
  </w:num>
  <w:num w:numId="19">
    <w:abstractNumId w:val="9"/>
  </w:num>
  <w:num w:numId="20">
    <w:abstractNumId w:val="10"/>
  </w:num>
  <w:num w:numId="21">
    <w:abstractNumId w:val="7"/>
  </w:num>
  <w:num w:numId="22">
    <w:abstractNumId w:val="27"/>
  </w:num>
  <w:num w:numId="23">
    <w:abstractNumId w:val="18"/>
  </w:num>
  <w:num w:numId="24">
    <w:abstractNumId w:val="11"/>
  </w:num>
  <w:num w:numId="25">
    <w:abstractNumId w:val="8"/>
  </w:num>
  <w:num w:numId="26">
    <w:abstractNumId w:val="16"/>
  </w:num>
  <w:num w:numId="27">
    <w:abstractNumId w:val="30"/>
  </w:num>
  <w:num w:numId="28">
    <w:abstractNumId w:val="3"/>
  </w:num>
  <w:num w:numId="29">
    <w:abstractNumId w:val="2"/>
  </w:num>
  <w:num w:numId="30">
    <w:abstractNumId w:val="26"/>
  </w:num>
  <w:num w:numId="31">
    <w:abstractNumId w:val="31"/>
  </w:num>
  <w:num w:numId="32">
    <w:abstractNumId w:val="1"/>
  </w:num>
  <w:num w:numId="3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vzx00p8w9wwgeerx4vfaw7ewea9s0fr2wv&quot;&gt;所有论文&lt;record-ids&gt;&lt;item&gt;193&lt;/item&gt;&lt;item&gt;195&lt;/item&gt;&lt;item&gt;196&lt;/item&gt;&lt;item&gt;266&lt;/item&gt;&lt;item&gt;325&lt;/item&gt;&lt;item&gt;326&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record-ids&gt;&lt;/item&gt;&lt;/Libraries&gt;"/>
  </w:docVars>
  <w:rsids>
    <w:rsidRoot w:val="00111184"/>
    <w:rsid w:val="0000028F"/>
    <w:rsid w:val="0000373C"/>
    <w:rsid w:val="000042C5"/>
    <w:rsid w:val="00004F8E"/>
    <w:rsid w:val="00014D4C"/>
    <w:rsid w:val="00014E03"/>
    <w:rsid w:val="00020138"/>
    <w:rsid w:val="00020A86"/>
    <w:rsid w:val="00021BB6"/>
    <w:rsid w:val="00021F79"/>
    <w:rsid w:val="00025F79"/>
    <w:rsid w:val="00027643"/>
    <w:rsid w:val="00032AA1"/>
    <w:rsid w:val="00032F46"/>
    <w:rsid w:val="00034BFE"/>
    <w:rsid w:val="00035BBD"/>
    <w:rsid w:val="000418E8"/>
    <w:rsid w:val="0004463C"/>
    <w:rsid w:val="00044E22"/>
    <w:rsid w:val="000462BE"/>
    <w:rsid w:val="00047B11"/>
    <w:rsid w:val="00047DDD"/>
    <w:rsid w:val="00055B9F"/>
    <w:rsid w:val="00056E36"/>
    <w:rsid w:val="000615F5"/>
    <w:rsid w:val="00061F01"/>
    <w:rsid w:val="000623B5"/>
    <w:rsid w:val="0006276B"/>
    <w:rsid w:val="000630B2"/>
    <w:rsid w:val="0006366C"/>
    <w:rsid w:val="00063CDA"/>
    <w:rsid w:val="00065131"/>
    <w:rsid w:val="00065F13"/>
    <w:rsid w:val="000728EB"/>
    <w:rsid w:val="00075139"/>
    <w:rsid w:val="00076F87"/>
    <w:rsid w:val="00081935"/>
    <w:rsid w:val="00082D51"/>
    <w:rsid w:val="00083AE1"/>
    <w:rsid w:val="0008479F"/>
    <w:rsid w:val="00085E66"/>
    <w:rsid w:val="000873DB"/>
    <w:rsid w:val="00090564"/>
    <w:rsid w:val="00092CF0"/>
    <w:rsid w:val="00095263"/>
    <w:rsid w:val="00097F4B"/>
    <w:rsid w:val="000A0841"/>
    <w:rsid w:val="000A72C2"/>
    <w:rsid w:val="000B09E7"/>
    <w:rsid w:val="000B0CEF"/>
    <w:rsid w:val="000B10E9"/>
    <w:rsid w:val="000B1158"/>
    <w:rsid w:val="000B2AA9"/>
    <w:rsid w:val="000B33C0"/>
    <w:rsid w:val="000B6826"/>
    <w:rsid w:val="000C10C9"/>
    <w:rsid w:val="000C186C"/>
    <w:rsid w:val="000C272D"/>
    <w:rsid w:val="000C3E37"/>
    <w:rsid w:val="000C4919"/>
    <w:rsid w:val="000C4B9D"/>
    <w:rsid w:val="000C75C5"/>
    <w:rsid w:val="000D0446"/>
    <w:rsid w:val="000D1190"/>
    <w:rsid w:val="000D327A"/>
    <w:rsid w:val="000D3A4C"/>
    <w:rsid w:val="000D6DA8"/>
    <w:rsid w:val="000E5F3D"/>
    <w:rsid w:val="000F175B"/>
    <w:rsid w:val="000F1D41"/>
    <w:rsid w:val="000F2C5E"/>
    <w:rsid w:val="000F3908"/>
    <w:rsid w:val="000F3B7F"/>
    <w:rsid w:val="000F4078"/>
    <w:rsid w:val="000F4448"/>
    <w:rsid w:val="0010481E"/>
    <w:rsid w:val="00111184"/>
    <w:rsid w:val="0011400E"/>
    <w:rsid w:val="0011401B"/>
    <w:rsid w:val="001141F6"/>
    <w:rsid w:val="00115384"/>
    <w:rsid w:val="001160D6"/>
    <w:rsid w:val="001178BF"/>
    <w:rsid w:val="00117EFF"/>
    <w:rsid w:val="001214C3"/>
    <w:rsid w:val="00122455"/>
    <w:rsid w:val="0012428B"/>
    <w:rsid w:val="00124A95"/>
    <w:rsid w:val="00124CD5"/>
    <w:rsid w:val="001269F4"/>
    <w:rsid w:val="00126A0E"/>
    <w:rsid w:val="00127D2E"/>
    <w:rsid w:val="00127FB2"/>
    <w:rsid w:val="00130244"/>
    <w:rsid w:val="00132246"/>
    <w:rsid w:val="00137B67"/>
    <w:rsid w:val="00141CCC"/>
    <w:rsid w:val="001427FE"/>
    <w:rsid w:val="00142A99"/>
    <w:rsid w:val="00145071"/>
    <w:rsid w:val="00145703"/>
    <w:rsid w:val="001521A3"/>
    <w:rsid w:val="0015446C"/>
    <w:rsid w:val="00155846"/>
    <w:rsid w:val="0015591E"/>
    <w:rsid w:val="00161215"/>
    <w:rsid w:val="00161588"/>
    <w:rsid w:val="0016266B"/>
    <w:rsid w:val="00162C05"/>
    <w:rsid w:val="0016375C"/>
    <w:rsid w:val="00164578"/>
    <w:rsid w:val="00164C74"/>
    <w:rsid w:val="00167623"/>
    <w:rsid w:val="00171A7F"/>
    <w:rsid w:val="00171C67"/>
    <w:rsid w:val="00172A5B"/>
    <w:rsid w:val="00172E74"/>
    <w:rsid w:val="00174A27"/>
    <w:rsid w:val="00177E45"/>
    <w:rsid w:val="00182E17"/>
    <w:rsid w:val="001839BC"/>
    <w:rsid w:val="00185F3A"/>
    <w:rsid w:val="001865C6"/>
    <w:rsid w:val="001876E3"/>
    <w:rsid w:val="00187DEB"/>
    <w:rsid w:val="00194F41"/>
    <w:rsid w:val="00196DB1"/>
    <w:rsid w:val="001A010D"/>
    <w:rsid w:val="001A4A5A"/>
    <w:rsid w:val="001A672A"/>
    <w:rsid w:val="001A7035"/>
    <w:rsid w:val="001A75E4"/>
    <w:rsid w:val="001B0C8F"/>
    <w:rsid w:val="001B0CE3"/>
    <w:rsid w:val="001B28BA"/>
    <w:rsid w:val="001B3A94"/>
    <w:rsid w:val="001B3AD2"/>
    <w:rsid w:val="001B4A68"/>
    <w:rsid w:val="001B52E6"/>
    <w:rsid w:val="001B6CC0"/>
    <w:rsid w:val="001B77D5"/>
    <w:rsid w:val="001C01B8"/>
    <w:rsid w:val="001C108A"/>
    <w:rsid w:val="001C399A"/>
    <w:rsid w:val="001C5291"/>
    <w:rsid w:val="001C68A1"/>
    <w:rsid w:val="001C7939"/>
    <w:rsid w:val="001D0029"/>
    <w:rsid w:val="001D1BB6"/>
    <w:rsid w:val="001D39C7"/>
    <w:rsid w:val="001D48A5"/>
    <w:rsid w:val="001D51A6"/>
    <w:rsid w:val="001E060B"/>
    <w:rsid w:val="001E3DE4"/>
    <w:rsid w:val="001E431E"/>
    <w:rsid w:val="001E5882"/>
    <w:rsid w:val="001E5D09"/>
    <w:rsid w:val="001E7E5E"/>
    <w:rsid w:val="001F1468"/>
    <w:rsid w:val="001F2AB2"/>
    <w:rsid w:val="001F3F2D"/>
    <w:rsid w:val="001F7458"/>
    <w:rsid w:val="001F7BB2"/>
    <w:rsid w:val="002027C7"/>
    <w:rsid w:val="00204B44"/>
    <w:rsid w:val="00205F90"/>
    <w:rsid w:val="00207560"/>
    <w:rsid w:val="0020786A"/>
    <w:rsid w:val="002129B5"/>
    <w:rsid w:val="002137B6"/>
    <w:rsid w:val="00221C45"/>
    <w:rsid w:val="002314AE"/>
    <w:rsid w:val="0023298B"/>
    <w:rsid w:val="002339EB"/>
    <w:rsid w:val="00233C93"/>
    <w:rsid w:val="00237EE0"/>
    <w:rsid w:val="00241FA9"/>
    <w:rsid w:val="00244001"/>
    <w:rsid w:val="00244ABF"/>
    <w:rsid w:val="002452EE"/>
    <w:rsid w:val="00246DA5"/>
    <w:rsid w:val="0025191C"/>
    <w:rsid w:val="00253790"/>
    <w:rsid w:val="00260204"/>
    <w:rsid w:val="00260E83"/>
    <w:rsid w:val="002623B9"/>
    <w:rsid w:val="00262491"/>
    <w:rsid w:val="00264A6A"/>
    <w:rsid w:val="00265B00"/>
    <w:rsid w:val="00266CEB"/>
    <w:rsid w:val="00267AE7"/>
    <w:rsid w:val="002717C9"/>
    <w:rsid w:val="00271B3B"/>
    <w:rsid w:val="00273A99"/>
    <w:rsid w:val="0027495D"/>
    <w:rsid w:val="002749F8"/>
    <w:rsid w:val="00277FA6"/>
    <w:rsid w:val="00283D62"/>
    <w:rsid w:val="00284116"/>
    <w:rsid w:val="002910D9"/>
    <w:rsid w:val="002918C6"/>
    <w:rsid w:val="00293256"/>
    <w:rsid w:val="00293DE4"/>
    <w:rsid w:val="00294258"/>
    <w:rsid w:val="00294437"/>
    <w:rsid w:val="002960C4"/>
    <w:rsid w:val="002966DD"/>
    <w:rsid w:val="00296ED6"/>
    <w:rsid w:val="00297288"/>
    <w:rsid w:val="00297303"/>
    <w:rsid w:val="002A0306"/>
    <w:rsid w:val="002A04BD"/>
    <w:rsid w:val="002A0BD7"/>
    <w:rsid w:val="002A12F0"/>
    <w:rsid w:val="002A3576"/>
    <w:rsid w:val="002A3C04"/>
    <w:rsid w:val="002A41AE"/>
    <w:rsid w:val="002A5093"/>
    <w:rsid w:val="002B55C6"/>
    <w:rsid w:val="002B56F3"/>
    <w:rsid w:val="002B740D"/>
    <w:rsid w:val="002C0593"/>
    <w:rsid w:val="002C10CA"/>
    <w:rsid w:val="002C3B5A"/>
    <w:rsid w:val="002C4D1D"/>
    <w:rsid w:val="002C7B0B"/>
    <w:rsid w:val="002D0EA4"/>
    <w:rsid w:val="002D5FCF"/>
    <w:rsid w:val="002D7315"/>
    <w:rsid w:val="002E249B"/>
    <w:rsid w:val="002E3181"/>
    <w:rsid w:val="002E34C7"/>
    <w:rsid w:val="002E3C3B"/>
    <w:rsid w:val="002E5680"/>
    <w:rsid w:val="002E5A12"/>
    <w:rsid w:val="002F13BF"/>
    <w:rsid w:val="002F15A2"/>
    <w:rsid w:val="002F24B0"/>
    <w:rsid w:val="002F7079"/>
    <w:rsid w:val="00301326"/>
    <w:rsid w:val="00302A74"/>
    <w:rsid w:val="00305BCE"/>
    <w:rsid w:val="00305F9D"/>
    <w:rsid w:val="00307C33"/>
    <w:rsid w:val="00310D0F"/>
    <w:rsid w:val="003149A8"/>
    <w:rsid w:val="00320A32"/>
    <w:rsid w:val="003248F0"/>
    <w:rsid w:val="00326712"/>
    <w:rsid w:val="00326A89"/>
    <w:rsid w:val="00330920"/>
    <w:rsid w:val="003335F6"/>
    <w:rsid w:val="00336265"/>
    <w:rsid w:val="00336EA9"/>
    <w:rsid w:val="0034121D"/>
    <w:rsid w:val="003415E2"/>
    <w:rsid w:val="00342D94"/>
    <w:rsid w:val="00342F8C"/>
    <w:rsid w:val="003518A7"/>
    <w:rsid w:val="00353605"/>
    <w:rsid w:val="00361D21"/>
    <w:rsid w:val="0036279B"/>
    <w:rsid w:val="00363CDF"/>
    <w:rsid w:val="00364B98"/>
    <w:rsid w:val="00370887"/>
    <w:rsid w:val="00370D98"/>
    <w:rsid w:val="00372F1D"/>
    <w:rsid w:val="00375753"/>
    <w:rsid w:val="003762E6"/>
    <w:rsid w:val="00376A03"/>
    <w:rsid w:val="00376D11"/>
    <w:rsid w:val="00381B29"/>
    <w:rsid w:val="00384B74"/>
    <w:rsid w:val="0038536F"/>
    <w:rsid w:val="00385E6E"/>
    <w:rsid w:val="00386200"/>
    <w:rsid w:val="00392739"/>
    <w:rsid w:val="003978E9"/>
    <w:rsid w:val="00397A5C"/>
    <w:rsid w:val="00397C8E"/>
    <w:rsid w:val="003A1C34"/>
    <w:rsid w:val="003A3263"/>
    <w:rsid w:val="003A4F88"/>
    <w:rsid w:val="003A7A2D"/>
    <w:rsid w:val="003B0F83"/>
    <w:rsid w:val="003B6FE3"/>
    <w:rsid w:val="003C164E"/>
    <w:rsid w:val="003C4749"/>
    <w:rsid w:val="003C5E8F"/>
    <w:rsid w:val="003C6510"/>
    <w:rsid w:val="003D00B4"/>
    <w:rsid w:val="003E0A5E"/>
    <w:rsid w:val="003E4F36"/>
    <w:rsid w:val="003F3D56"/>
    <w:rsid w:val="003F677F"/>
    <w:rsid w:val="004000E4"/>
    <w:rsid w:val="0040072B"/>
    <w:rsid w:val="00401CE5"/>
    <w:rsid w:val="00402F4A"/>
    <w:rsid w:val="00410C1A"/>
    <w:rsid w:val="0041137C"/>
    <w:rsid w:val="004134C8"/>
    <w:rsid w:val="00413895"/>
    <w:rsid w:val="00415FA4"/>
    <w:rsid w:val="004160C9"/>
    <w:rsid w:val="004176FA"/>
    <w:rsid w:val="004200A8"/>
    <w:rsid w:val="00421951"/>
    <w:rsid w:val="004224AC"/>
    <w:rsid w:val="004232FC"/>
    <w:rsid w:val="00423628"/>
    <w:rsid w:val="00423A03"/>
    <w:rsid w:val="00426163"/>
    <w:rsid w:val="004263DA"/>
    <w:rsid w:val="00427A48"/>
    <w:rsid w:val="00432317"/>
    <w:rsid w:val="00432C53"/>
    <w:rsid w:val="00437827"/>
    <w:rsid w:val="004403F3"/>
    <w:rsid w:val="00440618"/>
    <w:rsid w:val="00441A5A"/>
    <w:rsid w:val="00441EF3"/>
    <w:rsid w:val="004432D1"/>
    <w:rsid w:val="00443FB5"/>
    <w:rsid w:val="00445042"/>
    <w:rsid w:val="00446C33"/>
    <w:rsid w:val="004470DA"/>
    <w:rsid w:val="00451040"/>
    <w:rsid w:val="004531EF"/>
    <w:rsid w:val="0045324E"/>
    <w:rsid w:val="00454736"/>
    <w:rsid w:val="0045497B"/>
    <w:rsid w:val="00457A30"/>
    <w:rsid w:val="0046300E"/>
    <w:rsid w:val="00463C0A"/>
    <w:rsid w:val="00470FD9"/>
    <w:rsid w:val="00475C7E"/>
    <w:rsid w:val="00475D87"/>
    <w:rsid w:val="00476F56"/>
    <w:rsid w:val="00480176"/>
    <w:rsid w:val="00481234"/>
    <w:rsid w:val="00482B54"/>
    <w:rsid w:val="00483374"/>
    <w:rsid w:val="00485107"/>
    <w:rsid w:val="00485C29"/>
    <w:rsid w:val="00487A45"/>
    <w:rsid w:val="00490EA5"/>
    <w:rsid w:val="0049282D"/>
    <w:rsid w:val="00495A72"/>
    <w:rsid w:val="004A0565"/>
    <w:rsid w:val="004A1604"/>
    <w:rsid w:val="004A28A9"/>
    <w:rsid w:val="004A4395"/>
    <w:rsid w:val="004A5398"/>
    <w:rsid w:val="004A631B"/>
    <w:rsid w:val="004A7613"/>
    <w:rsid w:val="004B506E"/>
    <w:rsid w:val="004B69CA"/>
    <w:rsid w:val="004C23B0"/>
    <w:rsid w:val="004C5A2C"/>
    <w:rsid w:val="004C5B30"/>
    <w:rsid w:val="004C76F4"/>
    <w:rsid w:val="004D35B6"/>
    <w:rsid w:val="004D3DE9"/>
    <w:rsid w:val="004D5B6D"/>
    <w:rsid w:val="004D6723"/>
    <w:rsid w:val="004E059D"/>
    <w:rsid w:val="004E1D78"/>
    <w:rsid w:val="004E2D27"/>
    <w:rsid w:val="004E3856"/>
    <w:rsid w:val="004E3DFB"/>
    <w:rsid w:val="004E58B7"/>
    <w:rsid w:val="004E59CE"/>
    <w:rsid w:val="004F4A64"/>
    <w:rsid w:val="00501C4A"/>
    <w:rsid w:val="005033FB"/>
    <w:rsid w:val="005034DA"/>
    <w:rsid w:val="00503627"/>
    <w:rsid w:val="00503D33"/>
    <w:rsid w:val="00503ECA"/>
    <w:rsid w:val="005102BB"/>
    <w:rsid w:val="005112DA"/>
    <w:rsid w:val="00514BBD"/>
    <w:rsid w:val="0051627B"/>
    <w:rsid w:val="00516FDE"/>
    <w:rsid w:val="005213AF"/>
    <w:rsid w:val="005242D5"/>
    <w:rsid w:val="00527232"/>
    <w:rsid w:val="00531A66"/>
    <w:rsid w:val="00531C3C"/>
    <w:rsid w:val="00531EBA"/>
    <w:rsid w:val="0053216F"/>
    <w:rsid w:val="00533C15"/>
    <w:rsid w:val="00537BD3"/>
    <w:rsid w:val="00537F39"/>
    <w:rsid w:val="00541110"/>
    <w:rsid w:val="005424DB"/>
    <w:rsid w:val="005427CA"/>
    <w:rsid w:val="0054303D"/>
    <w:rsid w:val="005475F6"/>
    <w:rsid w:val="00551733"/>
    <w:rsid w:val="00553014"/>
    <w:rsid w:val="00554EFF"/>
    <w:rsid w:val="005558F8"/>
    <w:rsid w:val="00556A28"/>
    <w:rsid w:val="00557557"/>
    <w:rsid w:val="00561EA3"/>
    <w:rsid w:val="00565685"/>
    <w:rsid w:val="005702E5"/>
    <w:rsid w:val="00571E64"/>
    <w:rsid w:val="00573CA6"/>
    <w:rsid w:val="00575F2C"/>
    <w:rsid w:val="00582F16"/>
    <w:rsid w:val="005863F7"/>
    <w:rsid w:val="00590ECE"/>
    <w:rsid w:val="005913D4"/>
    <w:rsid w:val="00593217"/>
    <w:rsid w:val="005936C0"/>
    <w:rsid w:val="0059469E"/>
    <w:rsid w:val="005962F3"/>
    <w:rsid w:val="00596FC6"/>
    <w:rsid w:val="005A0CF2"/>
    <w:rsid w:val="005A4C25"/>
    <w:rsid w:val="005B15FB"/>
    <w:rsid w:val="005B2DE6"/>
    <w:rsid w:val="005B3593"/>
    <w:rsid w:val="005B3AF7"/>
    <w:rsid w:val="005B3CE2"/>
    <w:rsid w:val="005B4006"/>
    <w:rsid w:val="005B46C3"/>
    <w:rsid w:val="005B4B52"/>
    <w:rsid w:val="005B54CB"/>
    <w:rsid w:val="005C0D78"/>
    <w:rsid w:val="005C7553"/>
    <w:rsid w:val="005C7CC8"/>
    <w:rsid w:val="005D3AD0"/>
    <w:rsid w:val="005D4EF7"/>
    <w:rsid w:val="005D6697"/>
    <w:rsid w:val="005D793D"/>
    <w:rsid w:val="005E5828"/>
    <w:rsid w:val="005E60DF"/>
    <w:rsid w:val="005E6DCB"/>
    <w:rsid w:val="005F19F0"/>
    <w:rsid w:val="005F3B7F"/>
    <w:rsid w:val="005F53D9"/>
    <w:rsid w:val="005F5DC3"/>
    <w:rsid w:val="0060412E"/>
    <w:rsid w:val="006048C5"/>
    <w:rsid w:val="00605BC1"/>
    <w:rsid w:val="006102B2"/>
    <w:rsid w:val="00610478"/>
    <w:rsid w:val="0061384E"/>
    <w:rsid w:val="00615B9C"/>
    <w:rsid w:val="00621306"/>
    <w:rsid w:val="00622BA0"/>
    <w:rsid w:val="0062579F"/>
    <w:rsid w:val="0063272E"/>
    <w:rsid w:val="00637B09"/>
    <w:rsid w:val="00641250"/>
    <w:rsid w:val="006419A4"/>
    <w:rsid w:val="00641C67"/>
    <w:rsid w:val="00641C88"/>
    <w:rsid w:val="00643614"/>
    <w:rsid w:val="006441AE"/>
    <w:rsid w:val="006469E6"/>
    <w:rsid w:val="00654086"/>
    <w:rsid w:val="00655096"/>
    <w:rsid w:val="006552CE"/>
    <w:rsid w:val="006564FB"/>
    <w:rsid w:val="00656D16"/>
    <w:rsid w:val="00660BEC"/>
    <w:rsid w:val="0066181F"/>
    <w:rsid w:val="0066313C"/>
    <w:rsid w:val="00663913"/>
    <w:rsid w:val="00667E01"/>
    <w:rsid w:val="00667E33"/>
    <w:rsid w:val="0067026B"/>
    <w:rsid w:val="006708D6"/>
    <w:rsid w:val="006715D5"/>
    <w:rsid w:val="006719D5"/>
    <w:rsid w:val="00674088"/>
    <w:rsid w:val="00674855"/>
    <w:rsid w:val="00675A67"/>
    <w:rsid w:val="00676F56"/>
    <w:rsid w:val="00681FC5"/>
    <w:rsid w:val="00690BCC"/>
    <w:rsid w:val="00692400"/>
    <w:rsid w:val="006947A0"/>
    <w:rsid w:val="006969F6"/>
    <w:rsid w:val="00696C8B"/>
    <w:rsid w:val="00697AF7"/>
    <w:rsid w:val="006A3B94"/>
    <w:rsid w:val="006A63D1"/>
    <w:rsid w:val="006A6505"/>
    <w:rsid w:val="006A75CB"/>
    <w:rsid w:val="006B117B"/>
    <w:rsid w:val="006B5544"/>
    <w:rsid w:val="006B57DB"/>
    <w:rsid w:val="006C0F1E"/>
    <w:rsid w:val="006C4098"/>
    <w:rsid w:val="006C4326"/>
    <w:rsid w:val="006C5819"/>
    <w:rsid w:val="006C73C0"/>
    <w:rsid w:val="006D28F0"/>
    <w:rsid w:val="006D4714"/>
    <w:rsid w:val="006D48D1"/>
    <w:rsid w:val="006D6252"/>
    <w:rsid w:val="006D7EBD"/>
    <w:rsid w:val="006E2084"/>
    <w:rsid w:val="006E2247"/>
    <w:rsid w:val="006F194A"/>
    <w:rsid w:val="006F25AA"/>
    <w:rsid w:val="006F29A8"/>
    <w:rsid w:val="006F39AD"/>
    <w:rsid w:val="006F48F3"/>
    <w:rsid w:val="006F4ED5"/>
    <w:rsid w:val="006F5D09"/>
    <w:rsid w:val="006F607C"/>
    <w:rsid w:val="006F698E"/>
    <w:rsid w:val="00700374"/>
    <w:rsid w:val="00700E95"/>
    <w:rsid w:val="00701642"/>
    <w:rsid w:val="00711073"/>
    <w:rsid w:val="0071202B"/>
    <w:rsid w:val="00712186"/>
    <w:rsid w:val="00715870"/>
    <w:rsid w:val="007166FD"/>
    <w:rsid w:val="0072194D"/>
    <w:rsid w:val="00723790"/>
    <w:rsid w:val="00723A9E"/>
    <w:rsid w:val="00725000"/>
    <w:rsid w:val="0072609B"/>
    <w:rsid w:val="0073033F"/>
    <w:rsid w:val="00741582"/>
    <w:rsid w:val="00744566"/>
    <w:rsid w:val="00745FCB"/>
    <w:rsid w:val="00746CC6"/>
    <w:rsid w:val="00747184"/>
    <w:rsid w:val="00751300"/>
    <w:rsid w:val="00756845"/>
    <w:rsid w:val="007616B7"/>
    <w:rsid w:val="007624B8"/>
    <w:rsid w:val="00766E12"/>
    <w:rsid w:val="00773FA8"/>
    <w:rsid w:val="00776020"/>
    <w:rsid w:val="007764E6"/>
    <w:rsid w:val="0078254E"/>
    <w:rsid w:val="00782A6F"/>
    <w:rsid w:val="007867E0"/>
    <w:rsid w:val="007921AD"/>
    <w:rsid w:val="0079696D"/>
    <w:rsid w:val="00797807"/>
    <w:rsid w:val="007A0199"/>
    <w:rsid w:val="007A1AB0"/>
    <w:rsid w:val="007A223F"/>
    <w:rsid w:val="007A33A9"/>
    <w:rsid w:val="007A3B7E"/>
    <w:rsid w:val="007A5BE5"/>
    <w:rsid w:val="007B052F"/>
    <w:rsid w:val="007B0CBC"/>
    <w:rsid w:val="007B17EA"/>
    <w:rsid w:val="007B28F5"/>
    <w:rsid w:val="007B5EBB"/>
    <w:rsid w:val="007C048C"/>
    <w:rsid w:val="007C5798"/>
    <w:rsid w:val="007D484F"/>
    <w:rsid w:val="007D4B27"/>
    <w:rsid w:val="007D58A8"/>
    <w:rsid w:val="007E3455"/>
    <w:rsid w:val="007E3FB3"/>
    <w:rsid w:val="007E62F4"/>
    <w:rsid w:val="007F0D5B"/>
    <w:rsid w:val="007F3206"/>
    <w:rsid w:val="007F4115"/>
    <w:rsid w:val="00800908"/>
    <w:rsid w:val="00801659"/>
    <w:rsid w:val="00803A35"/>
    <w:rsid w:val="0081231B"/>
    <w:rsid w:val="00814127"/>
    <w:rsid w:val="00814E3D"/>
    <w:rsid w:val="008158ED"/>
    <w:rsid w:val="00820299"/>
    <w:rsid w:val="00820C49"/>
    <w:rsid w:val="00824544"/>
    <w:rsid w:val="00825EB8"/>
    <w:rsid w:val="008276D1"/>
    <w:rsid w:val="00831F2B"/>
    <w:rsid w:val="0083283B"/>
    <w:rsid w:val="0083579E"/>
    <w:rsid w:val="0083678B"/>
    <w:rsid w:val="0084150D"/>
    <w:rsid w:val="00843251"/>
    <w:rsid w:val="00844F57"/>
    <w:rsid w:val="00847720"/>
    <w:rsid w:val="00853326"/>
    <w:rsid w:val="008535EE"/>
    <w:rsid w:val="00855D70"/>
    <w:rsid w:val="00860A4A"/>
    <w:rsid w:val="00865535"/>
    <w:rsid w:val="008660E1"/>
    <w:rsid w:val="00875125"/>
    <w:rsid w:val="00877BDB"/>
    <w:rsid w:val="00877D7E"/>
    <w:rsid w:val="008805D2"/>
    <w:rsid w:val="008819E8"/>
    <w:rsid w:val="00887E96"/>
    <w:rsid w:val="00893736"/>
    <w:rsid w:val="00895BC0"/>
    <w:rsid w:val="008A16D0"/>
    <w:rsid w:val="008A2439"/>
    <w:rsid w:val="008A6281"/>
    <w:rsid w:val="008A6DA5"/>
    <w:rsid w:val="008C1FC5"/>
    <w:rsid w:val="008C2FBE"/>
    <w:rsid w:val="008C332C"/>
    <w:rsid w:val="008C3766"/>
    <w:rsid w:val="008C43F4"/>
    <w:rsid w:val="008C69B4"/>
    <w:rsid w:val="008C6CC8"/>
    <w:rsid w:val="008C71CF"/>
    <w:rsid w:val="008C741F"/>
    <w:rsid w:val="008C7688"/>
    <w:rsid w:val="008D4822"/>
    <w:rsid w:val="008D56EE"/>
    <w:rsid w:val="008D6160"/>
    <w:rsid w:val="008E283D"/>
    <w:rsid w:val="008E3483"/>
    <w:rsid w:val="008E3F41"/>
    <w:rsid w:val="008E4045"/>
    <w:rsid w:val="008E5ADD"/>
    <w:rsid w:val="008E7915"/>
    <w:rsid w:val="008E7D96"/>
    <w:rsid w:val="008F036F"/>
    <w:rsid w:val="008F0BB8"/>
    <w:rsid w:val="008F11CE"/>
    <w:rsid w:val="008F1B08"/>
    <w:rsid w:val="008F4696"/>
    <w:rsid w:val="008F5DFA"/>
    <w:rsid w:val="00900B8C"/>
    <w:rsid w:val="009026C2"/>
    <w:rsid w:val="00903BB7"/>
    <w:rsid w:val="0090464E"/>
    <w:rsid w:val="00905B6C"/>
    <w:rsid w:val="0090732D"/>
    <w:rsid w:val="009078E4"/>
    <w:rsid w:val="00912920"/>
    <w:rsid w:val="00912D66"/>
    <w:rsid w:val="00912F75"/>
    <w:rsid w:val="009132A6"/>
    <w:rsid w:val="00913371"/>
    <w:rsid w:val="00914B24"/>
    <w:rsid w:val="00916386"/>
    <w:rsid w:val="0091799F"/>
    <w:rsid w:val="00917C32"/>
    <w:rsid w:val="009223E0"/>
    <w:rsid w:val="0092403D"/>
    <w:rsid w:val="0092546B"/>
    <w:rsid w:val="009279E8"/>
    <w:rsid w:val="00930272"/>
    <w:rsid w:val="00931649"/>
    <w:rsid w:val="00932F50"/>
    <w:rsid w:val="009346E3"/>
    <w:rsid w:val="00935A73"/>
    <w:rsid w:val="00937D74"/>
    <w:rsid w:val="0095124B"/>
    <w:rsid w:val="00952B70"/>
    <w:rsid w:val="00952C85"/>
    <w:rsid w:val="00955321"/>
    <w:rsid w:val="00956CE4"/>
    <w:rsid w:val="00963E3B"/>
    <w:rsid w:val="009643F8"/>
    <w:rsid w:val="0096469C"/>
    <w:rsid w:val="00964B8B"/>
    <w:rsid w:val="00965B02"/>
    <w:rsid w:val="00971489"/>
    <w:rsid w:val="009760BD"/>
    <w:rsid w:val="009822F5"/>
    <w:rsid w:val="0098302E"/>
    <w:rsid w:val="0098378E"/>
    <w:rsid w:val="00983A51"/>
    <w:rsid w:val="00984007"/>
    <w:rsid w:val="00991D59"/>
    <w:rsid w:val="00994182"/>
    <w:rsid w:val="00994C60"/>
    <w:rsid w:val="00994DD1"/>
    <w:rsid w:val="00995472"/>
    <w:rsid w:val="00995C30"/>
    <w:rsid w:val="00995C4F"/>
    <w:rsid w:val="00996A70"/>
    <w:rsid w:val="00996E71"/>
    <w:rsid w:val="009975AF"/>
    <w:rsid w:val="009A278A"/>
    <w:rsid w:val="009A2E8A"/>
    <w:rsid w:val="009A3B03"/>
    <w:rsid w:val="009A58F8"/>
    <w:rsid w:val="009A5FA2"/>
    <w:rsid w:val="009B4381"/>
    <w:rsid w:val="009B63C8"/>
    <w:rsid w:val="009B64B4"/>
    <w:rsid w:val="009C04A1"/>
    <w:rsid w:val="009C2921"/>
    <w:rsid w:val="009C521A"/>
    <w:rsid w:val="009C6337"/>
    <w:rsid w:val="009C6A19"/>
    <w:rsid w:val="009D17CE"/>
    <w:rsid w:val="009D339A"/>
    <w:rsid w:val="009D6840"/>
    <w:rsid w:val="009D7E67"/>
    <w:rsid w:val="009E41F2"/>
    <w:rsid w:val="009E55A6"/>
    <w:rsid w:val="009E729C"/>
    <w:rsid w:val="009F36BA"/>
    <w:rsid w:val="009F447A"/>
    <w:rsid w:val="009F4724"/>
    <w:rsid w:val="009F5567"/>
    <w:rsid w:val="009F720E"/>
    <w:rsid w:val="00A0100A"/>
    <w:rsid w:val="00A01F19"/>
    <w:rsid w:val="00A06FF2"/>
    <w:rsid w:val="00A0783E"/>
    <w:rsid w:val="00A10F15"/>
    <w:rsid w:val="00A12290"/>
    <w:rsid w:val="00A1248B"/>
    <w:rsid w:val="00A12E29"/>
    <w:rsid w:val="00A13890"/>
    <w:rsid w:val="00A142F9"/>
    <w:rsid w:val="00A163ED"/>
    <w:rsid w:val="00A1722C"/>
    <w:rsid w:val="00A17847"/>
    <w:rsid w:val="00A22D67"/>
    <w:rsid w:val="00A2383B"/>
    <w:rsid w:val="00A244BC"/>
    <w:rsid w:val="00A24A60"/>
    <w:rsid w:val="00A2632C"/>
    <w:rsid w:val="00A27CA3"/>
    <w:rsid w:val="00A30C64"/>
    <w:rsid w:val="00A320A8"/>
    <w:rsid w:val="00A32427"/>
    <w:rsid w:val="00A32EE9"/>
    <w:rsid w:val="00A33068"/>
    <w:rsid w:val="00A3385E"/>
    <w:rsid w:val="00A37A27"/>
    <w:rsid w:val="00A419BC"/>
    <w:rsid w:val="00A438DE"/>
    <w:rsid w:val="00A43B51"/>
    <w:rsid w:val="00A44C06"/>
    <w:rsid w:val="00A44D2C"/>
    <w:rsid w:val="00A44F5F"/>
    <w:rsid w:val="00A468E6"/>
    <w:rsid w:val="00A47DFF"/>
    <w:rsid w:val="00A51AFA"/>
    <w:rsid w:val="00A51E6E"/>
    <w:rsid w:val="00A52D14"/>
    <w:rsid w:val="00A574B0"/>
    <w:rsid w:val="00A60E4C"/>
    <w:rsid w:val="00A630F7"/>
    <w:rsid w:val="00A66F2F"/>
    <w:rsid w:val="00A70442"/>
    <w:rsid w:val="00A7103B"/>
    <w:rsid w:val="00A71944"/>
    <w:rsid w:val="00A71F71"/>
    <w:rsid w:val="00A726C6"/>
    <w:rsid w:val="00A727B7"/>
    <w:rsid w:val="00A7413C"/>
    <w:rsid w:val="00A774D6"/>
    <w:rsid w:val="00A82CC1"/>
    <w:rsid w:val="00A861E3"/>
    <w:rsid w:val="00A866FF"/>
    <w:rsid w:val="00A874F5"/>
    <w:rsid w:val="00A9561A"/>
    <w:rsid w:val="00A9569B"/>
    <w:rsid w:val="00A9732C"/>
    <w:rsid w:val="00AA0297"/>
    <w:rsid w:val="00AA18A0"/>
    <w:rsid w:val="00AA4E41"/>
    <w:rsid w:val="00AA4EFB"/>
    <w:rsid w:val="00AA5F2C"/>
    <w:rsid w:val="00AA6D4B"/>
    <w:rsid w:val="00AA7282"/>
    <w:rsid w:val="00AB192F"/>
    <w:rsid w:val="00AB1A66"/>
    <w:rsid w:val="00AB1BBD"/>
    <w:rsid w:val="00AB332C"/>
    <w:rsid w:val="00AB3D3B"/>
    <w:rsid w:val="00AB5ACB"/>
    <w:rsid w:val="00AB63DE"/>
    <w:rsid w:val="00AB7641"/>
    <w:rsid w:val="00AB779B"/>
    <w:rsid w:val="00AC2DE3"/>
    <w:rsid w:val="00AC3AB5"/>
    <w:rsid w:val="00AC79A7"/>
    <w:rsid w:val="00AC7B6A"/>
    <w:rsid w:val="00AD5AC7"/>
    <w:rsid w:val="00AD6235"/>
    <w:rsid w:val="00AE1498"/>
    <w:rsid w:val="00AE2D29"/>
    <w:rsid w:val="00AE4013"/>
    <w:rsid w:val="00AE56B5"/>
    <w:rsid w:val="00AE737C"/>
    <w:rsid w:val="00AE73E3"/>
    <w:rsid w:val="00AF259D"/>
    <w:rsid w:val="00AF57FA"/>
    <w:rsid w:val="00B026C1"/>
    <w:rsid w:val="00B039C6"/>
    <w:rsid w:val="00B06769"/>
    <w:rsid w:val="00B06B6F"/>
    <w:rsid w:val="00B076A0"/>
    <w:rsid w:val="00B076D0"/>
    <w:rsid w:val="00B1286D"/>
    <w:rsid w:val="00B12BEF"/>
    <w:rsid w:val="00B16400"/>
    <w:rsid w:val="00B223A8"/>
    <w:rsid w:val="00B231FE"/>
    <w:rsid w:val="00B23617"/>
    <w:rsid w:val="00B23C8A"/>
    <w:rsid w:val="00B244D9"/>
    <w:rsid w:val="00B26193"/>
    <w:rsid w:val="00B323A0"/>
    <w:rsid w:val="00B3744C"/>
    <w:rsid w:val="00B3762C"/>
    <w:rsid w:val="00B40FAB"/>
    <w:rsid w:val="00B41578"/>
    <w:rsid w:val="00B41D19"/>
    <w:rsid w:val="00B42806"/>
    <w:rsid w:val="00B4466C"/>
    <w:rsid w:val="00B448C6"/>
    <w:rsid w:val="00B454DA"/>
    <w:rsid w:val="00B4729C"/>
    <w:rsid w:val="00B50043"/>
    <w:rsid w:val="00B51044"/>
    <w:rsid w:val="00B51662"/>
    <w:rsid w:val="00B533A7"/>
    <w:rsid w:val="00B53C81"/>
    <w:rsid w:val="00B5472A"/>
    <w:rsid w:val="00B57EF3"/>
    <w:rsid w:val="00B65C64"/>
    <w:rsid w:val="00B702F5"/>
    <w:rsid w:val="00B70CEC"/>
    <w:rsid w:val="00B70FCC"/>
    <w:rsid w:val="00B74360"/>
    <w:rsid w:val="00B74D21"/>
    <w:rsid w:val="00B75567"/>
    <w:rsid w:val="00B803BB"/>
    <w:rsid w:val="00B80E00"/>
    <w:rsid w:val="00B80ED2"/>
    <w:rsid w:val="00B825DD"/>
    <w:rsid w:val="00B84B5A"/>
    <w:rsid w:val="00B87335"/>
    <w:rsid w:val="00B878D8"/>
    <w:rsid w:val="00B91938"/>
    <w:rsid w:val="00B95CD1"/>
    <w:rsid w:val="00B96B63"/>
    <w:rsid w:val="00BA2009"/>
    <w:rsid w:val="00BA6413"/>
    <w:rsid w:val="00BB0FAA"/>
    <w:rsid w:val="00BB1E75"/>
    <w:rsid w:val="00BB25A1"/>
    <w:rsid w:val="00BB624E"/>
    <w:rsid w:val="00BB64D4"/>
    <w:rsid w:val="00BB6E03"/>
    <w:rsid w:val="00BB7350"/>
    <w:rsid w:val="00BC0C98"/>
    <w:rsid w:val="00BC27A3"/>
    <w:rsid w:val="00BC2FBF"/>
    <w:rsid w:val="00BC5D35"/>
    <w:rsid w:val="00BC5D65"/>
    <w:rsid w:val="00BC643D"/>
    <w:rsid w:val="00BD34E8"/>
    <w:rsid w:val="00BD697B"/>
    <w:rsid w:val="00BE52A9"/>
    <w:rsid w:val="00BE6775"/>
    <w:rsid w:val="00BE7056"/>
    <w:rsid w:val="00BF0768"/>
    <w:rsid w:val="00BF3169"/>
    <w:rsid w:val="00BF48B5"/>
    <w:rsid w:val="00BF4BA2"/>
    <w:rsid w:val="00BF4CB6"/>
    <w:rsid w:val="00BF68B8"/>
    <w:rsid w:val="00C00E7B"/>
    <w:rsid w:val="00C0145C"/>
    <w:rsid w:val="00C017D0"/>
    <w:rsid w:val="00C05F91"/>
    <w:rsid w:val="00C12EC2"/>
    <w:rsid w:val="00C17807"/>
    <w:rsid w:val="00C17A43"/>
    <w:rsid w:val="00C22F91"/>
    <w:rsid w:val="00C24CD7"/>
    <w:rsid w:val="00C25778"/>
    <w:rsid w:val="00C27BF6"/>
    <w:rsid w:val="00C307DC"/>
    <w:rsid w:val="00C32AD3"/>
    <w:rsid w:val="00C34195"/>
    <w:rsid w:val="00C410BE"/>
    <w:rsid w:val="00C42E2D"/>
    <w:rsid w:val="00C4441D"/>
    <w:rsid w:val="00C45890"/>
    <w:rsid w:val="00C50BF1"/>
    <w:rsid w:val="00C520BD"/>
    <w:rsid w:val="00C52F8B"/>
    <w:rsid w:val="00C53716"/>
    <w:rsid w:val="00C63F26"/>
    <w:rsid w:val="00C64257"/>
    <w:rsid w:val="00C6579D"/>
    <w:rsid w:val="00C673F4"/>
    <w:rsid w:val="00C70C46"/>
    <w:rsid w:val="00C71457"/>
    <w:rsid w:val="00C729EB"/>
    <w:rsid w:val="00C7416E"/>
    <w:rsid w:val="00C744DB"/>
    <w:rsid w:val="00C76FB6"/>
    <w:rsid w:val="00C776C3"/>
    <w:rsid w:val="00C82600"/>
    <w:rsid w:val="00C91CDF"/>
    <w:rsid w:val="00C9205E"/>
    <w:rsid w:val="00C94B69"/>
    <w:rsid w:val="00C975B0"/>
    <w:rsid w:val="00CA2A96"/>
    <w:rsid w:val="00CA7714"/>
    <w:rsid w:val="00CB01E0"/>
    <w:rsid w:val="00CB02D6"/>
    <w:rsid w:val="00CB1F32"/>
    <w:rsid w:val="00CB3917"/>
    <w:rsid w:val="00CB3F59"/>
    <w:rsid w:val="00CB5314"/>
    <w:rsid w:val="00CB6414"/>
    <w:rsid w:val="00CB7B71"/>
    <w:rsid w:val="00CC007E"/>
    <w:rsid w:val="00CC052A"/>
    <w:rsid w:val="00CC76E3"/>
    <w:rsid w:val="00CC7786"/>
    <w:rsid w:val="00CD1168"/>
    <w:rsid w:val="00CD3BA8"/>
    <w:rsid w:val="00CD526A"/>
    <w:rsid w:val="00CD56E9"/>
    <w:rsid w:val="00CD7928"/>
    <w:rsid w:val="00CE24FA"/>
    <w:rsid w:val="00CE2F4E"/>
    <w:rsid w:val="00CE319E"/>
    <w:rsid w:val="00CE3BBC"/>
    <w:rsid w:val="00CE3E55"/>
    <w:rsid w:val="00CE4347"/>
    <w:rsid w:val="00CE456B"/>
    <w:rsid w:val="00CE6F85"/>
    <w:rsid w:val="00CF00F0"/>
    <w:rsid w:val="00CF02FA"/>
    <w:rsid w:val="00CF1B2A"/>
    <w:rsid w:val="00CF28B8"/>
    <w:rsid w:val="00CF7255"/>
    <w:rsid w:val="00CF7439"/>
    <w:rsid w:val="00D01FCB"/>
    <w:rsid w:val="00D0281D"/>
    <w:rsid w:val="00D06F56"/>
    <w:rsid w:val="00D072FB"/>
    <w:rsid w:val="00D07C53"/>
    <w:rsid w:val="00D121FC"/>
    <w:rsid w:val="00D12254"/>
    <w:rsid w:val="00D14B5C"/>
    <w:rsid w:val="00D15D60"/>
    <w:rsid w:val="00D17E46"/>
    <w:rsid w:val="00D20192"/>
    <w:rsid w:val="00D2140F"/>
    <w:rsid w:val="00D2231E"/>
    <w:rsid w:val="00D224FB"/>
    <w:rsid w:val="00D23E82"/>
    <w:rsid w:val="00D325EF"/>
    <w:rsid w:val="00D32B37"/>
    <w:rsid w:val="00D33BF5"/>
    <w:rsid w:val="00D3670E"/>
    <w:rsid w:val="00D408E5"/>
    <w:rsid w:val="00D43891"/>
    <w:rsid w:val="00D4476C"/>
    <w:rsid w:val="00D448BA"/>
    <w:rsid w:val="00D45788"/>
    <w:rsid w:val="00D46267"/>
    <w:rsid w:val="00D47473"/>
    <w:rsid w:val="00D5043B"/>
    <w:rsid w:val="00D52EE4"/>
    <w:rsid w:val="00D53BAE"/>
    <w:rsid w:val="00D54380"/>
    <w:rsid w:val="00D5491D"/>
    <w:rsid w:val="00D56C26"/>
    <w:rsid w:val="00D634FA"/>
    <w:rsid w:val="00D63BA4"/>
    <w:rsid w:val="00D63F4D"/>
    <w:rsid w:val="00D6517F"/>
    <w:rsid w:val="00D67978"/>
    <w:rsid w:val="00D67C03"/>
    <w:rsid w:val="00D715DF"/>
    <w:rsid w:val="00D75176"/>
    <w:rsid w:val="00D81ED3"/>
    <w:rsid w:val="00D824DD"/>
    <w:rsid w:val="00D84A0B"/>
    <w:rsid w:val="00D85964"/>
    <w:rsid w:val="00D85E2F"/>
    <w:rsid w:val="00D87F7D"/>
    <w:rsid w:val="00D90281"/>
    <w:rsid w:val="00D90550"/>
    <w:rsid w:val="00D9195E"/>
    <w:rsid w:val="00D92F14"/>
    <w:rsid w:val="00D939B5"/>
    <w:rsid w:val="00D9409D"/>
    <w:rsid w:val="00D944DA"/>
    <w:rsid w:val="00D94540"/>
    <w:rsid w:val="00D9477B"/>
    <w:rsid w:val="00D94F7D"/>
    <w:rsid w:val="00D956AE"/>
    <w:rsid w:val="00DA0D57"/>
    <w:rsid w:val="00DA193F"/>
    <w:rsid w:val="00DA4FBC"/>
    <w:rsid w:val="00DA71DE"/>
    <w:rsid w:val="00DB1182"/>
    <w:rsid w:val="00DB461C"/>
    <w:rsid w:val="00DB4D0E"/>
    <w:rsid w:val="00DB5830"/>
    <w:rsid w:val="00DB69C2"/>
    <w:rsid w:val="00DB77C9"/>
    <w:rsid w:val="00DC09B9"/>
    <w:rsid w:val="00DC50C5"/>
    <w:rsid w:val="00DC7332"/>
    <w:rsid w:val="00DC756F"/>
    <w:rsid w:val="00DC7D4A"/>
    <w:rsid w:val="00DD4783"/>
    <w:rsid w:val="00DD5779"/>
    <w:rsid w:val="00DE10AD"/>
    <w:rsid w:val="00DE15F8"/>
    <w:rsid w:val="00DE6ADE"/>
    <w:rsid w:val="00DF7483"/>
    <w:rsid w:val="00E04FD2"/>
    <w:rsid w:val="00E061ED"/>
    <w:rsid w:val="00E07727"/>
    <w:rsid w:val="00E07FF3"/>
    <w:rsid w:val="00E104DE"/>
    <w:rsid w:val="00E116DB"/>
    <w:rsid w:val="00E13422"/>
    <w:rsid w:val="00E1451E"/>
    <w:rsid w:val="00E24643"/>
    <w:rsid w:val="00E30418"/>
    <w:rsid w:val="00E307FF"/>
    <w:rsid w:val="00E31B33"/>
    <w:rsid w:val="00E32349"/>
    <w:rsid w:val="00E325A3"/>
    <w:rsid w:val="00E32610"/>
    <w:rsid w:val="00E334CF"/>
    <w:rsid w:val="00E3575C"/>
    <w:rsid w:val="00E36020"/>
    <w:rsid w:val="00E3669E"/>
    <w:rsid w:val="00E36CA1"/>
    <w:rsid w:val="00E3782D"/>
    <w:rsid w:val="00E401B8"/>
    <w:rsid w:val="00E427FB"/>
    <w:rsid w:val="00E51A2A"/>
    <w:rsid w:val="00E52457"/>
    <w:rsid w:val="00E573C2"/>
    <w:rsid w:val="00E60080"/>
    <w:rsid w:val="00E660B3"/>
    <w:rsid w:val="00E714FF"/>
    <w:rsid w:val="00E720D5"/>
    <w:rsid w:val="00E7262B"/>
    <w:rsid w:val="00E72B50"/>
    <w:rsid w:val="00E755E8"/>
    <w:rsid w:val="00E778A8"/>
    <w:rsid w:val="00E8023E"/>
    <w:rsid w:val="00E807D6"/>
    <w:rsid w:val="00E81484"/>
    <w:rsid w:val="00E81AD6"/>
    <w:rsid w:val="00E8422A"/>
    <w:rsid w:val="00E850AE"/>
    <w:rsid w:val="00E85D5C"/>
    <w:rsid w:val="00E85E93"/>
    <w:rsid w:val="00E92BF9"/>
    <w:rsid w:val="00E92DFB"/>
    <w:rsid w:val="00E9641C"/>
    <w:rsid w:val="00E97661"/>
    <w:rsid w:val="00EA1D5D"/>
    <w:rsid w:val="00EA1DF0"/>
    <w:rsid w:val="00EA4161"/>
    <w:rsid w:val="00EA67B5"/>
    <w:rsid w:val="00EA6E02"/>
    <w:rsid w:val="00EB19B6"/>
    <w:rsid w:val="00EB5ED0"/>
    <w:rsid w:val="00EB7FA3"/>
    <w:rsid w:val="00EC051B"/>
    <w:rsid w:val="00EC0629"/>
    <w:rsid w:val="00EC07BA"/>
    <w:rsid w:val="00EC1FB2"/>
    <w:rsid w:val="00EC39DA"/>
    <w:rsid w:val="00EC60F0"/>
    <w:rsid w:val="00EC657D"/>
    <w:rsid w:val="00EC7DDA"/>
    <w:rsid w:val="00EE5CB1"/>
    <w:rsid w:val="00EF2694"/>
    <w:rsid w:val="00EF284B"/>
    <w:rsid w:val="00EF2D4A"/>
    <w:rsid w:val="00EF4A12"/>
    <w:rsid w:val="00EF4EAF"/>
    <w:rsid w:val="00EF5B23"/>
    <w:rsid w:val="00EF6043"/>
    <w:rsid w:val="00F008D9"/>
    <w:rsid w:val="00F0151B"/>
    <w:rsid w:val="00F021F5"/>
    <w:rsid w:val="00F0286F"/>
    <w:rsid w:val="00F033A0"/>
    <w:rsid w:val="00F034DD"/>
    <w:rsid w:val="00F11887"/>
    <w:rsid w:val="00F125C5"/>
    <w:rsid w:val="00F128C1"/>
    <w:rsid w:val="00F1315E"/>
    <w:rsid w:val="00F23744"/>
    <w:rsid w:val="00F241D2"/>
    <w:rsid w:val="00F3593E"/>
    <w:rsid w:val="00F45287"/>
    <w:rsid w:val="00F50727"/>
    <w:rsid w:val="00F52378"/>
    <w:rsid w:val="00F54A8E"/>
    <w:rsid w:val="00F56C23"/>
    <w:rsid w:val="00F600C1"/>
    <w:rsid w:val="00F63BD8"/>
    <w:rsid w:val="00F6446F"/>
    <w:rsid w:val="00F653D1"/>
    <w:rsid w:val="00F67217"/>
    <w:rsid w:val="00F67FCE"/>
    <w:rsid w:val="00F70771"/>
    <w:rsid w:val="00F7697F"/>
    <w:rsid w:val="00F80F08"/>
    <w:rsid w:val="00F85AB4"/>
    <w:rsid w:val="00F85B33"/>
    <w:rsid w:val="00F85C63"/>
    <w:rsid w:val="00F94917"/>
    <w:rsid w:val="00F954CE"/>
    <w:rsid w:val="00F954FB"/>
    <w:rsid w:val="00FA0F9B"/>
    <w:rsid w:val="00FA34AE"/>
    <w:rsid w:val="00FA63D0"/>
    <w:rsid w:val="00FA715A"/>
    <w:rsid w:val="00FB0EDF"/>
    <w:rsid w:val="00FB235D"/>
    <w:rsid w:val="00FB4BCD"/>
    <w:rsid w:val="00FC0C76"/>
    <w:rsid w:val="00FC1BBD"/>
    <w:rsid w:val="00FC35B2"/>
    <w:rsid w:val="00FC3896"/>
    <w:rsid w:val="00FC6ABE"/>
    <w:rsid w:val="00FC78AC"/>
    <w:rsid w:val="00FD1F97"/>
    <w:rsid w:val="00FD2622"/>
    <w:rsid w:val="00FD56E2"/>
    <w:rsid w:val="00FE5D1E"/>
    <w:rsid w:val="00FF277A"/>
    <w:rsid w:val="00FF730C"/>
    <w:rsid w:val="00FF78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184"/>
    <w:pPr>
      <w:widowControl w:val="0"/>
      <w:jc w:val="both"/>
    </w:pPr>
    <w:rPr>
      <w:rFonts w:ascii="Times New Roman" w:hAnsi="Times New Roman"/>
      <w:kern w:val="2"/>
      <w:sz w:val="21"/>
      <w:szCs w:val="24"/>
    </w:rPr>
  </w:style>
  <w:style w:type="paragraph" w:styleId="Heading1">
    <w:name w:val="heading 1"/>
    <w:basedOn w:val="Normal"/>
    <w:next w:val="Normal"/>
    <w:link w:val="Heading1Char"/>
    <w:qFormat/>
    <w:rsid w:val="00111184"/>
    <w:pPr>
      <w:keepNext/>
      <w:keepLines/>
      <w:widowControl/>
      <w:spacing w:before="480" w:line="276" w:lineRule="auto"/>
      <w:jc w:val="left"/>
      <w:outlineLvl w:val="0"/>
    </w:pPr>
    <w:rPr>
      <w:rFonts w:ascii="Cambria" w:hAnsi="Cambria"/>
      <w:b/>
      <w:bCs/>
      <w:color w:val="365F91"/>
      <w:kern w:val="0"/>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11184"/>
    <w:rPr>
      <w:rFonts w:ascii="Cambria" w:hAnsi="Cambria" w:cs="Times New Roman"/>
      <w:b/>
      <w:bCs/>
      <w:color w:val="365F91"/>
      <w:kern w:val="0"/>
      <w:sz w:val="28"/>
      <w:szCs w:val="28"/>
    </w:rPr>
  </w:style>
  <w:style w:type="character" w:styleId="CommentReference">
    <w:name w:val="annotation reference"/>
    <w:rsid w:val="00111184"/>
    <w:rPr>
      <w:sz w:val="21"/>
      <w:szCs w:val="21"/>
    </w:rPr>
  </w:style>
  <w:style w:type="paragraph" w:styleId="CommentText">
    <w:name w:val="annotation text"/>
    <w:basedOn w:val="Normal"/>
    <w:link w:val="CommentTextChar"/>
    <w:rsid w:val="00111184"/>
    <w:pPr>
      <w:jc w:val="left"/>
    </w:pPr>
    <w:rPr>
      <w:rFonts w:ascii="Calibri" w:hAnsi="Calibri"/>
      <w:kern w:val="0"/>
      <w:sz w:val="20"/>
      <w:lang w:val="x-none" w:eastAsia="x-none"/>
    </w:rPr>
  </w:style>
  <w:style w:type="character" w:customStyle="1" w:styleId="CommentTextChar">
    <w:name w:val="Comment Text Char"/>
    <w:link w:val="CommentText"/>
    <w:rsid w:val="00111184"/>
    <w:rPr>
      <w:rFonts w:cs="Times New Roman"/>
      <w:szCs w:val="24"/>
    </w:rPr>
  </w:style>
  <w:style w:type="paragraph" w:styleId="CommentSubject">
    <w:name w:val="annotation subject"/>
    <w:basedOn w:val="CommentText"/>
    <w:next w:val="CommentText"/>
    <w:link w:val="CommentSubjectChar"/>
    <w:rsid w:val="00111184"/>
    <w:rPr>
      <w:b/>
      <w:bCs/>
    </w:rPr>
  </w:style>
  <w:style w:type="character" w:customStyle="1" w:styleId="CommentSubjectChar">
    <w:name w:val="Comment Subject Char"/>
    <w:link w:val="CommentSubject"/>
    <w:rsid w:val="00111184"/>
    <w:rPr>
      <w:rFonts w:cs="Times New Roman"/>
      <w:b/>
      <w:bCs/>
      <w:szCs w:val="24"/>
    </w:rPr>
  </w:style>
  <w:style w:type="paragraph" w:styleId="BalloonText">
    <w:name w:val="Balloon Text"/>
    <w:basedOn w:val="Normal"/>
    <w:link w:val="BalloonTextChar"/>
    <w:rsid w:val="00111184"/>
    <w:rPr>
      <w:rFonts w:ascii="Calibri" w:hAnsi="Calibri"/>
      <w:kern w:val="0"/>
      <w:sz w:val="18"/>
      <w:szCs w:val="18"/>
      <w:lang w:val="x-none" w:eastAsia="x-none"/>
    </w:rPr>
  </w:style>
  <w:style w:type="character" w:customStyle="1" w:styleId="BalloonTextChar">
    <w:name w:val="Balloon Text Char"/>
    <w:link w:val="BalloonText"/>
    <w:rsid w:val="00111184"/>
    <w:rPr>
      <w:rFonts w:cs="Times New Roman"/>
      <w:sz w:val="18"/>
      <w:szCs w:val="18"/>
    </w:rPr>
  </w:style>
  <w:style w:type="paragraph" w:styleId="BodyTextIndent">
    <w:name w:val="Body Text Indent"/>
    <w:basedOn w:val="Normal"/>
    <w:link w:val="BodyTextIndentChar"/>
    <w:rsid w:val="00111184"/>
    <w:pPr>
      <w:spacing w:line="480" w:lineRule="auto"/>
      <w:ind w:leftChars="342" w:left="718"/>
      <w:jc w:val="left"/>
    </w:pPr>
    <w:rPr>
      <w:rFonts w:ascii="Calibri" w:hAnsi="Calibri"/>
      <w:kern w:val="0"/>
      <w:sz w:val="24"/>
      <w:szCs w:val="20"/>
      <w:lang w:val="x-none" w:eastAsia="x-none"/>
    </w:rPr>
  </w:style>
  <w:style w:type="character" w:customStyle="1" w:styleId="BodyTextIndentChar">
    <w:name w:val="Body Text Indent Char"/>
    <w:link w:val="BodyTextIndent"/>
    <w:rsid w:val="00111184"/>
    <w:rPr>
      <w:rFonts w:cs="Times New Roman"/>
      <w:sz w:val="24"/>
      <w:szCs w:val="20"/>
    </w:rPr>
  </w:style>
  <w:style w:type="table" w:styleId="TableGrid">
    <w:name w:val="Table Grid"/>
    <w:basedOn w:val="TableNormal"/>
    <w:uiPriority w:val="59"/>
    <w:rsid w:val="00111184"/>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参考文献"/>
    <w:basedOn w:val="Normal"/>
    <w:rsid w:val="00111184"/>
    <w:pPr>
      <w:numPr>
        <w:numId w:val="1"/>
      </w:numPr>
      <w:spacing w:beforeLines="50" w:line="360" w:lineRule="auto"/>
      <w:outlineLvl w:val="8"/>
    </w:pPr>
  </w:style>
  <w:style w:type="paragraph" w:styleId="Header">
    <w:name w:val="header"/>
    <w:basedOn w:val="Normal"/>
    <w:link w:val="HeaderChar"/>
    <w:rsid w:val="00111184"/>
    <w:pPr>
      <w:pBdr>
        <w:bottom w:val="single" w:sz="6" w:space="1" w:color="auto"/>
      </w:pBdr>
      <w:tabs>
        <w:tab w:val="center" w:pos="4153"/>
        <w:tab w:val="right" w:pos="8306"/>
      </w:tabs>
      <w:snapToGrid w:val="0"/>
      <w:jc w:val="center"/>
    </w:pPr>
    <w:rPr>
      <w:rFonts w:ascii="Calibri" w:hAnsi="Calibri"/>
      <w:kern w:val="0"/>
      <w:sz w:val="18"/>
      <w:szCs w:val="18"/>
      <w:lang w:val="x-none" w:eastAsia="x-none"/>
    </w:rPr>
  </w:style>
  <w:style w:type="character" w:customStyle="1" w:styleId="HeaderChar">
    <w:name w:val="Header Char"/>
    <w:link w:val="Header"/>
    <w:rsid w:val="00111184"/>
    <w:rPr>
      <w:rFonts w:cs="Times New Roman"/>
      <w:sz w:val="18"/>
      <w:szCs w:val="18"/>
    </w:rPr>
  </w:style>
  <w:style w:type="paragraph" w:styleId="Footer">
    <w:name w:val="footer"/>
    <w:basedOn w:val="Normal"/>
    <w:link w:val="FooterChar"/>
    <w:rsid w:val="00111184"/>
    <w:pPr>
      <w:tabs>
        <w:tab w:val="center" w:pos="4153"/>
        <w:tab w:val="right" w:pos="8306"/>
      </w:tabs>
      <w:snapToGrid w:val="0"/>
      <w:jc w:val="left"/>
    </w:pPr>
    <w:rPr>
      <w:rFonts w:ascii="Calibri" w:hAnsi="Calibri"/>
      <w:kern w:val="0"/>
      <w:sz w:val="18"/>
      <w:szCs w:val="18"/>
      <w:lang w:val="x-none" w:eastAsia="x-none"/>
    </w:rPr>
  </w:style>
  <w:style w:type="character" w:customStyle="1" w:styleId="FooterChar">
    <w:name w:val="Footer Char"/>
    <w:link w:val="Footer"/>
    <w:rsid w:val="00111184"/>
    <w:rPr>
      <w:rFonts w:cs="Times New Roman"/>
      <w:sz w:val="18"/>
      <w:szCs w:val="18"/>
    </w:rPr>
  </w:style>
  <w:style w:type="paragraph" w:styleId="FootnoteText">
    <w:name w:val="footnote text"/>
    <w:basedOn w:val="Normal"/>
    <w:link w:val="FootnoteTextChar"/>
    <w:rsid w:val="00111184"/>
    <w:pPr>
      <w:snapToGrid w:val="0"/>
      <w:jc w:val="left"/>
    </w:pPr>
    <w:rPr>
      <w:rFonts w:ascii="Calibri" w:hAnsi="Calibri"/>
      <w:kern w:val="0"/>
      <w:sz w:val="18"/>
      <w:szCs w:val="18"/>
      <w:lang w:val="x-none" w:eastAsia="x-none"/>
    </w:rPr>
  </w:style>
  <w:style w:type="character" w:customStyle="1" w:styleId="FootnoteTextChar">
    <w:name w:val="Footnote Text Char"/>
    <w:link w:val="FootnoteText"/>
    <w:rsid w:val="00111184"/>
    <w:rPr>
      <w:rFonts w:cs="Times New Roman"/>
      <w:sz w:val="18"/>
      <w:szCs w:val="18"/>
    </w:rPr>
  </w:style>
  <w:style w:type="character" w:styleId="FootnoteReference">
    <w:name w:val="footnote reference"/>
    <w:rsid w:val="00111184"/>
    <w:rPr>
      <w:vertAlign w:val="superscript"/>
    </w:rPr>
  </w:style>
  <w:style w:type="character" w:styleId="Hyperlink">
    <w:name w:val="Hyperlink"/>
    <w:uiPriority w:val="99"/>
    <w:rsid w:val="00111184"/>
    <w:rPr>
      <w:color w:val="0000FF"/>
      <w:u w:val="single"/>
    </w:rPr>
  </w:style>
  <w:style w:type="character" w:styleId="PageNumber">
    <w:name w:val="page number"/>
    <w:basedOn w:val="DefaultParagraphFont"/>
    <w:rsid w:val="00111184"/>
  </w:style>
  <w:style w:type="paragraph" w:styleId="EndnoteText">
    <w:name w:val="endnote text"/>
    <w:basedOn w:val="Normal"/>
    <w:link w:val="EndnoteTextChar"/>
    <w:rsid w:val="00111184"/>
    <w:pPr>
      <w:snapToGrid w:val="0"/>
      <w:jc w:val="left"/>
    </w:pPr>
    <w:rPr>
      <w:rFonts w:ascii="Calibri" w:hAnsi="Calibri"/>
      <w:kern w:val="0"/>
      <w:sz w:val="20"/>
      <w:lang w:val="x-none" w:eastAsia="x-none"/>
    </w:rPr>
  </w:style>
  <w:style w:type="character" w:customStyle="1" w:styleId="EndnoteTextChar">
    <w:name w:val="Endnote Text Char"/>
    <w:link w:val="EndnoteText"/>
    <w:rsid w:val="00111184"/>
    <w:rPr>
      <w:rFonts w:cs="Times New Roman"/>
      <w:szCs w:val="24"/>
    </w:rPr>
  </w:style>
  <w:style w:type="character" w:styleId="EndnoteReference">
    <w:name w:val="endnote reference"/>
    <w:rsid w:val="00111184"/>
    <w:rPr>
      <w:vertAlign w:val="superscript"/>
    </w:rPr>
  </w:style>
  <w:style w:type="paragraph" w:customStyle="1" w:styleId="AuthorsFull">
    <w:name w:val="Authors Full"/>
    <w:basedOn w:val="Normal"/>
    <w:rsid w:val="00111184"/>
    <w:pPr>
      <w:widowControl/>
      <w:jc w:val="left"/>
    </w:pPr>
    <w:rPr>
      <w:kern w:val="0"/>
      <w:sz w:val="24"/>
    </w:rPr>
  </w:style>
  <w:style w:type="paragraph" w:customStyle="1" w:styleId="Addresses">
    <w:name w:val="Addresses"/>
    <w:basedOn w:val="Normal"/>
    <w:rsid w:val="00111184"/>
    <w:pPr>
      <w:widowControl/>
      <w:jc w:val="left"/>
    </w:pPr>
    <w:rPr>
      <w:rFonts w:eastAsia="MS Mincho"/>
      <w:kern w:val="0"/>
      <w:sz w:val="24"/>
      <w:lang w:eastAsia="ja-JP"/>
    </w:rPr>
  </w:style>
  <w:style w:type="paragraph" w:customStyle="1" w:styleId="Tableofcontents">
    <w:name w:val="Table of contents"/>
    <w:basedOn w:val="Normal"/>
    <w:rsid w:val="00111184"/>
    <w:pPr>
      <w:widowControl/>
      <w:jc w:val="left"/>
    </w:pPr>
    <w:rPr>
      <w:rFonts w:eastAsia="MS Mincho"/>
      <w:kern w:val="0"/>
      <w:sz w:val="24"/>
      <w:lang w:eastAsia="ja-JP"/>
    </w:rPr>
  </w:style>
  <w:style w:type="paragraph" w:customStyle="1" w:styleId="Maintext">
    <w:name w:val="Main text"/>
    <w:basedOn w:val="Normal"/>
    <w:link w:val="MaintextChar"/>
    <w:rsid w:val="00111184"/>
    <w:pPr>
      <w:widowControl/>
      <w:spacing w:line="480" w:lineRule="auto"/>
    </w:pPr>
    <w:rPr>
      <w:rFonts w:ascii="Calibri" w:eastAsia="MS Mincho" w:hAnsi="Calibri"/>
      <w:kern w:val="0"/>
      <w:sz w:val="24"/>
      <w:lang w:val="x-none" w:eastAsia="ja-JP"/>
    </w:rPr>
  </w:style>
  <w:style w:type="character" w:customStyle="1" w:styleId="MaintextChar">
    <w:name w:val="Main text Char"/>
    <w:link w:val="Maintext"/>
    <w:rsid w:val="00111184"/>
    <w:rPr>
      <w:rFonts w:eastAsia="MS Mincho" w:cs="Times New Roman"/>
      <w:kern w:val="0"/>
      <w:sz w:val="24"/>
      <w:szCs w:val="24"/>
      <w:lang w:eastAsia="ja-JP"/>
    </w:rPr>
  </w:style>
  <w:style w:type="paragraph" w:customStyle="1" w:styleId="HeadExperimental">
    <w:name w:val="Head Experimental"/>
    <w:basedOn w:val="Normal"/>
    <w:rsid w:val="00111184"/>
    <w:pPr>
      <w:widowControl/>
      <w:spacing w:line="480" w:lineRule="auto"/>
    </w:pPr>
    <w:rPr>
      <w:rFonts w:eastAsia="MS Mincho"/>
      <w:kern w:val="0"/>
      <w:sz w:val="22"/>
      <w:szCs w:val="22"/>
      <w:lang w:eastAsia="ja-JP"/>
    </w:rPr>
  </w:style>
  <w:style w:type="paragraph" w:customStyle="1" w:styleId="ExperimentalText">
    <w:name w:val="Experimental Text"/>
    <w:basedOn w:val="Normal"/>
    <w:link w:val="ExperimentalTextChar"/>
    <w:rsid w:val="00111184"/>
    <w:pPr>
      <w:widowControl/>
      <w:spacing w:line="480" w:lineRule="auto"/>
    </w:pPr>
    <w:rPr>
      <w:rFonts w:ascii="Calibri" w:hAnsi="Calibri"/>
      <w:kern w:val="0"/>
      <w:sz w:val="24"/>
      <w:lang w:val="de-DE" w:eastAsia="x-none"/>
    </w:rPr>
  </w:style>
  <w:style w:type="character" w:customStyle="1" w:styleId="ExperimentalTextChar">
    <w:name w:val="Experimental Text Char"/>
    <w:link w:val="ExperimentalText"/>
    <w:rsid w:val="00111184"/>
    <w:rPr>
      <w:rFonts w:cs="Times New Roman"/>
      <w:kern w:val="0"/>
      <w:sz w:val="24"/>
      <w:szCs w:val="24"/>
      <w:lang w:val="de-DE"/>
    </w:rPr>
  </w:style>
  <w:style w:type="paragraph" w:customStyle="1" w:styleId="Acknowledgements">
    <w:name w:val="Acknowledgements"/>
    <w:basedOn w:val="Normal"/>
    <w:rsid w:val="00111184"/>
    <w:pPr>
      <w:widowControl/>
    </w:pPr>
    <w:rPr>
      <w:rFonts w:eastAsia="MS Mincho"/>
      <w:kern w:val="0"/>
      <w:sz w:val="24"/>
      <w:lang w:eastAsia="ja-JP"/>
    </w:rPr>
  </w:style>
  <w:style w:type="paragraph" w:customStyle="1" w:styleId="Legend">
    <w:name w:val="Legend"/>
    <w:basedOn w:val="Normal"/>
    <w:rsid w:val="00111184"/>
    <w:pPr>
      <w:widowControl/>
    </w:pPr>
    <w:rPr>
      <w:rFonts w:eastAsia="MS Mincho"/>
      <w:kern w:val="0"/>
      <w:sz w:val="24"/>
      <w:lang w:eastAsia="ja-JP"/>
    </w:rPr>
  </w:style>
  <w:style w:type="paragraph" w:customStyle="1" w:styleId="Literature">
    <w:name w:val="Literature"/>
    <w:basedOn w:val="Normal"/>
    <w:rsid w:val="00111184"/>
    <w:pPr>
      <w:widowControl/>
      <w:spacing w:line="480" w:lineRule="auto"/>
      <w:jc w:val="left"/>
    </w:pPr>
    <w:rPr>
      <w:rFonts w:eastAsia="MS Mincho"/>
      <w:kern w:val="0"/>
      <w:sz w:val="24"/>
      <w:lang w:eastAsia="ja-JP"/>
    </w:rPr>
  </w:style>
  <w:style w:type="paragraph" w:customStyle="1" w:styleId="TAMainText">
    <w:name w:val="TA_Main_Text"/>
    <w:basedOn w:val="Normal"/>
    <w:rsid w:val="00171C67"/>
    <w:pPr>
      <w:widowControl/>
      <w:spacing w:line="480" w:lineRule="auto"/>
      <w:ind w:firstLine="202"/>
    </w:pPr>
    <w:rPr>
      <w:rFonts w:ascii="Times" w:hAnsi="Times"/>
      <w:kern w:val="0"/>
      <w:sz w:val="24"/>
      <w:szCs w:val="20"/>
      <w:lang w:eastAsia="en-US"/>
    </w:rPr>
  </w:style>
  <w:style w:type="character" w:customStyle="1" w:styleId="apple-converted-space">
    <w:name w:val="apple-converted-space"/>
    <w:basedOn w:val="DefaultParagraphFont"/>
    <w:rsid w:val="00185F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0"/>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1184"/>
    <w:pPr>
      <w:widowControl w:val="0"/>
      <w:jc w:val="both"/>
    </w:pPr>
    <w:rPr>
      <w:rFonts w:ascii="Times New Roman" w:hAnsi="Times New Roman"/>
      <w:kern w:val="2"/>
      <w:sz w:val="21"/>
      <w:szCs w:val="24"/>
    </w:rPr>
  </w:style>
  <w:style w:type="paragraph" w:styleId="Heading1">
    <w:name w:val="heading 1"/>
    <w:basedOn w:val="Normal"/>
    <w:next w:val="Normal"/>
    <w:link w:val="Heading1Char"/>
    <w:qFormat/>
    <w:rsid w:val="00111184"/>
    <w:pPr>
      <w:keepNext/>
      <w:keepLines/>
      <w:widowControl/>
      <w:spacing w:before="480" w:line="276" w:lineRule="auto"/>
      <w:jc w:val="left"/>
      <w:outlineLvl w:val="0"/>
    </w:pPr>
    <w:rPr>
      <w:rFonts w:ascii="Cambria" w:hAnsi="Cambria"/>
      <w:b/>
      <w:bCs/>
      <w:color w:val="365F91"/>
      <w:kern w:val="0"/>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111184"/>
    <w:rPr>
      <w:rFonts w:ascii="Cambria" w:hAnsi="Cambria" w:cs="Times New Roman"/>
      <w:b/>
      <w:bCs/>
      <w:color w:val="365F91"/>
      <w:kern w:val="0"/>
      <w:sz w:val="28"/>
      <w:szCs w:val="28"/>
    </w:rPr>
  </w:style>
  <w:style w:type="character" w:styleId="CommentReference">
    <w:name w:val="annotation reference"/>
    <w:rsid w:val="00111184"/>
    <w:rPr>
      <w:sz w:val="21"/>
      <w:szCs w:val="21"/>
    </w:rPr>
  </w:style>
  <w:style w:type="paragraph" w:styleId="CommentText">
    <w:name w:val="annotation text"/>
    <w:basedOn w:val="Normal"/>
    <w:link w:val="CommentTextChar"/>
    <w:rsid w:val="00111184"/>
    <w:pPr>
      <w:jc w:val="left"/>
    </w:pPr>
    <w:rPr>
      <w:rFonts w:ascii="Calibri" w:hAnsi="Calibri"/>
      <w:kern w:val="0"/>
      <w:sz w:val="20"/>
      <w:lang w:val="x-none" w:eastAsia="x-none"/>
    </w:rPr>
  </w:style>
  <w:style w:type="character" w:customStyle="1" w:styleId="CommentTextChar">
    <w:name w:val="Comment Text Char"/>
    <w:link w:val="CommentText"/>
    <w:rsid w:val="00111184"/>
    <w:rPr>
      <w:rFonts w:cs="Times New Roman"/>
      <w:szCs w:val="24"/>
    </w:rPr>
  </w:style>
  <w:style w:type="paragraph" w:styleId="CommentSubject">
    <w:name w:val="annotation subject"/>
    <w:basedOn w:val="CommentText"/>
    <w:next w:val="CommentText"/>
    <w:link w:val="CommentSubjectChar"/>
    <w:rsid w:val="00111184"/>
    <w:rPr>
      <w:b/>
      <w:bCs/>
    </w:rPr>
  </w:style>
  <w:style w:type="character" w:customStyle="1" w:styleId="CommentSubjectChar">
    <w:name w:val="Comment Subject Char"/>
    <w:link w:val="CommentSubject"/>
    <w:rsid w:val="00111184"/>
    <w:rPr>
      <w:rFonts w:cs="Times New Roman"/>
      <w:b/>
      <w:bCs/>
      <w:szCs w:val="24"/>
    </w:rPr>
  </w:style>
  <w:style w:type="paragraph" w:styleId="BalloonText">
    <w:name w:val="Balloon Text"/>
    <w:basedOn w:val="Normal"/>
    <w:link w:val="BalloonTextChar"/>
    <w:rsid w:val="00111184"/>
    <w:rPr>
      <w:rFonts w:ascii="Calibri" w:hAnsi="Calibri"/>
      <w:kern w:val="0"/>
      <w:sz w:val="18"/>
      <w:szCs w:val="18"/>
      <w:lang w:val="x-none" w:eastAsia="x-none"/>
    </w:rPr>
  </w:style>
  <w:style w:type="character" w:customStyle="1" w:styleId="BalloonTextChar">
    <w:name w:val="Balloon Text Char"/>
    <w:link w:val="BalloonText"/>
    <w:rsid w:val="00111184"/>
    <w:rPr>
      <w:rFonts w:cs="Times New Roman"/>
      <w:sz w:val="18"/>
      <w:szCs w:val="18"/>
    </w:rPr>
  </w:style>
  <w:style w:type="paragraph" w:styleId="BodyTextIndent">
    <w:name w:val="Body Text Indent"/>
    <w:basedOn w:val="Normal"/>
    <w:link w:val="BodyTextIndentChar"/>
    <w:rsid w:val="00111184"/>
    <w:pPr>
      <w:spacing w:line="480" w:lineRule="auto"/>
      <w:ind w:leftChars="342" w:left="718"/>
      <w:jc w:val="left"/>
    </w:pPr>
    <w:rPr>
      <w:rFonts w:ascii="Calibri" w:hAnsi="Calibri"/>
      <w:kern w:val="0"/>
      <w:sz w:val="24"/>
      <w:szCs w:val="20"/>
      <w:lang w:val="x-none" w:eastAsia="x-none"/>
    </w:rPr>
  </w:style>
  <w:style w:type="character" w:customStyle="1" w:styleId="BodyTextIndentChar">
    <w:name w:val="Body Text Indent Char"/>
    <w:link w:val="BodyTextIndent"/>
    <w:rsid w:val="00111184"/>
    <w:rPr>
      <w:rFonts w:cs="Times New Roman"/>
      <w:sz w:val="24"/>
      <w:szCs w:val="20"/>
    </w:rPr>
  </w:style>
  <w:style w:type="table" w:styleId="TableGrid">
    <w:name w:val="Table Grid"/>
    <w:basedOn w:val="TableNormal"/>
    <w:uiPriority w:val="59"/>
    <w:rsid w:val="00111184"/>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参考文献"/>
    <w:basedOn w:val="Normal"/>
    <w:rsid w:val="00111184"/>
    <w:pPr>
      <w:numPr>
        <w:numId w:val="1"/>
      </w:numPr>
      <w:spacing w:beforeLines="50" w:line="360" w:lineRule="auto"/>
      <w:outlineLvl w:val="8"/>
    </w:pPr>
  </w:style>
  <w:style w:type="paragraph" w:styleId="Header">
    <w:name w:val="header"/>
    <w:basedOn w:val="Normal"/>
    <w:link w:val="HeaderChar"/>
    <w:rsid w:val="00111184"/>
    <w:pPr>
      <w:pBdr>
        <w:bottom w:val="single" w:sz="6" w:space="1" w:color="auto"/>
      </w:pBdr>
      <w:tabs>
        <w:tab w:val="center" w:pos="4153"/>
        <w:tab w:val="right" w:pos="8306"/>
      </w:tabs>
      <w:snapToGrid w:val="0"/>
      <w:jc w:val="center"/>
    </w:pPr>
    <w:rPr>
      <w:rFonts w:ascii="Calibri" w:hAnsi="Calibri"/>
      <w:kern w:val="0"/>
      <w:sz w:val="18"/>
      <w:szCs w:val="18"/>
      <w:lang w:val="x-none" w:eastAsia="x-none"/>
    </w:rPr>
  </w:style>
  <w:style w:type="character" w:customStyle="1" w:styleId="HeaderChar">
    <w:name w:val="Header Char"/>
    <w:link w:val="Header"/>
    <w:rsid w:val="00111184"/>
    <w:rPr>
      <w:rFonts w:cs="Times New Roman"/>
      <w:sz w:val="18"/>
      <w:szCs w:val="18"/>
    </w:rPr>
  </w:style>
  <w:style w:type="paragraph" w:styleId="Footer">
    <w:name w:val="footer"/>
    <w:basedOn w:val="Normal"/>
    <w:link w:val="FooterChar"/>
    <w:rsid w:val="00111184"/>
    <w:pPr>
      <w:tabs>
        <w:tab w:val="center" w:pos="4153"/>
        <w:tab w:val="right" w:pos="8306"/>
      </w:tabs>
      <w:snapToGrid w:val="0"/>
      <w:jc w:val="left"/>
    </w:pPr>
    <w:rPr>
      <w:rFonts w:ascii="Calibri" w:hAnsi="Calibri"/>
      <w:kern w:val="0"/>
      <w:sz w:val="18"/>
      <w:szCs w:val="18"/>
      <w:lang w:val="x-none" w:eastAsia="x-none"/>
    </w:rPr>
  </w:style>
  <w:style w:type="character" w:customStyle="1" w:styleId="FooterChar">
    <w:name w:val="Footer Char"/>
    <w:link w:val="Footer"/>
    <w:rsid w:val="00111184"/>
    <w:rPr>
      <w:rFonts w:cs="Times New Roman"/>
      <w:sz w:val="18"/>
      <w:szCs w:val="18"/>
    </w:rPr>
  </w:style>
  <w:style w:type="paragraph" w:styleId="FootnoteText">
    <w:name w:val="footnote text"/>
    <w:basedOn w:val="Normal"/>
    <w:link w:val="FootnoteTextChar"/>
    <w:rsid w:val="00111184"/>
    <w:pPr>
      <w:snapToGrid w:val="0"/>
      <w:jc w:val="left"/>
    </w:pPr>
    <w:rPr>
      <w:rFonts w:ascii="Calibri" w:hAnsi="Calibri"/>
      <w:kern w:val="0"/>
      <w:sz w:val="18"/>
      <w:szCs w:val="18"/>
      <w:lang w:val="x-none" w:eastAsia="x-none"/>
    </w:rPr>
  </w:style>
  <w:style w:type="character" w:customStyle="1" w:styleId="FootnoteTextChar">
    <w:name w:val="Footnote Text Char"/>
    <w:link w:val="FootnoteText"/>
    <w:rsid w:val="00111184"/>
    <w:rPr>
      <w:rFonts w:cs="Times New Roman"/>
      <w:sz w:val="18"/>
      <w:szCs w:val="18"/>
    </w:rPr>
  </w:style>
  <w:style w:type="character" w:styleId="FootnoteReference">
    <w:name w:val="footnote reference"/>
    <w:rsid w:val="00111184"/>
    <w:rPr>
      <w:vertAlign w:val="superscript"/>
    </w:rPr>
  </w:style>
  <w:style w:type="character" w:styleId="Hyperlink">
    <w:name w:val="Hyperlink"/>
    <w:uiPriority w:val="99"/>
    <w:rsid w:val="00111184"/>
    <w:rPr>
      <w:color w:val="0000FF"/>
      <w:u w:val="single"/>
    </w:rPr>
  </w:style>
  <w:style w:type="character" w:styleId="PageNumber">
    <w:name w:val="page number"/>
    <w:basedOn w:val="DefaultParagraphFont"/>
    <w:rsid w:val="00111184"/>
  </w:style>
  <w:style w:type="paragraph" w:styleId="EndnoteText">
    <w:name w:val="endnote text"/>
    <w:basedOn w:val="Normal"/>
    <w:link w:val="EndnoteTextChar"/>
    <w:rsid w:val="00111184"/>
    <w:pPr>
      <w:snapToGrid w:val="0"/>
      <w:jc w:val="left"/>
    </w:pPr>
    <w:rPr>
      <w:rFonts w:ascii="Calibri" w:hAnsi="Calibri"/>
      <w:kern w:val="0"/>
      <w:sz w:val="20"/>
      <w:lang w:val="x-none" w:eastAsia="x-none"/>
    </w:rPr>
  </w:style>
  <w:style w:type="character" w:customStyle="1" w:styleId="EndnoteTextChar">
    <w:name w:val="Endnote Text Char"/>
    <w:link w:val="EndnoteText"/>
    <w:rsid w:val="00111184"/>
    <w:rPr>
      <w:rFonts w:cs="Times New Roman"/>
      <w:szCs w:val="24"/>
    </w:rPr>
  </w:style>
  <w:style w:type="character" w:styleId="EndnoteReference">
    <w:name w:val="endnote reference"/>
    <w:rsid w:val="00111184"/>
    <w:rPr>
      <w:vertAlign w:val="superscript"/>
    </w:rPr>
  </w:style>
  <w:style w:type="paragraph" w:customStyle="1" w:styleId="AuthorsFull">
    <w:name w:val="Authors Full"/>
    <w:basedOn w:val="Normal"/>
    <w:rsid w:val="00111184"/>
    <w:pPr>
      <w:widowControl/>
      <w:jc w:val="left"/>
    </w:pPr>
    <w:rPr>
      <w:kern w:val="0"/>
      <w:sz w:val="24"/>
    </w:rPr>
  </w:style>
  <w:style w:type="paragraph" w:customStyle="1" w:styleId="Addresses">
    <w:name w:val="Addresses"/>
    <w:basedOn w:val="Normal"/>
    <w:rsid w:val="00111184"/>
    <w:pPr>
      <w:widowControl/>
      <w:jc w:val="left"/>
    </w:pPr>
    <w:rPr>
      <w:rFonts w:eastAsia="MS Mincho"/>
      <w:kern w:val="0"/>
      <w:sz w:val="24"/>
      <w:lang w:eastAsia="ja-JP"/>
    </w:rPr>
  </w:style>
  <w:style w:type="paragraph" w:customStyle="1" w:styleId="Tableofcontents">
    <w:name w:val="Table of contents"/>
    <w:basedOn w:val="Normal"/>
    <w:rsid w:val="00111184"/>
    <w:pPr>
      <w:widowControl/>
      <w:jc w:val="left"/>
    </w:pPr>
    <w:rPr>
      <w:rFonts w:eastAsia="MS Mincho"/>
      <w:kern w:val="0"/>
      <w:sz w:val="24"/>
      <w:lang w:eastAsia="ja-JP"/>
    </w:rPr>
  </w:style>
  <w:style w:type="paragraph" w:customStyle="1" w:styleId="Maintext">
    <w:name w:val="Main text"/>
    <w:basedOn w:val="Normal"/>
    <w:link w:val="MaintextChar"/>
    <w:rsid w:val="00111184"/>
    <w:pPr>
      <w:widowControl/>
      <w:spacing w:line="480" w:lineRule="auto"/>
    </w:pPr>
    <w:rPr>
      <w:rFonts w:ascii="Calibri" w:eastAsia="MS Mincho" w:hAnsi="Calibri"/>
      <w:kern w:val="0"/>
      <w:sz w:val="24"/>
      <w:lang w:val="x-none" w:eastAsia="ja-JP"/>
    </w:rPr>
  </w:style>
  <w:style w:type="character" w:customStyle="1" w:styleId="MaintextChar">
    <w:name w:val="Main text Char"/>
    <w:link w:val="Maintext"/>
    <w:rsid w:val="00111184"/>
    <w:rPr>
      <w:rFonts w:eastAsia="MS Mincho" w:cs="Times New Roman"/>
      <w:kern w:val="0"/>
      <w:sz w:val="24"/>
      <w:szCs w:val="24"/>
      <w:lang w:eastAsia="ja-JP"/>
    </w:rPr>
  </w:style>
  <w:style w:type="paragraph" w:customStyle="1" w:styleId="HeadExperimental">
    <w:name w:val="Head Experimental"/>
    <w:basedOn w:val="Normal"/>
    <w:rsid w:val="00111184"/>
    <w:pPr>
      <w:widowControl/>
      <w:spacing w:line="480" w:lineRule="auto"/>
    </w:pPr>
    <w:rPr>
      <w:rFonts w:eastAsia="MS Mincho"/>
      <w:kern w:val="0"/>
      <w:sz w:val="22"/>
      <w:szCs w:val="22"/>
      <w:lang w:eastAsia="ja-JP"/>
    </w:rPr>
  </w:style>
  <w:style w:type="paragraph" w:customStyle="1" w:styleId="ExperimentalText">
    <w:name w:val="Experimental Text"/>
    <w:basedOn w:val="Normal"/>
    <w:link w:val="ExperimentalTextChar"/>
    <w:rsid w:val="00111184"/>
    <w:pPr>
      <w:widowControl/>
      <w:spacing w:line="480" w:lineRule="auto"/>
    </w:pPr>
    <w:rPr>
      <w:rFonts w:ascii="Calibri" w:hAnsi="Calibri"/>
      <w:kern w:val="0"/>
      <w:sz w:val="24"/>
      <w:lang w:val="de-DE" w:eastAsia="x-none"/>
    </w:rPr>
  </w:style>
  <w:style w:type="character" w:customStyle="1" w:styleId="ExperimentalTextChar">
    <w:name w:val="Experimental Text Char"/>
    <w:link w:val="ExperimentalText"/>
    <w:rsid w:val="00111184"/>
    <w:rPr>
      <w:rFonts w:cs="Times New Roman"/>
      <w:kern w:val="0"/>
      <w:sz w:val="24"/>
      <w:szCs w:val="24"/>
      <w:lang w:val="de-DE"/>
    </w:rPr>
  </w:style>
  <w:style w:type="paragraph" w:customStyle="1" w:styleId="Acknowledgements">
    <w:name w:val="Acknowledgements"/>
    <w:basedOn w:val="Normal"/>
    <w:rsid w:val="00111184"/>
    <w:pPr>
      <w:widowControl/>
    </w:pPr>
    <w:rPr>
      <w:rFonts w:eastAsia="MS Mincho"/>
      <w:kern w:val="0"/>
      <w:sz w:val="24"/>
      <w:lang w:eastAsia="ja-JP"/>
    </w:rPr>
  </w:style>
  <w:style w:type="paragraph" w:customStyle="1" w:styleId="Legend">
    <w:name w:val="Legend"/>
    <w:basedOn w:val="Normal"/>
    <w:rsid w:val="00111184"/>
    <w:pPr>
      <w:widowControl/>
    </w:pPr>
    <w:rPr>
      <w:rFonts w:eastAsia="MS Mincho"/>
      <w:kern w:val="0"/>
      <w:sz w:val="24"/>
      <w:lang w:eastAsia="ja-JP"/>
    </w:rPr>
  </w:style>
  <w:style w:type="paragraph" w:customStyle="1" w:styleId="Literature">
    <w:name w:val="Literature"/>
    <w:basedOn w:val="Normal"/>
    <w:rsid w:val="00111184"/>
    <w:pPr>
      <w:widowControl/>
      <w:spacing w:line="480" w:lineRule="auto"/>
      <w:jc w:val="left"/>
    </w:pPr>
    <w:rPr>
      <w:rFonts w:eastAsia="MS Mincho"/>
      <w:kern w:val="0"/>
      <w:sz w:val="24"/>
      <w:lang w:eastAsia="ja-JP"/>
    </w:rPr>
  </w:style>
  <w:style w:type="paragraph" w:customStyle="1" w:styleId="TAMainText">
    <w:name w:val="TA_Main_Text"/>
    <w:basedOn w:val="Normal"/>
    <w:rsid w:val="00171C67"/>
    <w:pPr>
      <w:widowControl/>
      <w:spacing w:line="480" w:lineRule="auto"/>
      <w:ind w:firstLine="202"/>
    </w:pPr>
    <w:rPr>
      <w:rFonts w:ascii="Times" w:hAnsi="Times"/>
      <w:kern w:val="0"/>
      <w:sz w:val="24"/>
      <w:szCs w:val="20"/>
      <w:lang w:eastAsia="en-US"/>
    </w:rPr>
  </w:style>
  <w:style w:type="character" w:customStyle="1" w:styleId="apple-converted-space">
    <w:name w:val="apple-converted-space"/>
    <w:basedOn w:val="DefaultParagraphFont"/>
    <w:rsid w:val="00185F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106252">
      <w:bodyDiv w:val="1"/>
      <w:marLeft w:val="0"/>
      <w:marRight w:val="0"/>
      <w:marTop w:val="0"/>
      <w:marBottom w:val="0"/>
      <w:divBdr>
        <w:top w:val="none" w:sz="0" w:space="0" w:color="auto"/>
        <w:left w:val="none" w:sz="0" w:space="0" w:color="auto"/>
        <w:bottom w:val="none" w:sz="0" w:space="0" w:color="auto"/>
        <w:right w:val="none" w:sz="0" w:space="0" w:color="auto"/>
      </w:divBdr>
      <w:divsChild>
        <w:div w:id="1755007896">
          <w:marLeft w:val="0"/>
          <w:marRight w:val="0"/>
          <w:marTop w:val="0"/>
          <w:marBottom w:val="0"/>
          <w:divBdr>
            <w:top w:val="none" w:sz="0" w:space="0" w:color="auto"/>
            <w:left w:val="none" w:sz="0" w:space="0" w:color="auto"/>
            <w:bottom w:val="none" w:sz="0" w:space="0" w:color="auto"/>
            <w:right w:val="none" w:sz="0" w:space="0" w:color="auto"/>
          </w:divBdr>
          <w:divsChild>
            <w:div w:id="1650749023">
              <w:marLeft w:val="0"/>
              <w:marRight w:val="0"/>
              <w:marTop w:val="0"/>
              <w:marBottom w:val="0"/>
              <w:divBdr>
                <w:top w:val="none" w:sz="0" w:space="0" w:color="auto"/>
                <w:left w:val="none" w:sz="0" w:space="0" w:color="auto"/>
                <w:bottom w:val="none" w:sz="0" w:space="0" w:color="auto"/>
                <w:right w:val="none" w:sz="0" w:space="0" w:color="auto"/>
              </w:divBdr>
              <w:divsChild>
                <w:div w:id="1614943006">
                  <w:marLeft w:val="0"/>
                  <w:marRight w:val="0"/>
                  <w:marTop w:val="0"/>
                  <w:marBottom w:val="0"/>
                  <w:divBdr>
                    <w:top w:val="none" w:sz="0" w:space="0" w:color="auto"/>
                    <w:left w:val="none" w:sz="0" w:space="0" w:color="auto"/>
                    <w:bottom w:val="none" w:sz="0" w:space="0" w:color="auto"/>
                    <w:right w:val="none" w:sz="0" w:space="0" w:color="auto"/>
                  </w:divBdr>
                  <w:divsChild>
                    <w:div w:id="1286811824">
                      <w:marLeft w:val="0"/>
                      <w:marRight w:val="0"/>
                      <w:marTop w:val="0"/>
                      <w:marBottom w:val="0"/>
                      <w:divBdr>
                        <w:top w:val="none" w:sz="0" w:space="0" w:color="auto"/>
                        <w:left w:val="none" w:sz="0" w:space="0" w:color="auto"/>
                        <w:bottom w:val="none" w:sz="0" w:space="0" w:color="auto"/>
                        <w:right w:val="none" w:sz="0" w:space="0" w:color="auto"/>
                      </w:divBdr>
                      <w:divsChild>
                        <w:div w:id="492142519">
                          <w:marLeft w:val="0"/>
                          <w:marRight w:val="0"/>
                          <w:marTop w:val="0"/>
                          <w:marBottom w:val="0"/>
                          <w:divBdr>
                            <w:top w:val="none" w:sz="0" w:space="0" w:color="auto"/>
                            <w:left w:val="none" w:sz="0" w:space="0" w:color="auto"/>
                            <w:bottom w:val="none" w:sz="0" w:space="0" w:color="auto"/>
                            <w:right w:val="none" w:sz="0" w:space="0" w:color="auto"/>
                          </w:divBdr>
                          <w:divsChild>
                            <w:div w:id="656763355">
                              <w:marLeft w:val="0"/>
                              <w:marRight w:val="0"/>
                              <w:marTop w:val="0"/>
                              <w:marBottom w:val="0"/>
                              <w:divBdr>
                                <w:top w:val="none" w:sz="0" w:space="0" w:color="auto"/>
                                <w:left w:val="none" w:sz="0" w:space="0" w:color="auto"/>
                                <w:bottom w:val="none" w:sz="0" w:space="0" w:color="auto"/>
                                <w:right w:val="none" w:sz="0" w:space="0" w:color="auto"/>
                              </w:divBdr>
                              <w:divsChild>
                                <w:div w:id="935481994">
                                  <w:marLeft w:val="0"/>
                                  <w:marRight w:val="0"/>
                                  <w:marTop w:val="0"/>
                                  <w:marBottom w:val="0"/>
                                  <w:divBdr>
                                    <w:top w:val="none" w:sz="0" w:space="0" w:color="auto"/>
                                    <w:left w:val="none" w:sz="0" w:space="0" w:color="auto"/>
                                    <w:bottom w:val="none" w:sz="0" w:space="0" w:color="auto"/>
                                    <w:right w:val="none" w:sz="0" w:space="0" w:color="auto"/>
                                  </w:divBdr>
                                  <w:divsChild>
                                    <w:div w:id="77506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80717820">
      <w:bodyDiv w:val="1"/>
      <w:marLeft w:val="0"/>
      <w:marRight w:val="0"/>
      <w:marTop w:val="0"/>
      <w:marBottom w:val="0"/>
      <w:divBdr>
        <w:top w:val="none" w:sz="0" w:space="0" w:color="auto"/>
        <w:left w:val="none" w:sz="0" w:space="0" w:color="auto"/>
        <w:bottom w:val="none" w:sz="0" w:space="0" w:color="auto"/>
        <w:right w:val="none" w:sz="0" w:space="0" w:color="auto"/>
      </w:divBdr>
      <w:divsChild>
        <w:div w:id="860708444">
          <w:marLeft w:val="0"/>
          <w:marRight w:val="0"/>
          <w:marTop w:val="0"/>
          <w:marBottom w:val="0"/>
          <w:divBdr>
            <w:top w:val="none" w:sz="0" w:space="0" w:color="auto"/>
            <w:left w:val="none" w:sz="0" w:space="0" w:color="auto"/>
            <w:bottom w:val="none" w:sz="0" w:space="0" w:color="auto"/>
            <w:right w:val="none" w:sz="0" w:space="0" w:color="auto"/>
          </w:divBdr>
          <w:divsChild>
            <w:div w:id="1271090523">
              <w:marLeft w:val="0"/>
              <w:marRight w:val="0"/>
              <w:marTop w:val="0"/>
              <w:marBottom w:val="0"/>
              <w:divBdr>
                <w:top w:val="none" w:sz="0" w:space="0" w:color="auto"/>
                <w:left w:val="none" w:sz="0" w:space="0" w:color="auto"/>
                <w:bottom w:val="none" w:sz="0" w:space="0" w:color="auto"/>
                <w:right w:val="none" w:sz="0" w:space="0" w:color="auto"/>
              </w:divBdr>
              <w:divsChild>
                <w:div w:id="1757021516">
                  <w:marLeft w:val="0"/>
                  <w:marRight w:val="0"/>
                  <w:marTop w:val="0"/>
                  <w:marBottom w:val="0"/>
                  <w:divBdr>
                    <w:top w:val="none" w:sz="0" w:space="0" w:color="auto"/>
                    <w:left w:val="none" w:sz="0" w:space="0" w:color="auto"/>
                    <w:bottom w:val="none" w:sz="0" w:space="0" w:color="auto"/>
                    <w:right w:val="none" w:sz="0" w:space="0" w:color="auto"/>
                  </w:divBdr>
                  <w:divsChild>
                    <w:div w:id="940256512">
                      <w:marLeft w:val="0"/>
                      <w:marRight w:val="0"/>
                      <w:marTop w:val="225"/>
                      <w:marBottom w:val="0"/>
                      <w:divBdr>
                        <w:top w:val="none" w:sz="0" w:space="0" w:color="auto"/>
                        <w:left w:val="none" w:sz="0" w:space="0" w:color="auto"/>
                        <w:bottom w:val="none" w:sz="0" w:space="0" w:color="auto"/>
                        <w:right w:val="none" w:sz="0" w:space="0" w:color="auto"/>
                      </w:divBdr>
                      <w:divsChild>
                        <w:div w:id="1433042157">
                          <w:marLeft w:val="0"/>
                          <w:marRight w:val="0"/>
                          <w:marTop w:val="0"/>
                          <w:marBottom w:val="0"/>
                          <w:divBdr>
                            <w:top w:val="none" w:sz="0" w:space="0" w:color="auto"/>
                            <w:left w:val="none" w:sz="0" w:space="0" w:color="auto"/>
                            <w:bottom w:val="none" w:sz="0" w:space="0" w:color="auto"/>
                            <w:right w:val="none" w:sz="0" w:space="0" w:color="auto"/>
                          </w:divBdr>
                          <w:divsChild>
                            <w:div w:id="1743871545">
                              <w:marLeft w:val="0"/>
                              <w:marRight w:val="0"/>
                              <w:marTop w:val="0"/>
                              <w:marBottom w:val="0"/>
                              <w:divBdr>
                                <w:top w:val="none" w:sz="0" w:space="0" w:color="auto"/>
                                <w:left w:val="none" w:sz="0" w:space="0" w:color="auto"/>
                                <w:bottom w:val="none" w:sz="0" w:space="0" w:color="auto"/>
                                <w:right w:val="none" w:sz="0" w:space="0" w:color="auto"/>
                              </w:divBdr>
                              <w:divsChild>
                                <w:div w:id="187795936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86150023">
      <w:bodyDiv w:val="1"/>
      <w:marLeft w:val="0"/>
      <w:marRight w:val="0"/>
      <w:marTop w:val="0"/>
      <w:marBottom w:val="0"/>
      <w:divBdr>
        <w:top w:val="none" w:sz="0" w:space="0" w:color="auto"/>
        <w:left w:val="none" w:sz="0" w:space="0" w:color="auto"/>
        <w:bottom w:val="none" w:sz="0" w:space="0" w:color="auto"/>
        <w:right w:val="none" w:sz="0" w:space="0" w:color="auto"/>
      </w:divBdr>
    </w:div>
    <w:div w:id="548298071">
      <w:bodyDiv w:val="1"/>
      <w:marLeft w:val="0"/>
      <w:marRight w:val="0"/>
      <w:marTop w:val="0"/>
      <w:marBottom w:val="0"/>
      <w:divBdr>
        <w:top w:val="none" w:sz="0" w:space="0" w:color="auto"/>
        <w:left w:val="none" w:sz="0" w:space="0" w:color="auto"/>
        <w:bottom w:val="none" w:sz="0" w:space="0" w:color="auto"/>
        <w:right w:val="none" w:sz="0" w:space="0" w:color="auto"/>
      </w:divBdr>
      <w:divsChild>
        <w:div w:id="1042629968">
          <w:marLeft w:val="0"/>
          <w:marRight w:val="0"/>
          <w:marTop w:val="0"/>
          <w:marBottom w:val="0"/>
          <w:divBdr>
            <w:top w:val="none" w:sz="0" w:space="0" w:color="auto"/>
            <w:left w:val="single" w:sz="2" w:space="0" w:color="2E2E2E"/>
            <w:bottom w:val="single" w:sz="2" w:space="0" w:color="2E2E2E"/>
            <w:right w:val="single" w:sz="2" w:space="0" w:color="2E2E2E"/>
          </w:divBdr>
          <w:divsChild>
            <w:div w:id="2082755388">
              <w:marLeft w:val="0"/>
              <w:marRight w:val="0"/>
              <w:marTop w:val="12"/>
              <w:marBottom w:val="0"/>
              <w:divBdr>
                <w:top w:val="none" w:sz="0" w:space="0" w:color="auto"/>
                <w:left w:val="none" w:sz="0" w:space="0" w:color="auto"/>
                <w:bottom w:val="none" w:sz="0" w:space="0" w:color="auto"/>
                <w:right w:val="none" w:sz="0" w:space="0" w:color="auto"/>
              </w:divBdr>
              <w:divsChild>
                <w:div w:id="1685551452">
                  <w:marLeft w:val="0"/>
                  <w:marRight w:val="0"/>
                  <w:marTop w:val="0"/>
                  <w:marBottom w:val="0"/>
                  <w:divBdr>
                    <w:top w:val="none" w:sz="0" w:space="0" w:color="auto"/>
                    <w:left w:val="none" w:sz="0" w:space="0" w:color="auto"/>
                    <w:bottom w:val="none" w:sz="0" w:space="0" w:color="auto"/>
                    <w:right w:val="none" w:sz="0" w:space="0" w:color="auto"/>
                  </w:divBdr>
                  <w:divsChild>
                    <w:div w:id="57489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999790">
      <w:bodyDiv w:val="1"/>
      <w:marLeft w:val="0"/>
      <w:marRight w:val="0"/>
      <w:marTop w:val="0"/>
      <w:marBottom w:val="0"/>
      <w:divBdr>
        <w:top w:val="none" w:sz="0" w:space="0" w:color="auto"/>
        <w:left w:val="none" w:sz="0" w:space="0" w:color="auto"/>
        <w:bottom w:val="none" w:sz="0" w:space="0" w:color="auto"/>
        <w:right w:val="none" w:sz="0" w:space="0" w:color="auto"/>
      </w:divBdr>
    </w:div>
    <w:div w:id="771625545">
      <w:bodyDiv w:val="1"/>
      <w:marLeft w:val="0"/>
      <w:marRight w:val="0"/>
      <w:marTop w:val="0"/>
      <w:marBottom w:val="0"/>
      <w:divBdr>
        <w:top w:val="none" w:sz="0" w:space="0" w:color="auto"/>
        <w:left w:val="none" w:sz="0" w:space="0" w:color="auto"/>
        <w:bottom w:val="none" w:sz="0" w:space="0" w:color="auto"/>
        <w:right w:val="none" w:sz="0" w:space="0" w:color="auto"/>
      </w:divBdr>
      <w:divsChild>
        <w:div w:id="1701516177">
          <w:marLeft w:val="0"/>
          <w:marRight w:val="0"/>
          <w:marTop w:val="0"/>
          <w:marBottom w:val="0"/>
          <w:divBdr>
            <w:top w:val="none" w:sz="0" w:space="0" w:color="auto"/>
            <w:left w:val="none" w:sz="0" w:space="0" w:color="auto"/>
            <w:bottom w:val="none" w:sz="0" w:space="0" w:color="auto"/>
            <w:right w:val="none" w:sz="0" w:space="0" w:color="auto"/>
          </w:divBdr>
          <w:divsChild>
            <w:div w:id="831602605">
              <w:marLeft w:val="0"/>
              <w:marRight w:val="0"/>
              <w:marTop w:val="0"/>
              <w:marBottom w:val="0"/>
              <w:divBdr>
                <w:top w:val="none" w:sz="0" w:space="0" w:color="auto"/>
                <w:left w:val="none" w:sz="0" w:space="0" w:color="auto"/>
                <w:bottom w:val="none" w:sz="0" w:space="0" w:color="auto"/>
                <w:right w:val="none" w:sz="0" w:space="0" w:color="auto"/>
              </w:divBdr>
              <w:divsChild>
                <w:div w:id="376585271">
                  <w:marLeft w:val="0"/>
                  <w:marRight w:val="0"/>
                  <w:marTop w:val="0"/>
                  <w:marBottom w:val="0"/>
                  <w:divBdr>
                    <w:top w:val="none" w:sz="0" w:space="0" w:color="auto"/>
                    <w:left w:val="none" w:sz="0" w:space="0" w:color="auto"/>
                    <w:bottom w:val="none" w:sz="0" w:space="0" w:color="auto"/>
                    <w:right w:val="none" w:sz="0" w:space="0" w:color="auto"/>
                  </w:divBdr>
                  <w:divsChild>
                    <w:div w:id="171847791">
                      <w:marLeft w:val="0"/>
                      <w:marRight w:val="0"/>
                      <w:marTop w:val="0"/>
                      <w:marBottom w:val="0"/>
                      <w:divBdr>
                        <w:top w:val="none" w:sz="0" w:space="0" w:color="auto"/>
                        <w:left w:val="none" w:sz="0" w:space="0" w:color="auto"/>
                        <w:bottom w:val="none" w:sz="0" w:space="0" w:color="auto"/>
                        <w:right w:val="none" w:sz="0" w:space="0" w:color="auto"/>
                      </w:divBdr>
                      <w:divsChild>
                        <w:div w:id="1506941524">
                          <w:marLeft w:val="0"/>
                          <w:marRight w:val="0"/>
                          <w:marTop w:val="0"/>
                          <w:marBottom w:val="0"/>
                          <w:divBdr>
                            <w:top w:val="none" w:sz="0" w:space="0" w:color="auto"/>
                            <w:left w:val="none" w:sz="0" w:space="0" w:color="auto"/>
                            <w:bottom w:val="none" w:sz="0" w:space="0" w:color="auto"/>
                            <w:right w:val="none" w:sz="0" w:space="0" w:color="auto"/>
                          </w:divBdr>
                          <w:divsChild>
                            <w:div w:id="256523844">
                              <w:marLeft w:val="0"/>
                              <w:marRight w:val="0"/>
                              <w:marTop w:val="0"/>
                              <w:marBottom w:val="0"/>
                              <w:divBdr>
                                <w:top w:val="none" w:sz="0" w:space="0" w:color="auto"/>
                                <w:left w:val="none" w:sz="0" w:space="0" w:color="auto"/>
                                <w:bottom w:val="none" w:sz="0" w:space="0" w:color="auto"/>
                                <w:right w:val="none" w:sz="0" w:space="0" w:color="auto"/>
                              </w:divBdr>
                              <w:divsChild>
                                <w:div w:id="22021281">
                                  <w:marLeft w:val="0"/>
                                  <w:marRight w:val="0"/>
                                  <w:marTop w:val="0"/>
                                  <w:marBottom w:val="0"/>
                                  <w:divBdr>
                                    <w:top w:val="none" w:sz="0" w:space="0" w:color="auto"/>
                                    <w:left w:val="none" w:sz="0" w:space="0" w:color="auto"/>
                                    <w:bottom w:val="none" w:sz="0" w:space="0" w:color="auto"/>
                                    <w:right w:val="none" w:sz="0" w:space="0" w:color="auto"/>
                                  </w:divBdr>
                                  <w:divsChild>
                                    <w:div w:id="136682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735544">
                              <w:marLeft w:val="0"/>
                              <w:marRight w:val="0"/>
                              <w:marTop w:val="0"/>
                              <w:marBottom w:val="0"/>
                              <w:divBdr>
                                <w:top w:val="none" w:sz="0" w:space="0" w:color="auto"/>
                                <w:left w:val="none" w:sz="0" w:space="0" w:color="auto"/>
                                <w:bottom w:val="none" w:sz="0" w:space="0" w:color="auto"/>
                                <w:right w:val="none" w:sz="0" w:space="0" w:color="auto"/>
                              </w:divBdr>
                              <w:divsChild>
                                <w:div w:id="1010303718">
                                  <w:marLeft w:val="0"/>
                                  <w:marRight w:val="0"/>
                                  <w:marTop w:val="0"/>
                                  <w:marBottom w:val="0"/>
                                  <w:divBdr>
                                    <w:top w:val="single" w:sz="2" w:space="0" w:color="CCCCCC"/>
                                    <w:left w:val="single" w:sz="2" w:space="0" w:color="CCCCCC"/>
                                    <w:bottom w:val="single" w:sz="2" w:space="0" w:color="CCCCCC"/>
                                    <w:right w:val="single" w:sz="2" w:space="0" w:color="CCCCCC"/>
                                  </w:divBdr>
                                  <w:divsChild>
                                    <w:div w:id="27804420">
                                      <w:marLeft w:val="0"/>
                                      <w:marRight w:val="0"/>
                                      <w:marTop w:val="0"/>
                                      <w:marBottom w:val="0"/>
                                      <w:divBdr>
                                        <w:top w:val="none" w:sz="0" w:space="0" w:color="auto"/>
                                        <w:left w:val="none" w:sz="0" w:space="0" w:color="auto"/>
                                        <w:bottom w:val="none" w:sz="0" w:space="0" w:color="auto"/>
                                        <w:right w:val="none" w:sz="0" w:space="0" w:color="auto"/>
                                      </w:divBdr>
                                    </w:div>
                                    <w:div w:id="43993307">
                                      <w:marLeft w:val="0"/>
                                      <w:marRight w:val="0"/>
                                      <w:marTop w:val="0"/>
                                      <w:marBottom w:val="0"/>
                                      <w:divBdr>
                                        <w:top w:val="none" w:sz="0" w:space="0" w:color="auto"/>
                                        <w:left w:val="none" w:sz="0" w:space="0" w:color="auto"/>
                                        <w:bottom w:val="none" w:sz="0" w:space="0" w:color="auto"/>
                                        <w:right w:val="none" w:sz="0" w:space="0" w:color="auto"/>
                                      </w:divBdr>
                                    </w:div>
                                    <w:div w:id="353581389">
                                      <w:marLeft w:val="0"/>
                                      <w:marRight w:val="0"/>
                                      <w:marTop w:val="0"/>
                                      <w:marBottom w:val="0"/>
                                      <w:divBdr>
                                        <w:top w:val="none" w:sz="0" w:space="0" w:color="auto"/>
                                        <w:left w:val="none" w:sz="0" w:space="0" w:color="auto"/>
                                        <w:bottom w:val="none" w:sz="0" w:space="0" w:color="auto"/>
                                        <w:right w:val="none" w:sz="0" w:space="0" w:color="auto"/>
                                      </w:divBdr>
                                    </w:div>
                                    <w:div w:id="589890839">
                                      <w:marLeft w:val="0"/>
                                      <w:marRight w:val="0"/>
                                      <w:marTop w:val="0"/>
                                      <w:marBottom w:val="0"/>
                                      <w:divBdr>
                                        <w:top w:val="none" w:sz="0" w:space="0" w:color="auto"/>
                                        <w:left w:val="none" w:sz="0" w:space="0" w:color="auto"/>
                                        <w:bottom w:val="none" w:sz="0" w:space="0" w:color="auto"/>
                                        <w:right w:val="none" w:sz="0" w:space="0" w:color="auto"/>
                                      </w:divBdr>
                                    </w:div>
                                    <w:div w:id="1711566856">
                                      <w:marLeft w:val="0"/>
                                      <w:marRight w:val="0"/>
                                      <w:marTop w:val="0"/>
                                      <w:marBottom w:val="0"/>
                                      <w:divBdr>
                                        <w:top w:val="none" w:sz="0" w:space="0" w:color="auto"/>
                                        <w:left w:val="none" w:sz="0" w:space="0" w:color="auto"/>
                                        <w:bottom w:val="none" w:sz="0" w:space="0" w:color="auto"/>
                                        <w:right w:val="none" w:sz="0" w:space="0" w:color="auto"/>
                                      </w:divBdr>
                                    </w:div>
                                    <w:div w:id="2038463350">
                                      <w:marLeft w:val="0"/>
                                      <w:marRight w:val="0"/>
                                      <w:marTop w:val="0"/>
                                      <w:marBottom w:val="0"/>
                                      <w:divBdr>
                                        <w:top w:val="none" w:sz="0" w:space="0" w:color="auto"/>
                                        <w:left w:val="none" w:sz="0" w:space="0" w:color="auto"/>
                                        <w:bottom w:val="none" w:sz="0" w:space="0" w:color="auto"/>
                                        <w:right w:val="none" w:sz="0" w:space="0" w:color="auto"/>
                                      </w:divBdr>
                                    </w:div>
                                    <w:div w:id="2098204550">
                                      <w:marLeft w:val="0"/>
                                      <w:marRight w:val="0"/>
                                      <w:marTop w:val="0"/>
                                      <w:marBottom w:val="0"/>
                                      <w:divBdr>
                                        <w:top w:val="none" w:sz="0" w:space="0" w:color="auto"/>
                                        <w:left w:val="none" w:sz="0" w:space="0" w:color="auto"/>
                                        <w:bottom w:val="none" w:sz="0" w:space="0" w:color="auto"/>
                                        <w:right w:val="none" w:sz="0" w:space="0" w:color="auto"/>
                                      </w:divBdr>
                                    </w:div>
                                  </w:divsChild>
                                </w:div>
                                <w:div w:id="1571236379">
                                  <w:marLeft w:val="0"/>
                                  <w:marRight w:val="0"/>
                                  <w:marTop w:val="0"/>
                                  <w:marBottom w:val="0"/>
                                  <w:divBdr>
                                    <w:top w:val="none" w:sz="0" w:space="0" w:color="auto"/>
                                    <w:left w:val="none" w:sz="0" w:space="0" w:color="auto"/>
                                    <w:bottom w:val="none" w:sz="0" w:space="0" w:color="auto"/>
                                    <w:right w:val="none" w:sz="0" w:space="0" w:color="auto"/>
                                  </w:divBdr>
                                  <w:divsChild>
                                    <w:div w:id="1374844749">
                                      <w:marLeft w:val="0"/>
                                      <w:marRight w:val="0"/>
                                      <w:marTop w:val="0"/>
                                      <w:marBottom w:val="0"/>
                                      <w:divBdr>
                                        <w:top w:val="none" w:sz="0" w:space="0" w:color="auto"/>
                                        <w:left w:val="none" w:sz="0" w:space="0" w:color="auto"/>
                                        <w:bottom w:val="none" w:sz="0" w:space="0" w:color="auto"/>
                                        <w:right w:val="none" w:sz="0" w:space="0" w:color="auto"/>
                                      </w:divBdr>
                                      <w:divsChild>
                                        <w:div w:id="1254049656">
                                          <w:marLeft w:val="0"/>
                                          <w:marRight w:val="0"/>
                                          <w:marTop w:val="0"/>
                                          <w:marBottom w:val="0"/>
                                          <w:divBdr>
                                            <w:top w:val="none" w:sz="0" w:space="0" w:color="auto"/>
                                            <w:left w:val="none" w:sz="0" w:space="0" w:color="auto"/>
                                            <w:bottom w:val="none" w:sz="0" w:space="0" w:color="auto"/>
                                            <w:right w:val="none" w:sz="0" w:space="0" w:color="auto"/>
                                          </w:divBdr>
                                          <w:divsChild>
                                            <w:div w:id="1829201822">
                                              <w:marLeft w:val="0"/>
                                              <w:marRight w:val="0"/>
                                              <w:marTop w:val="0"/>
                                              <w:marBottom w:val="0"/>
                                              <w:divBdr>
                                                <w:top w:val="none" w:sz="0" w:space="0" w:color="auto"/>
                                                <w:left w:val="none" w:sz="0" w:space="0" w:color="auto"/>
                                                <w:bottom w:val="none" w:sz="0" w:space="0" w:color="auto"/>
                                                <w:right w:val="none" w:sz="0" w:space="0" w:color="auto"/>
                                              </w:divBdr>
                                              <w:divsChild>
                                                <w:div w:id="1407730295">
                                                  <w:marLeft w:val="0"/>
                                                  <w:marRight w:val="90"/>
                                                  <w:marTop w:val="0"/>
                                                  <w:marBottom w:val="0"/>
                                                  <w:divBdr>
                                                    <w:top w:val="none" w:sz="0" w:space="0" w:color="auto"/>
                                                    <w:left w:val="none" w:sz="0" w:space="0" w:color="auto"/>
                                                    <w:bottom w:val="none" w:sz="0" w:space="0" w:color="auto"/>
                                                    <w:right w:val="none" w:sz="0" w:space="0" w:color="auto"/>
                                                  </w:divBdr>
                                                  <w:divsChild>
                                                    <w:div w:id="194537428">
                                                      <w:marLeft w:val="0"/>
                                                      <w:marRight w:val="0"/>
                                                      <w:marTop w:val="0"/>
                                                      <w:marBottom w:val="0"/>
                                                      <w:divBdr>
                                                        <w:top w:val="none" w:sz="0" w:space="0" w:color="auto"/>
                                                        <w:left w:val="none" w:sz="0" w:space="0" w:color="auto"/>
                                                        <w:bottom w:val="none" w:sz="0" w:space="0" w:color="auto"/>
                                                        <w:right w:val="none" w:sz="0" w:space="0" w:color="auto"/>
                                                      </w:divBdr>
                                                      <w:divsChild>
                                                        <w:div w:id="63526481">
                                                          <w:marLeft w:val="0"/>
                                                          <w:marRight w:val="0"/>
                                                          <w:marTop w:val="0"/>
                                                          <w:marBottom w:val="0"/>
                                                          <w:divBdr>
                                                            <w:top w:val="none" w:sz="0" w:space="0" w:color="auto"/>
                                                            <w:left w:val="none" w:sz="0" w:space="0" w:color="auto"/>
                                                            <w:bottom w:val="none" w:sz="0" w:space="0" w:color="auto"/>
                                                            <w:right w:val="none" w:sz="0" w:space="0" w:color="auto"/>
                                                          </w:divBdr>
                                                          <w:divsChild>
                                                            <w:div w:id="447311546">
                                                              <w:marLeft w:val="0"/>
                                                              <w:marRight w:val="0"/>
                                                              <w:marTop w:val="0"/>
                                                              <w:marBottom w:val="0"/>
                                                              <w:divBdr>
                                                                <w:top w:val="none" w:sz="0" w:space="0" w:color="auto"/>
                                                                <w:left w:val="none" w:sz="0" w:space="0" w:color="auto"/>
                                                                <w:bottom w:val="none" w:sz="0" w:space="0" w:color="auto"/>
                                                                <w:right w:val="none" w:sz="0" w:space="0" w:color="auto"/>
                                                              </w:divBdr>
                                                              <w:divsChild>
                                                                <w:div w:id="1964074826">
                                                                  <w:marLeft w:val="0"/>
                                                                  <w:marRight w:val="0"/>
                                                                  <w:marTop w:val="0"/>
                                                                  <w:marBottom w:val="105"/>
                                                                  <w:divBdr>
                                                                    <w:top w:val="single" w:sz="6" w:space="0" w:color="EDEDED"/>
                                                                    <w:left w:val="single" w:sz="6" w:space="0" w:color="EDEDED"/>
                                                                    <w:bottom w:val="single" w:sz="6" w:space="0" w:color="EDEDED"/>
                                                                    <w:right w:val="single" w:sz="6" w:space="0" w:color="EDEDED"/>
                                                                  </w:divBdr>
                                                                  <w:divsChild>
                                                                    <w:div w:id="1927417003">
                                                                      <w:marLeft w:val="0"/>
                                                                      <w:marRight w:val="0"/>
                                                                      <w:marTop w:val="0"/>
                                                                      <w:marBottom w:val="0"/>
                                                                      <w:divBdr>
                                                                        <w:top w:val="none" w:sz="0" w:space="0" w:color="auto"/>
                                                                        <w:left w:val="none" w:sz="0" w:space="0" w:color="auto"/>
                                                                        <w:bottom w:val="none" w:sz="0" w:space="0" w:color="auto"/>
                                                                        <w:right w:val="none" w:sz="0" w:space="0" w:color="auto"/>
                                                                      </w:divBdr>
                                                                      <w:divsChild>
                                                                        <w:div w:id="1954942049">
                                                                          <w:marLeft w:val="0"/>
                                                                          <w:marRight w:val="0"/>
                                                                          <w:marTop w:val="0"/>
                                                                          <w:marBottom w:val="0"/>
                                                                          <w:divBdr>
                                                                            <w:top w:val="none" w:sz="0" w:space="0" w:color="auto"/>
                                                                            <w:left w:val="none" w:sz="0" w:space="0" w:color="auto"/>
                                                                            <w:bottom w:val="none" w:sz="0" w:space="0" w:color="auto"/>
                                                                            <w:right w:val="none" w:sz="0" w:space="0" w:color="auto"/>
                                                                          </w:divBdr>
                                                                          <w:divsChild>
                                                                            <w:div w:id="1001129183">
                                                                              <w:marLeft w:val="0"/>
                                                                              <w:marRight w:val="0"/>
                                                                              <w:marTop w:val="0"/>
                                                                              <w:marBottom w:val="0"/>
                                                                              <w:divBdr>
                                                                                <w:top w:val="none" w:sz="0" w:space="0" w:color="auto"/>
                                                                                <w:left w:val="none" w:sz="0" w:space="0" w:color="auto"/>
                                                                                <w:bottom w:val="none" w:sz="0" w:space="0" w:color="auto"/>
                                                                                <w:right w:val="none" w:sz="0" w:space="0" w:color="auto"/>
                                                                              </w:divBdr>
                                                                              <w:divsChild>
                                                                                <w:div w:id="740130636">
                                                                                  <w:marLeft w:val="180"/>
                                                                                  <w:marRight w:val="180"/>
                                                                                  <w:marTop w:val="0"/>
                                                                                  <w:marBottom w:val="0"/>
                                                                                  <w:divBdr>
                                                                                    <w:top w:val="none" w:sz="0" w:space="0" w:color="auto"/>
                                                                                    <w:left w:val="none" w:sz="0" w:space="0" w:color="auto"/>
                                                                                    <w:bottom w:val="none" w:sz="0" w:space="0" w:color="auto"/>
                                                                                    <w:right w:val="none" w:sz="0" w:space="0" w:color="auto"/>
                                                                                  </w:divBdr>
                                                                                  <w:divsChild>
                                                                                    <w:div w:id="84143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961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88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155112">
      <w:bodyDiv w:val="1"/>
      <w:marLeft w:val="0"/>
      <w:marRight w:val="0"/>
      <w:marTop w:val="0"/>
      <w:marBottom w:val="0"/>
      <w:divBdr>
        <w:top w:val="none" w:sz="0" w:space="0" w:color="auto"/>
        <w:left w:val="none" w:sz="0" w:space="0" w:color="auto"/>
        <w:bottom w:val="none" w:sz="0" w:space="0" w:color="auto"/>
        <w:right w:val="none" w:sz="0" w:space="0" w:color="auto"/>
      </w:divBdr>
      <w:divsChild>
        <w:div w:id="2123568765">
          <w:marLeft w:val="0"/>
          <w:marRight w:val="0"/>
          <w:marTop w:val="0"/>
          <w:marBottom w:val="0"/>
          <w:divBdr>
            <w:top w:val="none" w:sz="0" w:space="0" w:color="auto"/>
            <w:left w:val="none" w:sz="0" w:space="0" w:color="auto"/>
            <w:bottom w:val="none" w:sz="0" w:space="0" w:color="auto"/>
            <w:right w:val="none" w:sz="0" w:space="0" w:color="auto"/>
          </w:divBdr>
          <w:divsChild>
            <w:div w:id="1357658086">
              <w:marLeft w:val="0"/>
              <w:marRight w:val="0"/>
              <w:marTop w:val="0"/>
              <w:marBottom w:val="0"/>
              <w:divBdr>
                <w:top w:val="none" w:sz="0" w:space="0" w:color="auto"/>
                <w:left w:val="none" w:sz="0" w:space="0" w:color="auto"/>
                <w:bottom w:val="none" w:sz="0" w:space="0" w:color="auto"/>
                <w:right w:val="none" w:sz="0" w:space="0" w:color="auto"/>
              </w:divBdr>
              <w:divsChild>
                <w:div w:id="38013047">
                  <w:marLeft w:val="0"/>
                  <w:marRight w:val="0"/>
                  <w:marTop w:val="0"/>
                  <w:marBottom w:val="0"/>
                  <w:divBdr>
                    <w:top w:val="none" w:sz="0" w:space="0" w:color="auto"/>
                    <w:left w:val="none" w:sz="0" w:space="0" w:color="auto"/>
                    <w:bottom w:val="none" w:sz="0" w:space="0" w:color="auto"/>
                    <w:right w:val="none" w:sz="0" w:space="0" w:color="auto"/>
                  </w:divBdr>
                  <w:divsChild>
                    <w:div w:id="2071808415">
                      <w:marLeft w:val="0"/>
                      <w:marRight w:val="0"/>
                      <w:marTop w:val="0"/>
                      <w:marBottom w:val="0"/>
                      <w:divBdr>
                        <w:top w:val="none" w:sz="0" w:space="0" w:color="auto"/>
                        <w:left w:val="none" w:sz="0" w:space="0" w:color="auto"/>
                        <w:bottom w:val="none" w:sz="0" w:space="0" w:color="auto"/>
                        <w:right w:val="none" w:sz="0" w:space="0" w:color="auto"/>
                      </w:divBdr>
                      <w:divsChild>
                        <w:div w:id="404838272">
                          <w:marLeft w:val="0"/>
                          <w:marRight w:val="0"/>
                          <w:marTop w:val="0"/>
                          <w:marBottom w:val="0"/>
                          <w:divBdr>
                            <w:top w:val="none" w:sz="0" w:space="0" w:color="auto"/>
                            <w:left w:val="none" w:sz="0" w:space="0" w:color="auto"/>
                            <w:bottom w:val="none" w:sz="0" w:space="0" w:color="auto"/>
                            <w:right w:val="none" w:sz="0" w:space="0" w:color="auto"/>
                          </w:divBdr>
                          <w:divsChild>
                            <w:div w:id="1056516186">
                              <w:marLeft w:val="0"/>
                              <w:marRight w:val="0"/>
                              <w:marTop w:val="0"/>
                              <w:marBottom w:val="0"/>
                              <w:divBdr>
                                <w:top w:val="none" w:sz="0" w:space="0" w:color="auto"/>
                                <w:left w:val="none" w:sz="0" w:space="0" w:color="auto"/>
                                <w:bottom w:val="none" w:sz="0" w:space="0" w:color="auto"/>
                                <w:right w:val="none" w:sz="0" w:space="0" w:color="auto"/>
                              </w:divBdr>
                              <w:divsChild>
                                <w:div w:id="36512338">
                                  <w:marLeft w:val="0"/>
                                  <w:marRight w:val="0"/>
                                  <w:marTop w:val="0"/>
                                  <w:marBottom w:val="0"/>
                                  <w:divBdr>
                                    <w:top w:val="none" w:sz="0" w:space="0" w:color="auto"/>
                                    <w:left w:val="none" w:sz="0" w:space="0" w:color="auto"/>
                                    <w:bottom w:val="none" w:sz="0" w:space="0" w:color="auto"/>
                                    <w:right w:val="none" w:sz="0" w:space="0" w:color="auto"/>
                                  </w:divBdr>
                                  <w:divsChild>
                                    <w:div w:id="131749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7096835">
      <w:bodyDiv w:val="1"/>
      <w:marLeft w:val="0"/>
      <w:marRight w:val="0"/>
      <w:marTop w:val="0"/>
      <w:marBottom w:val="0"/>
      <w:divBdr>
        <w:top w:val="none" w:sz="0" w:space="0" w:color="auto"/>
        <w:left w:val="none" w:sz="0" w:space="0" w:color="auto"/>
        <w:bottom w:val="none" w:sz="0" w:space="0" w:color="auto"/>
        <w:right w:val="none" w:sz="0" w:space="0" w:color="auto"/>
      </w:divBdr>
    </w:div>
    <w:div w:id="1769619402">
      <w:bodyDiv w:val="1"/>
      <w:marLeft w:val="0"/>
      <w:marRight w:val="0"/>
      <w:marTop w:val="0"/>
      <w:marBottom w:val="0"/>
      <w:divBdr>
        <w:top w:val="none" w:sz="0" w:space="0" w:color="auto"/>
        <w:left w:val="none" w:sz="0" w:space="0" w:color="auto"/>
        <w:bottom w:val="none" w:sz="0" w:space="0" w:color="auto"/>
        <w:right w:val="none" w:sz="0" w:space="0" w:color="auto"/>
      </w:divBdr>
    </w:div>
    <w:div w:id="1811364031">
      <w:bodyDiv w:val="1"/>
      <w:marLeft w:val="0"/>
      <w:marRight w:val="0"/>
      <w:marTop w:val="0"/>
      <w:marBottom w:val="0"/>
      <w:divBdr>
        <w:top w:val="none" w:sz="0" w:space="0" w:color="auto"/>
        <w:left w:val="none" w:sz="0" w:space="0" w:color="auto"/>
        <w:bottom w:val="none" w:sz="0" w:space="0" w:color="auto"/>
        <w:right w:val="none" w:sz="0" w:space="0" w:color="auto"/>
      </w:divBdr>
      <w:divsChild>
        <w:div w:id="355935798">
          <w:marLeft w:val="0"/>
          <w:marRight w:val="0"/>
          <w:marTop w:val="0"/>
          <w:marBottom w:val="0"/>
          <w:divBdr>
            <w:top w:val="none" w:sz="0" w:space="0" w:color="auto"/>
            <w:left w:val="none" w:sz="0" w:space="0" w:color="auto"/>
            <w:bottom w:val="none" w:sz="0" w:space="0" w:color="auto"/>
            <w:right w:val="none" w:sz="0" w:space="0" w:color="auto"/>
          </w:divBdr>
          <w:divsChild>
            <w:div w:id="680162509">
              <w:marLeft w:val="0"/>
              <w:marRight w:val="0"/>
              <w:marTop w:val="0"/>
              <w:marBottom w:val="0"/>
              <w:divBdr>
                <w:top w:val="none" w:sz="0" w:space="0" w:color="auto"/>
                <w:left w:val="none" w:sz="0" w:space="0" w:color="auto"/>
                <w:bottom w:val="none" w:sz="0" w:space="0" w:color="auto"/>
                <w:right w:val="none" w:sz="0" w:space="0" w:color="auto"/>
              </w:divBdr>
              <w:divsChild>
                <w:div w:id="2116709251">
                  <w:marLeft w:val="0"/>
                  <w:marRight w:val="0"/>
                  <w:marTop w:val="0"/>
                  <w:marBottom w:val="0"/>
                  <w:divBdr>
                    <w:top w:val="none" w:sz="0" w:space="0" w:color="auto"/>
                    <w:left w:val="none" w:sz="0" w:space="0" w:color="auto"/>
                    <w:bottom w:val="none" w:sz="0" w:space="0" w:color="auto"/>
                    <w:right w:val="none" w:sz="0" w:space="0" w:color="auto"/>
                  </w:divBdr>
                  <w:divsChild>
                    <w:div w:id="1748189699">
                      <w:marLeft w:val="0"/>
                      <w:marRight w:val="0"/>
                      <w:marTop w:val="0"/>
                      <w:marBottom w:val="0"/>
                      <w:divBdr>
                        <w:top w:val="none" w:sz="0" w:space="0" w:color="auto"/>
                        <w:left w:val="none" w:sz="0" w:space="0" w:color="auto"/>
                        <w:bottom w:val="none" w:sz="0" w:space="0" w:color="auto"/>
                        <w:right w:val="none" w:sz="0" w:space="0" w:color="auto"/>
                      </w:divBdr>
                      <w:divsChild>
                        <w:div w:id="1325209217">
                          <w:marLeft w:val="0"/>
                          <w:marRight w:val="0"/>
                          <w:marTop w:val="0"/>
                          <w:marBottom w:val="0"/>
                          <w:divBdr>
                            <w:top w:val="none" w:sz="0" w:space="0" w:color="auto"/>
                            <w:left w:val="none" w:sz="0" w:space="0" w:color="auto"/>
                            <w:bottom w:val="none" w:sz="0" w:space="0" w:color="auto"/>
                            <w:right w:val="none" w:sz="0" w:space="0" w:color="auto"/>
                          </w:divBdr>
                          <w:divsChild>
                            <w:div w:id="2042854908">
                              <w:marLeft w:val="0"/>
                              <w:marRight w:val="0"/>
                              <w:marTop w:val="0"/>
                              <w:marBottom w:val="0"/>
                              <w:divBdr>
                                <w:top w:val="none" w:sz="0" w:space="0" w:color="auto"/>
                                <w:left w:val="none" w:sz="0" w:space="0" w:color="auto"/>
                                <w:bottom w:val="none" w:sz="0" w:space="0" w:color="auto"/>
                                <w:right w:val="none" w:sz="0" w:space="0" w:color="auto"/>
                              </w:divBdr>
                              <w:divsChild>
                                <w:div w:id="473529192">
                                  <w:marLeft w:val="0"/>
                                  <w:marRight w:val="0"/>
                                  <w:marTop w:val="0"/>
                                  <w:marBottom w:val="0"/>
                                  <w:divBdr>
                                    <w:top w:val="none" w:sz="0" w:space="0" w:color="auto"/>
                                    <w:left w:val="none" w:sz="0" w:space="0" w:color="auto"/>
                                    <w:bottom w:val="none" w:sz="0" w:space="0" w:color="auto"/>
                                    <w:right w:val="none" w:sz="0" w:space="0" w:color="auto"/>
                                  </w:divBdr>
                                  <w:divsChild>
                                    <w:div w:id="31341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2564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oleObject" Target="embeddings/oleObject6.bin"/><Relationship Id="rId21" Type="http://schemas.openxmlformats.org/officeDocument/2006/relationships/image" Target="media/image9.wmf"/><Relationship Id="rId34" Type="http://schemas.openxmlformats.org/officeDocument/2006/relationships/image" Target="media/image21.png"/><Relationship Id="rId42" Type="http://schemas.openxmlformats.org/officeDocument/2006/relationships/oleObject" Target="embeddings/oleObject9.bin"/><Relationship Id="rId47" Type="http://schemas.openxmlformats.org/officeDocument/2006/relationships/oleObject" Target="embeddings/oleObject13.bin"/><Relationship Id="rId50" Type="http://schemas.openxmlformats.org/officeDocument/2006/relationships/oleObject" Target="embeddings/oleObject14.bin"/><Relationship Id="rId55" Type="http://schemas.openxmlformats.org/officeDocument/2006/relationships/oleObject" Target="embeddings/oleObject19.bin"/><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oleObject" Target="embeddings/oleObject7.bin"/><Relationship Id="rId45" Type="http://schemas.openxmlformats.org/officeDocument/2006/relationships/oleObject" Target="embeddings/oleObject12.bin"/><Relationship Id="rId53" Type="http://schemas.openxmlformats.org/officeDocument/2006/relationships/oleObject" Target="embeddings/oleObject17.bin"/><Relationship Id="rId58" Type="http://schemas.openxmlformats.org/officeDocument/2006/relationships/header" Target="header1.xml"/><Relationship Id="rId66"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wmf"/><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28.png"/><Relationship Id="rId57" Type="http://schemas.openxmlformats.org/officeDocument/2006/relationships/oleObject" Target="embeddings/oleObject21.bin"/><Relationship Id="rId61" Type="http://schemas.openxmlformats.org/officeDocument/2006/relationships/oleObject" Target="embeddings/oleObject23.bin"/><Relationship Id="rId10" Type="http://schemas.openxmlformats.org/officeDocument/2006/relationships/oleObject" Target="embeddings/oleObject1.bin"/><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oleObject" Target="embeddings/oleObject11.bin"/><Relationship Id="rId52" Type="http://schemas.openxmlformats.org/officeDocument/2006/relationships/oleObject" Target="embeddings/oleObject16.bin"/><Relationship Id="rId60" Type="http://schemas.openxmlformats.org/officeDocument/2006/relationships/oleObject" Target="embeddings/oleObject22.bin"/><Relationship Id="rId65" Type="http://schemas.openxmlformats.org/officeDocument/2006/relationships/image" Target="media/image31.ti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oleObject" Target="embeddings/oleObject5.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oleObject" Target="embeddings/oleObject10.bin"/><Relationship Id="rId48" Type="http://schemas.openxmlformats.org/officeDocument/2006/relationships/image" Target="media/image27.png"/><Relationship Id="rId56" Type="http://schemas.openxmlformats.org/officeDocument/2006/relationships/oleObject" Target="embeddings/oleObject20.bin"/><Relationship Id="rId64" Type="http://schemas.openxmlformats.org/officeDocument/2006/relationships/image" Target="media/image30.jpeg"/><Relationship Id="rId69"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oleObject" Target="embeddings/oleObject15.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wmf"/><Relationship Id="rId46" Type="http://schemas.openxmlformats.org/officeDocument/2006/relationships/image" Target="media/image26.png"/><Relationship Id="rId59" Type="http://schemas.openxmlformats.org/officeDocument/2006/relationships/footer" Target="footer1.xml"/><Relationship Id="rId67" Type="http://schemas.openxmlformats.org/officeDocument/2006/relationships/image" Target="media/image33.png"/><Relationship Id="rId20" Type="http://schemas.openxmlformats.org/officeDocument/2006/relationships/image" Target="media/image8.png"/><Relationship Id="rId41" Type="http://schemas.openxmlformats.org/officeDocument/2006/relationships/oleObject" Target="embeddings/oleObject8.bin"/><Relationship Id="rId54" Type="http://schemas.openxmlformats.org/officeDocument/2006/relationships/oleObject" Target="embeddings/oleObject18.bin"/><Relationship Id="rId62" Type="http://schemas.openxmlformats.org/officeDocument/2006/relationships/oleObject" Target="embeddings/oleObject24.bin"/><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218E4-CF3E-4BDE-99E0-A691B6044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9890</Words>
  <Characters>113377</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3001</CharactersWithSpaces>
  <SharedDoc>false</SharedDoc>
  <HLinks>
    <vt:vector size="6" baseType="variant">
      <vt:variant>
        <vt:i4>4194315</vt:i4>
      </vt:variant>
      <vt:variant>
        <vt:i4>125</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dc:creator>
  <cp:lastModifiedBy>chen</cp:lastModifiedBy>
  <cp:revision>2</cp:revision>
  <dcterms:created xsi:type="dcterms:W3CDTF">2016-11-23T14:01:00Z</dcterms:created>
  <dcterms:modified xsi:type="dcterms:W3CDTF">2016-11-2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physics</vt:lpwstr>
  </property>
  <property fmtid="{D5CDD505-2E9C-101B-9397-08002B2CF9AE}" pid="11" name="Mendeley Recent Style Name 4_1">
    <vt:lpwstr>Journal of Applied Physics</vt:lpwstr>
  </property>
  <property fmtid="{D5CDD505-2E9C-101B-9397-08002B2CF9AE}" pid="12" name="Mendeley Recent Style Id 5_1">
    <vt:lpwstr>http://www.zotero.org/styles/journal-of-micromechanics-and-microengineering</vt:lpwstr>
  </property>
  <property fmtid="{D5CDD505-2E9C-101B-9397-08002B2CF9AE}" pid="13" name="Mendeley Recent Style Name 5_1">
    <vt:lpwstr>Journal of Micromechanics and Micro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ensors</vt:lpwstr>
  </property>
  <property fmtid="{D5CDD505-2E9C-101B-9397-08002B2CF9AE}" pid="17" name="Mendeley Recent Style Name 7_1">
    <vt:lpwstr>Sensors</vt:lpwstr>
  </property>
  <property fmtid="{D5CDD505-2E9C-101B-9397-08002B2CF9AE}" pid="18" name="Mendeley Recent Style Id 8_1">
    <vt:lpwstr>http://www.zotero.org/styles/smart-materials-and-structures</vt:lpwstr>
  </property>
  <property fmtid="{D5CDD505-2E9C-101B-9397-08002B2CF9AE}" pid="19" name="Mendeley Recent Style Name 8_1">
    <vt:lpwstr>Smart Materials and Structures</vt:lpwstr>
  </property>
  <property fmtid="{D5CDD505-2E9C-101B-9397-08002B2CF9AE}" pid="20" name="Mendeley Recent Style Id 9_1">
    <vt:lpwstr>http://www.zotero.org/styles/ultrasonics</vt:lpwstr>
  </property>
  <property fmtid="{D5CDD505-2E9C-101B-9397-08002B2CF9AE}" pid="21" name="Mendeley Recent Style Name 9_1">
    <vt:lpwstr>Ultrasonics</vt:lpwstr>
  </property>
  <property fmtid="{D5CDD505-2E9C-101B-9397-08002B2CF9AE}" pid="22" name="Mendeley Document_1">
    <vt:lpwstr>True</vt:lpwstr>
  </property>
  <property fmtid="{D5CDD505-2E9C-101B-9397-08002B2CF9AE}" pid="23" name="Mendeley Unique User Id_1">
    <vt:lpwstr>05bfd4f6-d452-3e1b-bf49-1439350e6206</vt:lpwstr>
  </property>
  <property fmtid="{D5CDD505-2E9C-101B-9397-08002B2CF9AE}" pid="24" name="Mendeley Citation Style_1">
    <vt:lpwstr>http://www.zotero.org/styles/ultrasonics</vt:lpwstr>
  </property>
</Properties>
</file>